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6A001A0" w14:textId="37BBD491" w:rsidR="00EF4BF3" w:rsidRPr="00C94315" w:rsidRDefault="00EF4BF3" w:rsidP="008F748E">
      <w:pPr>
        <w:shd w:val="clear" w:color="auto" w:fill="FFFFFF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sz w:val="24"/>
          <w:szCs w:val="24"/>
        </w:rPr>
      </w:pPr>
      <w:r w:rsidRPr="00C94315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Name of Journal: </w:t>
      </w:r>
      <w:r w:rsidRPr="00C94315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>World Journal of Stem Cells</w:t>
      </w:r>
    </w:p>
    <w:p w14:paraId="1C6E5ECD" w14:textId="7864232F" w:rsidR="007F6B44" w:rsidRPr="00C94315" w:rsidRDefault="007F6B44" w:rsidP="008F748E">
      <w:pPr>
        <w:adjustRightInd w:val="0"/>
        <w:snapToGrid w:val="0"/>
        <w:spacing w:line="360" w:lineRule="auto"/>
        <w:rPr>
          <w:rFonts w:ascii="Book Antiqua" w:hAnsi="Book Antiqua" w:cs="Arial"/>
          <w:b/>
          <w:color w:val="000000" w:themeColor="text1"/>
          <w:sz w:val="24"/>
          <w:szCs w:val="24"/>
          <w:lang w:val="en"/>
        </w:rPr>
      </w:pPr>
      <w:r w:rsidRPr="00C94315">
        <w:rPr>
          <w:rFonts w:ascii="Book Antiqua" w:eastAsia="Times New Roman" w:hAnsi="Book Antiqua"/>
          <w:b/>
          <w:bCs/>
          <w:color w:val="000000" w:themeColor="text1"/>
          <w:sz w:val="24"/>
          <w:szCs w:val="24"/>
        </w:rPr>
        <w:t>Manuscript NO</w:t>
      </w:r>
      <w:r w:rsidRPr="00C94315">
        <w:rPr>
          <w:rFonts w:ascii="Book Antiqua" w:hAnsi="Book Antiqua" w:cs="Arial"/>
          <w:b/>
          <w:color w:val="000000" w:themeColor="text1"/>
          <w:sz w:val="24"/>
          <w:szCs w:val="24"/>
          <w:lang w:val="en"/>
        </w:rPr>
        <w:t>: 48901</w:t>
      </w:r>
    </w:p>
    <w:p w14:paraId="536D37F4" w14:textId="327DE05F" w:rsidR="00EF4BF3" w:rsidRPr="00C94315" w:rsidRDefault="007F6B44" w:rsidP="008F748E">
      <w:pPr>
        <w:shd w:val="clear" w:color="auto" w:fill="FFFFFF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sz w:val="24"/>
          <w:szCs w:val="24"/>
        </w:rPr>
      </w:pPr>
      <w:r w:rsidRPr="00C94315">
        <w:rPr>
          <w:rFonts w:ascii="Book Antiqua" w:hAnsi="Book Antiqua"/>
          <w:b/>
          <w:color w:val="000000" w:themeColor="text1"/>
          <w:sz w:val="24"/>
          <w:szCs w:val="24"/>
        </w:rPr>
        <w:t xml:space="preserve">Manuscript Type: </w:t>
      </w:r>
      <w:r w:rsidR="00EA6CA8" w:rsidRPr="00C94315">
        <w:rPr>
          <w:rFonts w:ascii="Book Antiqua" w:hAnsi="Book Antiqua" w:cs="Times New Roman"/>
          <w:b/>
          <w:caps/>
          <w:color w:val="000000" w:themeColor="text1"/>
          <w:sz w:val="24"/>
          <w:szCs w:val="24"/>
        </w:rPr>
        <w:t>EDITORIAL</w:t>
      </w:r>
    </w:p>
    <w:p w14:paraId="56E12F0E" w14:textId="77777777" w:rsidR="00C047C2" w:rsidRPr="00C94315" w:rsidRDefault="00C047C2" w:rsidP="008F748E">
      <w:pPr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</w:p>
    <w:p w14:paraId="57E745DC" w14:textId="6A7A258C" w:rsidR="00647350" w:rsidRPr="00C94315" w:rsidRDefault="008E7D13" w:rsidP="008F748E">
      <w:pPr>
        <w:spacing w:line="360" w:lineRule="auto"/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</w:pPr>
      <w:r w:rsidRPr="00C94315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>Predicting</w:t>
      </w:r>
      <w:r w:rsidR="00A613E9" w:rsidRPr="00C94315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 xml:space="preserve"> </w:t>
      </w:r>
      <w:r w:rsidR="00647350" w:rsidRPr="00C94315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 xml:space="preserve">differentiation potential of human </w:t>
      </w:r>
      <w:r w:rsidR="005E04A0" w:rsidRPr="00C94315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>pluripotent stem cell</w:t>
      </w:r>
      <w:r w:rsidR="00647350" w:rsidRPr="00C94315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 xml:space="preserve">s: </w:t>
      </w:r>
      <w:r w:rsidR="00A613E9" w:rsidRPr="00C94315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 xml:space="preserve">Possibilities </w:t>
      </w:r>
      <w:r w:rsidR="00647350" w:rsidRPr="00C94315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>and challenge</w:t>
      </w:r>
      <w:r w:rsidRPr="00C94315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>s</w:t>
      </w:r>
    </w:p>
    <w:p w14:paraId="32E22A20" w14:textId="2976CD3E" w:rsidR="000937B3" w:rsidRPr="00C94315" w:rsidRDefault="000937B3" w:rsidP="008F748E">
      <w:pPr>
        <w:spacing w:line="360" w:lineRule="auto"/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</w:pPr>
    </w:p>
    <w:p w14:paraId="4DAC7F2A" w14:textId="7F08C348" w:rsidR="000937B3" w:rsidRPr="00C94315" w:rsidRDefault="000937B3" w:rsidP="008F748E">
      <w:pPr>
        <w:spacing w:line="360" w:lineRule="auto"/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</w:pPr>
      <w:r w:rsidRPr="00C94315">
        <w:rPr>
          <w:rFonts w:ascii="Book Antiqua" w:hAnsi="Book Antiqua" w:cs="Times New Roman"/>
          <w:bCs/>
          <w:color w:val="000000" w:themeColor="text1"/>
          <w:kern w:val="0"/>
          <w:sz w:val="24"/>
          <w:szCs w:val="24"/>
        </w:rPr>
        <w:t xml:space="preserve">Liu </w:t>
      </w:r>
      <w:r w:rsidR="007F6B44" w:rsidRPr="00C94315">
        <w:rPr>
          <w:rFonts w:ascii="Book Antiqua" w:hAnsi="Book Antiqua" w:cs="Times New Roman"/>
          <w:bCs/>
          <w:color w:val="000000" w:themeColor="text1"/>
          <w:kern w:val="0"/>
          <w:sz w:val="24"/>
          <w:szCs w:val="24"/>
        </w:rPr>
        <w:t xml:space="preserve">LP </w:t>
      </w:r>
      <w:r w:rsidRPr="00C94315">
        <w:rPr>
          <w:rFonts w:ascii="Book Antiqua" w:hAnsi="Book Antiqua" w:cs="Times New Roman"/>
          <w:bCs/>
          <w:i/>
          <w:iCs/>
          <w:color w:val="000000" w:themeColor="text1"/>
          <w:kern w:val="0"/>
          <w:sz w:val="24"/>
          <w:szCs w:val="24"/>
        </w:rPr>
        <w:t>et al</w:t>
      </w:r>
      <w:r w:rsidRPr="00C94315">
        <w:rPr>
          <w:rFonts w:ascii="Book Antiqua" w:hAnsi="Book Antiqua" w:cs="Times New Roman"/>
          <w:bCs/>
          <w:color w:val="000000" w:themeColor="text1"/>
          <w:kern w:val="0"/>
          <w:sz w:val="24"/>
          <w:szCs w:val="24"/>
        </w:rPr>
        <w:t xml:space="preserve">. </w:t>
      </w:r>
      <w:r w:rsidR="000E0BCB" w:rsidRPr="00C94315">
        <w:rPr>
          <w:rFonts w:ascii="Book Antiqua" w:hAnsi="Book Antiqua" w:cs="Times New Roman"/>
          <w:bCs/>
          <w:color w:val="000000" w:themeColor="text1"/>
          <w:kern w:val="0"/>
          <w:sz w:val="24"/>
          <w:szCs w:val="24"/>
        </w:rPr>
        <w:t>Predicti</w:t>
      </w:r>
      <w:r w:rsidR="00763C21" w:rsidRPr="00C94315">
        <w:rPr>
          <w:rFonts w:ascii="Book Antiqua" w:hAnsi="Book Antiqua" w:cs="Times New Roman"/>
          <w:bCs/>
          <w:color w:val="000000" w:themeColor="text1"/>
          <w:kern w:val="0"/>
          <w:sz w:val="24"/>
          <w:szCs w:val="24"/>
        </w:rPr>
        <w:t>on</w:t>
      </w:r>
      <w:r w:rsidR="000E0BCB" w:rsidRPr="00C94315">
        <w:rPr>
          <w:rFonts w:ascii="Book Antiqua" w:hAnsi="Book Antiqua" w:cs="Times New Roman"/>
          <w:bCs/>
          <w:color w:val="000000" w:themeColor="text1"/>
          <w:kern w:val="0"/>
          <w:sz w:val="24"/>
          <w:szCs w:val="24"/>
        </w:rPr>
        <w:t xml:space="preserve"> of </w:t>
      </w:r>
      <w:proofErr w:type="spellStart"/>
      <w:r w:rsidR="000E0BCB" w:rsidRPr="00C94315">
        <w:rPr>
          <w:rFonts w:ascii="Book Antiqua" w:hAnsi="Book Antiqua" w:cs="Times New Roman"/>
          <w:bCs/>
          <w:color w:val="000000" w:themeColor="text1"/>
          <w:kern w:val="0"/>
          <w:sz w:val="24"/>
          <w:szCs w:val="24"/>
        </w:rPr>
        <w:t>hPSC</w:t>
      </w:r>
      <w:proofErr w:type="spellEnd"/>
      <w:r w:rsidR="000E0BCB" w:rsidRPr="00C94315">
        <w:rPr>
          <w:rFonts w:ascii="Book Antiqua" w:hAnsi="Book Antiqua" w:cs="Times New Roman"/>
          <w:bCs/>
          <w:color w:val="000000" w:themeColor="text1"/>
          <w:kern w:val="0"/>
          <w:sz w:val="24"/>
          <w:szCs w:val="24"/>
        </w:rPr>
        <w:t xml:space="preserve"> d</w:t>
      </w:r>
      <w:r w:rsidRPr="00C94315">
        <w:rPr>
          <w:rFonts w:ascii="Book Antiqua" w:hAnsi="Book Antiqua" w:cs="Times New Roman"/>
          <w:bCs/>
          <w:color w:val="000000" w:themeColor="text1"/>
          <w:kern w:val="0"/>
          <w:sz w:val="24"/>
          <w:szCs w:val="24"/>
        </w:rPr>
        <w:t>iffe</w:t>
      </w:r>
      <w:r w:rsidR="000E0BCB" w:rsidRPr="00C94315">
        <w:rPr>
          <w:rFonts w:ascii="Book Antiqua" w:hAnsi="Book Antiqua" w:cs="Times New Roman"/>
          <w:bCs/>
          <w:color w:val="000000" w:themeColor="text1"/>
          <w:kern w:val="0"/>
          <w:sz w:val="24"/>
          <w:szCs w:val="24"/>
        </w:rPr>
        <w:t>rentiation</w:t>
      </w:r>
    </w:p>
    <w:p w14:paraId="0B839B06" w14:textId="77777777" w:rsidR="002C10A9" w:rsidRPr="00C94315" w:rsidRDefault="002C10A9" w:rsidP="008F748E">
      <w:pPr>
        <w:spacing w:line="360" w:lineRule="auto"/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</w:pPr>
    </w:p>
    <w:p w14:paraId="4701380C" w14:textId="20D66821" w:rsidR="000A4F52" w:rsidRPr="00C94315" w:rsidRDefault="000A4F52" w:rsidP="008F748E">
      <w:pPr>
        <w:tabs>
          <w:tab w:val="left" w:pos="3480"/>
        </w:tabs>
        <w:spacing w:line="360" w:lineRule="auto"/>
        <w:rPr>
          <w:rFonts w:ascii="Book Antiqua" w:hAnsi="Book Antiqua" w:cs="Times New Roman"/>
          <w:bCs/>
          <w:color w:val="000000" w:themeColor="text1"/>
          <w:kern w:val="0"/>
          <w:sz w:val="24"/>
          <w:szCs w:val="24"/>
          <w:vertAlign w:val="superscript"/>
        </w:rPr>
      </w:pPr>
      <w:r w:rsidRPr="00C94315">
        <w:rPr>
          <w:rFonts w:ascii="Book Antiqua" w:hAnsi="Book Antiqua" w:cs="Times New Roman"/>
          <w:bCs/>
          <w:color w:val="000000" w:themeColor="text1"/>
          <w:kern w:val="0"/>
          <w:sz w:val="24"/>
          <w:szCs w:val="24"/>
        </w:rPr>
        <w:t>Li-Ping Liu</w:t>
      </w:r>
      <w:r w:rsidR="00B30CFD" w:rsidRPr="00C94315">
        <w:rPr>
          <w:rFonts w:ascii="Book Antiqua" w:hAnsi="Book Antiqua" w:cs="Times New Roman"/>
          <w:bCs/>
          <w:color w:val="000000" w:themeColor="text1"/>
          <w:kern w:val="0"/>
          <w:sz w:val="24"/>
          <w:szCs w:val="24"/>
        </w:rPr>
        <w:t>,</w:t>
      </w:r>
      <w:r w:rsidRPr="00C94315">
        <w:rPr>
          <w:rFonts w:ascii="Book Antiqua" w:hAnsi="Book Antiqua" w:cs="Times New Roman"/>
          <w:bCs/>
          <w:color w:val="000000" w:themeColor="text1"/>
          <w:kern w:val="0"/>
          <w:sz w:val="24"/>
          <w:szCs w:val="24"/>
        </w:rPr>
        <w:t xml:space="preserve"> </w:t>
      </w:r>
      <w:bookmarkStart w:id="0" w:name="OLE_LINK199"/>
      <w:bookmarkStart w:id="1" w:name="OLE_LINK200"/>
      <w:r w:rsidRPr="00C94315">
        <w:rPr>
          <w:rFonts w:ascii="Book Antiqua" w:hAnsi="Book Antiqua" w:cs="Times New Roman"/>
          <w:bCs/>
          <w:color w:val="000000" w:themeColor="text1"/>
          <w:kern w:val="0"/>
          <w:sz w:val="24"/>
          <w:szCs w:val="24"/>
        </w:rPr>
        <w:t xml:space="preserve">Yun-Wen </w:t>
      </w:r>
      <w:proofErr w:type="spellStart"/>
      <w:r w:rsidRPr="00C94315">
        <w:rPr>
          <w:rFonts w:ascii="Book Antiqua" w:hAnsi="Book Antiqua" w:cs="Times New Roman"/>
          <w:bCs/>
          <w:color w:val="000000" w:themeColor="text1"/>
          <w:kern w:val="0"/>
          <w:sz w:val="24"/>
          <w:szCs w:val="24"/>
        </w:rPr>
        <w:t>Zheng</w:t>
      </w:r>
      <w:bookmarkEnd w:id="0"/>
      <w:bookmarkEnd w:id="1"/>
      <w:proofErr w:type="spellEnd"/>
    </w:p>
    <w:p w14:paraId="4B31967B" w14:textId="77777777" w:rsidR="002C10A9" w:rsidRPr="00C94315" w:rsidRDefault="002C10A9" w:rsidP="008F748E">
      <w:pPr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</w:p>
    <w:p w14:paraId="511069A3" w14:textId="77046CEA" w:rsidR="00334E70" w:rsidRPr="00C94315" w:rsidRDefault="00B30CFD" w:rsidP="008F748E">
      <w:pPr>
        <w:autoSpaceDE w:val="0"/>
        <w:autoSpaceDN w:val="0"/>
        <w:adjustRightIn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C94315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>Li-Ping Liu</w:t>
      </w:r>
      <w:r w:rsidR="00581E89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</w:t>
      </w:r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Pr="00C94315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 xml:space="preserve">Yun-Wen </w:t>
      </w:r>
      <w:proofErr w:type="spellStart"/>
      <w:r w:rsidRPr="00C94315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>Zheng</w:t>
      </w:r>
      <w:proofErr w:type="spellEnd"/>
      <w:r w:rsidR="00581E89" w:rsidRPr="00C94315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 xml:space="preserve">, </w:t>
      </w:r>
      <w:r w:rsidR="005542C1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Institute of Regenerative Medicine, Affiliated Hospital of Jiangsu University, Jiangsu University, Zhenjiang</w:t>
      </w:r>
      <w:r w:rsidR="00A613E9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5542C1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212001, </w:t>
      </w:r>
      <w:r w:rsidR="00A613E9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Jiangsu Province, </w:t>
      </w:r>
      <w:r w:rsidR="005542C1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China</w:t>
      </w:r>
      <w:bookmarkStart w:id="2" w:name="OLE_LINK154"/>
      <w:bookmarkStart w:id="3" w:name="OLE_LINK157"/>
    </w:p>
    <w:p w14:paraId="1D9EC353" w14:textId="77777777" w:rsidR="00334E70" w:rsidRPr="00C94315" w:rsidRDefault="00334E70" w:rsidP="008F748E">
      <w:pPr>
        <w:autoSpaceDE w:val="0"/>
        <w:autoSpaceDN w:val="0"/>
        <w:adjustRightIn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</w:p>
    <w:p w14:paraId="5E02A9A2" w14:textId="0C3611E5" w:rsidR="00662143" w:rsidRPr="00C94315" w:rsidRDefault="00334E70" w:rsidP="008F748E">
      <w:pPr>
        <w:autoSpaceDE w:val="0"/>
        <w:autoSpaceDN w:val="0"/>
        <w:adjustRightIn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C94315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>Li-Ping Liu</w:t>
      </w:r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, </w:t>
      </w:r>
      <w:r w:rsidRPr="00C94315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 xml:space="preserve">Yun-Wen </w:t>
      </w:r>
      <w:proofErr w:type="spellStart"/>
      <w:r w:rsidRPr="00C94315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>Zheng</w:t>
      </w:r>
      <w:proofErr w:type="spellEnd"/>
      <w:r w:rsidRPr="00C94315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 xml:space="preserve">, </w:t>
      </w:r>
      <w:r w:rsidR="005542C1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University of Tsukuba Faculty of Medicine, </w:t>
      </w:r>
      <w:r w:rsidR="00A3032C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sukuba, </w:t>
      </w:r>
      <w:r w:rsidR="005542C1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Ibaraki 305-8575, Japan</w:t>
      </w:r>
      <w:bookmarkEnd w:id="2"/>
      <w:bookmarkEnd w:id="3"/>
    </w:p>
    <w:p w14:paraId="0CCF5EEF" w14:textId="77777777" w:rsidR="00AC50BA" w:rsidRPr="00C94315" w:rsidRDefault="00AC50BA" w:rsidP="008F748E">
      <w:pPr>
        <w:autoSpaceDE w:val="0"/>
        <w:autoSpaceDN w:val="0"/>
        <w:adjustRightIn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</w:p>
    <w:p w14:paraId="13D44D2E" w14:textId="780B8334" w:rsidR="005542C1" w:rsidRPr="00C94315" w:rsidRDefault="00662143" w:rsidP="008F748E">
      <w:pPr>
        <w:autoSpaceDE w:val="0"/>
        <w:autoSpaceDN w:val="0"/>
        <w:adjustRightIn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C94315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 xml:space="preserve">Yun-Wen </w:t>
      </w:r>
      <w:proofErr w:type="spellStart"/>
      <w:r w:rsidRPr="00C94315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>Zheng</w:t>
      </w:r>
      <w:proofErr w:type="spellEnd"/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, </w:t>
      </w:r>
      <w:r w:rsidR="005542C1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Yokohama City University School of Medicine, Yokohama 236-0004, Japan</w:t>
      </w:r>
    </w:p>
    <w:p w14:paraId="21AF2BB0" w14:textId="77777777" w:rsidR="00F62113" w:rsidRPr="00C94315" w:rsidRDefault="00F62113" w:rsidP="008F748E">
      <w:pPr>
        <w:autoSpaceDE w:val="0"/>
        <w:autoSpaceDN w:val="0"/>
        <w:adjustRightIn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</w:p>
    <w:p w14:paraId="1BD976DB" w14:textId="2A2592B1" w:rsidR="005542C1" w:rsidRPr="00C94315" w:rsidRDefault="00F62113" w:rsidP="008F748E">
      <w:pPr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C94315">
        <w:rPr>
          <w:rFonts w:ascii="Book Antiqua" w:hAnsi="Book Antiqua" w:cs="Times New Roman"/>
          <w:b/>
          <w:bCs/>
          <w:color w:val="000000" w:themeColor="text1"/>
          <w:kern w:val="0"/>
          <w:sz w:val="24"/>
          <w:szCs w:val="24"/>
        </w:rPr>
        <w:t>ORCID number:</w:t>
      </w:r>
      <w:r w:rsidR="00A93D64" w:rsidRPr="00C94315">
        <w:rPr>
          <w:rFonts w:ascii="Book Antiqua" w:hAnsi="Book Antiqua" w:cs="Times New Roman"/>
          <w:b/>
          <w:bCs/>
          <w:color w:val="000000" w:themeColor="text1"/>
          <w:kern w:val="0"/>
          <w:sz w:val="24"/>
          <w:szCs w:val="24"/>
        </w:rPr>
        <w:t xml:space="preserve"> </w:t>
      </w:r>
      <w:r w:rsidR="00A93D64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Li-Ping Liu (0000-0003-4445-8403); Y</w:t>
      </w:r>
      <w:r w:rsidR="003E1FE6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un-</w:t>
      </w:r>
      <w:r w:rsidR="00A93D64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W</w:t>
      </w:r>
      <w:r w:rsidR="003E1FE6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en</w:t>
      </w:r>
      <w:r w:rsidR="00A93D64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proofErr w:type="spellStart"/>
      <w:r w:rsidR="00A93D64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Zheng</w:t>
      </w:r>
      <w:proofErr w:type="spellEnd"/>
      <w:r w:rsidR="00A93D64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(0000-0001-9002-3190)</w:t>
      </w:r>
      <w:r w:rsidR="00CA1DB4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.</w:t>
      </w:r>
    </w:p>
    <w:p w14:paraId="62C7D356" w14:textId="77777777" w:rsidR="00F62113" w:rsidRPr="00C94315" w:rsidRDefault="00F62113" w:rsidP="008F748E">
      <w:pPr>
        <w:autoSpaceDE w:val="0"/>
        <w:autoSpaceDN w:val="0"/>
        <w:adjustRightIn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</w:p>
    <w:p w14:paraId="1582CFB0" w14:textId="3339D8AD" w:rsidR="00F62113" w:rsidRPr="00C94315" w:rsidRDefault="00F62113" w:rsidP="008F748E">
      <w:pPr>
        <w:pStyle w:val="Default"/>
        <w:spacing w:line="360" w:lineRule="auto"/>
        <w:jc w:val="both"/>
        <w:rPr>
          <w:rFonts w:ascii="Book Antiqua" w:eastAsiaTheme="minorEastAsia" w:hAnsi="Book Antiqua" w:cs="Times New Roman"/>
          <w:color w:val="000000" w:themeColor="text1"/>
        </w:rPr>
      </w:pPr>
      <w:r w:rsidRPr="00C94315">
        <w:rPr>
          <w:rFonts w:ascii="Book Antiqua" w:hAnsi="Book Antiqua" w:cs="Times New Roman"/>
          <w:b/>
          <w:bCs/>
          <w:color w:val="000000" w:themeColor="text1"/>
        </w:rPr>
        <w:t>Author contributions</w:t>
      </w:r>
      <w:r w:rsidRPr="00C94315">
        <w:rPr>
          <w:rFonts w:ascii="Book Antiqua" w:hAnsi="Book Antiqua" w:cs="Times New Roman"/>
          <w:color w:val="000000" w:themeColor="text1"/>
        </w:rPr>
        <w:t>:</w:t>
      </w:r>
      <w:r w:rsidR="00B42B14" w:rsidRPr="00C94315">
        <w:rPr>
          <w:rFonts w:ascii="Book Antiqua" w:hAnsi="Book Antiqua" w:cs="Times New Roman"/>
          <w:color w:val="000000" w:themeColor="text1"/>
        </w:rPr>
        <w:t xml:space="preserve"> </w:t>
      </w:r>
      <w:r w:rsidR="003713AD" w:rsidRPr="00C94315">
        <w:rPr>
          <w:rFonts w:ascii="Book Antiqua" w:hAnsi="Book Antiqua" w:cs="Times New Roman"/>
          <w:color w:val="000000" w:themeColor="text1"/>
        </w:rPr>
        <w:t xml:space="preserve">Liu </w:t>
      </w:r>
      <w:r w:rsidR="00B42B14" w:rsidRPr="00C94315">
        <w:rPr>
          <w:rFonts w:ascii="Book Antiqua" w:eastAsiaTheme="minorEastAsia" w:hAnsi="Book Antiqua" w:cs="Times New Roman"/>
          <w:color w:val="000000" w:themeColor="text1"/>
        </w:rPr>
        <w:t>L</w:t>
      </w:r>
      <w:r w:rsidR="003E1FE6" w:rsidRPr="00C94315">
        <w:rPr>
          <w:rFonts w:ascii="Book Antiqua" w:eastAsiaTheme="minorEastAsia" w:hAnsi="Book Antiqua" w:cs="Times New Roman"/>
          <w:color w:val="000000" w:themeColor="text1"/>
        </w:rPr>
        <w:t>P</w:t>
      </w:r>
      <w:r w:rsidR="00B42B14" w:rsidRPr="00C94315">
        <w:rPr>
          <w:rFonts w:ascii="Book Antiqua" w:eastAsiaTheme="minorEastAsia" w:hAnsi="Book Antiqua" w:cs="Times New Roman"/>
          <w:color w:val="000000" w:themeColor="text1"/>
        </w:rPr>
        <w:t xml:space="preserve"> and </w:t>
      </w:r>
      <w:proofErr w:type="spellStart"/>
      <w:r w:rsidR="00BE1886" w:rsidRPr="00C94315">
        <w:rPr>
          <w:rFonts w:ascii="Book Antiqua" w:eastAsiaTheme="minorEastAsia" w:hAnsi="Book Antiqua" w:cs="Times New Roman"/>
          <w:color w:val="000000" w:themeColor="text1"/>
        </w:rPr>
        <w:t>Zheng</w:t>
      </w:r>
      <w:proofErr w:type="spellEnd"/>
      <w:r w:rsidR="00BE1886" w:rsidRPr="00C94315">
        <w:rPr>
          <w:rFonts w:ascii="Book Antiqua" w:eastAsiaTheme="minorEastAsia" w:hAnsi="Book Antiqua" w:cs="Times New Roman"/>
          <w:color w:val="000000" w:themeColor="text1"/>
        </w:rPr>
        <w:t xml:space="preserve"> </w:t>
      </w:r>
      <w:r w:rsidR="00B42B14" w:rsidRPr="00C94315">
        <w:rPr>
          <w:rFonts w:ascii="Book Antiqua" w:eastAsiaTheme="minorEastAsia" w:hAnsi="Book Antiqua" w:cs="Times New Roman"/>
          <w:color w:val="000000" w:themeColor="text1"/>
        </w:rPr>
        <w:t>YW conceived the study and drafted the manuscript; both authors approved the final version of the article.</w:t>
      </w:r>
    </w:p>
    <w:p w14:paraId="33F82C9B" w14:textId="77777777" w:rsidR="00F62113" w:rsidRPr="00C94315" w:rsidRDefault="00F62113" w:rsidP="008F748E">
      <w:pPr>
        <w:autoSpaceDE w:val="0"/>
        <w:autoSpaceDN w:val="0"/>
        <w:adjustRightIn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</w:p>
    <w:p w14:paraId="38E3CD76" w14:textId="0A6EBEA6" w:rsidR="00F62113" w:rsidRPr="00C94315" w:rsidRDefault="00F62113" w:rsidP="008F748E">
      <w:pPr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C94315">
        <w:rPr>
          <w:rFonts w:ascii="Book Antiqua" w:hAnsi="Book Antiqua" w:cs="Times New Roman"/>
          <w:b/>
          <w:bCs/>
          <w:color w:val="000000" w:themeColor="text1"/>
          <w:kern w:val="0"/>
          <w:sz w:val="24"/>
          <w:szCs w:val="24"/>
        </w:rPr>
        <w:t>Supported by</w:t>
      </w:r>
      <w:r w:rsidR="00EF525A" w:rsidRPr="00C94315">
        <w:rPr>
          <w:rFonts w:ascii="Book Antiqua" w:hAnsi="Book Antiqua" w:cs="Times New Roman"/>
          <w:b/>
          <w:bCs/>
          <w:color w:val="000000" w:themeColor="text1"/>
          <w:kern w:val="0"/>
          <w:sz w:val="24"/>
          <w:szCs w:val="24"/>
        </w:rPr>
        <w:t xml:space="preserve"> </w:t>
      </w:r>
      <w:hyperlink r:id="rId9" w:tgtFrame="https://www.baidu.com/_blank" w:history="1">
        <w:r w:rsidR="00EF525A" w:rsidRPr="00C94315">
          <w:rPr>
            <w:rFonts w:ascii="Book Antiqua" w:hAnsi="Book Antiqua" w:cs="Times New Roman"/>
            <w:color w:val="000000" w:themeColor="text1"/>
            <w:kern w:val="0"/>
            <w:sz w:val="24"/>
            <w:szCs w:val="24"/>
          </w:rPr>
          <w:t>National Natural Science Foundation of China</w:t>
        </w:r>
      </w:hyperlink>
      <w:r w:rsidR="00167D1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, </w:t>
      </w:r>
      <w:r w:rsidR="00EF525A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No. 81770621; Ministry of Education, Culture, Sports, Science, and Technology of Japan, KAKENHI</w:t>
      </w:r>
      <w:r w:rsidR="00167D1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, </w:t>
      </w:r>
      <w:r w:rsidR="00EF525A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No. 16K15604 and No. 18H02866</w:t>
      </w:r>
      <w:r w:rsidR="00867886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; </w:t>
      </w:r>
      <w:r w:rsidR="00A24F1D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nd </w:t>
      </w:r>
      <w:r w:rsidR="00EF525A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Natural Science Foundation of Jiangsu Province</w:t>
      </w:r>
      <w:r w:rsidR="00381FC1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, </w:t>
      </w:r>
      <w:r w:rsidR="00EF525A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No. BK20180281.</w:t>
      </w:r>
    </w:p>
    <w:p w14:paraId="3B15AAED" w14:textId="77777777" w:rsidR="00F62113" w:rsidRPr="00C94315" w:rsidRDefault="00F62113" w:rsidP="008F748E">
      <w:pPr>
        <w:autoSpaceDE w:val="0"/>
        <w:autoSpaceDN w:val="0"/>
        <w:adjustRightIn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</w:p>
    <w:p w14:paraId="549201C7" w14:textId="22503760" w:rsidR="00F62113" w:rsidRPr="00C94315" w:rsidRDefault="00F62113" w:rsidP="008F748E">
      <w:pPr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C94315">
        <w:rPr>
          <w:rFonts w:ascii="Book Antiqua" w:hAnsi="Book Antiqua" w:cs="Times New Roman"/>
          <w:b/>
          <w:bCs/>
          <w:color w:val="000000" w:themeColor="text1"/>
          <w:kern w:val="0"/>
          <w:sz w:val="24"/>
          <w:szCs w:val="24"/>
        </w:rPr>
        <w:t>Conflict-of-interest statement</w:t>
      </w:r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: The authors have no conflict of interest to declare.</w:t>
      </w:r>
    </w:p>
    <w:p w14:paraId="5CFA5905" w14:textId="0E4433C1" w:rsidR="00F62113" w:rsidRPr="00C94315" w:rsidRDefault="00F62113" w:rsidP="008F748E">
      <w:pPr>
        <w:autoSpaceDE w:val="0"/>
        <w:autoSpaceDN w:val="0"/>
        <w:adjustRightIn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</w:p>
    <w:p w14:paraId="0A3FFE69" w14:textId="26710D13" w:rsidR="00A3326F" w:rsidRPr="00C94315" w:rsidRDefault="00A3326F" w:rsidP="008F748E">
      <w:pPr>
        <w:spacing w:line="360" w:lineRule="auto"/>
        <w:rPr>
          <w:rFonts w:ascii="Book Antiqua" w:hAnsi="Book Antiqua"/>
          <w:color w:val="000000"/>
          <w:sz w:val="24"/>
        </w:rPr>
      </w:pPr>
      <w:bookmarkStart w:id="4" w:name="OLE_LINK507"/>
      <w:bookmarkStart w:id="5" w:name="OLE_LINK506"/>
      <w:bookmarkStart w:id="6" w:name="OLE_LINK496"/>
      <w:bookmarkStart w:id="7" w:name="OLE_LINK479"/>
      <w:bookmarkStart w:id="8" w:name="OLE_LINK1"/>
      <w:r w:rsidRPr="00C94315">
        <w:rPr>
          <w:rFonts w:ascii="Book Antiqua" w:hAnsi="Book Antiqua"/>
          <w:b/>
          <w:color w:val="000000"/>
          <w:sz w:val="24"/>
        </w:rPr>
        <w:t xml:space="preserve">Open-Access: </w:t>
      </w:r>
      <w:r w:rsidRPr="00C94315">
        <w:rPr>
          <w:rFonts w:ascii="Book Antiqua" w:hAnsi="Book Antiqua"/>
          <w:color w:val="000000"/>
          <w:sz w:val="24"/>
        </w:rPr>
        <w:t>This article is an open-access</w:t>
      </w:r>
      <w:r w:rsidRPr="00C94315">
        <w:rPr>
          <w:rFonts w:ascii="Book Antiqua" w:hAnsi="Book Antiqua" w:hint="eastAsia"/>
          <w:color w:val="000000"/>
          <w:sz w:val="24"/>
        </w:rPr>
        <w:t xml:space="preserve"> </w:t>
      </w:r>
      <w:r w:rsidRPr="00C94315">
        <w:rPr>
          <w:rFonts w:ascii="Book Antiqua" w:hAnsi="Book Antiqua"/>
          <w:color w:val="000000"/>
          <w:sz w:val="24"/>
        </w:rPr>
        <w:t>article</w:t>
      </w:r>
      <w:r w:rsidRPr="00C94315">
        <w:rPr>
          <w:rFonts w:ascii="Book Antiqua" w:hAnsi="Book Antiqua" w:hint="eastAsia"/>
          <w:color w:val="000000"/>
          <w:sz w:val="24"/>
        </w:rPr>
        <w:t xml:space="preserve"> </w:t>
      </w:r>
      <w:r w:rsidRPr="00C94315">
        <w:rPr>
          <w:rFonts w:ascii="Book Antiqua" w:hAnsi="Book Antiqua"/>
          <w:color w:val="000000"/>
          <w:sz w:val="24"/>
        </w:rPr>
        <w:t>which was selected by an in-house editor and fully peer-reviewed by external reviewers. It is distributed</w:t>
      </w:r>
      <w:r w:rsidRPr="00C94315">
        <w:rPr>
          <w:rFonts w:ascii="Book Antiqua" w:hAnsi="Book Antiqua" w:hint="eastAsia"/>
          <w:color w:val="000000"/>
          <w:sz w:val="24"/>
        </w:rPr>
        <w:t xml:space="preserve"> </w:t>
      </w:r>
      <w:r w:rsidRPr="00C94315">
        <w:rPr>
          <w:rFonts w:ascii="Book Antiqua" w:hAnsi="Book Antiqua"/>
          <w:color w:val="000000"/>
          <w:sz w:val="24"/>
        </w:rPr>
        <w:t>in</w:t>
      </w:r>
      <w:r w:rsidRPr="00C94315">
        <w:rPr>
          <w:rFonts w:ascii="Book Antiqua" w:hAnsi="Book Antiqua" w:hint="eastAsia"/>
          <w:color w:val="000000"/>
          <w:sz w:val="24"/>
        </w:rPr>
        <w:t xml:space="preserve"> </w:t>
      </w:r>
      <w:r w:rsidRPr="00C94315">
        <w:rPr>
          <w:rFonts w:ascii="Book Antiqua" w:hAnsi="Book Antiqua"/>
          <w:color w:val="000000"/>
          <w:sz w:val="24"/>
        </w:rPr>
        <w:t>accordance</w:t>
      </w:r>
      <w:r w:rsidRPr="00C94315">
        <w:rPr>
          <w:rFonts w:ascii="Book Antiqua" w:hAnsi="Book Antiqua" w:hint="eastAsia"/>
          <w:color w:val="000000"/>
          <w:sz w:val="24"/>
        </w:rPr>
        <w:t xml:space="preserve"> </w:t>
      </w:r>
      <w:r w:rsidRPr="00C94315">
        <w:rPr>
          <w:rFonts w:ascii="Book Antiqua" w:hAnsi="Book Antiqua"/>
          <w:color w:val="000000"/>
          <w:sz w:val="24"/>
        </w:rPr>
        <w:t>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  <w:bookmarkEnd w:id="4"/>
      <w:bookmarkEnd w:id="5"/>
      <w:bookmarkEnd w:id="6"/>
      <w:bookmarkEnd w:id="7"/>
    </w:p>
    <w:bookmarkEnd w:id="8"/>
    <w:p w14:paraId="1C80522E" w14:textId="77777777" w:rsidR="00A3326F" w:rsidRPr="00C94315" w:rsidRDefault="00A3326F" w:rsidP="008F748E">
      <w:pPr>
        <w:spacing w:line="360" w:lineRule="auto"/>
        <w:rPr>
          <w:rFonts w:ascii="Book Antiqua" w:hAnsi="Book Antiqua"/>
          <w:b/>
          <w:sz w:val="24"/>
        </w:rPr>
      </w:pPr>
    </w:p>
    <w:p w14:paraId="540FC188" w14:textId="72D2CFF1" w:rsidR="00A3326F" w:rsidRPr="00C94315" w:rsidRDefault="00A3326F" w:rsidP="008F748E">
      <w:pPr>
        <w:spacing w:line="360" w:lineRule="auto"/>
        <w:rPr>
          <w:rFonts w:ascii="Book Antiqua" w:hAnsi="Book Antiqua"/>
          <w:sz w:val="24"/>
        </w:rPr>
      </w:pPr>
      <w:r w:rsidRPr="00C94315">
        <w:rPr>
          <w:rFonts w:ascii="Book Antiqua" w:hAnsi="Book Antiqua"/>
          <w:b/>
          <w:sz w:val="24"/>
        </w:rPr>
        <w:t xml:space="preserve">Manuscript source: </w:t>
      </w:r>
      <w:r w:rsidRPr="00C94315">
        <w:rPr>
          <w:rFonts w:ascii="Book Antiqua" w:hAnsi="Book Antiqua"/>
          <w:sz w:val="24"/>
        </w:rPr>
        <w:t>Invited manuscript</w:t>
      </w:r>
    </w:p>
    <w:p w14:paraId="69822131" w14:textId="77777777" w:rsidR="00A3326F" w:rsidRPr="00C94315" w:rsidRDefault="00A3326F" w:rsidP="008F748E">
      <w:pPr>
        <w:autoSpaceDE w:val="0"/>
        <w:autoSpaceDN w:val="0"/>
        <w:adjustRightIn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</w:p>
    <w:p w14:paraId="0AD126FA" w14:textId="1B57D4A3" w:rsidR="00F62113" w:rsidRPr="00C94315" w:rsidRDefault="00892AEC" w:rsidP="008F748E">
      <w:pPr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C94315">
        <w:rPr>
          <w:rFonts w:ascii="Book Antiqua" w:hAnsi="Book Antiqua" w:cs="Times New Roman"/>
          <w:b/>
          <w:bCs/>
          <w:color w:val="000000" w:themeColor="text1"/>
          <w:kern w:val="0"/>
          <w:sz w:val="24"/>
          <w:szCs w:val="24"/>
        </w:rPr>
        <w:t>Corresponding author</w:t>
      </w:r>
      <w:r w:rsidR="00F6211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: </w:t>
      </w:r>
      <w:r w:rsidR="00F62113" w:rsidRPr="00C94315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 xml:space="preserve">Yun-Wen </w:t>
      </w:r>
      <w:proofErr w:type="spellStart"/>
      <w:r w:rsidR="00F62113" w:rsidRPr="00C94315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>Zheng</w:t>
      </w:r>
      <w:proofErr w:type="spellEnd"/>
      <w:r w:rsidR="0049399C" w:rsidRPr="00C94315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>,</w:t>
      </w:r>
      <w:r w:rsidR="00E078BD" w:rsidRPr="00C94315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 xml:space="preserve"> </w:t>
      </w:r>
      <w:r w:rsidR="0049399C" w:rsidRPr="00C94315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 xml:space="preserve">PhD, Associate </w:t>
      </w:r>
      <w:r w:rsidR="0085250B" w:rsidRPr="00C94315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>P</w:t>
      </w:r>
      <w:r w:rsidR="0049399C" w:rsidRPr="00C94315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>rofessor,</w:t>
      </w:r>
      <w:r w:rsidR="00F6211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49399C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University of Tsukuba Faculty of Medicine, </w:t>
      </w:r>
      <w:proofErr w:type="spellStart"/>
      <w:r w:rsidR="00A3032C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ennodai</w:t>
      </w:r>
      <w:proofErr w:type="spellEnd"/>
      <w:r w:rsidR="00A3032C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1-1-1, Tsukuba, </w:t>
      </w:r>
      <w:r w:rsidR="0049399C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Ibaraki 305-8575, Japan</w:t>
      </w:r>
      <w:r w:rsidR="00E078BD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.</w:t>
      </w:r>
      <w:r w:rsidR="0049399C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hyperlink r:id="rId10" w:history="1">
        <w:r w:rsidR="00F62113" w:rsidRPr="00C94315">
          <w:rPr>
            <w:rFonts w:ascii="Book Antiqua" w:hAnsi="Book Antiqua" w:cs="Times New Roman"/>
            <w:color w:val="000000" w:themeColor="text1"/>
            <w:kern w:val="0"/>
            <w:sz w:val="24"/>
            <w:szCs w:val="24"/>
          </w:rPr>
          <w:t>ywzheng@md.tsukuba.ac.jp</w:t>
        </w:r>
      </w:hyperlink>
    </w:p>
    <w:p w14:paraId="64D7E21E" w14:textId="77777777" w:rsidR="00AD659C" w:rsidRPr="00C94315" w:rsidRDefault="00AD659C" w:rsidP="008F748E">
      <w:pPr>
        <w:spacing w:line="360" w:lineRule="auto"/>
        <w:rPr>
          <w:rFonts w:ascii="Book Antiqua" w:hAnsi="Book Antiqua"/>
          <w:b/>
          <w:sz w:val="24"/>
        </w:rPr>
      </w:pPr>
    </w:p>
    <w:p w14:paraId="2690870B" w14:textId="6020C950" w:rsidR="00477610" w:rsidRPr="00C94315" w:rsidRDefault="00477610" w:rsidP="008F748E">
      <w:pPr>
        <w:spacing w:line="360" w:lineRule="auto"/>
        <w:rPr>
          <w:rFonts w:ascii="Book Antiqua" w:hAnsi="Book Antiqua"/>
          <w:bCs/>
          <w:sz w:val="24"/>
        </w:rPr>
      </w:pPr>
      <w:r w:rsidRPr="00C94315">
        <w:rPr>
          <w:rFonts w:ascii="Book Antiqua" w:hAnsi="Book Antiqua"/>
          <w:b/>
          <w:sz w:val="24"/>
        </w:rPr>
        <w:t>Received:</w:t>
      </w:r>
      <w:r w:rsidR="0073278F" w:rsidRPr="00C94315">
        <w:rPr>
          <w:rFonts w:ascii="Book Antiqua" w:hAnsi="Book Antiqua"/>
          <w:b/>
          <w:sz w:val="24"/>
        </w:rPr>
        <w:t xml:space="preserve"> </w:t>
      </w:r>
      <w:r w:rsidR="0073278F" w:rsidRPr="00C94315">
        <w:rPr>
          <w:rFonts w:ascii="Book Antiqua" w:hAnsi="Book Antiqua"/>
          <w:bCs/>
          <w:sz w:val="24"/>
        </w:rPr>
        <w:t>May 7, 2019</w:t>
      </w:r>
    </w:p>
    <w:p w14:paraId="119979E8" w14:textId="216FF5C3" w:rsidR="00477610" w:rsidRPr="00C94315" w:rsidRDefault="00477610" w:rsidP="008F748E">
      <w:pPr>
        <w:spacing w:line="360" w:lineRule="auto"/>
        <w:rPr>
          <w:rFonts w:ascii="Book Antiqua" w:hAnsi="Book Antiqua"/>
          <w:bCs/>
          <w:sz w:val="24"/>
        </w:rPr>
      </w:pPr>
      <w:r w:rsidRPr="00C94315">
        <w:rPr>
          <w:rFonts w:ascii="Book Antiqua" w:hAnsi="Book Antiqua"/>
          <w:b/>
          <w:sz w:val="24"/>
        </w:rPr>
        <w:t>Peer-review started:</w:t>
      </w:r>
      <w:r w:rsidR="0073278F" w:rsidRPr="00C94315">
        <w:rPr>
          <w:rFonts w:ascii="Book Antiqua" w:hAnsi="Book Antiqua"/>
          <w:b/>
          <w:sz w:val="24"/>
        </w:rPr>
        <w:t xml:space="preserve"> </w:t>
      </w:r>
      <w:r w:rsidR="0073278F" w:rsidRPr="00C94315">
        <w:rPr>
          <w:rFonts w:ascii="Book Antiqua" w:hAnsi="Book Antiqua"/>
          <w:bCs/>
          <w:sz w:val="24"/>
        </w:rPr>
        <w:t>May 10, 2019</w:t>
      </w:r>
    </w:p>
    <w:p w14:paraId="47E662A4" w14:textId="739A43EB" w:rsidR="00477610" w:rsidRPr="00C94315" w:rsidRDefault="00477610" w:rsidP="008F748E">
      <w:pPr>
        <w:spacing w:line="360" w:lineRule="auto"/>
        <w:rPr>
          <w:rFonts w:ascii="Book Antiqua" w:hAnsi="Book Antiqua"/>
          <w:bCs/>
          <w:sz w:val="24"/>
        </w:rPr>
      </w:pPr>
      <w:r w:rsidRPr="00C94315">
        <w:rPr>
          <w:rFonts w:ascii="Book Antiqua" w:hAnsi="Book Antiqua"/>
          <w:b/>
          <w:sz w:val="24"/>
        </w:rPr>
        <w:t>First decision:</w:t>
      </w:r>
      <w:r w:rsidR="00A37949" w:rsidRPr="00C94315">
        <w:rPr>
          <w:rFonts w:ascii="Book Antiqua" w:hAnsi="Book Antiqua"/>
          <w:b/>
          <w:sz w:val="24"/>
        </w:rPr>
        <w:t xml:space="preserve"> </w:t>
      </w:r>
      <w:r w:rsidR="00A37949" w:rsidRPr="00C94315">
        <w:rPr>
          <w:rFonts w:ascii="Book Antiqua" w:hAnsi="Book Antiqua"/>
          <w:bCs/>
          <w:sz w:val="24"/>
        </w:rPr>
        <w:t>June 5, 2019</w:t>
      </w:r>
    </w:p>
    <w:p w14:paraId="6C63119B" w14:textId="4AD0E98A" w:rsidR="00477610" w:rsidRPr="00C94315" w:rsidRDefault="00477610" w:rsidP="008F748E">
      <w:pPr>
        <w:spacing w:line="360" w:lineRule="auto"/>
        <w:rPr>
          <w:rFonts w:ascii="Book Antiqua" w:hAnsi="Book Antiqua"/>
          <w:bCs/>
          <w:sz w:val="24"/>
        </w:rPr>
      </w:pPr>
      <w:r w:rsidRPr="00C94315">
        <w:rPr>
          <w:rFonts w:ascii="Book Antiqua" w:hAnsi="Book Antiqua"/>
          <w:b/>
          <w:sz w:val="24"/>
        </w:rPr>
        <w:t>Revised:</w:t>
      </w:r>
      <w:r w:rsidR="00A37949" w:rsidRPr="00C94315">
        <w:rPr>
          <w:rFonts w:ascii="Book Antiqua" w:hAnsi="Book Antiqua"/>
          <w:b/>
          <w:sz w:val="24"/>
        </w:rPr>
        <w:t xml:space="preserve"> </w:t>
      </w:r>
      <w:r w:rsidR="00A37949" w:rsidRPr="00C94315">
        <w:rPr>
          <w:rFonts w:ascii="Book Antiqua" w:hAnsi="Book Antiqua"/>
          <w:bCs/>
          <w:sz w:val="24"/>
        </w:rPr>
        <w:t>June 12, 2019</w:t>
      </w:r>
    </w:p>
    <w:p w14:paraId="2FA753F5" w14:textId="738D7991" w:rsidR="00477610" w:rsidRPr="00C94315" w:rsidRDefault="00477610" w:rsidP="008F748E">
      <w:pPr>
        <w:spacing w:line="360" w:lineRule="auto"/>
        <w:rPr>
          <w:rFonts w:ascii="Book Antiqua" w:hAnsi="Book Antiqua"/>
          <w:b/>
          <w:sz w:val="24"/>
        </w:rPr>
      </w:pPr>
      <w:r w:rsidRPr="00C94315">
        <w:rPr>
          <w:rFonts w:ascii="Book Antiqua" w:hAnsi="Book Antiqua"/>
          <w:b/>
          <w:sz w:val="24"/>
        </w:rPr>
        <w:t xml:space="preserve">Accepted: </w:t>
      </w:r>
      <w:r w:rsidR="00AD659C" w:rsidRPr="00C94315">
        <w:rPr>
          <w:rFonts w:ascii="Book Antiqua" w:hAnsi="Book Antiqua"/>
          <w:bCs/>
          <w:sz w:val="24"/>
        </w:rPr>
        <w:t>June 20, 2019</w:t>
      </w:r>
    </w:p>
    <w:p w14:paraId="414CA02A" w14:textId="3BC219CF" w:rsidR="00477610" w:rsidRPr="00C94315" w:rsidRDefault="00477610" w:rsidP="008F748E">
      <w:pPr>
        <w:spacing w:line="360" w:lineRule="auto"/>
        <w:rPr>
          <w:rFonts w:ascii="Book Antiqua" w:hAnsi="Book Antiqua"/>
          <w:b/>
          <w:sz w:val="24"/>
        </w:rPr>
      </w:pPr>
      <w:r w:rsidRPr="00C94315">
        <w:rPr>
          <w:rFonts w:ascii="Book Antiqua" w:hAnsi="Book Antiqua"/>
          <w:b/>
          <w:sz w:val="24"/>
        </w:rPr>
        <w:t>Article in press:</w:t>
      </w:r>
      <w:r w:rsidR="00C94315" w:rsidRPr="00C94315">
        <w:rPr>
          <w:rFonts w:ascii="Book Antiqua" w:hAnsi="Book Antiqua" w:hint="eastAsia"/>
          <w:sz w:val="24"/>
        </w:rPr>
        <w:t xml:space="preserve"> June 20, 2019</w:t>
      </w:r>
    </w:p>
    <w:p w14:paraId="33A95402" w14:textId="2064E009" w:rsidR="00477610" w:rsidRPr="00C94315" w:rsidRDefault="00477610" w:rsidP="008F748E">
      <w:pPr>
        <w:spacing w:line="360" w:lineRule="auto"/>
        <w:rPr>
          <w:rFonts w:ascii="Book Antiqua" w:hAnsi="Book Antiqua"/>
          <w:sz w:val="24"/>
        </w:rPr>
      </w:pPr>
      <w:r w:rsidRPr="00C94315">
        <w:rPr>
          <w:rFonts w:ascii="Book Antiqua" w:hAnsi="Book Antiqua"/>
          <w:b/>
          <w:sz w:val="24"/>
        </w:rPr>
        <w:t>Published online:</w:t>
      </w:r>
      <w:r w:rsidR="00C94315" w:rsidRPr="00C94315">
        <w:rPr>
          <w:rFonts w:ascii="Book Antiqua" w:hAnsi="Book Antiqua" w:hint="eastAsia"/>
          <w:b/>
          <w:sz w:val="24"/>
        </w:rPr>
        <w:t xml:space="preserve"> </w:t>
      </w:r>
      <w:r w:rsidR="00C94315" w:rsidRPr="00C94315">
        <w:rPr>
          <w:rFonts w:ascii="Book Antiqua" w:hAnsi="Book Antiqua" w:hint="eastAsia"/>
          <w:sz w:val="24"/>
        </w:rPr>
        <w:t>July 26, 2019</w:t>
      </w:r>
    </w:p>
    <w:p w14:paraId="2BC7509C" w14:textId="77777777" w:rsidR="00C42A21" w:rsidRPr="00C94315" w:rsidRDefault="00C42A21" w:rsidP="008F748E">
      <w:pPr>
        <w:spacing w:line="360" w:lineRule="auto"/>
        <w:rPr>
          <w:rFonts w:ascii="Book Antiqua" w:hAnsi="Book Antiqua" w:cs="Times New Roman"/>
          <w:b/>
          <w:bCs/>
          <w:color w:val="000000" w:themeColor="text1"/>
          <w:kern w:val="0"/>
          <w:sz w:val="24"/>
          <w:szCs w:val="24"/>
        </w:rPr>
      </w:pPr>
    </w:p>
    <w:p w14:paraId="07FEA620" w14:textId="0ED8BC95" w:rsidR="00647350" w:rsidRPr="00C94315" w:rsidRDefault="00647350" w:rsidP="008F748E">
      <w:pPr>
        <w:spacing w:line="360" w:lineRule="auto"/>
        <w:rPr>
          <w:rFonts w:ascii="Book Antiqua" w:hAnsi="Book Antiqua" w:cs="Times New Roman"/>
          <w:b/>
          <w:bCs/>
          <w:color w:val="000000" w:themeColor="text1"/>
          <w:kern w:val="0"/>
          <w:sz w:val="24"/>
          <w:szCs w:val="24"/>
        </w:rPr>
      </w:pPr>
      <w:r w:rsidRPr="00C94315">
        <w:rPr>
          <w:rFonts w:ascii="Book Antiqua" w:hAnsi="Book Antiqua" w:cs="Times New Roman"/>
          <w:b/>
          <w:bCs/>
          <w:color w:val="000000" w:themeColor="text1"/>
          <w:kern w:val="0"/>
          <w:sz w:val="24"/>
          <w:szCs w:val="24"/>
        </w:rPr>
        <w:t>Abstract</w:t>
      </w:r>
    </w:p>
    <w:p w14:paraId="197B166E" w14:textId="6F3A24CF" w:rsidR="00810F63" w:rsidRPr="00C94315" w:rsidRDefault="0031664F" w:rsidP="008F748E">
      <w:pPr>
        <w:autoSpaceDE w:val="0"/>
        <w:autoSpaceDN w:val="0"/>
        <w:adjustRightIn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he capability</w:t>
      </w:r>
      <w:r w:rsidR="003A6E0A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976B3D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of human pluripotent stem cell (</w:t>
      </w:r>
      <w:proofErr w:type="spellStart"/>
      <w:r w:rsidR="00976B3D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hPSC</w:t>
      </w:r>
      <w:proofErr w:type="spellEnd"/>
      <w:r w:rsidR="00976B3D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)</w:t>
      </w:r>
      <w:r w:rsidR="00C42A21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lines</w:t>
      </w:r>
      <w:r w:rsidR="00976B3D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3A6E0A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o</w:t>
      </w:r>
      <w:r w:rsidR="00A860C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propagate indefinitely and</w:t>
      </w:r>
      <w:r w:rsidR="003A6E0A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differentiate into derivatives of three embryonic germ layers </w:t>
      </w:r>
      <w:r w:rsidR="00DB5997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make</w:t>
      </w:r>
      <w:r w:rsidR="00A613E9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</w:t>
      </w:r>
      <w:r w:rsidR="00DB5997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F07A3E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se cells </w:t>
      </w:r>
      <w:proofErr w:type="gramStart"/>
      <w:r w:rsidR="00DF1A9C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be</w:t>
      </w:r>
      <w:proofErr w:type="gramEnd"/>
      <w:r w:rsidR="00DF1A9C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E942D6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powerful tools for basic scientific research and promising </w:t>
      </w:r>
      <w:r w:rsidR="00E942D6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lastRenderedPageBreak/>
        <w:t xml:space="preserve">agents for </w:t>
      </w:r>
      <w:r w:rsidR="00AE744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ranslational</w:t>
      </w:r>
      <w:r w:rsidR="00E942D6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medicine. </w:t>
      </w:r>
      <w:r w:rsidR="00976B3D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However, v</w:t>
      </w:r>
      <w:r w:rsidR="004C3479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riation</w:t>
      </w:r>
      <w:r w:rsidR="00F07A3E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</w:t>
      </w:r>
      <w:r w:rsidR="004C3479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D26D47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in differentiation</w:t>
      </w:r>
      <w:r w:rsidR="0076093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endency and</w:t>
      </w:r>
      <w:r w:rsidR="00D26D47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efficiency </w:t>
      </w:r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s well as </w:t>
      </w:r>
      <w:proofErr w:type="spellStart"/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luripotency</w:t>
      </w:r>
      <w:proofErr w:type="spellEnd"/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F878BC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maintenance</w:t>
      </w:r>
      <w:r w:rsidR="00F878BC" w:rsidRPr="00C94315" w:rsidDel="00F015CE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44466C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necessitate </w:t>
      </w:r>
      <w:r w:rsidR="00132C5B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 </w:t>
      </w:r>
      <w:r w:rsidR="0044466C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election of</w:t>
      </w:r>
      <w:r w:rsidR="00B83D8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proofErr w:type="spellStart"/>
      <w:r w:rsidR="0018077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hPSC</w:t>
      </w:r>
      <w:proofErr w:type="spellEnd"/>
      <w:r w:rsidR="0018077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lines for</w:t>
      </w:r>
      <w:r w:rsidR="00D26D47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44466C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 </w:t>
      </w:r>
      <w:r w:rsidR="0018077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intended application</w:t>
      </w:r>
      <w:r w:rsidR="00AF3AB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</w:t>
      </w:r>
      <w:r w:rsidR="00FC0FDF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to save time and co</w:t>
      </w:r>
      <w:r w:rsidR="00F9333E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t</w:t>
      </w:r>
      <w:r w:rsidR="009E071C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. </w:t>
      </w:r>
      <w:r w:rsidR="0077645B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</w:t>
      </w:r>
      <w:r w:rsidR="00BE0FE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o </w:t>
      </w:r>
      <w:r w:rsidR="006249F4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creen</w:t>
      </w:r>
      <w:r w:rsidR="00AF3AB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BE0FE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he qualified cell lines and exclud</w:t>
      </w:r>
      <w:r w:rsidR="0007023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e</w:t>
      </w:r>
      <w:r w:rsidR="00BE0FE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problematic </w:t>
      </w:r>
      <w:r w:rsidR="0044466C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cell lines</w:t>
      </w:r>
      <w:r w:rsidR="00DC4EC5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</w:t>
      </w:r>
      <w:r w:rsidR="00BE0FE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44466C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ir </w:t>
      </w:r>
      <w:proofErr w:type="spellStart"/>
      <w:r w:rsidR="00F14F1D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luripotency</w:t>
      </w:r>
      <w:proofErr w:type="spellEnd"/>
      <w:r w:rsidR="00F14F1D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44466C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must</w:t>
      </w:r>
      <w:r w:rsidR="00F14F1D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be confirmed </w:t>
      </w:r>
      <w:r w:rsidR="0048737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initial</w:t>
      </w:r>
      <w:r w:rsidR="0049665F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ly </w:t>
      </w:r>
      <w:r w:rsidR="00F14F1D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by traditional methods </w:t>
      </w:r>
      <w:r w:rsidR="0044466C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such as </w:t>
      </w:r>
      <w:proofErr w:type="spellStart"/>
      <w:r w:rsidR="00F14F1D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eratoma</w:t>
      </w:r>
      <w:proofErr w:type="spellEnd"/>
      <w:r w:rsidR="00F14F1D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formation or by </w:t>
      </w:r>
      <w:r w:rsidR="00BF6EDD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high-throughput gene expression profiling assay</w:t>
      </w:r>
      <w:r w:rsidR="00007886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.</w:t>
      </w:r>
      <w:r w:rsidR="00A613E9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44466C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dditionally</w:t>
      </w:r>
      <w:r w:rsidR="00C0278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 the</w:t>
      </w:r>
      <w:r w:rsidR="0044466C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ir</w:t>
      </w:r>
      <w:r w:rsidR="00C0278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differentiation potential, </w:t>
      </w:r>
      <w:r w:rsidR="0044466C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particularly </w:t>
      </w:r>
      <w:r w:rsidR="00C0278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he lineage-specific differentiation propensities</w:t>
      </w:r>
      <w:r w:rsidR="00CE589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of </w:t>
      </w:r>
      <w:proofErr w:type="spellStart"/>
      <w:r w:rsidR="00CE589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hPSC</w:t>
      </w:r>
      <w:proofErr w:type="spellEnd"/>
      <w:r w:rsidR="00CE589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line</w:t>
      </w:r>
      <w:r w:rsidR="008B4D9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</w:t>
      </w:r>
      <w:r w:rsidR="0044466C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</w:t>
      </w:r>
      <w:r w:rsidR="00C0278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should be predicted in </w:t>
      </w:r>
      <w:r w:rsidR="0044466C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n </w:t>
      </w:r>
      <w:r w:rsidR="00C0278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early stage</w:t>
      </w:r>
      <w:r w:rsidR="008E118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.</w:t>
      </w:r>
      <w:r w:rsidR="00C0278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CC5B25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s a complement </w:t>
      </w:r>
      <w:r w:rsidR="0044466C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o the </w:t>
      </w:r>
      <w:proofErr w:type="spellStart"/>
      <w:r w:rsidR="00CC5B25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eratoma</w:t>
      </w:r>
      <w:proofErr w:type="spellEnd"/>
      <w:r w:rsidR="00CC5B25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ssay, </w:t>
      </w:r>
      <w:r w:rsidR="00E558C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RNA sequencing</w:t>
      </w:r>
      <w:r w:rsidR="004B7F05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data provide a quantitative estimate of </w:t>
      </w:r>
      <w:r w:rsidR="0044466C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 </w:t>
      </w:r>
      <w:r w:rsidR="00E27EA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differentiation </w:t>
      </w:r>
      <w:r w:rsidR="004B7F05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bility</w:t>
      </w:r>
      <w:r w:rsidR="00D74A3E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of </w:t>
      </w:r>
      <w:proofErr w:type="spellStart"/>
      <w:r w:rsidR="00D74A3E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hPSC</w:t>
      </w:r>
      <w:r w:rsidR="003120FA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</w:t>
      </w:r>
      <w:proofErr w:type="spellEnd"/>
      <w:r w:rsidR="00355E5B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274824" w:rsidRPr="00C94315">
        <w:rPr>
          <w:rFonts w:ascii="Book Antiqua" w:hAnsi="Book Antiqua" w:cs="Times New Roman"/>
          <w:i/>
          <w:iCs/>
          <w:color w:val="000000" w:themeColor="text1"/>
          <w:kern w:val="0"/>
          <w:sz w:val="24"/>
          <w:szCs w:val="24"/>
        </w:rPr>
        <w:t>in vivo</w:t>
      </w:r>
      <w:r w:rsidR="00355E5B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.</w:t>
      </w:r>
      <w:r w:rsidR="00A613E9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B54299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Moreover</w:t>
      </w:r>
      <w:r w:rsidR="00336C6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, </w:t>
      </w:r>
      <w:r w:rsidR="00380C79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multiple score</w:t>
      </w:r>
      <w:r w:rsidR="00C742D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cards have been developed based on </w:t>
      </w:r>
      <w:r w:rsidR="00C742D8" w:rsidRPr="00C94315">
        <w:rPr>
          <w:rFonts w:ascii="Book Antiqua" w:hAnsi="Book Antiqua" w:cs="Times New Roman"/>
          <w:color w:val="000000" w:themeColor="text1"/>
          <w:sz w:val="24"/>
          <w:szCs w:val="24"/>
        </w:rPr>
        <w:t xml:space="preserve">selected gene </w:t>
      </w:r>
      <w:r w:rsidR="00B0653B" w:rsidRPr="00C94315">
        <w:rPr>
          <w:rFonts w:ascii="Book Antiqua" w:hAnsi="Book Antiqua" w:cs="Times New Roman"/>
          <w:color w:val="000000" w:themeColor="text1"/>
          <w:sz w:val="24"/>
          <w:szCs w:val="24"/>
        </w:rPr>
        <w:t>sets</w:t>
      </w:r>
      <w:r w:rsidR="00B0653B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44466C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for predicting the </w:t>
      </w:r>
      <w:r w:rsidR="00663DE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differentiation potential into three germ layers</w:t>
      </w:r>
      <w:r w:rsidR="00C35561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or </w:t>
      </w:r>
      <w:r w:rsidR="00E24334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 </w:t>
      </w:r>
      <w:r w:rsidR="00C35561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desired cell type</w:t>
      </w:r>
      <w:r w:rsidR="00A01DCC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many days </w:t>
      </w:r>
      <w:r w:rsidR="0044466C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before </w:t>
      </w:r>
      <w:r w:rsidR="0075240B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erminal differentiation</w:t>
      </w:r>
      <w:r w:rsidR="00663DE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.</w:t>
      </w:r>
      <w:r w:rsidR="00BD3DC9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FD6EC7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For clinical application</w:t>
      </w:r>
      <w:r w:rsidR="0080066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40747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of </w:t>
      </w:r>
      <w:proofErr w:type="spellStart"/>
      <w:r w:rsidR="0040747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hPSCs</w:t>
      </w:r>
      <w:proofErr w:type="spellEnd"/>
      <w:r w:rsidR="005527D7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, the malignant potential </w:t>
      </w:r>
      <w:r w:rsidR="0044466C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of the cells must </w:t>
      </w:r>
      <w:r w:rsidR="00314AFB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lso be evaluated</w:t>
      </w:r>
      <w:r w:rsidR="009A1CAA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.</w:t>
      </w:r>
      <w:r w:rsidR="00314AFB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44466C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 c</w:t>
      </w:r>
      <w:r w:rsidR="009A1CAA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ombination </w:t>
      </w:r>
      <w:r w:rsidR="00FD6EC7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of histologic examination of </w:t>
      </w:r>
      <w:proofErr w:type="spellStart"/>
      <w:r w:rsidR="00FD6EC7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eratoma</w:t>
      </w:r>
      <w:proofErr w:type="spellEnd"/>
      <w:r w:rsidR="00FD6EC7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314AFB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with</w:t>
      </w:r>
      <w:r w:rsidR="00FD6EC7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quantitation of gene expression data derived from </w:t>
      </w:r>
      <w:proofErr w:type="spellStart"/>
      <w:r w:rsidR="00FD6EC7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eratoma</w:t>
      </w:r>
      <w:proofErr w:type="spellEnd"/>
      <w:r w:rsidR="00FD6EC7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tissue</w:t>
      </w:r>
      <w:r w:rsidR="00314AFB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FD6EC7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rovide</w:t>
      </w:r>
      <w:r w:rsidR="006A62FC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</w:t>
      </w:r>
      <w:r w:rsidR="00FD6EC7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31112C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safety-related </w:t>
      </w:r>
      <w:r w:rsidR="00810F6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redictive</w:t>
      </w:r>
      <w:r w:rsidR="007F18D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information</w:t>
      </w:r>
      <w:r w:rsidR="009A1CAA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by detecting </w:t>
      </w:r>
      <w:r w:rsidR="0044466C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immature</w:t>
      </w:r>
      <w:r w:rsidR="009A1CAA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proofErr w:type="spellStart"/>
      <w:r w:rsidR="009A1CAA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eratomas</w:t>
      </w:r>
      <w:proofErr w:type="spellEnd"/>
      <w:r w:rsidR="009A1CAA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 malignancy marker expression</w:t>
      </w:r>
      <w:r w:rsidR="0044466C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</w:t>
      </w:r>
      <w:r w:rsidR="009A1CAA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nd other parameters</w:t>
      </w:r>
      <w:r w:rsidR="00314AFB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.</w:t>
      </w:r>
      <w:r w:rsidR="00FD6EC7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810F6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lthough various prediction methods are available, </w:t>
      </w:r>
      <w:r w:rsidR="00400FDE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distinct </w:t>
      </w:r>
      <w:r w:rsidR="00810F6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limitation</w:t>
      </w:r>
      <w:r w:rsidR="00D9621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</w:t>
      </w:r>
      <w:r w:rsidR="00810F6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44466C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remain</w:t>
      </w:r>
      <w:r w:rsidR="00810F6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such as </w:t>
      </w:r>
      <w:r w:rsidR="00810F63" w:rsidRPr="00C94315">
        <w:rPr>
          <w:rFonts w:ascii="Book Antiqua" w:eastAsia="等线" w:hAnsi="Book Antiqua" w:cs="Times New Roman"/>
          <w:color w:val="000000" w:themeColor="text1"/>
          <w:kern w:val="0"/>
          <w:sz w:val="24"/>
          <w:szCs w:val="24"/>
        </w:rPr>
        <w:t xml:space="preserve">the </w:t>
      </w:r>
      <w:r w:rsidR="00A613E9" w:rsidRPr="00C94315">
        <w:rPr>
          <w:rFonts w:ascii="Book Antiqua" w:eastAsia="等线" w:hAnsi="Book Antiqua" w:cs="Times New Roman"/>
          <w:color w:val="000000" w:themeColor="text1"/>
          <w:kern w:val="0"/>
          <w:sz w:val="24"/>
          <w:szCs w:val="24"/>
        </w:rPr>
        <w:t xml:space="preserve">discordance </w:t>
      </w:r>
      <w:r w:rsidR="00810F63" w:rsidRPr="00C94315">
        <w:rPr>
          <w:rFonts w:ascii="Book Antiqua" w:eastAsia="等线" w:hAnsi="Book Antiqua" w:cs="Times New Roman"/>
          <w:color w:val="000000" w:themeColor="text1"/>
          <w:kern w:val="0"/>
          <w:sz w:val="24"/>
          <w:szCs w:val="24"/>
        </w:rPr>
        <w:t xml:space="preserve">of results between different </w:t>
      </w:r>
      <w:r w:rsidR="00400FDE" w:rsidRPr="00C94315">
        <w:rPr>
          <w:rFonts w:ascii="Book Antiqua" w:eastAsia="等线" w:hAnsi="Book Antiqua" w:cs="Times New Roman"/>
          <w:color w:val="000000" w:themeColor="text1"/>
          <w:kern w:val="0"/>
          <w:sz w:val="24"/>
          <w:szCs w:val="24"/>
        </w:rPr>
        <w:t>assays</w:t>
      </w:r>
      <w:r w:rsidR="00D96218" w:rsidRPr="00C94315">
        <w:rPr>
          <w:rFonts w:ascii="Book Antiqua" w:eastAsia="等线" w:hAnsi="Book Antiqua" w:cs="Times New Roman"/>
          <w:color w:val="000000" w:themeColor="text1"/>
          <w:kern w:val="0"/>
          <w:sz w:val="24"/>
          <w:szCs w:val="24"/>
        </w:rPr>
        <w:t xml:space="preserve"> and</w:t>
      </w:r>
      <w:r w:rsidR="00400FDE" w:rsidRPr="00C94315">
        <w:rPr>
          <w:rFonts w:ascii="Book Antiqua" w:eastAsia="等线" w:hAnsi="Book Antiqua" w:cs="Times New Roman"/>
          <w:color w:val="000000" w:themeColor="text1"/>
          <w:kern w:val="0"/>
          <w:sz w:val="24"/>
          <w:szCs w:val="24"/>
        </w:rPr>
        <w:t xml:space="preserve"> requirement of </w:t>
      </w:r>
      <w:r w:rsidR="0044466C" w:rsidRPr="00C94315">
        <w:rPr>
          <w:rFonts w:ascii="Book Antiqua" w:eastAsia="等线" w:hAnsi="Book Antiqua" w:cs="Times New Roman"/>
          <w:color w:val="000000" w:themeColor="text1"/>
          <w:kern w:val="0"/>
          <w:sz w:val="24"/>
          <w:szCs w:val="24"/>
        </w:rPr>
        <w:t xml:space="preserve">a long </w:t>
      </w:r>
      <w:r w:rsidR="00400FDE" w:rsidRPr="00C94315">
        <w:rPr>
          <w:rFonts w:ascii="Book Antiqua" w:eastAsia="等线" w:hAnsi="Book Antiqua" w:cs="Times New Roman"/>
          <w:color w:val="000000" w:themeColor="text1"/>
          <w:kern w:val="0"/>
          <w:sz w:val="24"/>
          <w:szCs w:val="24"/>
        </w:rPr>
        <w:t>time</w:t>
      </w:r>
      <w:r w:rsidR="0044466C" w:rsidRPr="00C94315">
        <w:rPr>
          <w:rFonts w:ascii="Book Antiqua" w:eastAsia="等线" w:hAnsi="Book Antiqua" w:cs="Times New Roman"/>
          <w:color w:val="000000" w:themeColor="text1"/>
          <w:kern w:val="0"/>
          <w:sz w:val="24"/>
          <w:szCs w:val="24"/>
        </w:rPr>
        <w:t xml:space="preserve"> and high</w:t>
      </w:r>
      <w:r w:rsidR="00400FDE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labor and cost,</w:t>
      </w:r>
      <w:r w:rsidR="00D9621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400FDE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restrict</w:t>
      </w:r>
      <w:r w:rsidR="0044466C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ing</w:t>
      </w:r>
      <w:r w:rsidR="00400FDE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their wide application</w:t>
      </w:r>
      <w:r w:rsidR="000B02EE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</w:t>
      </w:r>
      <w:r w:rsidR="00400FDE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in routine </w:t>
      </w:r>
      <w:r w:rsidR="00841C6B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tudies</w:t>
      </w:r>
      <w:r w:rsidR="00400FDE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. Therefore, simpler and </w:t>
      </w:r>
      <w:r w:rsidR="0044466C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more rapid </w:t>
      </w:r>
      <w:r w:rsidR="00400FDE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detection assay</w:t>
      </w:r>
      <w:r w:rsidR="000B02EE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</w:t>
      </w:r>
      <w:r w:rsidR="00400FDE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with high specificity and sensitivity</w:t>
      </w:r>
      <w:r w:rsidR="00EA423F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that c</w:t>
      </w:r>
      <w:r w:rsidR="00400FDE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n be used to monitor the status of </w:t>
      </w:r>
      <w:proofErr w:type="spellStart"/>
      <w:r w:rsidR="00400FDE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hPSCs</w:t>
      </w:r>
      <w:proofErr w:type="spellEnd"/>
      <w:r w:rsidR="00400FDE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t any time </w:t>
      </w:r>
      <w:r w:rsidR="000B02EE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nd </w:t>
      </w:r>
      <w:r w:rsidR="0044466C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fewer </w:t>
      </w:r>
      <w:r w:rsidR="00400FDE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argeted markers </w:t>
      </w:r>
      <w:r w:rsidR="0044466C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at </w:t>
      </w:r>
      <w:r w:rsidR="00400FDE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re more specific for a given desired cell type are urgently neede</w:t>
      </w:r>
      <w:r w:rsidR="000B02EE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d.</w:t>
      </w:r>
    </w:p>
    <w:p w14:paraId="3089DC8C" w14:textId="77777777" w:rsidR="004B7F05" w:rsidRPr="00C94315" w:rsidRDefault="004B7F05" w:rsidP="008F748E">
      <w:pPr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</w:p>
    <w:p w14:paraId="294BA110" w14:textId="25551673" w:rsidR="00647350" w:rsidRPr="00C94315" w:rsidRDefault="00647350" w:rsidP="008F748E">
      <w:pPr>
        <w:autoSpaceDE w:val="0"/>
        <w:autoSpaceDN w:val="0"/>
        <w:adjustRightIn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C94315">
        <w:rPr>
          <w:rFonts w:ascii="Book Antiqua" w:hAnsi="Book Antiqua" w:cs="Times New Roman"/>
          <w:b/>
          <w:bCs/>
          <w:color w:val="000000" w:themeColor="text1"/>
          <w:kern w:val="0"/>
          <w:sz w:val="24"/>
          <w:szCs w:val="24"/>
        </w:rPr>
        <w:t xml:space="preserve">Key </w:t>
      </w:r>
      <w:r w:rsidR="00FC1918" w:rsidRPr="00C94315">
        <w:rPr>
          <w:rFonts w:ascii="Book Antiqua" w:hAnsi="Book Antiqua" w:cs="Times New Roman"/>
          <w:b/>
          <w:bCs/>
          <w:color w:val="000000" w:themeColor="text1"/>
          <w:kern w:val="0"/>
          <w:sz w:val="24"/>
          <w:szCs w:val="24"/>
        </w:rPr>
        <w:t>w</w:t>
      </w:r>
      <w:r w:rsidRPr="00C94315">
        <w:rPr>
          <w:rFonts w:ascii="Book Antiqua" w:hAnsi="Book Antiqua" w:cs="Times New Roman"/>
          <w:b/>
          <w:bCs/>
          <w:color w:val="000000" w:themeColor="text1"/>
          <w:kern w:val="0"/>
          <w:sz w:val="24"/>
          <w:szCs w:val="24"/>
        </w:rPr>
        <w:t>ords:</w:t>
      </w:r>
      <w:r w:rsidR="00405073" w:rsidRPr="00C94315">
        <w:rPr>
          <w:rFonts w:ascii="Book Antiqua" w:hAnsi="Book Antiqua" w:cs="Times New Roman"/>
          <w:b/>
          <w:bCs/>
          <w:color w:val="000000" w:themeColor="text1"/>
          <w:kern w:val="0"/>
          <w:sz w:val="24"/>
          <w:szCs w:val="24"/>
        </w:rPr>
        <w:t xml:space="preserve"> </w:t>
      </w:r>
      <w:r w:rsidR="005C3527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H</w:t>
      </w:r>
      <w:r w:rsidR="0040507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uman pluripotent stem cells</w:t>
      </w:r>
      <w:r w:rsidR="005C3527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; I</w:t>
      </w:r>
      <w:r w:rsidR="0040507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nduced </w:t>
      </w:r>
      <w:r w:rsidR="005C3527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</w:t>
      </w:r>
      <w:r w:rsidR="0040507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luripotent stem cel</w:t>
      </w:r>
      <w:r w:rsidR="005C3527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ls; E</w:t>
      </w:r>
      <w:r w:rsidR="0040507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mbryonic stem cells</w:t>
      </w:r>
      <w:r w:rsidR="005C3527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; D</w:t>
      </w:r>
      <w:r w:rsidR="0040507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ifferentiation potential; Prediction; </w:t>
      </w:r>
      <w:proofErr w:type="spellStart"/>
      <w:r w:rsidR="0040507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luripotency</w:t>
      </w:r>
      <w:proofErr w:type="spellEnd"/>
      <w:r w:rsidR="0040507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; Malignant</w:t>
      </w:r>
      <w:r w:rsidR="005C3527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40507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otential</w:t>
      </w:r>
      <w:r w:rsidR="005C3527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;</w:t>
      </w:r>
      <w:r w:rsidR="00F86AB5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proofErr w:type="spellStart"/>
      <w:r w:rsidR="00F86AB5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Embryoid</w:t>
      </w:r>
      <w:proofErr w:type="spellEnd"/>
      <w:r w:rsidR="00F86AB5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bodies</w:t>
      </w:r>
      <w:r w:rsidR="00034B5D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; Lineage-specific differentiation</w:t>
      </w:r>
      <w:r w:rsidR="00146FE6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;</w:t>
      </w:r>
      <w:r w:rsidR="00DC1D7C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proofErr w:type="spellStart"/>
      <w:r w:rsidR="00146FE6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eratoma</w:t>
      </w:r>
      <w:proofErr w:type="spellEnd"/>
    </w:p>
    <w:p w14:paraId="556E989C" w14:textId="1BA5C6DC" w:rsidR="00647350" w:rsidRPr="00C94315" w:rsidRDefault="00647350" w:rsidP="008F748E">
      <w:pPr>
        <w:spacing w:line="360" w:lineRule="auto"/>
        <w:rPr>
          <w:rFonts w:ascii="Book Antiqua" w:eastAsia="等线" w:hAnsi="Book Antiqua" w:cs="Times New Roman"/>
          <w:b/>
          <w:i/>
          <w:color w:val="000000" w:themeColor="text1"/>
          <w:sz w:val="24"/>
          <w:szCs w:val="24"/>
        </w:rPr>
      </w:pPr>
    </w:p>
    <w:p w14:paraId="75DF0AB8" w14:textId="77777777" w:rsidR="00546E24" w:rsidRPr="00C94315" w:rsidRDefault="00546E24" w:rsidP="008F748E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Arial Unicode MS"/>
          <w:sz w:val="24"/>
        </w:rPr>
      </w:pPr>
      <w:bookmarkStart w:id="9" w:name="OLE_LINK98"/>
      <w:bookmarkStart w:id="10" w:name="OLE_LINK156"/>
      <w:bookmarkStart w:id="11" w:name="OLE_LINK196"/>
      <w:bookmarkStart w:id="12" w:name="OLE_LINK217"/>
      <w:bookmarkStart w:id="13" w:name="OLE_LINK242"/>
      <w:bookmarkStart w:id="14" w:name="OLE_LINK247"/>
      <w:bookmarkStart w:id="15" w:name="OLE_LINK311"/>
      <w:bookmarkStart w:id="16" w:name="OLE_LINK312"/>
      <w:bookmarkStart w:id="17" w:name="OLE_LINK325"/>
      <w:bookmarkStart w:id="18" w:name="OLE_LINK330"/>
      <w:bookmarkStart w:id="19" w:name="OLE_LINK513"/>
      <w:bookmarkStart w:id="20" w:name="OLE_LINK514"/>
      <w:bookmarkStart w:id="21" w:name="OLE_LINK464"/>
      <w:bookmarkStart w:id="22" w:name="OLE_LINK465"/>
      <w:bookmarkStart w:id="23" w:name="OLE_LINK466"/>
      <w:bookmarkStart w:id="24" w:name="OLE_LINK470"/>
      <w:bookmarkStart w:id="25" w:name="OLE_LINK471"/>
      <w:bookmarkStart w:id="26" w:name="OLE_LINK472"/>
      <w:bookmarkStart w:id="27" w:name="OLE_LINK474"/>
      <w:bookmarkStart w:id="28" w:name="OLE_LINK512"/>
      <w:bookmarkStart w:id="29" w:name="OLE_LINK800"/>
      <w:bookmarkStart w:id="30" w:name="OLE_LINK982"/>
      <w:bookmarkStart w:id="31" w:name="OLE_LINK1027"/>
      <w:bookmarkStart w:id="32" w:name="OLE_LINK504"/>
      <w:bookmarkStart w:id="33" w:name="OLE_LINK546"/>
      <w:bookmarkStart w:id="34" w:name="OLE_LINK547"/>
      <w:bookmarkStart w:id="35" w:name="OLE_LINK575"/>
      <w:bookmarkStart w:id="36" w:name="OLE_LINK640"/>
      <w:bookmarkStart w:id="37" w:name="OLE_LINK672"/>
      <w:bookmarkStart w:id="38" w:name="OLE_LINK714"/>
      <w:bookmarkStart w:id="39" w:name="OLE_LINK651"/>
      <w:bookmarkStart w:id="40" w:name="OLE_LINK652"/>
      <w:bookmarkStart w:id="41" w:name="OLE_LINK744"/>
      <w:bookmarkStart w:id="42" w:name="OLE_LINK758"/>
      <w:bookmarkStart w:id="43" w:name="OLE_LINK787"/>
      <w:bookmarkStart w:id="44" w:name="OLE_LINK807"/>
      <w:bookmarkStart w:id="45" w:name="OLE_LINK820"/>
      <w:bookmarkStart w:id="46" w:name="OLE_LINK862"/>
      <w:bookmarkStart w:id="47" w:name="OLE_LINK879"/>
      <w:bookmarkStart w:id="48" w:name="OLE_LINK906"/>
      <w:bookmarkStart w:id="49" w:name="OLE_LINK928"/>
      <w:bookmarkStart w:id="50" w:name="OLE_LINK960"/>
      <w:bookmarkStart w:id="51" w:name="OLE_LINK861"/>
      <w:bookmarkStart w:id="52" w:name="OLE_LINK983"/>
      <w:bookmarkStart w:id="53" w:name="OLE_LINK1334"/>
      <w:bookmarkStart w:id="54" w:name="OLE_LINK1029"/>
      <w:bookmarkStart w:id="55" w:name="OLE_LINK1060"/>
      <w:bookmarkStart w:id="56" w:name="OLE_LINK1061"/>
      <w:bookmarkStart w:id="57" w:name="OLE_LINK1348"/>
      <w:bookmarkStart w:id="58" w:name="OLE_LINK1086"/>
      <w:bookmarkStart w:id="59" w:name="OLE_LINK1100"/>
      <w:bookmarkStart w:id="60" w:name="OLE_LINK1125"/>
      <w:bookmarkStart w:id="61" w:name="OLE_LINK1163"/>
      <w:bookmarkStart w:id="62" w:name="OLE_LINK1193"/>
      <w:bookmarkStart w:id="63" w:name="OLE_LINK1219"/>
      <w:bookmarkStart w:id="64" w:name="OLE_LINK1247"/>
      <w:bookmarkStart w:id="65" w:name="OLE_LINK1284"/>
      <w:bookmarkStart w:id="66" w:name="OLE_LINK1313"/>
      <w:bookmarkStart w:id="67" w:name="OLE_LINK1361"/>
      <w:bookmarkStart w:id="68" w:name="OLE_LINK1384"/>
      <w:bookmarkStart w:id="69" w:name="OLE_LINK1403"/>
      <w:bookmarkStart w:id="70" w:name="OLE_LINK1437"/>
      <w:bookmarkStart w:id="71" w:name="OLE_LINK1454"/>
      <w:bookmarkStart w:id="72" w:name="OLE_LINK1480"/>
      <w:bookmarkStart w:id="73" w:name="OLE_LINK1504"/>
      <w:bookmarkStart w:id="74" w:name="OLE_LINK1516"/>
      <w:bookmarkStart w:id="75" w:name="OLE_LINK135"/>
      <w:bookmarkStart w:id="76" w:name="OLE_LINK216"/>
      <w:bookmarkStart w:id="77" w:name="OLE_LINK259"/>
      <w:bookmarkStart w:id="78" w:name="OLE_LINK1186"/>
      <w:bookmarkStart w:id="79" w:name="OLE_LINK1265"/>
      <w:bookmarkStart w:id="80" w:name="OLE_LINK1373"/>
      <w:bookmarkStart w:id="81" w:name="OLE_LINK1478"/>
      <w:bookmarkStart w:id="82" w:name="OLE_LINK1644"/>
      <w:bookmarkStart w:id="83" w:name="OLE_LINK1884"/>
      <w:bookmarkStart w:id="84" w:name="OLE_LINK1885"/>
      <w:bookmarkStart w:id="85" w:name="OLE_LINK1538"/>
      <w:bookmarkStart w:id="86" w:name="OLE_LINK1539"/>
      <w:bookmarkStart w:id="87" w:name="OLE_LINK1543"/>
      <w:bookmarkStart w:id="88" w:name="OLE_LINK1549"/>
      <w:bookmarkStart w:id="89" w:name="OLE_LINK1778"/>
      <w:bookmarkStart w:id="90" w:name="OLE_LINK1756"/>
      <w:bookmarkStart w:id="91" w:name="OLE_LINK1776"/>
      <w:bookmarkStart w:id="92" w:name="OLE_LINK1777"/>
      <w:bookmarkStart w:id="93" w:name="OLE_LINK1868"/>
      <w:bookmarkStart w:id="94" w:name="OLE_LINK1744"/>
      <w:bookmarkStart w:id="95" w:name="OLE_LINK1817"/>
      <w:bookmarkStart w:id="96" w:name="OLE_LINK1835"/>
      <w:bookmarkStart w:id="97" w:name="OLE_LINK1866"/>
      <w:bookmarkStart w:id="98" w:name="OLE_LINK1882"/>
      <w:bookmarkStart w:id="99" w:name="OLE_LINK1901"/>
      <w:bookmarkStart w:id="100" w:name="OLE_LINK1902"/>
      <w:bookmarkStart w:id="101" w:name="OLE_LINK2013"/>
      <w:bookmarkStart w:id="102" w:name="OLE_LINK1894"/>
      <w:bookmarkStart w:id="103" w:name="OLE_LINK1929"/>
      <w:bookmarkStart w:id="104" w:name="OLE_LINK1941"/>
      <w:bookmarkStart w:id="105" w:name="OLE_LINK1995"/>
      <w:bookmarkStart w:id="106" w:name="OLE_LINK1938"/>
      <w:bookmarkStart w:id="107" w:name="OLE_LINK2081"/>
      <w:bookmarkStart w:id="108" w:name="OLE_LINK2082"/>
      <w:bookmarkStart w:id="109" w:name="OLE_LINK2292"/>
      <w:bookmarkStart w:id="110" w:name="OLE_LINK1931"/>
      <w:bookmarkStart w:id="111" w:name="OLE_LINK1964"/>
      <w:bookmarkStart w:id="112" w:name="OLE_LINK2020"/>
      <w:bookmarkStart w:id="113" w:name="OLE_LINK2071"/>
      <w:bookmarkStart w:id="114" w:name="OLE_LINK2134"/>
      <w:bookmarkStart w:id="115" w:name="OLE_LINK2265"/>
      <w:bookmarkStart w:id="116" w:name="OLE_LINK2562"/>
      <w:bookmarkStart w:id="117" w:name="OLE_LINK1923"/>
      <w:bookmarkStart w:id="118" w:name="OLE_LINK2192"/>
      <w:bookmarkStart w:id="119" w:name="OLE_LINK2110"/>
      <w:bookmarkStart w:id="120" w:name="OLE_LINK2445"/>
      <w:bookmarkStart w:id="121" w:name="OLE_LINK2446"/>
      <w:bookmarkStart w:id="122" w:name="OLE_LINK2169"/>
      <w:bookmarkStart w:id="123" w:name="OLE_LINK2190"/>
      <w:bookmarkStart w:id="124" w:name="OLE_LINK2331"/>
      <w:bookmarkStart w:id="125" w:name="OLE_LINK2345"/>
      <w:bookmarkStart w:id="126" w:name="OLE_LINK2467"/>
      <w:bookmarkStart w:id="127" w:name="OLE_LINK2484"/>
      <w:bookmarkStart w:id="128" w:name="OLE_LINK2157"/>
      <w:bookmarkStart w:id="129" w:name="OLE_LINK2221"/>
      <w:bookmarkStart w:id="130" w:name="OLE_LINK2252"/>
      <w:bookmarkStart w:id="131" w:name="OLE_LINK2348"/>
      <w:bookmarkStart w:id="132" w:name="OLE_LINK2451"/>
      <w:bookmarkStart w:id="133" w:name="OLE_LINK2627"/>
      <w:bookmarkStart w:id="134" w:name="OLE_LINK2482"/>
      <w:bookmarkStart w:id="135" w:name="OLE_LINK2663"/>
      <w:bookmarkStart w:id="136" w:name="OLE_LINK2761"/>
      <w:bookmarkStart w:id="137" w:name="OLE_LINK2856"/>
      <w:bookmarkStart w:id="138" w:name="OLE_LINK2993"/>
      <w:bookmarkStart w:id="139" w:name="OLE_LINK2643"/>
      <w:bookmarkStart w:id="140" w:name="OLE_LINK2583"/>
      <w:bookmarkStart w:id="141" w:name="OLE_LINK2762"/>
      <w:bookmarkStart w:id="142" w:name="OLE_LINK2962"/>
      <w:bookmarkStart w:id="143" w:name="OLE_LINK2582"/>
      <w:r w:rsidRPr="00C94315">
        <w:rPr>
          <w:rFonts w:ascii="Book Antiqua" w:hAnsi="Book Antiqua"/>
          <w:b/>
          <w:color w:val="000000"/>
          <w:sz w:val="24"/>
          <w:lang w:val="en-GB"/>
        </w:rPr>
        <w:lastRenderedPageBreak/>
        <w:t xml:space="preserve">© </w:t>
      </w:r>
      <w:r w:rsidRPr="00C94315">
        <w:rPr>
          <w:rFonts w:ascii="Book Antiqua" w:eastAsia="AdvTimes" w:hAnsi="Book Antiqua" w:cs="AdvTimes"/>
          <w:b/>
          <w:color w:val="000000"/>
          <w:sz w:val="24"/>
        </w:rPr>
        <w:t>The Author(s) 201</w:t>
      </w:r>
      <w:r w:rsidRPr="00C94315">
        <w:rPr>
          <w:rFonts w:ascii="Book Antiqua" w:hAnsi="Book Antiqua" w:cs="AdvTimes"/>
          <w:b/>
          <w:color w:val="000000"/>
          <w:sz w:val="24"/>
        </w:rPr>
        <w:t>9</w:t>
      </w:r>
      <w:r w:rsidRPr="00C94315">
        <w:rPr>
          <w:rFonts w:ascii="Book Antiqua" w:eastAsia="AdvTimes" w:hAnsi="Book Antiqua" w:cs="AdvTimes"/>
          <w:color w:val="000000"/>
          <w:sz w:val="24"/>
        </w:rPr>
        <w:t xml:space="preserve"> Published by </w:t>
      </w:r>
      <w:proofErr w:type="spellStart"/>
      <w:r w:rsidRPr="00C94315">
        <w:rPr>
          <w:rFonts w:ascii="Book Antiqua" w:hAnsi="Book Antiqua" w:cs="Arial Unicode MS"/>
          <w:color w:val="000000"/>
          <w:sz w:val="24"/>
          <w:lang w:val="en-GB"/>
        </w:rPr>
        <w:t>Baishideng</w:t>
      </w:r>
      <w:proofErr w:type="spellEnd"/>
      <w:r w:rsidRPr="00C94315">
        <w:rPr>
          <w:rFonts w:ascii="Book Antiqua" w:hAnsi="Book Antiqua" w:cs="Arial Unicode MS"/>
          <w:color w:val="000000"/>
          <w:sz w:val="24"/>
          <w:lang w:val="en-GB"/>
        </w:rPr>
        <w:t xml:space="preserve"> Publishing Group Inc.</w:t>
      </w:r>
      <w:r w:rsidRPr="00C94315">
        <w:rPr>
          <w:rFonts w:ascii="Book Antiqua" w:hAnsi="Book Antiqua" w:cs="Arial Unicode MS"/>
          <w:sz w:val="24"/>
        </w:rPr>
        <w:t xml:space="preserve"> All rights reserved.</w:t>
      </w:r>
      <w:bookmarkEnd w:id="9"/>
      <w:bookmarkEnd w:id="10"/>
      <w:bookmarkEnd w:id="11"/>
      <w:bookmarkEnd w:id="12"/>
      <w:bookmarkEnd w:id="13"/>
      <w:bookmarkEnd w:id="14"/>
      <w:bookmarkEnd w:id="15"/>
      <w:bookmarkEnd w:id="16"/>
      <w:bookmarkEnd w:id="17"/>
      <w:bookmarkEnd w:id="18"/>
      <w:bookmarkEnd w:id="19"/>
      <w:bookmarkEnd w:id="20"/>
      <w:bookmarkEnd w:id="21"/>
      <w:bookmarkEnd w:id="22"/>
      <w:bookmarkEnd w:id="23"/>
      <w:bookmarkEnd w:id="24"/>
      <w:bookmarkEnd w:id="25"/>
      <w:bookmarkEnd w:id="26"/>
      <w:bookmarkEnd w:id="27"/>
      <w:bookmarkEnd w:id="28"/>
      <w:bookmarkEnd w:id="29"/>
      <w:bookmarkEnd w:id="30"/>
      <w:bookmarkEnd w:id="31"/>
      <w:bookmarkEnd w:id="32"/>
      <w:bookmarkEnd w:id="33"/>
      <w:bookmarkEnd w:id="34"/>
      <w:bookmarkEnd w:id="35"/>
      <w:bookmarkEnd w:id="36"/>
      <w:bookmarkEnd w:id="37"/>
      <w:bookmarkEnd w:id="38"/>
      <w:bookmarkEnd w:id="39"/>
      <w:bookmarkEnd w:id="40"/>
      <w:bookmarkEnd w:id="41"/>
      <w:bookmarkEnd w:id="42"/>
      <w:bookmarkEnd w:id="43"/>
      <w:bookmarkEnd w:id="44"/>
      <w:bookmarkEnd w:id="45"/>
      <w:bookmarkEnd w:id="46"/>
      <w:bookmarkEnd w:id="47"/>
      <w:bookmarkEnd w:id="48"/>
      <w:bookmarkEnd w:id="49"/>
      <w:bookmarkEnd w:id="50"/>
      <w:bookmarkEnd w:id="51"/>
      <w:bookmarkEnd w:id="52"/>
      <w:bookmarkEnd w:id="53"/>
      <w:bookmarkEnd w:id="54"/>
      <w:bookmarkEnd w:id="55"/>
      <w:bookmarkEnd w:id="56"/>
      <w:bookmarkEnd w:id="57"/>
      <w:bookmarkEnd w:id="58"/>
      <w:bookmarkEnd w:id="59"/>
      <w:bookmarkEnd w:id="60"/>
      <w:bookmarkEnd w:id="61"/>
      <w:bookmarkEnd w:id="62"/>
      <w:bookmarkEnd w:id="63"/>
      <w:bookmarkEnd w:id="64"/>
      <w:bookmarkEnd w:id="65"/>
      <w:bookmarkEnd w:id="66"/>
      <w:bookmarkEnd w:id="67"/>
      <w:bookmarkEnd w:id="68"/>
      <w:bookmarkEnd w:id="69"/>
      <w:bookmarkEnd w:id="70"/>
      <w:bookmarkEnd w:id="71"/>
      <w:bookmarkEnd w:id="72"/>
      <w:bookmarkEnd w:id="73"/>
      <w:bookmarkEnd w:id="74"/>
      <w:bookmarkEnd w:id="75"/>
      <w:bookmarkEnd w:id="76"/>
      <w:bookmarkEnd w:id="77"/>
      <w:bookmarkEnd w:id="78"/>
      <w:bookmarkEnd w:id="79"/>
      <w:bookmarkEnd w:id="80"/>
      <w:bookmarkEnd w:id="81"/>
      <w:bookmarkEnd w:id="82"/>
      <w:bookmarkEnd w:id="83"/>
      <w:bookmarkEnd w:id="84"/>
      <w:bookmarkEnd w:id="85"/>
      <w:bookmarkEnd w:id="86"/>
      <w:bookmarkEnd w:id="87"/>
      <w:bookmarkEnd w:id="88"/>
      <w:bookmarkEnd w:id="89"/>
      <w:bookmarkEnd w:id="90"/>
      <w:bookmarkEnd w:id="91"/>
      <w:bookmarkEnd w:id="92"/>
      <w:bookmarkEnd w:id="93"/>
      <w:bookmarkEnd w:id="94"/>
      <w:bookmarkEnd w:id="95"/>
      <w:bookmarkEnd w:id="96"/>
      <w:bookmarkEnd w:id="97"/>
      <w:bookmarkEnd w:id="98"/>
      <w:bookmarkEnd w:id="99"/>
      <w:bookmarkEnd w:id="100"/>
      <w:bookmarkEnd w:id="101"/>
      <w:bookmarkEnd w:id="102"/>
      <w:bookmarkEnd w:id="103"/>
      <w:bookmarkEnd w:id="104"/>
      <w:bookmarkEnd w:id="105"/>
      <w:bookmarkEnd w:id="106"/>
      <w:bookmarkEnd w:id="107"/>
      <w:bookmarkEnd w:id="108"/>
      <w:bookmarkEnd w:id="109"/>
      <w:bookmarkEnd w:id="110"/>
      <w:bookmarkEnd w:id="111"/>
      <w:bookmarkEnd w:id="112"/>
      <w:bookmarkEnd w:id="113"/>
      <w:bookmarkEnd w:id="114"/>
      <w:bookmarkEnd w:id="115"/>
      <w:bookmarkEnd w:id="116"/>
      <w:bookmarkEnd w:id="117"/>
      <w:bookmarkEnd w:id="118"/>
      <w:bookmarkEnd w:id="119"/>
      <w:bookmarkEnd w:id="120"/>
      <w:bookmarkEnd w:id="121"/>
      <w:bookmarkEnd w:id="122"/>
      <w:bookmarkEnd w:id="123"/>
      <w:bookmarkEnd w:id="124"/>
      <w:bookmarkEnd w:id="125"/>
      <w:bookmarkEnd w:id="126"/>
      <w:bookmarkEnd w:id="127"/>
      <w:bookmarkEnd w:id="128"/>
      <w:bookmarkEnd w:id="129"/>
      <w:bookmarkEnd w:id="130"/>
      <w:bookmarkEnd w:id="131"/>
      <w:bookmarkEnd w:id="132"/>
      <w:bookmarkEnd w:id="133"/>
      <w:bookmarkEnd w:id="134"/>
      <w:bookmarkEnd w:id="135"/>
      <w:bookmarkEnd w:id="136"/>
      <w:bookmarkEnd w:id="137"/>
      <w:bookmarkEnd w:id="138"/>
      <w:bookmarkEnd w:id="139"/>
      <w:bookmarkEnd w:id="140"/>
      <w:bookmarkEnd w:id="141"/>
      <w:bookmarkEnd w:id="142"/>
      <w:bookmarkEnd w:id="143"/>
    </w:p>
    <w:p w14:paraId="41CAB02D" w14:textId="77777777" w:rsidR="00546E24" w:rsidRPr="00C94315" w:rsidRDefault="00546E24" w:rsidP="008F748E">
      <w:pPr>
        <w:spacing w:line="360" w:lineRule="auto"/>
        <w:rPr>
          <w:rFonts w:ascii="Book Antiqua" w:eastAsia="等线" w:hAnsi="Book Antiqua" w:cs="Times New Roman"/>
          <w:b/>
          <w:iCs/>
          <w:color w:val="000000" w:themeColor="text1"/>
          <w:sz w:val="24"/>
          <w:szCs w:val="24"/>
        </w:rPr>
      </w:pPr>
    </w:p>
    <w:p w14:paraId="64F42879" w14:textId="32C9FEE3" w:rsidR="00B6224D" w:rsidRPr="00C94315" w:rsidRDefault="00647350" w:rsidP="008F748E">
      <w:pPr>
        <w:spacing w:line="360" w:lineRule="auto"/>
        <w:rPr>
          <w:rFonts w:ascii="Book Antiqua" w:hAnsi="Book Antiqua" w:cs="Times New Roman"/>
          <w:b/>
          <w:bCs/>
          <w:color w:val="000000" w:themeColor="text1"/>
          <w:kern w:val="0"/>
          <w:sz w:val="24"/>
          <w:szCs w:val="24"/>
        </w:rPr>
      </w:pPr>
      <w:r w:rsidRPr="00C94315">
        <w:rPr>
          <w:rFonts w:ascii="Book Antiqua" w:hAnsi="Book Antiqua" w:cs="Times New Roman"/>
          <w:b/>
          <w:bCs/>
          <w:color w:val="000000" w:themeColor="text1"/>
          <w:kern w:val="0"/>
          <w:sz w:val="24"/>
          <w:szCs w:val="24"/>
        </w:rPr>
        <w:t>Core tip</w:t>
      </w:r>
      <w:r w:rsidR="00601A56" w:rsidRPr="00C94315">
        <w:rPr>
          <w:rFonts w:ascii="Book Antiqua" w:hAnsi="Book Antiqua" w:cs="Times New Roman"/>
          <w:b/>
          <w:bCs/>
          <w:color w:val="000000" w:themeColor="text1"/>
          <w:kern w:val="0"/>
          <w:sz w:val="24"/>
          <w:szCs w:val="24"/>
        </w:rPr>
        <w:t xml:space="preserve">: </w:t>
      </w:r>
      <w:r w:rsidR="000446B7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o save time and cost</w:t>
      </w:r>
      <w:r w:rsidR="00C114D1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</w:t>
      </w:r>
      <w:r w:rsidR="000446B7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C114D1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in </w:t>
      </w:r>
      <w:r w:rsidR="004F5436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basic </w:t>
      </w:r>
      <w:r w:rsidR="000446B7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research and clinical application, </w:t>
      </w:r>
      <w:r w:rsidR="00C114D1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it is necessary to predict the</w:t>
      </w:r>
      <w:r w:rsidR="00160A2D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differentiation potential </w:t>
      </w:r>
      <w:r w:rsidR="00DA7CCA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of</w:t>
      </w:r>
      <w:r w:rsidR="00160A2D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9D058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human pluripotent stem cell (</w:t>
      </w:r>
      <w:proofErr w:type="spellStart"/>
      <w:r w:rsidR="009D058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hPSC</w:t>
      </w:r>
      <w:proofErr w:type="spellEnd"/>
      <w:r w:rsidR="009D058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)</w:t>
      </w:r>
      <w:r w:rsidR="00EA423F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lines</w:t>
      </w:r>
      <w:r w:rsidR="009D058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. </w:t>
      </w:r>
      <w:r w:rsidR="00C114D1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M</w:t>
      </w:r>
      <w:r w:rsidR="006E57DC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ultiple methods </w:t>
      </w:r>
      <w:r w:rsidR="00C114D1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re </w:t>
      </w:r>
      <w:r w:rsidR="00F42341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vailable </w:t>
      </w:r>
      <w:r w:rsidR="006E57DC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for </w:t>
      </w:r>
      <w:proofErr w:type="spellStart"/>
      <w:r w:rsidR="006E57DC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luripotency</w:t>
      </w:r>
      <w:proofErr w:type="spellEnd"/>
      <w:r w:rsidR="006E57DC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screening, lineage-specific differentiation propensit</w:t>
      </w:r>
      <w:r w:rsidR="00EA423F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y prediction</w:t>
      </w:r>
      <w:r w:rsidR="00A67BF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</w:t>
      </w:r>
      <w:r w:rsidR="006E57DC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A67BF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nd</w:t>
      </w:r>
      <w:r w:rsidR="006E57DC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malignancy potential detection</w:t>
      </w:r>
      <w:r w:rsidR="00EA423F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</w:t>
      </w:r>
      <w:r w:rsidR="00F42341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which can be used </w:t>
      </w:r>
      <w:r w:rsidR="00A67BF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o select</w:t>
      </w:r>
      <w:r w:rsidR="00F42341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proofErr w:type="spellStart"/>
      <w:r w:rsidR="00F42341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hPSCs</w:t>
      </w:r>
      <w:proofErr w:type="spellEnd"/>
      <w:r w:rsidR="009D058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.</w:t>
      </w:r>
      <w:r w:rsidR="009D0582" w:rsidRPr="00C94315">
        <w:rPr>
          <w:rFonts w:ascii="Book Antiqua" w:eastAsia="等线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8D1783" w:rsidRPr="00C94315">
        <w:rPr>
          <w:rFonts w:ascii="Book Antiqua" w:eastAsia="等线" w:hAnsi="Book Antiqua" w:cs="Times New Roman"/>
          <w:color w:val="000000" w:themeColor="text1"/>
          <w:kern w:val="0"/>
          <w:sz w:val="24"/>
          <w:szCs w:val="24"/>
        </w:rPr>
        <w:t xml:space="preserve">However, </w:t>
      </w:r>
      <w:r w:rsidR="00E13790" w:rsidRPr="00C94315">
        <w:rPr>
          <w:rFonts w:ascii="Book Antiqua" w:eastAsia="等线" w:hAnsi="Book Antiqua" w:cs="Times New Roman"/>
          <w:color w:val="000000" w:themeColor="text1"/>
          <w:kern w:val="0"/>
          <w:sz w:val="24"/>
          <w:szCs w:val="24"/>
        </w:rPr>
        <w:t>simpler</w:t>
      </w:r>
      <w:r w:rsidR="004F5436" w:rsidRPr="00C94315">
        <w:rPr>
          <w:rFonts w:ascii="Book Antiqua" w:eastAsia="等线" w:hAnsi="Book Antiqua" w:cs="Times New Roman"/>
          <w:color w:val="000000" w:themeColor="text1"/>
          <w:kern w:val="0"/>
          <w:sz w:val="24"/>
          <w:szCs w:val="24"/>
        </w:rPr>
        <w:t xml:space="preserve"> and </w:t>
      </w:r>
      <w:r w:rsidR="00E13790" w:rsidRPr="00C94315">
        <w:rPr>
          <w:rFonts w:ascii="Book Antiqua" w:eastAsia="等线" w:hAnsi="Book Antiqua" w:cs="Times New Roman"/>
          <w:color w:val="000000" w:themeColor="text1"/>
          <w:kern w:val="0"/>
          <w:sz w:val="24"/>
          <w:szCs w:val="24"/>
        </w:rPr>
        <w:t>quicker</w:t>
      </w:r>
      <w:r w:rsidR="004F5436" w:rsidRPr="00C94315">
        <w:rPr>
          <w:rFonts w:ascii="Book Antiqua" w:eastAsia="等线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8D178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method</w:t>
      </w:r>
      <w:r w:rsidR="00781754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</w:t>
      </w:r>
      <w:r w:rsidR="008D178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A67BF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using fewer</w:t>
      </w:r>
      <w:r w:rsidR="008D178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specific targeted markers</w:t>
      </w:r>
      <w:r w:rsidR="004F5436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E1379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for </w:t>
      </w:r>
      <w:r w:rsidR="00A67BF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 </w:t>
      </w:r>
      <w:r w:rsidR="00E1379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desired cell type </w:t>
      </w:r>
      <w:r w:rsidR="00781754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re </w:t>
      </w:r>
      <w:r w:rsidR="004F5436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urgently required</w:t>
      </w:r>
      <w:r w:rsidR="00270EB5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for routine wor</w:t>
      </w:r>
      <w:r w:rsidR="00E1379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k.</w:t>
      </w:r>
    </w:p>
    <w:p w14:paraId="0D616670" w14:textId="315653FE" w:rsidR="00AF5A42" w:rsidRPr="00C94315" w:rsidRDefault="00AF5A42" w:rsidP="008F748E">
      <w:pPr>
        <w:spacing w:line="360" w:lineRule="auto"/>
        <w:rPr>
          <w:rFonts w:ascii="Book Antiqua" w:eastAsia="等线" w:hAnsi="Book Antiqua" w:cs="Times New Roman"/>
          <w:b/>
          <w:iCs/>
          <w:color w:val="000000" w:themeColor="text1"/>
          <w:sz w:val="24"/>
          <w:szCs w:val="24"/>
        </w:rPr>
      </w:pPr>
    </w:p>
    <w:p w14:paraId="15F56996" w14:textId="77777777" w:rsidR="00C94315" w:rsidRPr="00C94315" w:rsidRDefault="00C94315" w:rsidP="00C94315">
      <w:pPr>
        <w:tabs>
          <w:tab w:val="left" w:pos="3480"/>
        </w:tabs>
        <w:spacing w:line="360" w:lineRule="auto"/>
        <w:rPr>
          <w:rFonts w:ascii="Book Antiqua" w:hAnsi="Book Antiqua" w:cs="Times New Roman" w:hint="eastAsia"/>
          <w:bCs/>
          <w:color w:val="000000" w:themeColor="text1"/>
          <w:kern w:val="0"/>
          <w:sz w:val="24"/>
          <w:szCs w:val="24"/>
        </w:rPr>
      </w:pPr>
      <w:r w:rsidRPr="00C94315">
        <w:rPr>
          <w:rFonts w:ascii="Book Antiqua" w:hAnsi="Book Antiqua" w:cs="Times New Roman" w:hint="eastAsia"/>
          <w:b/>
          <w:bCs/>
          <w:color w:val="000000" w:themeColor="text1"/>
          <w:kern w:val="0"/>
          <w:sz w:val="24"/>
          <w:szCs w:val="24"/>
        </w:rPr>
        <w:t>Citation</w:t>
      </w:r>
      <w:r w:rsidRPr="00C94315">
        <w:rPr>
          <w:rFonts w:ascii="Book Antiqua" w:hAnsi="Book Antiqua" w:cs="Times New Roman" w:hint="eastAsia"/>
          <w:bCs/>
          <w:color w:val="000000" w:themeColor="text1"/>
          <w:kern w:val="0"/>
          <w:sz w:val="24"/>
          <w:szCs w:val="24"/>
        </w:rPr>
        <w:t xml:space="preserve">: </w:t>
      </w:r>
      <w:r w:rsidRPr="00C94315">
        <w:rPr>
          <w:rFonts w:ascii="Book Antiqua" w:hAnsi="Book Antiqua" w:cs="Times New Roman"/>
          <w:bCs/>
          <w:color w:val="000000" w:themeColor="text1"/>
          <w:kern w:val="0"/>
          <w:sz w:val="24"/>
          <w:szCs w:val="24"/>
        </w:rPr>
        <w:t xml:space="preserve">Liu LP, </w:t>
      </w:r>
      <w:proofErr w:type="spellStart"/>
      <w:r w:rsidRPr="00C94315">
        <w:rPr>
          <w:rFonts w:ascii="Book Antiqua" w:hAnsi="Book Antiqua" w:cs="Times New Roman"/>
          <w:bCs/>
          <w:color w:val="000000" w:themeColor="text1"/>
          <w:kern w:val="0"/>
          <w:sz w:val="24"/>
          <w:szCs w:val="24"/>
        </w:rPr>
        <w:t>Zheng</w:t>
      </w:r>
      <w:proofErr w:type="spellEnd"/>
      <w:r w:rsidRPr="00C94315">
        <w:rPr>
          <w:rFonts w:ascii="Book Antiqua" w:hAnsi="Book Antiqua" w:cs="Times New Roman"/>
          <w:bCs/>
          <w:caps/>
          <w:color w:val="000000" w:themeColor="text1"/>
          <w:kern w:val="0"/>
          <w:sz w:val="24"/>
          <w:szCs w:val="24"/>
        </w:rPr>
        <w:t xml:space="preserve"> yw.</w:t>
      </w:r>
      <w:r w:rsidRPr="00C94315">
        <w:rPr>
          <w:rFonts w:ascii="Book Antiqua" w:hAnsi="Book Antiqua" w:cs="Times New Roman"/>
          <w:bCs/>
          <w:color w:val="000000" w:themeColor="text1"/>
          <w:kern w:val="0"/>
          <w:sz w:val="24"/>
          <w:szCs w:val="24"/>
        </w:rPr>
        <w:t xml:space="preserve"> </w:t>
      </w:r>
      <w:proofErr w:type="gramStart"/>
      <w:r w:rsidRPr="00C94315">
        <w:rPr>
          <w:rFonts w:ascii="Book Antiqua" w:hAnsi="Book Antiqua" w:cs="Times New Roman"/>
          <w:bCs/>
          <w:color w:val="000000" w:themeColor="text1"/>
          <w:kern w:val="0"/>
          <w:sz w:val="24"/>
          <w:szCs w:val="24"/>
        </w:rPr>
        <w:t>Predicting differentiation potential of human pluripotent stem cells: Possibilities and challenges.</w:t>
      </w:r>
      <w:proofErr w:type="gramEnd"/>
      <w:r w:rsidRPr="00C94315">
        <w:rPr>
          <w:rFonts w:ascii="Book Antiqua" w:hAnsi="Book Antiqua" w:cs="Times New Roman"/>
          <w:bCs/>
          <w:color w:val="000000" w:themeColor="text1"/>
          <w:kern w:val="0"/>
          <w:sz w:val="24"/>
          <w:szCs w:val="24"/>
        </w:rPr>
        <w:t xml:space="preserve"> </w:t>
      </w:r>
      <w:r w:rsidRPr="00C94315">
        <w:rPr>
          <w:rFonts w:ascii="Book Antiqua" w:hAnsi="Book Antiqua" w:cs="Times New Roman"/>
          <w:bCs/>
          <w:i/>
          <w:iCs/>
          <w:color w:val="000000" w:themeColor="text1"/>
          <w:kern w:val="0"/>
          <w:sz w:val="24"/>
          <w:szCs w:val="24"/>
        </w:rPr>
        <w:t xml:space="preserve">World J Stem Cells </w:t>
      </w:r>
      <w:r w:rsidRPr="00C94315">
        <w:rPr>
          <w:rFonts w:ascii="Book Antiqua" w:hAnsi="Book Antiqua" w:cs="Times New Roman"/>
          <w:bCs/>
          <w:color w:val="000000" w:themeColor="text1"/>
          <w:kern w:val="0"/>
          <w:sz w:val="24"/>
          <w:szCs w:val="24"/>
        </w:rPr>
        <w:t xml:space="preserve">2019; 11(7): 375-382 </w:t>
      </w:r>
    </w:p>
    <w:p w14:paraId="742936C3" w14:textId="317E9200" w:rsidR="00C94315" w:rsidRPr="00C94315" w:rsidRDefault="00C94315" w:rsidP="00C94315">
      <w:pPr>
        <w:tabs>
          <w:tab w:val="left" w:pos="3480"/>
        </w:tabs>
        <w:spacing w:line="360" w:lineRule="auto"/>
        <w:rPr>
          <w:rFonts w:ascii="Book Antiqua" w:hAnsi="Book Antiqua" w:cs="Times New Roman" w:hint="eastAsia"/>
          <w:bCs/>
          <w:color w:val="000000" w:themeColor="text1"/>
          <w:kern w:val="0"/>
          <w:sz w:val="24"/>
          <w:szCs w:val="24"/>
        </w:rPr>
      </w:pPr>
      <w:r w:rsidRPr="00C94315">
        <w:rPr>
          <w:rFonts w:ascii="Book Antiqua" w:hAnsi="Book Antiqua" w:cs="Times New Roman"/>
          <w:b/>
          <w:bCs/>
          <w:color w:val="000000" w:themeColor="text1"/>
          <w:kern w:val="0"/>
          <w:sz w:val="24"/>
          <w:szCs w:val="24"/>
        </w:rPr>
        <w:t>URL</w:t>
      </w:r>
      <w:r w:rsidRPr="00C94315">
        <w:rPr>
          <w:rFonts w:ascii="Book Antiqua" w:hAnsi="Book Antiqua" w:cs="Times New Roman"/>
          <w:bCs/>
          <w:color w:val="000000" w:themeColor="text1"/>
          <w:kern w:val="0"/>
          <w:sz w:val="24"/>
          <w:szCs w:val="24"/>
        </w:rPr>
        <w:t xml:space="preserve">: </w:t>
      </w:r>
      <w:hyperlink r:id="rId11" w:history="1">
        <w:r w:rsidRPr="00C94315">
          <w:rPr>
            <w:rStyle w:val="a3"/>
            <w:rFonts w:ascii="Book Antiqua" w:hAnsi="Book Antiqua" w:cs="Times New Roman"/>
            <w:bCs/>
            <w:kern w:val="0"/>
            <w:sz w:val="24"/>
            <w:szCs w:val="24"/>
          </w:rPr>
          <w:t>https://www.wjgnet.com/1948-0210/full/v11/i7/375.htm</w:t>
        </w:r>
      </w:hyperlink>
      <w:r w:rsidRPr="00C94315">
        <w:rPr>
          <w:rFonts w:ascii="Book Antiqua" w:hAnsi="Book Antiqua" w:cs="Times New Roman"/>
          <w:bCs/>
          <w:color w:val="000000" w:themeColor="text1"/>
          <w:kern w:val="0"/>
          <w:sz w:val="24"/>
          <w:szCs w:val="24"/>
        </w:rPr>
        <w:t xml:space="preserve"> </w:t>
      </w:r>
    </w:p>
    <w:p w14:paraId="5E77FF20" w14:textId="6C26C4E9" w:rsidR="00C94315" w:rsidRPr="00C94315" w:rsidRDefault="00C94315" w:rsidP="00C94315">
      <w:pPr>
        <w:tabs>
          <w:tab w:val="left" w:pos="3480"/>
        </w:tabs>
        <w:spacing w:line="360" w:lineRule="auto"/>
        <w:rPr>
          <w:rFonts w:ascii="Book Antiqua" w:hAnsi="Book Antiqua" w:cs="Times New Roman"/>
          <w:bCs/>
          <w:color w:val="000000" w:themeColor="text1"/>
          <w:kern w:val="0"/>
          <w:sz w:val="24"/>
          <w:szCs w:val="24"/>
          <w:vertAlign w:val="superscript"/>
        </w:rPr>
      </w:pPr>
      <w:r w:rsidRPr="00C94315">
        <w:rPr>
          <w:rFonts w:ascii="Book Antiqua" w:hAnsi="Book Antiqua" w:cs="Times New Roman"/>
          <w:b/>
          <w:bCs/>
          <w:color w:val="000000" w:themeColor="text1"/>
          <w:kern w:val="0"/>
          <w:sz w:val="24"/>
          <w:szCs w:val="24"/>
        </w:rPr>
        <w:t>DOI</w:t>
      </w:r>
      <w:r w:rsidRPr="00C94315">
        <w:rPr>
          <w:rFonts w:ascii="Book Antiqua" w:hAnsi="Book Antiqua" w:cs="Times New Roman"/>
          <w:bCs/>
          <w:color w:val="000000" w:themeColor="text1"/>
          <w:kern w:val="0"/>
          <w:sz w:val="24"/>
          <w:szCs w:val="24"/>
        </w:rPr>
        <w:t>: https://dx.doi.org/10.4252/wjsc.v11.i7.375</w:t>
      </w:r>
    </w:p>
    <w:p w14:paraId="57E11229" w14:textId="77777777" w:rsidR="00546E24" w:rsidRPr="00C94315" w:rsidRDefault="00546E24" w:rsidP="008F748E">
      <w:pPr>
        <w:spacing w:line="360" w:lineRule="auto"/>
        <w:rPr>
          <w:rFonts w:ascii="Book Antiqua" w:eastAsia="等线" w:hAnsi="Book Antiqua" w:cs="Times New Roman"/>
          <w:iCs/>
          <w:color w:val="000000" w:themeColor="text1"/>
          <w:sz w:val="24"/>
          <w:szCs w:val="24"/>
        </w:rPr>
      </w:pPr>
    </w:p>
    <w:p w14:paraId="09CEDBA1" w14:textId="17153531" w:rsidR="00647350" w:rsidRPr="00C94315" w:rsidRDefault="00647350" w:rsidP="008F748E">
      <w:pPr>
        <w:spacing w:line="360" w:lineRule="auto"/>
        <w:rPr>
          <w:rFonts w:ascii="Book Antiqua" w:hAnsi="Book Antiqua" w:cs="Times New Roman"/>
          <w:b/>
          <w:bCs/>
          <w:color w:val="000000" w:themeColor="text1"/>
          <w:kern w:val="0"/>
          <w:sz w:val="24"/>
          <w:szCs w:val="24"/>
        </w:rPr>
      </w:pPr>
      <w:r w:rsidRPr="00C94315">
        <w:rPr>
          <w:rFonts w:ascii="Book Antiqua" w:hAnsi="Book Antiqua" w:cs="Times New Roman"/>
          <w:b/>
          <w:bCs/>
          <w:color w:val="000000" w:themeColor="text1"/>
          <w:kern w:val="0"/>
          <w:sz w:val="24"/>
          <w:szCs w:val="24"/>
        </w:rPr>
        <w:t>INTRODUCTION</w:t>
      </w:r>
    </w:p>
    <w:p w14:paraId="3FF78427" w14:textId="4B015453" w:rsidR="00647350" w:rsidRPr="00C94315" w:rsidRDefault="00647350" w:rsidP="008F748E">
      <w:pPr>
        <w:autoSpaceDE w:val="0"/>
        <w:autoSpaceDN w:val="0"/>
        <w:adjustRightIn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he capability of human pluripotent stem cells (</w:t>
      </w:r>
      <w:proofErr w:type="spellStart"/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hPSCs</w:t>
      </w:r>
      <w:proofErr w:type="spellEnd"/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) to differentiate into any cell type has revolutionized </w:t>
      </w:r>
      <w:r w:rsidR="00E24334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medical </w:t>
      </w:r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research. Their </w:t>
      </w:r>
      <w:r w:rsidR="00D62A91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widely known </w:t>
      </w:r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otential applications include the study of complex diseases, cell-based drug screening</w:t>
      </w:r>
      <w:r w:rsidR="00F27BA9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</w:t>
      </w:r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nd transplantation therapy</w:t>
      </w:r>
      <w:r w:rsidR="00261CC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begin"/>
      </w:r>
      <w:r w:rsidR="00C4488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instrText xml:space="preserve"> ADDIN EN.CITE &lt;EndNote&gt;&lt;Cite&gt;&lt;Author&gt;Bock&lt;/Author&gt;&lt;Year&gt;2011&lt;/Year&gt;&lt;RecNum&gt;7&lt;/RecNum&gt;&lt;DisplayText&gt;&lt;style face="superscript"&gt;[1]&lt;/style&gt;&lt;/DisplayText&gt;&lt;record&gt;&lt;rec-number&gt;7&lt;/rec-number&gt;&lt;foreign-keys&gt;&lt;key app="EN" db-id="9efzxrdw5ftdxyeazd9xadab9swsr02ta9s2"&gt;7&lt;/key&gt;&lt;/foreign-keys&gt;&lt;ref-type name="Journal Article"&gt;17&lt;/ref-type&gt;&lt;contributors&gt;&lt;authors&gt;&lt;author&gt;Bock, C.&lt;/author&gt;&lt;author&gt;Kiskinis, E.&lt;/author&gt;&lt;author&gt;Verstappen, G.&lt;/author&gt;&lt;author&gt;Gu, H.&lt;/author&gt;&lt;author&gt;Boulting, G.&lt;/author&gt;&lt;author&gt;Smith, Z. D.&lt;/author&gt;&lt;author&gt;Ziller, M.&lt;/author&gt;&lt;author&gt;Croft, G. F.&lt;/author&gt;&lt;author&gt;Amoroso, M. W.&lt;/author&gt;&lt;author&gt;Oakley, D. H.&lt;/author&gt;&lt;author&gt;Gnirke, A.&lt;/author&gt;&lt;author&gt;Eggan, K.&lt;/author&gt;&lt;author&gt;Meissner, A.&lt;/author&gt;&lt;/authors&gt;&lt;/contributors&gt;&lt;auth-address&gt;Broad Institute, Cambridge, MA 02142, USA.&lt;/auth-address&gt;&lt;titles&gt;&lt;title&gt;Reference Maps of human ES and iPS cell variation enable high-throughput characterization of pluripotent cell lines&lt;/title&gt;&lt;secondary-title&gt;Cell&lt;/secondary-title&gt;&lt;alt-title&gt;Cell&lt;/alt-title&gt;&lt;/titles&gt;&lt;periodical&gt;&lt;full-title&gt;Cell&lt;/full-title&gt;&lt;abbr-1&gt;Cell&lt;/abbr-1&gt;&lt;/periodical&gt;&lt;alt-periodical&gt;&lt;full-title&gt;Cell&lt;/full-title&gt;&lt;abbr-1&gt;Cell&lt;/abbr-1&gt;&lt;/alt-periodical&gt;&lt;pages&gt;439-52&lt;/pages&gt;&lt;volume&gt;144&lt;/volume&gt;&lt;number&gt;3&lt;/number&gt;&lt;keywords&gt;&lt;keyword&gt;Cell Differentiation&lt;/keyword&gt;&lt;keyword&gt;Cell Line&lt;/keyword&gt;&lt;keyword&gt;*DNA Methylation&lt;/keyword&gt;&lt;keyword&gt;Embryonic Stem Cells/cytology/*physiology&lt;/keyword&gt;&lt;keyword&gt;Gene Expression Profiling/*standards&lt;/keyword&gt;&lt;keyword&gt;Humans&lt;/keyword&gt;&lt;keyword&gt;Induced Pluripotent Stem Cells/cytology/*physiology&lt;/keyword&gt;&lt;/keywords&gt;&lt;dates&gt;&lt;year&gt;2011&lt;/year&gt;&lt;pub-dates&gt;&lt;date&gt;Feb 4&lt;/date&gt;&lt;/pub-dates&gt;&lt;/dates&gt;&lt;isbn&gt;1097-4172 (Electronic)&amp;#xD;0092-8674 (Linking)&lt;/isbn&gt;&lt;accession-num&gt;21295703&lt;/accession-num&gt;&lt;urls&gt;&lt;related-urls&gt;&lt;url&gt;http://www.ncbi.nlm.nih.gov/pubmed/21295703&lt;/url&gt;&lt;/related-urls&gt;&lt;/urls&gt;&lt;custom2&gt;3063454&lt;/custom2&gt;&lt;electronic-resource-num&gt;10.1016/j.cell.2010.12.032&lt;/electronic-resource-num&gt;&lt;/record&gt;&lt;/Cite&gt;&lt;/EndNote&gt;</w:instrText>
      </w:r>
      <w:r w:rsidR="00261CC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separate"/>
      </w:r>
      <w:r w:rsidR="00C4488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</w:t>
      </w:r>
      <w:hyperlink w:anchor="_ENREF_1" w:tooltip="Bock, 2011 #7" w:history="1">
        <w:r w:rsidR="00621228" w:rsidRPr="00C94315">
          <w:rPr>
            <w:rFonts w:ascii="Book Antiqua" w:hAnsi="Book Antiqua" w:cs="Times New Roman"/>
            <w:color w:val="000000" w:themeColor="text1"/>
            <w:kern w:val="0"/>
            <w:sz w:val="24"/>
            <w:szCs w:val="24"/>
            <w:vertAlign w:val="superscript"/>
          </w:rPr>
          <w:t>1</w:t>
        </w:r>
      </w:hyperlink>
      <w:r w:rsidR="00C4488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]</w:t>
      </w:r>
      <w:r w:rsidR="00261CC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end"/>
      </w:r>
      <w:r w:rsidR="009823B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. </w:t>
      </w:r>
      <w:r w:rsidR="00760061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With the development of </w:t>
      </w:r>
      <w:proofErr w:type="spellStart"/>
      <w:r w:rsidR="00760061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organoid</w:t>
      </w:r>
      <w:proofErr w:type="spellEnd"/>
      <w:r w:rsidR="00760061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technology, </w:t>
      </w:r>
      <w:proofErr w:type="spellStart"/>
      <w:r w:rsidR="00760061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hPSCs</w:t>
      </w:r>
      <w:proofErr w:type="spellEnd"/>
      <w:r w:rsidR="00760061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C037B9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lso </w:t>
      </w:r>
      <w:r w:rsidR="00760061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play a critical role to mimic </w:t>
      </w:r>
      <w:r w:rsidR="00760061" w:rsidRPr="00C94315"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  <w:t>in vivo</w:t>
      </w:r>
      <w:r w:rsidR="00760061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tissues and organs at the three-dimensional level and provide a unique opportunity to model human organ development and study various diseases</w:t>
      </w:r>
      <w:r w:rsidR="00760061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begin">
          <w:fldData xml:space="preserve">PEVuZE5vdGU+PENpdGU+PEF1dGhvcj5MYW5jYXN0ZXI8L0F1dGhvcj48WWVhcj4yMDE0PC9ZZWFy
PjxSZWNOdW0+NTY8L1JlY051bT48RGlzcGxheVRleHQ+PHN0eWxlIGZhY2U9InN1cGVyc2NyaXB0
Ij5bMl08L3N0eWxlPjwvRGlzcGxheVRleHQ+PHJlY29yZD48cmVjLW51bWJlcj41NjwvcmVjLW51
bWJlcj48Zm9yZWlnbi1rZXlzPjxrZXkgYXBwPSJFTiIgZGItaWQ9IjllZnp4cmR3NWZ0ZHh5ZWF6
ZDl4YWRhYjlzd3NyMDJ0YTlzMiI+NTY8L2tleT48L2ZvcmVpZ24ta2V5cz48cmVmLXR5cGUgbmFt
ZT0iSm91cm5hbCBBcnRpY2xlIj4xNzwvcmVmLXR5cGU+PGNvbnRyaWJ1dG9ycz48YXV0aG9ycz48
YXV0aG9yPkxhbmNhc3RlciwgTS4gQS48L2F1dGhvcj48YXV0aG9yPktub2JsaWNoLCBKLiBBLjwv
YXV0aG9yPjwvYXV0aG9ycz48L2NvbnRyaWJ1dG9ycz48YXV0aC1hZGRyZXNzPklNQkEtSW5zdGl0
dXRlIG9mIE1vbGVjdWxhciBCaW90ZWNobm9sb2d5IG9mIHRoZSBBdXN0cmlhbiBBY2FkZW15IG9m
IFNjaWVuY2UgVmllbm5hIDEwMzAsIEF1c3RyaWEuJiN4RDtJTUJBLUluc3RpdHV0ZSBvZiBNb2xl
Y3VsYXIgQmlvdGVjaG5vbG9neSBvZiB0aGUgQXVzdHJpYW4gQWNhZGVteSBvZiBTY2llbmNlIFZp
ZW5uYSAxMDMwLCBBdXN0cmlhLiBqdWVyZ2VuLmtub2JsaWNoQGltYmEub2Vhdy5hYy5hdC48L2F1
dGgtYWRkcmVzcz48dGl0bGVzPjx0aXRsZT5Pcmdhbm9nZW5lc2lzIGluIGEgZGlzaDogbW9kZWxp
bmcgZGV2ZWxvcG1lbnQgYW5kIGRpc2Vhc2UgdXNpbmcgb3JnYW5vaWQgdGVjaG5vbG9naWVzPC90
aXRsZT48c2Vjb25kYXJ5LXRpdGxlPlNjaWVuY2U8L3NlY29uZGFyeS10aXRsZT48YWx0LXRpdGxl
PlNjaWVuY2U8L2FsdC10aXRsZT48L3RpdGxlcz48cGVyaW9kaWNhbD48ZnVsbC10aXRsZT5TY2ll
bmNlPC9mdWxsLXRpdGxlPjxhYmJyLTE+U2NpZW5jZTwvYWJici0xPjwvcGVyaW9kaWNhbD48YWx0
LXBlcmlvZGljYWw+PGZ1bGwtdGl0bGU+U2NpZW5jZTwvZnVsbC10aXRsZT48YWJici0xPlNjaWVu
Y2U8L2FiYnItMT48L2FsdC1wZXJpb2RpY2FsPjxwYWdlcz4xMjQ3MTI1PC9wYWdlcz48dm9sdW1l
PjM0NTwvdm9sdW1lPjxudW1iZXI+NjE5NDwvbnVtYmVyPjxrZXl3b3Jkcz48a2V5d29yZD5Bbmlt
YWxzPC9rZXl3b3JkPjxrZXl3b3JkPkJyYWluL3BoeXNpb2xvZ3k8L2tleXdvcmQ+PGtleXdvcmQ+
Q2VsbCBDdWx0dXJlIFRlY2huaXF1ZXM8L2tleXdvcmQ+PGtleXdvcmQ+KkRpc2Vhc2U8L2tleXdv
cmQ+PGtleXdvcmQ+RHJ1ZyBFdmFsdWF0aW9uLCBQcmVjbGluaWNhbC9tZXRob2RzPC9rZXl3b3Jk
PjxrZXl3b3JkPkh1bWFuczwva2V5d29yZD48a2V5d29yZD5JbnRlc3RpbmVzL3BoeXNpb2xvZ3k8
L2tleXdvcmQ+PGtleXdvcmQ+TGl2ZXIvcGh5c2lvbG9neTwva2V5d29yZD48a2V5d29yZD5NaWNl
PC9rZXl3b3JkPjxrZXl3b3JkPipNb2RlbHMsIEJpb2xvZ2ljYWw8L2tleXdvcmQ+PGtleXdvcmQ+
TXV0YWdlbmVzaXM8L2tleXdvcmQ+PGtleXdvcmQ+T3JnYW4gQ3VsdHVyZSBUZWNobmlxdWVzPC9r
ZXl3b3JkPjxrZXl3b3JkPipPcmdhbm9nZW5lc2lzPC9rZXl3b3JkPjxrZXl3b3JkPk9yZ2Fub2lk
cy9jeXRvbG9neS8qZ3Jvd3RoICZhbXA7IGRldmVsb3BtZW50PC9rZXl3b3JkPjxrZXl3b3JkPlBs
dXJpcG90ZW50IFN0ZW0gQ2VsbHMvKmN5dG9sb2d5L3BoeXNpb2xvZ3k8L2tleXdvcmQ+PGtleXdv
cmQ+UmV0aW5hL3BoeXNpb2xvZ3k8L2tleXdvcmQ+PGtleXdvcmQ+VGlzc3VlIEVuZ2luZWVyaW5n
PC9rZXl3b3JkPjwva2V5d29yZHM+PGRhdGVzPjx5ZWFyPjIwMTQ8L3llYXI+PHB1Yi1kYXRlcz48
ZGF0ZT5KdWwgMTg8L2RhdGU+PC9wdWItZGF0ZXM+PC9kYXRlcz48aXNibj4xMDk1LTkyMDMgKEVs
ZWN0cm9uaWMpJiN4RDswMDM2LTgwNzUgKExpbmtpbmcpPC9pc2JuPjxhY2Nlc3Npb24tbnVtPjI1
MDM1NDk2PC9hY2Nlc3Npb24tbnVtPjx1cmxzPjxyZWxhdGVkLXVybHM+PHVybD5odHRwOi8vd3d3
Lm5jYmkubmxtLm5paC5nb3YvcHVibWVkLzI1MDM1NDk2PC91cmw+PC9yZWxhdGVkLXVybHM+PC91
cmxzPjxlbGVjdHJvbmljLXJlc291cmNlLW51bT4xMC4xMTI2L3NjaWVuY2UuMTI0NzEyNTwvZWxl
Y3Ryb25pYy1yZXNvdXJjZS1udW0+PC9yZWNvcmQ+PC9DaXRlPjwvRW5kTm90ZT5=
</w:fldData>
        </w:fldChar>
      </w:r>
      <w:r w:rsidR="00760061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instrText xml:space="preserve"> ADDIN EN.CITE </w:instrText>
      </w:r>
      <w:r w:rsidR="00760061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begin">
          <w:fldData xml:space="preserve">PEVuZE5vdGU+PENpdGU+PEF1dGhvcj5MYW5jYXN0ZXI8L0F1dGhvcj48WWVhcj4yMDE0PC9ZZWFy
PjxSZWNOdW0+NTY8L1JlY051bT48RGlzcGxheVRleHQ+PHN0eWxlIGZhY2U9InN1cGVyc2NyaXB0
Ij5bMl08L3N0eWxlPjwvRGlzcGxheVRleHQ+PHJlY29yZD48cmVjLW51bWJlcj41NjwvcmVjLW51
bWJlcj48Zm9yZWlnbi1rZXlzPjxrZXkgYXBwPSJFTiIgZGItaWQ9IjllZnp4cmR3NWZ0ZHh5ZWF6
ZDl4YWRhYjlzd3NyMDJ0YTlzMiI+NTY8L2tleT48L2ZvcmVpZ24ta2V5cz48cmVmLXR5cGUgbmFt
ZT0iSm91cm5hbCBBcnRpY2xlIj4xNzwvcmVmLXR5cGU+PGNvbnRyaWJ1dG9ycz48YXV0aG9ycz48
YXV0aG9yPkxhbmNhc3RlciwgTS4gQS48L2F1dGhvcj48YXV0aG9yPktub2JsaWNoLCBKLiBBLjwv
YXV0aG9yPjwvYXV0aG9ycz48L2NvbnRyaWJ1dG9ycz48YXV0aC1hZGRyZXNzPklNQkEtSW5zdGl0
dXRlIG9mIE1vbGVjdWxhciBCaW90ZWNobm9sb2d5IG9mIHRoZSBBdXN0cmlhbiBBY2FkZW15IG9m
IFNjaWVuY2UgVmllbm5hIDEwMzAsIEF1c3RyaWEuJiN4RDtJTUJBLUluc3RpdHV0ZSBvZiBNb2xl
Y3VsYXIgQmlvdGVjaG5vbG9neSBvZiB0aGUgQXVzdHJpYW4gQWNhZGVteSBvZiBTY2llbmNlIFZp
ZW5uYSAxMDMwLCBBdXN0cmlhLiBqdWVyZ2VuLmtub2JsaWNoQGltYmEub2Vhdy5hYy5hdC48L2F1
dGgtYWRkcmVzcz48dGl0bGVzPjx0aXRsZT5Pcmdhbm9nZW5lc2lzIGluIGEgZGlzaDogbW9kZWxp
bmcgZGV2ZWxvcG1lbnQgYW5kIGRpc2Vhc2UgdXNpbmcgb3JnYW5vaWQgdGVjaG5vbG9naWVzPC90
aXRsZT48c2Vjb25kYXJ5LXRpdGxlPlNjaWVuY2U8L3NlY29uZGFyeS10aXRsZT48YWx0LXRpdGxl
PlNjaWVuY2U8L2FsdC10aXRsZT48L3RpdGxlcz48cGVyaW9kaWNhbD48ZnVsbC10aXRsZT5TY2ll
bmNlPC9mdWxsLXRpdGxlPjxhYmJyLTE+U2NpZW5jZTwvYWJici0xPjwvcGVyaW9kaWNhbD48YWx0
LXBlcmlvZGljYWw+PGZ1bGwtdGl0bGU+U2NpZW5jZTwvZnVsbC10aXRsZT48YWJici0xPlNjaWVu
Y2U8L2FiYnItMT48L2FsdC1wZXJpb2RpY2FsPjxwYWdlcz4xMjQ3MTI1PC9wYWdlcz48dm9sdW1l
PjM0NTwvdm9sdW1lPjxudW1iZXI+NjE5NDwvbnVtYmVyPjxrZXl3b3Jkcz48a2V5d29yZD5Bbmlt
YWxzPC9rZXl3b3JkPjxrZXl3b3JkPkJyYWluL3BoeXNpb2xvZ3k8L2tleXdvcmQ+PGtleXdvcmQ+
Q2VsbCBDdWx0dXJlIFRlY2huaXF1ZXM8L2tleXdvcmQ+PGtleXdvcmQ+KkRpc2Vhc2U8L2tleXdv
cmQ+PGtleXdvcmQ+RHJ1ZyBFdmFsdWF0aW9uLCBQcmVjbGluaWNhbC9tZXRob2RzPC9rZXl3b3Jk
PjxrZXl3b3JkPkh1bWFuczwva2V5d29yZD48a2V5d29yZD5JbnRlc3RpbmVzL3BoeXNpb2xvZ3k8
L2tleXdvcmQ+PGtleXdvcmQ+TGl2ZXIvcGh5c2lvbG9neTwva2V5d29yZD48a2V5d29yZD5NaWNl
PC9rZXl3b3JkPjxrZXl3b3JkPipNb2RlbHMsIEJpb2xvZ2ljYWw8L2tleXdvcmQ+PGtleXdvcmQ+
TXV0YWdlbmVzaXM8L2tleXdvcmQ+PGtleXdvcmQ+T3JnYW4gQ3VsdHVyZSBUZWNobmlxdWVzPC9r
ZXl3b3JkPjxrZXl3b3JkPipPcmdhbm9nZW5lc2lzPC9rZXl3b3JkPjxrZXl3b3JkPk9yZ2Fub2lk
cy9jeXRvbG9neS8qZ3Jvd3RoICZhbXA7IGRldmVsb3BtZW50PC9rZXl3b3JkPjxrZXl3b3JkPlBs
dXJpcG90ZW50IFN0ZW0gQ2VsbHMvKmN5dG9sb2d5L3BoeXNpb2xvZ3k8L2tleXdvcmQ+PGtleXdv
cmQ+UmV0aW5hL3BoeXNpb2xvZ3k8L2tleXdvcmQ+PGtleXdvcmQ+VGlzc3VlIEVuZ2luZWVyaW5n
PC9rZXl3b3JkPjwva2V5d29yZHM+PGRhdGVzPjx5ZWFyPjIwMTQ8L3llYXI+PHB1Yi1kYXRlcz48
ZGF0ZT5KdWwgMTg8L2RhdGU+PC9wdWItZGF0ZXM+PC9kYXRlcz48aXNibj4xMDk1LTkyMDMgKEVs
ZWN0cm9uaWMpJiN4RDswMDM2LTgwNzUgKExpbmtpbmcpPC9pc2JuPjxhY2Nlc3Npb24tbnVtPjI1
MDM1NDk2PC9hY2Nlc3Npb24tbnVtPjx1cmxzPjxyZWxhdGVkLXVybHM+PHVybD5odHRwOi8vd3d3
Lm5jYmkubmxtLm5paC5nb3YvcHVibWVkLzI1MDM1NDk2PC91cmw+PC9yZWxhdGVkLXVybHM+PC91
cmxzPjxlbGVjdHJvbmljLXJlc291cmNlLW51bT4xMC4xMTI2L3NjaWVuY2UuMTI0NzEyNTwvZWxl
Y3Ryb25pYy1yZXNvdXJjZS1udW0+PC9yZWNvcmQ+PC9DaXRlPjwvRW5kTm90ZT5=
</w:fldData>
        </w:fldChar>
      </w:r>
      <w:r w:rsidR="00760061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instrText xml:space="preserve"> ADDIN EN.CITE.DATA </w:instrText>
      </w:r>
      <w:r w:rsidR="00760061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r>
      <w:r w:rsidR="00760061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end"/>
      </w:r>
      <w:r w:rsidR="00760061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r>
      <w:r w:rsidR="00760061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separate"/>
      </w:r>
      <w:r w:rsidR="00760061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</w:t>
      </w:r>
      <w:hyperlink w:anchor="_ENREF_2" w:tooltip="Lancaster, 2014 #56" w:history="1">
        <w:r w:rsidR="00621228" w:rsidRPr="00C94315">
          <w:rPr>
            <w:rFonts w:ascii="Book Antiqua" w:hAnsi="Book Antiqua" w:cs="Times New Roman"/>
            <w:color w:val="000000" w:themeColor="text1"/>
            <w:kern w:val="0"/>
            <w:sz w:val="24"/>
            <w:szCs w:val="24"/>
            <w:vertAlign w:val="superscript"/>
          </w:rPr>
          <w:t>2</w:t>
        </w:r>
      </w:hyperlink>
      <w:r w:rsidR="00760061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]</w:t>
      </w:r>
      <w:r w:rsidR="00760061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end"/>
      </w:r>
      <w:r w:rsidR="00760061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. </w:t>
      </w:r>
      <w:r w:rsidR="003A021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In the near future</w:t>
      </w:r>
      <w:r w:rsidR="00760061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, integration of multiple patient-specific </w:t>
      </w:r>
      <w:proofErr w:type="spellStart"/>
      <w:r w:rsidR="00760061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hPSC</w:t>
      </w:r>
      <w:proofErr w:type="spellEnd"/>
      <w:r w:rsidR="00760061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-derived </w:t>
      </w:r>
      <w:proofErr w:type="spellStart"/>
      <w:r w:rsidR="00760061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organoids</w:t>
      </w:r>
      <w:proofErr w:type="spellEnd"/>
      <w:r w:rsidR="00760061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into a dynamic </w:t>
      </w:r>
      <w:r w:rsidR="003A021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four-dimensional</w:t>
      </w:r>
      <w:r w:rsidR="00760061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system by organ-on-chip technology </w:t>
      </w:r>
      <w:r w:rsidR="004A632F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will </w:t>
      </w:r>
      <w:r w:rsidR="00760061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contribut</w:t>
      </w:r>
      <w:r w:rsidR="00EA423F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e</w:t>
      </w:r>
      <w:r w:rsidR="00760061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to </w:t>
      </w:r>
      <w:r w:rsidR="004A632F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 </w:t>
      </w:r>
      <w:r w:rsidR="00760061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study of the systematic interactions among different tissues and organs in the </w:t>
      </w:r>
      <w:proofErr w:type="gramStart"/>
      <w:r w:rsidR="00760061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body</w:t>
      </w:r>
      <w:proofErr w:type="gramEnd"/>
      <w:r w:rsidR="00760061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begin">
          <w:fldData xml:space="preserve">PEVuZE5vdGU+PENpdGU+PEF1dGhvcj5MaXU8L0F1dGhvcj48WWVhcj4yMDE4PC9ZZWFyPjxSZWNO
dW0+NTU8L1JlY051bT48RGlzcGxheVRleHQ+PHN0eWxlIGZhY2U9InN1cGVyc2NyaXB0Ij5bM108
L3N0eWxlPjwvRGlzcGxheVRleHQ+PHJlY29yZD48cmVjLW51bWJlcj41NTwvcmVjLW51bWJlcj48
Zm9yZWlnbi1rZXlzPjxrZXkgYXBwPSJFTiIgZGItaWQ9IjllZnp4cmR3NWZ0ZHh5ZWF6ZDl4YWRh
Yjlzd3NyMDJ0YTlzMiI+NTU8L2tleT48L2ZvcmVpZ24ta2V5cz48cmVmLXR5cGUgbmFtZT0iSm91
cm5hbCBBcnRpY2xlIj4xNzwvcmVmLXR5cGU+PGNvbnRyaWJ1dG9ycz48YXV0aG9ycz48YXV0aG9y
PkxpdSwgQy48L2F1dGhvcj48YXV0aG9yPk9pa29ub21vcG91bG9zLCBBLjwvYXV0aG9yPjxhdXRo
b3I+U2F5ZWQsIE4uPC9hdXRob3I+PGF1dGhvcj5XdSwgSi4gQy48L2F1dGhvcj48L2F1dGhvcnM+
PC9jb250cmlidXRvcnM+PGF1dGgtYWRkcmVzcz5TdGFuZm9yZCBDYXJkaW92YXNjdWxhciBJbnN0
aXR1dGUsIFN0YW5mb3JkLCBDQSA5NDAzNSwgVVNBLiYjeEQ7SW5zdGl0dXRlIGZvciBTdGVtIENl
bGwgQmlvbG9neSBhbmQgUmVnZW5lcmF0aXZlIE1lZGljaW5lLCBTdGFuZm9yZCwgQ0EgOTQzMDUs
IFVTQS4mI3hEO0RlcGFydG1lbnQgb2YgTWVkaWNpbmUgKERpdmlzaW9uIG9mIENhcmRpb2xvZ3kp
LCBTdGFuZm9yZCBVbml2ZXJzaXR5IFNjaG9vbCBvZiBNZWRpY2luZSwgU3RhbmZvcmQsIENBIDk0
MzA1LCBVU0EuJiN4RDtTdGFuZm9yZCBDYXJkaW92YXNjdWxhciBJbnN0aXR1dGUsIFN0YW5mb3Jk
LCBDQSA5NDAzNSwgVVNBIGpvZXd1QHN0YW5mb3JkLmVkdS48L2F1dGgtYWRkcmVzcz48dGl0bGVz
Pjx0aXRsZT5Nb2RlbGluZyBodW1hbiBkaXNlYXNlcyB3aXRoIGluZHVjZWQgcGx1cmlwb3RlbnQg
c3RlbSBjZWxsczogZnJvbSAyRCB0byAzRCBhbmQgYmV5b25kPC90aXRsZT48c2Vjb25kYXJ5LXRp
dGxlPkRldmVsb3BtZW50PC9zZWNvbmRhcnktdGl0bGU+PGFsdC10aXRsZT5EZXZlbG9wbWVudDwv
YWx0LXRpdGxlPjwvdGl0bGVzPjxwZXJpb2RpY2FsPjxmdWxsLXRpdGxlPkRldmVsb3BtZW50PC9m
dWxsLXRpdGxlPjxhYmJyLTE+RGV2ZWxvcG1lbnQ8L2FiYnItMT48L3BlcmlvZGljYWw+PGFsdC1w
ZXJpb2RpY2FsPjxmdWxsLXRpdGxlPkRldmVsb3BtZW50PC9mdWxsLXRpdGxlPjxhYmJyLTE+RGV2
ZWxvcG1lbnQ8L2FiYnItMT48L2FsdC1wZXJpb2RpY2FsPjx2b2x1bWU+MTQ1PC92b2x1bWU+PG51
bWJlcj41PC9udW1iZXI+PGtleXdvcmRzPjxrZXl3b3JkPkJpb2VuZ2luZWVyaW5nL2luc3RydW1l
bnRhdGlvbi9tZXRob2RzPC9rZXl3b3JkPjxrZXl3b3JkPkJpb21pbWV0aWMgTWF0ZXJpYWxzPC9r
ZXl3b3JkPjxrZXl3b3JkPkNlbGwgQ3VsdHVyZSBUZWNobmlxdWVzL2luc3RydW1lbnRhdGlvbi8q
bWV0aG9kcy90cmVuZHM8L2tleXdvcmQ+PGtleXdvcmQ+Q2VsbCBEaWZmZXJlbnRpYXRpb248L2tl
eXdvcmQ+PGtleXdvcmQ+KkRpc2Vhc2U8L2tleXdvcmQ+PGtleXdvcmQ+RXh0cmFjZWxsdWxhciBN
YXRyaXgvcGh5c2lvbG9neTwva2V5d29yZD48a2V5d29yZD5IdW1hbnM8L2tleXdvcmQ+PGtleXdv
cmQ+SW5kdWNlZCBQbHVyaXBvdGVudCBTdGVtIENlbGxzLypjeXRvbG9neS9wYXRob2xvZ3kvKnBo
eXNpb2xvZ3k8L2tleXdvcmQ+PGtleXdvcmQ+Kk1vZGVscywgVGhlb3JldGljYWw8L2tleXdvcmQ+
PGtleXdvcmQ+T3JnYW5vaWRzLypjeXRvbG9neTwva2V5d29yZD48a2V5d29yZD5UaXNzdWUgU2Nh
ZmZvbGRzPC9rZXl3b3JkPjwva2V5d29yZHM+PGRhdGVzPjx5ZWFyPjIwMTg8L3llYXI+PHB1Yi1k
YXRlcz48ZGF0ZT5NYXIgODwvZGF0ZT48L3B1Yi1kYXRlcz48L2RhdGVzPjxpc2JuPjE0NzctOTEy
OSAoRWxlY3Ryb25pYykmI3hEOzA5NTAtMTk5MSAoTGlua2luZyk8L2lzYm4+PGFjY2Vzc2lvbi1u
dW0+Mjk1MTk4ODk8L2FjY2Vzc2lvbi1udW0+PHVybHM+PHJlbGF0ZWQtdXJscz48dXJsPmh0dHA6
Ly93d3cubmNiaS5ubG0ubmloLmdvdi9wdWJtZWQvMjk1MTk4ODk8L3VybD48L3JlbGF0ZWQtdXJs
cz48L3VybHM+PGN1c3RvbTI+NTg2ODk5MTwvY3VzdG9tMj48ZWxlY3Ryb25pYy1yZXNvdXJjZS1u
dW0+MTAuMTI0Mi9kZXYuMTU2MTY2PC9lbGVjdHJvbmljLXJlc291cmNlLW51bT48L3JlY29yZD48
L0NpdGU+PC9FbmROb3RlPn==
</w:fldData>
        </w:fldChar>
      </w:r>
      <w:r w:rsidR="00760061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instrText xml:space="preserve"> ADDIN EN.CITE </w:instrText>
      </w:r>
      <w:r w:rsidR="00760061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begin">
          <w:fldData xml:space="preserve">PEVuZE5vdGU+PENpdGU+PEF1dGhvcj5MaXU8L0F1dGhvcj48WWVhcj4yMDE4PC9ZZWFyPjxSZWNO
dW0+NTU8L1JlY051bT48RGlzcGxheVRleHQ+PHN0eWxlIGZhY2U9InN1cGVyc2NyaXB0Ij5bM108
L3N0eWxlPjwvRGlzcGxheVRleHQ+PHJlY29yZD48cmVjLW51bWJlcj41NTwvcmVjLW51bWJlcj48
Zm9yZWlnbi1rZXlzPjxrZXkgYXBwPSJFTiIgZGItaWQ9IjllZnp4cmR3NWZ0ZHh5ZWF6ZDl4YWRh
Yjlzd3NyMDJ0YTlzMiI+NTU8L2tleT48L2ZvcmVpZ24ta2V5cz48cmVmLXR5cGUgbmFtZT0iSm91
cm5hbCBBcnRpY2xlIj4xNzwvcmVmLXR5cGU+PGNvbnRyaWJ1dG9ycz48YXV0aG9ycz48YXV0aG9y
PkxpdSwgQy48L2F1dGhvcj48YXV0aG9yPk9pa29ub21vcG91bG9zLCBBLjwvYXV0aG9yPjxhdXRo
b3I+U2F5ZWQsIE4uPC9hdXRob3I+PGF1dGhvcj5XdSwgSi4gQy48L2F1dGhvcj48L2F1dGhvcnM+
PC9jb250cmlidXRvcnM+PGF1dGgtYWRkcmVzcz5TdGFuZm9yZCBDYXJkaW92YXNjdWxhciBJbnN0
aXR1dGUsIFN0YW5mb3JkLCBDQSA5NDAzNSwgVVNBLiYjeEQ7SW5zdGl0dXRlIGZvciBTdGVtIENl
bGwgQmlvbG9neSBhbmQgUmVnZW5lcmF0aXZlIE1lZGljaW5lLCBTdGFuZm9yZCwgQ0EgOTQzMDUs
IFVTQS4mI3hEO0RlcGFydG1lbnQgb2YgTWVkaWNpbmUgKERpdmlzaW9uIG9mIENhcmRpb2xvZ3kp
LCBTdGFuZm9yZCBVbml2ZXJzaXR5IFNjaG9vbCBvZiBNZWRpY2luZSwgU3RhbmZvcmQsIENBIDk0
MzA1LCBVU0EuJiN4RDtTdGFuZm9yZCBDYXJkaW92YXNjdWxhciBJbnN0aXR1dGUsIFN0YW5mb3Jk
LCBDQSA5NDAzNSwgVVNBIGpvZXd1QHN0YW5mb3JkLmVkdS48L2F1dGgtYWRkcmVzcz48dGl0bGVz
Pjx0aXRsZT5Nb2RlbGluZyBodW1hbiBkaXNlYXNlcyB3aXRoIGluZHVjZWQgcGx1cmlwb3RlbnQg
c3RlbSBjZWxsczogZnJvbSAyRCB0byAzRCBhbmQgYmV5b25kPC90aXRsZT48c2Vjb25kYXJ5LXRp
dGxlPkRldmVsb3BtZW50PC9zZWNvbmRhcnktdGl0bGU+PGFsdC10aXRsZT5EZXZlbG9wbWVudDwv
YWx0LXRpdGxlPjwvdGl0bGVzPjxwZXJpb2RpY2FsPjxmdWxsLXRpdGxlPkRldmVsb3BtZW50PC9m
dWxsLXRpdGxlPjxhYmJyLTE+RGV2ZWxvcG1lbnQ8L2FiYnItMT48L3BlcmlvZGljYWw+PGFsdC1w
ZXJpb2RpY2FsPjxmdWxsLXRpdGxlPkRldmVsb3BtZW50PC9mdWxsLXRpdGxlPjxhYmJyLTE+RGV2
ZWxvcG1lbnQ8L2FiYnItMT48L2FsdC1wZXJpb2RpY2FsPjx2b2x1bWU+MTQ1PC92b2x1bWU+PG51
bWJlcj41PC9udW1iZXI+PGtleXdvcmRzPjxrZXl3b3JkPkJpb2VuZ2luZWVyaW5nL2luc3RydW1l
bnRhdGlvbi9tZXRob2RzPC9rZXl3b3JkPjxrZXl3b3JkPkJpb21pbWV0aWMgTWF0ZXJpYWxzPC9r
ZXl3b3JkPjxrZXl3b3JkPkNlbGwgQ3VsdHVyZSBUZWNobmlxdWVzL2luc3RydW1lbnRhdGlvbi8q
bWV0aG9kcy90cmVuZHM8L2tleXdvcmQ+PGtleXdvcmQ+Q2VsbCBEaWZmZXJlbnRpYXRpb248L2tl
eXdvcmQ+PGtleXdvcmQ+KkRpc2Vhc2U8L2tleXdvcmQ+PGtleXdvcmQ+RXh0cmFjZWxsdWxhciBN
YXRyaXgvcGh5c2lvbG9neTwva2V5d29yZD48a2V5d29yZD5IdW1hbnM8L2tleXdvcmQ+PGtleXdv
cmQ+SW5kdWNlZCBQbHVyaXBvdGVudCBTdGVtIENlbGxzLypjeXRvbG9neS9wYXRob2xvZ3kvKnBo
eXNpb2xvZ3k8L2tleXdvcmQ+PGtleXdvcmQ+Kk1vZGVscywgVGhlb3JldGljYWw8L2tleXdvcmQ+
PGtleXdvcmQ+T3JnYW5vaWRzLypjeXRvbG9neTwva2V5d29yZD48a2V5d29yZD5UaXNzdWUgU2Nh
ZmZvbGRzPC9rZXl3b3JkPjwva2V5d29yZHM+PGRhdGVzPjx5ZWFyPjIwMTg8L3llYXI+PHB1Yi1k
YXRlcz48ZGF0ZT5NYXIgODwvZGF0ZT48L3B1Yi1kYXRlcz48L2RhdGVzPjxpc2JuPjE0NzctOTEy
OSAoRWxlY3Ryb25pYykmI3hEOzA5NTAtMTk5MSAoTGlua2luZyk8L2lzYm4+PGFjY2Vzc2lvbi1u
dW0+Mjk1MTk4ODk8L2FjY2Vzc2lvbi1udW0+PHVybHM+PHJlbGF0ZWQtdXJscz48dXJsPmh0dHA6
Ly93d3cubmNiaS5ubG0ubmloLmdvdi9wdWJtZWQvMjk1MTk4ODk8L3VybD48L3JlbGF0ZWQtdXJs
cz48L3VybHM+PGN1c3RvbTI+NTg2ODk5MTwvY3VzdG9tMj48ZWxlY3Ryb25pYy1yZXNvdXJjZS1u
dW0+MTAuMTI0Mi9kZXYuMTU2MTY2PC9lbGVjdHJvbmljLXJlc291cmNlLW51bT48L3JlY29yZD48
L0NpdGU+PC9FbmROb3RlPn==
</w:fldData>
        </w:fldChar>
      </w:r>
      <w:r w:rsidR="00760061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instrText xml:space="preserve"> ADDIN EN.CITE.DATA </w:instrText>
      </w:r>
      <w:r w:rsidR="00760061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</w:r>
      <w:r w:rsidR="00760061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end"/>
      </w:r>
      <w:r w:rsidR="00760061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</w:r>
      <w:r w:rsidR="00760061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separate"/>
      </w:r>
      <w:r w:rsidR="00760061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</w:t>
      </w:r>
      <w:hyperlink w:anchor="_ENREF_3" w:tooltip="Liu, 2018 #55" w:history="1">
        <w:r w:rsidR="00621228" w:rsidRPr="00C94315">
          <w:rPr>
            <w:rFonts w:ascii="Book Antiqua" w:hAnsi="Book Antiqua" w:cs="Times New Roman"/>
            <w:color w:val="000000" w:themeColor="text1"/>
            <w:kern w:val="0"/>
            <w:sz w:val="24"/>
            <w:szCs w:val="24"/>
            <w:vertAlign w:val="superscript"/>
          </w:rPr>
          <w:t>3</w:t>
        </w:r>
      </w:hyperlink>
      <w:r w:rsidR="00760061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]</w:t>
      </w:r>
      <w:r w:rsidR="00760061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end"/>
      </w:r>
      <w:r w:rsidR="00760061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. </w:t>
      </w:r>
      <w:r w:rsidR="007F4121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ll</w:t>
      </w:r>
      <w:r w:rsidR="007851FC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7F4121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se applications </w:t>
      </w:r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require the selection and characterization of cell lines that reliably, efficiently, and stably differentiate into disease-relevant cell types. However, significant variation has been </w:t>
      </w:r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lastRenderedPageBreak/>
        <w:t xml:space="preserve">observed </w:t>
      </w:r>
      <w:r w:rsidR="00C84736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in </w:t>
      </w:r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 differentiation </w:t>
      </w:r>
      <w:r w:rsidR="00842DE9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otential</w:t>
      </w:r>
      <w:r w:rsidR="001668A6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842DE9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nd </w:t>
      </w:r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efficiency of various </w:t>
      </w:r>
      <w:r w:rsidR="005C21AB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human </w:t>
      </w:r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induced pluripotent stem cell (</w:t>
      </w:r>
      <w:proofErr w:type="spellStart"/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iPSC</w:t>
      </w:r>
      <w:proofErr w:type="spellEnd"/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) lines</w:t>
      </w:r>
      <w:r w:rsidR="00261CC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begin">
          <w:fldData xml:space="preserve">PEVuZE5vdGU+PENpdGU+PEF1dGhvcj5Lb3lhbmFnaS1Bb2k8L0F1dGhvcj48WWVhcj4yMDEzPC9Z
ZWFyPjxSZWNOdW0+MTwvUmVjTnVtPjxEaXNwbGF5VGV4dD48c3R5bGUgZmFjZT0ic3VwZXJzY3Jp
cHQiPlsxLCA0LCA1XTwvc3R5bGU+PC9EaXNwbGF5VGV4dD48cmVjb3JkPjxyZWMtbnVtYmVyPjE8
L3JlYy1udW1iZXI+PGZvcmVpZ24ta2V5cz48a2V5IGFwcD0iRU4iIGRiLWlkPSI5ZWZ6eHJkdzVm
dGR4eWVhemQ5eGFkYWI5c3dzcjAydGE5czIiPjE8L2tleT48L2ZvcmVpZ24ta2V5cz48cmVmLXR5
cGUgbmFtZT0iSm91cm5hbCBBcnRpY2xlIj4xNzwvcmVmLXR5cGU+PGNvbnRyaWJ1dG9ycz48YXV0
aG9ycz48YXV0aG9yPktveWFuYWdpLUFvaSwgTS48L2F1dGhvcj48YXV0aG9yPk9obnVraSwgTS48
L2F1dGhvcj48YXV0aG9yPlRha2FoYXNoaSwgSy48L2F1dGhvcj48YXV0aG9yPk9raXRhLCBLLjwv
YXV0aG9yPjxhdXRob3I+Tm9tYSwgSC48L2F1dGhvcj48YXV0aG9yPlNhd2FtdXJhLCBZLjwvYXV0
aG9yPjxhdXRob3I+VGVyYW1vdG8sIEkuPC9hdXRob3I+PGF1dGhvcj5OYXJpdGEsIE0uPC9hdXRo
b3I+PGF1dGhvcj5TYXRvLCBZLjwvYXV0aG9yPjxhdXRob3I+SWNoaXNha2EsIFQuPC9hdXRob3I+
PGF1dGhvcj5BbWFubywgTi48L2F1dGhvcj48YXV0aG9yPldhdGFuYWJlLCBBLjwvYXV0aG9yPjxh
dXRob3I+TW9yaXphbmUsIEEuPC9hdXRob3I+PGF1dGhvcj5ZYW1hZGEsIFkuPC9hdXRob3I+PGF1
dGhvcj5TYXRvLCBULjwvYXV0aG9yPjxhdXRob3I+VGFrYWhhc2hpLCBKLjwvYXV0aG9yPjxhdXRo
b3I+WWFtYW5ha2EsIFMuPC9hdXRob3I+PC9hdXRob3JzPjwvY29udHJpYnV0b3JzPjxhdXRoLWFk
ZHJlc3M+Q2VudGVyIGZvciBpUFMgQ2VsbCBSZXNlYXJjaCBhbmQgQXBwbGljYXRpb24sIERlcGFy
dG1lbnQgb2YgQmlvbG9naWNhbCBSZXBhaXIsIEluc3RpdHV0ZSBmb3IgRnJvbnRpZXIgTWVkaWNh
bCBTY2llbmNlcywgYW5kIEluc3RpdHV0ZSBmb3IgSW50ZWdyYXRlZCBDZWxsLU1hdGVyaWFsIFNj
aWVuY2VzLCBLeW90byBVbml2ZXJzaXR5LCBLeW90byA2MDYtODUwNywgSmFwYW4uPC9hdXRoLWFk
ZHJlc3M+PHRpdGxlcz48dGl0bGU+RGlmZmVyZW50aWF0aW9uLWRlZmVjdGl2ZSBwaGVub3R5cGVz
IHJldmVhbGVkIGJ5IGxhcmdlLXNjYWxlIGFuYWx5c2VzIG9mIGh1bWFuIHBsdXJpcG90ZW50IHN0
ZW0gY2VsbHM8L3RpdGxlPjxzZWNvbmRhcnktdGl0bGU+UHJvYyBOYXRsIEFjYWQgU2NpIFUgUyBB
PC9zZWNvbmRhcnktdGl0bGU+PGFsdC10aXRsZT5Qcm9jZWVkaW5ncyBvZiB0aGUgTmF0aW9uYWwg
QWNhZGVteSBvZiBTY2llbmNlcyBvZiB0aGUgVW5pdGVkIFN0YXRlcyBvZiBBbWVyaWNhPC9hbHQt
dGl0bGU+PC90aXRsZXM+PHBlcmlvZGljYWw+PGZ1bGwtdGl0bGU+UHJvYyBOYXRsIEFjYWQgU2Np
IFUgUyBBPC9mdWxsLXRpdGxlPjxhYmJyLTE+UHJvY2VlZGluZ3Mgb2YgdGhlIE5hdGlvbmFsIEFj
YWRlbXkgb2YgU2NpZW5jZXMgb2YgdGhlIFVuaXRlZCBTdGF0ZXMgb2YgQW1lcmljYTwvYWJici0x
PjwvcGVyaW9kaWNhbD48YWx0LXBlcmlvZGljYWw+PGZ1bGwtdGl0bGU+UHJvYyBOYXRsIEFjYWQg
U2NpIFUgUyBBPC9mdWxsLXRpdGxlPjxhYmJyLTE+UHJvY2VlZGluZ3Mgb2YgdGhlIE5hdGlvbmFs
IEFjYWRlbXkgb2YgU2NpZW5jZXMgb2YgdGhlIFVuaXRlZCBTdGF0ZXMgb2YgQW1lcmljYTwvYWJi
ci0xPjwvYWx0LXBlcmlvZGljYWw+PHBhZ2VzPjIwNTY5LTc0PC9wYWdlcz48dm9sdW1lPjExMDwv
dm9sdW1lPjxudW1iZXI+NTE8L251bWJlcj48a2V5d29yZHM+PGtleXdvcmQ+QW5pbWFsczwva2V5
d29yZD48a2V5d29yZD4qQ2VsbCBEaWZmZXJlbnRpYXRpb248L2tleXdvcmQ+PGtleXdvcmQ+KkRO
QSBNZXRoeWxhdGlvbjwva2V5d29yZD48a2V5d29yZD5HZW5lIEV4cHJlc3Npb24gUmVndWxhdGlv
biwgTmVvcGxhc3RpYzwva2V5d29yZD48a2V5d29yZD5IZXAgRzIgQ2VsbHM8L2tleXdvcmQ+PGtl
eXdvcmQ+SGV0ZXJvZ3JhZnRzPC9rZXl3b3JkPjxrZXl3b3JkPkh1bWFuczwva2V5d29yZD48a2V5
d29yZD5JbmR1Y2VkIFBsdXJpcG90ZW50IFN0ZW0gQ2VsbHMvKm1ldGFib2xpc20vcGh5c2lvbG9n
eTwva2V5d29yZD48a2V5d29yZD5KdXJrYXQgQ2VsbHM8L2tleXdvcmQ+PGtleXdvcmQ+TWljZTwv
a2V5d29yZD48a2V5d29yZD5NaWNlLCBJbmJyZWQgTk9EPC9rZXl3b3JkPjxrZXl3b3JkPk1pY2Us
IFNDSUQ8L2tleXdvcmQ+PGtleXdvcmQ+TmVvcGxhc20gVHJhbnNwbGFudGF0aW9uPC9rZXl3b3Jk
PjxrZXl3b3JkPk5lcnZlIFRpc3N1ZS9tZXRhYm9saXNtL3BhdGhvbG9neTwva2V5d29yZD48a2V5
d29yZD5QbHVyaXBvdGVudCBTdGVtIENlbGxzLyptZXRhYm9saXNtL3BhdGhvbG9neTwva2V5d29y
ZD48a2V5d29yZD5UZXJhdG9tYS8qbWV0YWJvbGlzbS9wYXRob2xvZ3k8L2tleXdvcmQ+PC9rZXl3
b3Jkcz48ZGF0ZXM+PHllYXI+MjAxMzwveWVhcj48cHViLWRhdGVzPjxkYXRlPkRlYyAxNzwvZGF0
ZT48L3B1Yi1kYXRlcz48L2RhdGVzPjxpc2JuPjEwOTEtNjQ5MCAoRWxlY3Ryb25pYykmI3hEOzAw
MjctODQyNCAoTGlua2luZyk8L2lzYm4+PGFjY2Vzc2lvbi1udW0+MjQyNTk3MTQ8L2FjY2Vzc2lv
bi1udW0+PHVybHM+PHJlbGF0ZWQtdXJscz48dXJsPmh0dHA6Ly93d3cubmNiaS5ubG0ubmloLmdv
di9wdWJtZWQvMjQyNTk3MTQ8L3VybD48L3JlbGF0ZWQtdXJscz48L3VybHM+PGN1c3RvbTI+Mzg3
MDY5NTwvY3VzdG9tMj48ZWxlY3Ryb25pYy1yZXNvdXJjZS1udW0+MTAuMTA3My9wbmFzLjEzMTkw
NjExMTA8L2VsZWN0cm9uaWMtcmVzb3VyY2UtbnVtPjwvcmVjb3JkPjwvQ2l0ZT48Q2l0ZT48QXV0
aG9yPkJvY2s8L0F1dGhvcj48WWVhcj4yMDExPC9ZZWFyPjxSZWNOdW0+NzwvUmVjTnVtPjxyZWNv
cmQ+PHJlYy1udW1iZXI+NzwvcmVjLW51bWJlcj48Zm9yZWlnbi1rZXlzPjxrZXkgYXBwPSJFTiIg
ZGItaWQ9IjllZnp4cmR3NWZ0ZHh5ZWF6ZDl4YWRhYjlzd3NyMDJ0YTlzMiI+Nzwva2V5PjwvZm9y
ZWlnbi1rZXlzPjxyZWYtdHlwZSBuYW1lPSJKb3VybmFsIEFydGljbGUiPjE3PC9yZWYtdHlwZT48
Y29udHJpYnV0b3JzPjxhdXRob3JzPjxhdXRob3I+Qm9jaywgQy48L2F1dGhvcj48YXV0aG9yPktp
c2tpbmlzLCBFLjwvYXV0aG9yPjxhdXRob3I+VmVyc3RhcHBlbiwgRy48L2F1dGhvcj48YXV0aG9y
Pkd1LCBILjwvYXV0aG9yPjxhdXRob3I+Qm91bHRpbmcsIEcuPC9hdXRob3I+PGF1dGhvcj5TbWl0
aCwgWi4gRC48L2F1dGhvcj48YXV0aG9yPlppbGxlciwgTS48L2F1dGhvcj48YXV0aG9yPkNyb2Z0
LCBHLiBGLjwvYXV0aG9yPjxhdXRob3I+QW1vcm9zbywgTS4gVy48L2F1dGhvcj48YXV0aG9yPk9h
a2xleSwgRC4gSC48L2F1dGhvcj48YXV0aG9yPkduaXJrZSwgQS48L2F1dGhvcj48YXV0aG9yPkVn
Z2FuLCBLLjwvYXV0aG9yPjxhdXRob3I+TWVpc3NuZXIsIEEuPC9hdXRob3I+PC9hdXRob3JzPjwv
Y29udHJpYnV0b3JzPjxhdXRoLWFkZHJlc3M+QnJvYWQgSW5zdGl0dXRlLCBDYW1icmlkZ2UsIE1B
IDAyMTQyLCBVU0EuPC9hdXRoLWFkZHJlc3M+PHRpdGxlcz48dGl0bGU+UmVmZXJlbmNlIE1hcHMg
b2YgaHVtYW4gRVMgYW5kIGlQUyBjZWxsIHZhcmlhdGlvbiBlbmFibGUgaGlnaC10aHJvdWdocHV0
IGNoYXJhY3Rlcml6YXRpb24gb2YgcGx1cmlwb3RlbnQgY2VsbCBsaW5lczwvdGl0bGU+PHNlY29u
ZGFyeS10aXRsZT5DZWxsPC9zZWNvbmRhcnktdGl0bGU+PGFsdC10aXRsZT5DZWxsPC9hbHQtdGl0
bGU+PC90aXRsZXM+PHBlcmlvZGljYWw+PGZ1bGwtdGl0bGU+Q2VsbDwvZnVsbC10aXRsZT48YWJi
ci0xPkNlbGw8L2FiYnItMT48L3BlcmlvZGljYWw+PGFsdC1wZXJpb2RpY2FsPjxmdWxsLXRpdGxl
PkNlbGw8L2Z1bGwtdGl0bGU+PGFiYnItMT5DZWxsPC9hYmJyLTE+PC9hbHQtcGVyaW9kaWNhbD48
cGFnZXM+NDM5LTUyPC9wYWdlcz48dm9sdW1lPjE0NDwvdm9sdW1lPjxudW1iZXI+MzwvbnVtYmVy
PjxrZXl3b3Jkcz48a2V5d29yZD5DZWxsIERpZmZlcmVudGlhdGlvbjwva2V5d29yZD48a2V5d29y
ZD5DZWxsIExpbmU8L2tleXdvcmQ+PGtleXdvcmQ+KkROQSBNZXRoeWxhdGlvbjwva2V5d29yZD48
a2V5d29yZD5FbWJyeW9uaWMgU3RlbSBDZWxscy9jeXRvbG9neS8qcGh5c2lvbG9neTwva2V5d29y
ZD48a2V5d29yZD5HZW5lIEV4cHJlc3Npb24gUHJvZmlsaW5nLypzdGFuZGFyZHM8L2tleXdvcmQ+
PGtleXdvcmQ+SHVtYW5zPC9rZXl3b3JkPjxrZXl3b3JkPkluZHVjZWQgUGx1cmlwb3RlbnQgU3Rl
bSBDZWxscy9jeXRvbG9neS8qcGh5c2lvbG9neTwva2V5d29yZD48L2tleXdvcmRzPjxkYXRlcz48
eWVhcj4yMDExPC95ZWFyPjxwdWItZGF0ZXM+PGRhdGU+RmViIDQ8L2RhdGU+PC9wdWItZGF0ZXM+
PC9kYXRlcz48aXNibj4xMDk3LTQxNzIgKEVsZWN0cm9uaWMpJiN4RDswMDkyLTg2NzQgKExpbmtp
bmcpPC9pc2JuPjxhY2Nlc3Npb24tbnVtPjIxMjk1NzAzPC9hY2Nlc3Npb24tbnVtPjx1cmxzPjxy
ZWxhdGVkLXVybHM+PHVybD5odHRwOi8vd3d3Lm5jYmkubmxtLm5paC5nb3YvcHVibWVkLzIxMjk1
NzAzPC91cmw+PC9yZWxhdGVkLXVybHM+PC91cmxzPjxjdXN0b20yPjMwNjM0NTQ8L2N1c3RvbTI+
PGVsZWN0cm9uaWMtcmVzb3VyY2UtbnVtPjEwLjEwMTYvai5jZWxsLjIwMTAuMTIuMDMyPC9lbGVj
dHJvbmljLXJlc291cmNlLW51bT48L3JlY29yZD48L0NpdGU+PENpdGU+PEF1dGhvcj5Lb3lhbmFn
aS1Bb2k8L0F1dGhvcj48WWVhcj4yMDEzPC9ZZWFyPjxSZWNOdW0+MTwvUmVjTnVtPjxyZWNvcmQ+
PHJlYy1udW1iZXI+MTwvcmVjLW51bWJlcj48Zm9yZWlnbi1rZXlzPjxrZXkgYXBwPSJFTiIgZGIt
aWQ9IjllZnp4cmR3NWZ0ZHh5ZWF6ZDl4YWRhYjlzd3NyMDJ0YTlzMiI+MTwva2V5PjwvZm9yZWln
bi1rZXlzPjxyZWYtdHlwZSBuYW1lPSJKb3VybmFsIEFydGljbGUiPjE3PC9yZWYtdHlwZT48Y29u
dHJpYnV0b3JzPjxhdXRob3JzPjxhdXRob3I+S295YW5hZ2ktQW9pLCBNLjwvYXV0aG9yPjxhdXRo
b3I+T2hudWtpLCBNLjwvYXV0aG9yPjxhdXRob3I+VGFrYWhhc2hpLCBLLjwvYXV0aG9yPjxhdXRo
b3I+T2tpdGEsIEsuPC9hdXRob3I+PGF1dGhvcj5Ob21hLCBILjwvYXV0aG9yPjxhdXRob3I+U2F3
YW11cmEsIFkuPC9hdXRob3I+PGF1dGhvcj5UZXJhbW90bywgSS48L2F1dGhvcj48YXV0aG9yPk5h
cml0YSwgTS48L2F1dGhvcj48YXV0aG9yPlNhdG8sIFkuPC9hdXRob3I+PGF1dGhvcj5JY2hpc2Fr
YSwgVC48L2F1dGhvcj48YXV0aG9yPkFtYW5vLCBOLjwvYXV0aG9yPjxhdXRob3I+V2F0YW5hYmUs
IEEuPC9hdXRob3I+PGF1dGhvcj5Nb3JpemFuZSwgQS48L2F1dGhvcj48YXV0aG9yPllhbWFkYSwg
WS48L2F1dGhvcj48YXV0aG9yPlNhdG8sIFQuPC9hdXRob3I+PGF1dGhvcj5UYWthaGFzaGksIEou
PC9hdXRob3I+PGF1dGhvcj5ZYW1hbmFrYSwgUy48L2F1dGhvcj48L2F1dGhvcnM+PC9jb250cmli
dXRvcnM+PGF1dGgtYWRkcmVzcz5DZW50ZXIgZm9yIGlQUyBDZWxsIFJlc2VhcmNoIGFuZCBBcHBs
aWNhdGlvbiwgRGVwYXJ0bWVudCBvZiBCaW9sb2dpY2FsIFJlcGFpciwgSW5zdGl0dXRlIGZvciBG
cm9udGllciBNZWRpY2FsIFNjaWVuY2VzLCBhbmQgSW5zdGl0dXRlIGZvciBJbnRlZ3JhdGVkIENl
bGwtTWF0ZXJpYWwgU2NpZW5jZXMsIEt5b3RvIFVuaXZlcnNpdHksIEt5b3RvIDYwNi04NTA3LCBK
YXBhbi48L2F1dGgtYWRkcmVzcz48dGl0bGVzPjx0aXRsZT5EaWZmZXJlbnRpYXRpb24tZGVmZWN0
aXZlIHBoZW5vdHlwZXMgcmV2ZWFsZWQgYnkgbGFyZ2Utc2NhbGUgYW5hbHlzZXMgb2YgaHVtYW4g
cGx1cmlwb3RlbnQgc3RlbSBjZWxsczwvdGl0bGU+PHNlY29uZGFyeS10aXRsZT5Qcm9jIE5hdGwg
QWNhZCBTY2kgVSBTIEE8L3NlY29uZGFyeS10aXRsZT48YWx0LXRpdGxlPlByb2NlZWRpbmdzIG9m
IHRoZSBOYXRpb25hbCBBY2FkZW15IG9mIFNjaWVuY2VzIG9mIHRoZSBVbml0ZWQgU3RhdGVzIG9m
IEFtZXJpY2E8L2FsdC10aXRsZT48L3RpdGxlcz48cGVyaW9kaWNhbD48ZnVsbC10aXRsZT5Qcm9j
IE5hdGwgQWNhZCBTY2kgVSBTIEE8L2Z1bGwtdGl0bGU+PGFiYnItMT5Qcm9jZWVkaW5ncyBvZiB0
aGUgTmF0aW9uYWwgQWNhZGVteSBvZiBTY2llbmNlcyBvZiB0aGUgVW5pdGVkIFN0YXRlcyBvZiBB
bWVyaWNhPC9hYmJyLTE+PC9wZXJpb2RpY2FsPjxhbHQtcGVyaW9kaWNhbD48ZnVsbC10aXRsZT5Q
cm9jIE5hdGwgQWNhZCBTY2kgVSBTIEE8L2Z1bGwtdGl0bGU+PGFiYnItMT5Qcm9jZWVkaW5ncyBv
ZiB0aGUgTmF0aW9uYWwgQWNhZGVteSBvZiBTY2llbmNlcyBvZiB0aGUgVW5pdGVkIFN0YXRlcyBv
ZiBBbWVyaWNhPC9hYmJyLTE+PC9hbHQtcGVyaW9kaWNhbD48cGFnZXM+MjA1NjktNzQ8L3BhZ2Vz
Pjx2b2x1bWU+MTEwPC92b2x1bWU+PG51bWJlcj41MTwvbnVtYmVyPjxrZXl3b3Jkcz48a2V5d29y
ZD5BbmltYWxzPC9rZXl3b3JkPjxrZXl3b3JkPipDZWxsIERpZmZlcmVudGlhdGlvbjwva2V5d29y
ZD48a2V5d29yZD4qRE5BIE1ldGh5bGF0aW9uPC9rZXl3b3JkPjxrZXl3b3JkPkdlbmUgRXhwcmVz
c2lvbiBSZWd1bGF0aW9uLCBOZW9wbGFzdGljPC9rZXl3b3JkPjxrZXl3b3JkPkhlcCBHMiBDZWxs
czwva2V5d29yZD48a2V5d29yZD5IZXRlcm9ncmFmdHM8L2tleXdvcmQ+PGtleXdvcmQ+SHVtYW5z
PC9rZXl3b3JkPjxrZXl3b3JkPkluZHVjZWQgUGx1cmlwb3RlbnQgU3RlbSBDZWxscy8qbWV0YWJv
bGlzbS9waHlzaW9sb2d5PC9rZXl3b3JkPjxrZXl3b3JkPkp1cmthdCBDZWxsczwva2V5d29yZD48
a2V5d29yZD5NaWNlPC9rZXl3b3JkPjxrZXl3b3JkPk1pY2UsIEluYnJlZCBOT0Q8L2tleXdvcmQ+
PGtleXdvcmQ+TWljZSwgU0NJRDwva2V5d29yZD48a2V5d29yZD5OZW9wbGFzbSBUcmFuc3BsYW50
YXRpb248L2tleXdvcmQ+PGtleXdvcmQ+TmVydmUgVGlzc3VlL21ldGFib2xpc20vcGF0aG9sb2d5
PC9rZXl3b3JkPjxrZXl3b3JkPlBsdXJpcG90ZW50IFN0ZW0gQ2VsbHMvKm1ldGFib2xpc20vcGF0
aG9sb2d5PC9rZXl3b3JkPjxrZXl3b3JkPlRlcmF0b21hLyptZXRhYm9saXNtL3BhdGhvbG9neTwv
a2V5d29yZD48L2tleXdvcmRzPjxkYXRlcz48eWVhcj4yMDEzPC95ZWFyPjxwdWItZGF0ZXM+PGRh
dGU+RGVjIDE3PC9kYXRlPjwvcHViLWRhdGVzPjwvZGF0ZXM+PGlzYm4+MTA5MS02NDkwIChFbGVj
dHJvbmljKSYjeEQ7MDAyNy04NDI0IChMaW5raW5nKTwvaXNibj48YWNjZXNzaW9uLW51bT4yNDI1
OTcxNDwvYWNjZXNzaW9uLW51bT48dXJscz48cmVsYXRlZC11cmxzPjx1cmw+aHR0cDovL3d3dy5u
Y2JpLm5sbS5uaWguZ292L3B1Ym1lZC8yNDI1OTcxNDwvdXJsPjwvcmVsYXRlZC11cmxzPjwvdXJs
cz48Y3VzdG9tMj4zODcwNjk1PC9jdXN0b20yPjxlbGVjdHJvbmljLXJlc291cmNlLW51bT4xMC4x
MDczL3BuYXMuMTMxOTA2MTExMDwvZWxlY3Ryb25pYy1yZXNvdXJjZS1udW0+PC9yZWNvcmQ+PC9D
aXRlPjxDaXRlPjxBdXRob3I+S295YW5hZ2ktQW9pPC9BdXRob3I+PFllYXI+MjAxMzwvWWVhcj48
UmVjTnVtPjE8L1JlY051bT48cmVjb3JkPjxyZWMtbnVtYmVyPjE8L3JlYy1udW1iZXI+PGZvcmVp
Z24ta2V5cz48a2V5IGFwcD0iRU4iIGRiLWlkPSI5ZWZ6eHJkdzVmdGR4eWVhemQ5eGFkYWI5c3dz
cjAydGE5czIiPjE8L2tleT48L2ZvcmVpZ24ta2V5cz48cmVmLXR5cGUgbmFtZT0iSm91cm5hbCBB
cnRpY2xlIj4xNzwvcmVmLXR5cGU+PGNvbnRyaWJ1dG9ycz48YXV0aG9ycz48YXV0aG9yPktveWFu
YWdpLUFvaSwgTS48L2F1dGhvcj48YXV0aG9yPk9obnVraSwgTS48L2F1dGhvcj48YXV0aG9yPlRh
a2FoYXNoaSwgSy48L2F1dGhvcj48YXV0aG9yPk9raXRhLCBLLjwvYXV0aG9yPjxhdXRob3I+Tm9t
YSwgSC48L2F1dGhvcj48YXV0aG9yPlNhd2FtdXJhLCBZLjwvYXV0aG9yPjxhdXRob3I+VGVyYW1v
dG8sIEkuPC9hdXRob3I+PGF1dGhvcj5OYXJpdGEsIE0uPC9hdXRob3I+PGF1dGhvcj5TYXRvLCBZ
LjwvYXV0aG9yPjxhdXRob3I+SWNoaXNha2EsIFQuPC9hdXRob3I+PGF1dGhvcj5BbWFubywgTi48
L2F1dGhvcj48YXV0aG9yPldhdGFuYWJlLCBBLjwvYXV0aG9yPjxhdXRob3I+TW9yaXphbmUsIEEu
PC9hdXRob3I+PGF1dGhvcj5ZYW1hZGEsIFkuPC9hdXRob3I+PGF1dGhvcj5TYXRvLCBULjwvYXV0
aG9yPjxhdXRob3I+VGFrYWhhc2hpLCBKLjwvYXV0aG9yPjxhdXRob3I+WWFtYW5ha2EsIFMuPC9h
dXRob3I+PC9hdXRob3JzPjwvY29udHJpYnV0b3JzPjxhdXRoLWFkZHJlc3M+Q2VudGVyIGZvciBp
UFMgQ2VsbCBSZXNlYXJjaCBhbmQgQXBwbGljYXRpb24sIERlcGFydG1lbnQgb2YgQmlvbG9naWNh
bCBSZXBhaXIsIEluc3RpdHV0ZSBmb3IgRnJvbnRpZXIgTWVkaWNhbCBTY2llbmNlcywgYW5kIElu
c3RpdHV0ZSBmb3IgSW50ZWdyYXRlZCBDZWxsLU1hdGVyaWFsIFNjaWVuY2VzLCBLeW90byBVbml2
ZXJzaXR5LCBLeW90byA2MDYtODUwNywgSmFwYW4uPC9hdXRoLWFkZHJlc3M+PHRpdGxlcz48dGl0
bGU+RGlmZmVyZW50aWF0aW9uLWRlZmVjdGl2ZSBwaGVub3R5cGVzIHJldmVhbGVkIGJ5IGxhcmdl
LXNjYWxlIGFuYWx5c2VzIG9mIGh1bWFuIHBsdXJpcG90ZW50IHN0ZW0gY2VsbHM8L3RpdGxlPjxz
ZWNvbmRhcnktdGl0bGU+UHJvYyBOYXRsIEFjYWQgU2NpIFUgUyBBPC9zZWNvbmRhcnktdGl0bGU+
PGFsdC10aXRsZT5Qcm9jZWVkaW5ncyBvZiB0aGUgTmF0aW9uYWwgQWNhZGVteSBvZiBTY2llbmNl
cyBvZiB0aGUgVW5pdGVkIFN0YXRlcyBvZiBBbWVyaWNhPC9hbHQtdGl0bGU+PC90aXRsZXM+PHBl
cmlvZGljYWw+PGZ1bGwtdGl0bGU+UHJvYyBOYXRsIEFjYWQgU2NpIFUgUyBBPC9mdWxsLXRpdGxl
PjxhYmJyLTE+UHJvY2VlZGluZ3Mgb2YgdGhlIE5hdGlvbmFsIEFjYWRlbXkgb2YgU2NpZW5jZXMg
b2YgdGhlIFVuaXRlZCBTdGF0ZXMgb2YgQW1lcmljYTwvYWJici0xPjwvcGVyaW9kaWNhbD48YWx0
LXBlcmlvZGljYWw+PGZ1bGwtdGl0bGU+UHJvYyBOYXRsIEFjYWQgU2NpIFUgUyBBPC9mdWxsLXRp
dGxlPjxhYmJyLTE+UHJvY2VlZGluZ3Mgb2YgdGhlIE5hdGlvbmFsIEFjYWRlbXkgb2YgU2NpZW5j
ZXMgb2YgdGhlIFVuaXRlZCBTdGF0ZXMgb2YgQW1lcmljYTwvYWJici0xPjwvYWx0LXBlcmlvZGlj
YWw+PHBhZ2VzPjIwNTY5LTc0PC9wYWdlcz48dm9sdW1lPjExMDwvdm9sdW1lPjxudW1iZXI+NTE8
L251bWJlcj48a2V5d29yZHM+PGtleXdvcmQ+QW5pbWFsczwva2V5d29yZD48a2V5d29yZD4qQ2Vs
bCBEaWZmZXJlbnRpYXRpb248L2tleXdvcmQ+PGtleXdvcmQ+KkROQSBNZXRoeWxhdGlvbjwva2V5
d29yZD48a2V5d29yZD5HZW5lIEV4cHJlc3Npb24gUmVndWxhdGlvbiwgTmVvcGxhc3RpYzwva2V5
d29yZD48a2V5d29yZD5IZXAgRzIgQ2VsbHM8L2tleXdvcmQ+PGtleXdvcmQ+SGV0ZXJvZ3JhZnRz
PC9rZXl3b3JkPjxrZXl3b3JkPkh1bWFuczwva2V5d29yZD48a2V5d29yZD5JbmR1Y2VkIFBsdXJp
cG90ZW50IFN0ZW0gQ2VsbHMvKm1ldGFib2xpc20vcGh5c2lvbG9neTwva2V5d29yZD48a2V5d29y
ZD5KdXJrYXQgQ2VsbHM8L2tleXdvcmQ+PGtleXdvcmQ+TWljZTwva2V5d29yZD48a2V5d29yZD5N
aWNlLCBJbmJyZWQgTk9EPC9rZXl3b3JkPjxrZXl3b3JkPk1pY2UsIFNDSUQ8L2tleXdvcmQ+PGtl
eXdvcmQ+TmVvcGxhc20gVHJhbnNwbGFudGF0aW9uPC9rZXl3b3JkPjxrZXl3b3JkPk5lcnZlIFRp
c3N1ZS9tZXRhYm9saXNtL3BhdGhvbG9neTwva2V5d29yZD48a2V5d29yZD5QbHVyaXBvdGVudCBT
dGVtIENlbGxzLyptZXRhYm9saXNtL3BhdGhvbG9neTwva2V5d29yZD48a2V5d29yZD5UZXJhdG9t
YS8qbWV0YWJvbGlzbS9wYXRob2xvZ3k8L2tleXdvcmQ+PC9rZXl3b3Jkcz48ZGF0ZXM+PHllYXI+
MjAxMzwveWVhcj48cHViLWRhdGVzPjxkYXRlPkRlYyAxNzwvZGF0ZT48L3B1Yi1kYXRlcz48L2Rh
dGVzPjxpc2JuPjEwOTEtNjQ5MCAoRWxlY3Ryb25pYykmI3hEOzAwMjctODQyNCAoTGlua2luZyk8
L2lzYm4+PGFjY2Vzc2lvbi1udW0+MjQyNTk3MTQ8L2FjY2Vzc2lvbi1udW0+PHVybHM+PHJlbGF0
ZWQtdXJscz48dXJsPmh0dHA6Ly93d3cubmNiaS5ubG0ubmloLmdvdi9wdWJtZWQvMjQyNTk3MTQ8
L3VybD48L3JlbGF0ZWQtdXJscz48L3VybHM+PGN1c3RvbTI+Mzg3MDY5NTwvY3VzdG9tMj48ZWxl
Y3Ryb25pYy1yZXNvdXJjZS1udW0+MTAuMTA3My9wbmFzLjEzMTkwNjExMTA8L2VsZWN0cm9uaWMt
cmVzb3VyY2UtbnVtPjwvcmVjb3JkPjwvQ2l0ZT48Q2l0ZT48QXV0aG9yPkthaml3YXJhPC9BdXRo
b3I+PFllYXI+MjAxMjwvWWVhcj48UmVjTnVtPjk8L1JlY051bT48cmVjb3JkPjxyZWMtbnVtYmVy
Pjk8L3JlYy1udW1iZXI+PGZvcmVpZ24ta2V5cz48a2V5IGFwcD0iRU4iIGRiLWlkPSI5ZWZ6eHJk
dzVmdGR4eWVhemQ5eGFkYWI5c3dzcjAydGE5czIiPjk8L2tleT48L2ZvcmVpZ24ta2V5cz48cmVm
LXR5cGUgbmFtZT0iSm91cm5hbCBBcnRpY2xlIj4xNzwvcmVmLXR5cGU+PGNvbnRyaWJ1dG9ycz48
YXV0aG9ycz48YXV0aG9yPkthaml3YXJhLCBNLjwvYXV0aG9yPjxhdXRob3I+QW9pLCBULjwvYXV0
aG9yPjxhdXRob3I+T2tpdGEsIEsuPC9hdXRob3I+PGF1dGhvcj5UYWthaGFzaGksIFIuPC9hdXRo
b3I+PGF1dGhvcj5Jbm91ZSwgSC48L2F1dGhvcj48YXV0aG9yPlRha2F5YW1hLCBOLjwvYXV0aG9y
PjxhdXRob3I+RW5kbywgSC48L2F1dGhvcj48YXV0aG9yPkV0bywgSy48L2F1dGhvcj48YXV0aG9y
PlRvZ3VjaGlkYSwgSi48L2F1dGhvcj48YXV0aG9yPlVlbW90bywgUy48L2F1dGhvcj48YXV0aG9y
PllhbWFuYWthLCBTLjwvYXV0aG9yPjwvYXV0aG9ycz48L2NvbnRyaWJ1dG9ycz48YXV0aC1hZGRy
ZXNzPkNlbnRlciBmb3IgSW5kdWNlZCBQbHVyaXBvdGVudCBTdGVtIENlbGwgUmVzZWFyY2ggYW5k
IEFwcGxpY2F0aW9uLCBEZXBhcnRtZW50IG9mIFN1cmdlcnksIEdyYWR1YXRlIFNjaG9vbCBvZiBN
ZWRpY2luZSwgSW5zdGl0dXRlIGZvciBGcm9udGllciBNZWRpY2FsIFNjaWVuY2VzLCBLeW90byBV
bml2ZXJzaXR5LCBLeW90byA2MDYtODUwNywgSmFwYW4uPC9hdXRoLWFkZHJlc3M+PHRpdGxlcz48
dGl0bGU+RG9ub3ItZGVwZW5kZW50IHZhcmlhdGlvbnMgaW4gaGVwYXRpYyBkaWZmZXJlbnRpYXRp
b24gZnJvbSBodW1hbi1pbmR1Y2VkIHBsdXJpcG90ZW50IHN0ZW0gY2VsbHM8L3RpdGxlPjxzZWNv
bmRhcnktdGl0bGU+UHJvYyBOYXRsIEFjYWQgU2NpIFUgUyBBPC9zZWNvbmRhcnktdGl0bGU+PGFs
dC10aXRsZT5Qcm9jZWVkaW5ncyBvZiB0aGUgTmF0aW9uYWwgQWNhZGVteSBvZiBTY2llbmNlcyBv
ZiB0aGUgVW5pdGVkIFN0YXRlcyBvZiBBbWVyaWNhPC9hbHQtdGl0bGU+PC90aXRsZXM+PHBlcmlv
ZGljYWw+PGZ1bGwtdGl0bGU+UHJvYyBOYXRsIEFjYWQgU2NpIFUgUyBBPC9mdWxsLXRpdGxlPjxh
YmJyLTE+UHJvY2VlZGluZ3Mgb2YgdGhlIE5hdGlvbmFsIEFjYWRlbXkgb2YgU2NpZW5jZXMgb2Yg
dGhlIFVuaXRlZCBTdGF0ZXMgb2YgQW1lcmljYTwvYWJici0xPjwvcGVyaW9kaWNhbD48YWx0LXBl
cmlvZGljYWw+PGZ1bGwtdGl0bGU+UHJvYyBOYXRsIEFjYWQgU2NpIFUgUyBBPC9mdWxsLXRpdGxl
PjxhYmJyLTE+UHJvY2VlZGluZ3Mgb2YgdGhlIE5hdGlvbmFsIEFjYWRlbXkgb2YgU2NpZW5jZXMg
b2YgdGhlIFVuaXRlZCBTdGF0ZXMgb2YgQW1lcmljYTwvYWJici0xPjwvYWx0LXBlcmlvZGljYWw+
PHBhZ2VzPjEyNTM4LTQzPC9wYWdlcz48dm9sdW1lPjEwOTwvdm9sdW1lPjxudW1iZXI+MzE8L251
bWJlcj48a2V5d29yZHM+PGtleXdvcmQ+QWR1bHQ8L2tleXdvcmQ+PGtleXdvcmQ+KkNlbGwgRGlm
ZmVyZW50aWF0aW9uPC9rZXl3b3JkPjxrZXl3b3JkPkNlbGxzLCBDdWx0dXJlZDwva2V5d29yZD48
a2V5d29yZD4qRGVybWlzL2N5dG9sb2d5L21ldGFib2xpc208L2tleXdvcmQ+PGtleXdvcmQ+RmVt
YWxlPC9rZXl3b3JkPjxrZXl3b3JkPipGaWJyb2JsYXN0cy9jeXRvbG9neS9tZXRhYm9saXNtPC9r
ZXl3b3JkPjxrZXl3b3JkPkhlcCBHMiBDZWxsczwva2V5d29yZD48a2V5d29yZD4qSGVwYXRvY3l0
ZXMvY3l0b2xvZ3kvbWV0YWJvbGlzbTwva2V5d29yZD48a2V5d29yZD5IdW1hbnM8L2tleXdvcmQ+
PGtleXdvcmQ+KkluZHVjZWQgUGx1cmlwb3RlbnQgU3RlbSBDZWxscy9jeXRvbG9neS9tZXRhYm9s
aXNtPC9rZXl3b3JkPjxrZXl3b3JkPk1hbGU8L2tleXdvcmQ+PC9rZXl3b3Jkcz48ZGF0ZXM+PHll
YXI+MjAxMjwveWVhcj48cHViLWRhdGVzPjxkYXRlPkp1bCAzMTwvZGF0ZT48L3B1Yi1kYXRlcz48
L2RhdGVzPjxpc2JuPjEwOTEtNjQ5MCAoRWxlY3Ryb25pYykmI3hEOzAwMjctODQyNCAoTGlua2lu
Zyk8L2lzYm4+PGFjY2Vzc2lvbi1udW0+MjI4MDI2Mzk8L2FjY2Vzc2lvbi1udW0+PHVybHM+PHJl
bGF0ZWQtdXJscz48dXJsPmh0dHA6Ly93d3cubmNiaS5ubG0ubmloLmdvdi9wdWJtZWQvMjI4MDI2
Mzk8L3VybD48L3JlbGF0ZWQtdXJscz48L3VybHM+PGN1c3RvbTI+MzQxMTk5ODwvY3VzdG9tMj48
ZWxlY3Ryb25pYy1yZXNvdXJjZS1udW0+MTAuMTA3My9wbmFzLjEyMDk5NzkxMDk8L2VsZWN0cm9u
aWMtcmVzb3VyY2UtbnVtPjwvcmVjb3JkPjwvQ2l0ZT48L0VuZE5vdGU+
</w:fldData>
        </w:fldChar>
      </w:r>
      <w:r w:rsidR="0062122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instrText xml:space="preserve"> ADDIN EN.CITE </w:instrText>
      </w:r>
      <w:r w:rsidR="0062122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begin">
          <w:fldData xml:space="preserve">PEVuZE5vdGU+PENpdGU+PEF1dGhvcj5Lb3lhbmFnaS1Bb2k8L0F1dGhvcj48WWVhcj4yMDEzPC9Z
ZWFyPjxSZWNOdW0+MTwvUmVjTnVtPjxEaXNwbGF5VGV4dD48c3R5bGUgZmFjZT0ic3VwZXJzY3Jp
cHQiPlsxLCA0LCA1XTwvc3R5bGU+PC9EaXNwbGF5VGV4dD48cmVjb3JkPjxyZWMtbnVtYmVyPjE8
L3JlYy1udW1iZXI+PGZvcmVpZ24ta2V5cz48a2V5IGFwcD0iRU4iIGRiLWlkPSI5ZWZ6eHJkdzVm
dGR4eWVhemQ5eGFkYWI5c3dzcjAydGE5czIiPjE8L2tleT48L2ZvcmVpZ24ta2V5cz48cmVmLXR5
cGUgbmFtZT0iSm91cm5hbCBBcnRpY2xlIj4xNzwvcmVmLXR5cGU+PGNvbnRyaWJ1dG9ycz48YXV0
aG9ycz48YXV0aG9yPktveWFuYWdpLUFvaSwgTS48L2F1dGhvcj48YXV0aG9yPk9obnVraSwgTS48
L2F1dGhvcj48YXV0aG9yPlRha2FoYXNoaSwgSy48L2F1dGhvcj48YXV0aG9yPk9raXRhLCBLLjwv
YXV0aG9yPjxhdXRob3I+Tm9tYSwgSC48L2F1dGhvcj48YXV0aG9yPlNhd2FtdXJhLCBZLjwvYXV0
aG9yPjxhdXRob3I+VGVyYW1vdG8sIEkuPC9hdXRob3I+PGF1dGhvcj5OYXJpdGEsIE0uPC9hdXRo
b3I+PGF1dGhvcj5TYXRvLCBZLjwvYXV0aG9yPjxhdXRob3I+SWNoaXNha2EsIFQuPC9hdXRob3I+
PGF1dGhvcj5BbWFubywgTi48L2F1dGhvcj48YXV0aG9yPldhdGFuYWJlLCBBLjwvYXV0aG9yPjxh
dXRob3I+TW9yaXphbmUsIEEuPC9hdXRob3I+PGF1dGhvcj5ZYW1hZGEsIFkuPC9hdXRob3I+PGF1
dGhvcj5TYXRvLCBULjwvYXV0aG9yPjxhdXRob3I+VGFrYWhhc2hpLCBKLjwvYXV0aG9yPjxhdXRo
b3I+WWFtYW5ha2EsIFMuPC9hdXRob3I+PC9hdXRob3JzPjwvY29udHJpYnV0b3JzPjxhdXRoLWFk
ZHJlc3M+Q2VudGVyIGZvciBpUFMgQ2VsbCBSZXNlYXJjaCBhbmQgQXBwbGljYXRpb24sIERlcGFy
dG1lbnQgb2YgQmlvbG9naWNhbCBSZXBhaXIsIEluc3RpdHV0ZSBmb3IgRnJvbnRpZXIgTWVkaWNh
bCBTY2llbmNlcywgYW5kIEluc3RpdHV0ZSBmb3IgSW50ZWdyYXRlZCBDZWxsLU1hdGVyaWFsIFNj
aWVuY2VzLCBLeW90byBVbml2ZXJzaXR5LCBLeW90byA2MDYtODUwNywgSmFwYW4uPC9hdXRoLWFk
ZHJlc3M+PHRpdGxlcz48dGl0bGU+RGlmZmVyZW50aWF0aW9uLWRlZmVjdGl2ZSBwaGVub3R5cGVz
IHJldmVhbGVkIGJ5IGxhcmdlLXNjYWxlIGFuYWx5c2VzIG9mIGh1bWFuIHBsdXJpcG90ZW50IHN0
ZW0gY2VsbHM8L3RpdGxlPjxzZWNvbmRhcnktdGl0bGU+UHJvYyBOYXRsIEFjYWQgU2NpIFUgUyBB
PC9zZWNvbmRhcnktdGl0bGU+PGFsdC10aXRsZT5Qcm9jZWVkaW5ncyBvZiB0aGUgTmF0aW9uYWwg
QWNhZGVteSBvZiBTY2llbmNlcyBvZiB0aGUgVW5pdGVkIFN0YXRlcyBvZiBBbWVyaWNhPC9hbHQt
dGl0bGU+PC90aXRsZXM+PHBlcmlvZGljYWw+PGZ1bGwtdGl0bGU+UHJvYyBOYXRsIEFjYWQgU2Np
IFUgUyBBPC9mdWxsLXRpdGxlPjxhYmJyLTE+UHJvY2VlZGluZ3Mgb2YgdGhlIE5hdGlvbmFsIEFj
YWRlbXkgb2YgU2NpZW5jZXMgb2YgdGhlIFVuaXRlZCBTdGF0ZXMgb2YgQW1lcmljYTwvYWJici0x
PjwvcGVyaW9kaWNhbD48YWx0LXBlcmlvZGljYWw+PGZ1bGwtdGl0bGU+UHJvYyBOYXRsIEFjYWQg
U2NpIFUgUyBBPC9mdWxsLXRpdGxlPjxhYmJyLTE+UHJvY2VlZGluZ3Mgb2YgdGhlIE5hdGlvbmFs
IEFjYWRlbXkgb2YgU2NpZW5jZXMgb2YgdGhlIFVuaXRlZCBTdGF0ZXMgb2YgQW1lcmljYTwvYWJi
ci0xPjwvYWx0LXBlcmlvZGljYWw+PHBhZ2VzPjIwNTY5LTc0PC9wYWdlcz48dm9sdW1lPjExMDwv
dm9sdW1lPjxudW1iZXI+NTE8L251bWJlcj48a2V5d29yZHM+PGtleXdvcmQ+QW5pbWFsczwva2V5
d29yZD48a2V5d29yZD4qQ2VsbCBEaWZmZXJlbnRpYXRpb248L2tleXdvcmQ+PGtleXdvcmQ+KkRO
QSBNZXRoeWxhdGlvbjwva2V5d29yZD48a2V5d29yZD5HZW5lIEV4cHJlc3Npb24gUmVndWxhdGlv
biwgTmVvcGxhc3RpYzwva2V5d29yZD48a2V5d29yZD5IZXAgRzIgQ2VsbHM8L2tleXdvcmQ+PGtl
eXdvcmQ+SGV0ZXJvZ3JhZnRzPC9rZXl3b3JkPjxrZXl3b3JkPkh1bWFuczwva2V5d29yZD48a2V5
d29yZD5JbmR1Y2VkIFBsdXJpcG90ZW50IFN0ZW0gQ2VsbHMvKm1ldGFib2xpc20vcGh5c2lvbG9n
eTwva2V5d29yZD48a2V5d29yZD5KdXJrYXQgQ2VsbHM8L2tleXdvcmQ+PGtleXdvcmQ+TWljZTwv
a2V5d29yZD48a2V5d29yZD5NaWNlLCBJbmJyZWQgTk9EPC9rZXl3b3JkPjxrZXl3b3JkPk1pY2Us
IFNDSUQ8L2tleXdvcmQ+PGtleXdvcmQ+TmVvcGxhc20gVHJhbnNwbGFudGF0aW9uPC9rZXl3b3Jk
PjxrZXl3b3JkPk5lcnZlIFRpc3N1ZS9tZXRhYm9saXNtL3BhdGhvbG9neTwva2V5d29yZD48a2V5
d29yZD5QbHVyaXBvdGVudCBTdGVtIENlbGxzLyptZXRhYm9saXNtL3BhdGhvbG9neTwva2V5d29y
ZD48a2V5d29yZD5UZXJhdG9tYS8qbWV0YWJvbGlzbS9wYXRob2xvZ3k8L2tleXdvcmQ+PC9rZXl3
b3Jkcz48ZGF0ZXM+PHllYXI+MjAxMzwveWVhcj48cHViLWRhdGVzPjxkYXRlPkRlYyAxNzwvZGF0
ZT48L3B1Yi1kYXRlcz48L2RhdGVzPjxpc2JuPjEwOTEtNjQ5MCAoRWxlY3Ryb25pYykmI3hEOzAw
MjctODQyNCAoTGlua2luZyk8L2lzYm4+PGFjY2Vzc2lvbi1udW0+MjQyNTk3MTQ8L2FjY2Vzc2lv
bi1udW0+PHVybHM+PHJlbGF0ZWQtdXJscz48dXJsPmh0dHA6Ly93d3cubmNiaS5ubG0ubmloLmdv
di9wdWJtZWQvMjQyNTk3MTQ8L3VybD48L3JlbGF0ZWQtdXJscz48L3VybHM+PGN1c3RvbTI+Mzg3
MDY5NTwvY3VzdG9tMj48ZWxlY3Ryb25pYy1yZXNvdXJjZS1udW0+MTAuMTA3My9wbmFzLjEzMTkw
NjExMTA8L2VsZWN0cm9uaWMtcmVzb3VyY2UtbnVtPjwvcmVjb3JkPjwvQ2l0ZT48Q2l0ZT48QXV0
aG9yPkJvY2s8L0F1dGhvcj48WWVhcj4yMDExPC9ZZWFyPjxSZWNOdW0+NzwvUmVjTnVtPjxyZWNv
cmQ+PHJlYy1udW1iZXI+NzwvcmVjLW51bWJlcj48Zm9yZWlnbi1rZXlzPjxrZXkgYXBwPSJFTiIg
ZGItaWQ9IjllZnp4cmR3NWZ0ZHh5ZWF6ZDl4YWRhYjlzd3NyMDJ0YTlzMiI+Nzwva2V5PjwvZm9y
ZWlnbi1rZXlzPjxyZWYtdHlwZSBuYW1lPSJKb3VybmFsIEFydGljbGUiPjE3PC9yZWYtdHlwZT48
Y29udHJpYnV0b3JzPjxhdXRob3JzPjxhdXRob3I+Qm9jaywgQy48L2F1dGhvcj48YXV0aG9yPktp
c2tpbmlzLCBFLjwvYXV0aG9yPjxhdXRob3I+VmVyc3RhcHBlbiwgRy48L2F1dGhvcj48YXV0aG9y
Pkd1LCBILjwvYXV0aG9yPjxhdXRob3I+Qm91bHRpbmcsIEcuPC9hdXRob3I+PGF1dGhvcj5TbWl0
aCwgWi4gRC48L2F1dGhvcj48YXV0aG9yPlppbGxlciwgTS48L2F1dGhvcj48YXV0aG9yPkNyb2Z0
LCBHLiBGLjwvYXV0aG9yPjxhdXRob3I+QW1vcm9zbywgTS4gVy48L2F1dGhvcj48YXV0aG9yPk9h
a2xleSwgRC4gSC48L2F1dGhvcj48YXV0aG9yPkduaXJrZSwgQS48L2F1dGhvcj48YXV0aG9yPkVn
Z2FuLCBLLjwvYXV0aG9yPjxhdXRob3I+TWVpc3NuZXIsIEEuPC9hdXRob3I+PC9hdXRob3JzPjwv
Y29udHJpYnV0b3JzPjxhdXRoLWFkZHJlc3M+QnJvYWQgSW5zdGl0dXRlLCBDYW1icmlkZ2UsIE1B
IDAyMTQyLCBVU0EuPC9hdXRoLWFkZHJlc3M+PHRpdGxlcz48dGl0bGU+UmVmZXJlbmNlIE1hcHMg
b2YgaHVtYW4gRVMgYW5kIGlQUyBjZWxsIHZhcmlhdGlvbiBlbmFibGUgaGlnaC10aHJvdWdocHV0
IGNoYXJhY3Rlcml6YXRpb24gb2YgcGx1cmlwb3RlbnQgY2VsbCBsaW5lczwvdGl0bGU+PHNlY29u
ZGFyeS10aXRsZT5DZWxsPC9zZWNvbmRhcnktdGl0bGU+PGFsdC10aXRsZT5DZWxsPC9hbHQtdGl0
bGU+PC90aXRsZXM+PHBlcmlvZGljYWw+PGZ1bGwtdGl0bGU+Q2VsbDwvZnVsbC10aXRsZT48YWJi
ci0xPkNlbGw8L2FiYnItMT48L3BlcmlvZGljYWw+PGFsdC1wZXJpb2RpY2FsPjxmdWxsLXRpdGxl
PkNlbGw8L2Z1bGwtdGl0bGU+PGFiYnItMT5DZWxsPC9hYmJyLTE+PC9hbHQtcGVyaW9kaWNhbD48
cGFnZXM+NDM5LTUyPC9wYWdlcz48dm9sdW1lPjE0NDwvdm9sdW1lPjxudW1iZXI+MzwvbnVtYmVy
PjxrZXl3b3Jkcz48a2V5d29yZD5DZWxsIERpZmZlcmVudGlhdGlvbjwva2V5d29yZD48a2V5d29y
ZD5DZWxsIExpbmU8L2tleXdvcmQ+PGtleXdvcmQ+KkROQSBNZXRoeWxhdGlvbjwva2V5d29yZD48
a2V5d29yZD5FbWJyeW9uaWMgU3RlbSBDZWxscy9jeXRvbG9neS8qcGh5c2lvbG9neTwva2V5d29y
ZD48a2V5d29yZD5HZW5lIEV4cHJlc3Npb24gUHJvZmlsaW5nLypzdGFuZGFyZHM8L2tleXdvcmQ+
PGtleXdvcmQ+SHVtYW5zPC9rZXl3b3JkPjxrZXl3b3JkPkluZHVjZWQgUGx1cmlwb3RlbnQgU3Rl
bSBDZWxscy9jeXRvbG9neS8qcGh5c2lvbG9neTwva2V5d29yZD48L2tleXdvcmRzPjxkYXRlcz48
eWVhcj4yMDExPC95ZWFyPjxwdWItZGF0ZXM+PGRhdGU+RmViIDQ8L2RhdGU+PC9wdWItZGF0ZXM+
PC9kYXRlcz48aXNibj4xMDk3LTQxNzIgKEVsZWN0cm9uaWMpJiN4RDswMDkyLTg2NzQgKExpbmtp
bmcpPC9pc2JuPjxhY2Nlc3Npb24tbnVtPjIxMjk1NzAzPC9hY2Nlc3Npb24tbnVtPjx1cmxzPjxy
ZWxhdGVkLXVybHM+PHVybD5odHRwOi8vd3d3Lm5jYmkubmxtLm5paC5nb3YvcHVibWVkLzIxMjk1
NzAzPC91cmw+PC9yZWxhdGVkLXVybHM+PC91cmxzPjxjdXN0b20yPjMwNjM0NTQ8L2N1c3RvbTI+
PGVsZWN0cm9uaWMtcmVzb3VyY2UtbnVtPjEwLjEwMTYvai5jZWxsLjIwMTAuMTIuMDMyPC9lbGVj
dHJvbmljLXJlc291cmNlLW51bT48L3JlY29yZD48L0NpdGU+PENpdGU+PEF1dGhvcj5Lb3lhbmFn
aS1Bb2k8L0F1dGhvcj48WWVhcj4yMDEzPC9ZZWFyPjxSZWNOdW0+MTwvUmVjTnVtPjxyZWNvcmQ+
PHJlYy1udW1iZXI+MTwvcmVjLW51bWJlcj48Zm9yZWlnbi1rZXlzPjxrZXkgYXBwPSJFTiIgZGIt
aWQ9IjllZnp4cmR3NWZ0ZHh5ZWF6ZDl4YWRhYjlzd3NyMDJ0YTlzMiI+MTwva2V5PjwvZm9yZWln
bi1rZXlzPjxyZWYtdHlwZSBuYW1lPSJKb3VybmFsIEFydGljbGUiPjE3PC9yZWYtdHlwZT48Y29u
dHJpYnV0b3JzPjxhdXRob3JzPjxhdXRob3I+S295YW5hZ2ktQW9pLCBNLjwvYXV0aG9yPjxhdXRo
b3I+T2hudWtpLCBNLjwvYXV0aG9yPjxhdXRob3I+VGFrYWhhc2hpLCBLLjwvYXV0aG9yPjxhdXRo
b3I+T2tpdGEsIEsuPC9hdXRob3I+PGF1dGhvcj5Ob21hLCBILjwvYXV0aG9yPjxhdXRob3I+U2F3
YW11cmEsIFkuPC9hdXRob3I+PGF1dGhvcj5UZXJhbW90bywgSS48L2F1dGhvcj48YXV0aG9yPk5h
cml0YSwgTS48L2F1dGhvcj48YXV0aG9yPlNhdG8sIFkuPC9hdXRob3I+PGF1dGhvcj5JY2hpc2Fr
YSwgVC48L2F1dGhvcj48YXV0aG9yPkFtYW5vLCBOLjwvYXV0aG9yPjxhdXRob3I+V2F0YW5hYmUs
IEEuPC9hdXRob3I+PGF1dGhvcj5Nb3JpemFuZSwgQS48L2F1dGhvcj48YXV0aG9yPllhbWFkYSwg
WS48L2F1dGhvcj48YXV0aG9yPlNhdG8sIFQuPC9hdXRob3I+PGF1dGhvcj5UYWthaGFzaGksIEou
PC9hdXRob3I+PGF1dGhvcj5ZYW1hbmFrYSwgUy48L2F1dGhvcj48L2F1dGhvcnM+PC9jb250cmli
dXRvcnM+PGF1dGgtYWRkcmVzcz5DZW50ZXIgZm9yIGlQUyBDZWxsIFJlc2VhcmNoIGFuZCBBcHBs
aWNhdGlvbiwgRGVwYXJ0bWVudCBvZiBCaW9sb2dpY2FsIFJlcGFpciwgSW5zdGl0dXRlIGZvciBG
cm9udGllciBNZWRpY2FsIFNjaWVuY2VzLCBhbmQgSW5zdGl0dXRlIGZvciBJbnRlZ3JhdGVkIENl
bGwtTWF0ZXJpYWwgU2NpZW5jZXMsIEt5b3RvIFVuaXZlcnNpdHksIEt5b3RvIDYwNi04NTA3LCBK
YXBhbi48L2F1dGgtYWRkcmVzcz48dGl0bGVzPjx0aXRsZT5EaWZmZXJlbnRpYXRpb24tZGVmZWN0
aXZlIHBoZW5vdHlwZXMgcmV2ZWFsZWQgYnkgbGFyZ2Utc2NhbGUgYW5hbHlzZXMgb2YgaHVtYW4g
cGx1cmlwb3RlbnQgc3RlbSBjZWxsczwvdGl0bGU+PHNlY29uZGFyeS10aXRsZT5Qcm9jIE5hdGwg
QWNhZCBTY2kgVSBTIEE8L3NlY29uZGFyeS10aXRsZT48YWx0LXRpdGxlPlByb2NlZWRpbmdzIG9m
IHRoZSBOYXRpb25hbCBBY2FkZW15IG9mIFNjaWVuY2VzIG9mIHRoZSBVbml0ZWQgU3RhdGVzIG9m
IEFtZXJpY2E8L2FsdC10aXRsZT48L3RpdGxlcz48cGVyaW9kaWNhbD48ZnVsbC10aXRsZT5Qcm9j
IE5hdGwgQWNhZCBTY2kgVSBTIEE8L2Z1bGwtdGl0bGU+PGFiYnItMT5Qcm9jZWVkaW5ncyBvZiB0
aGUgTmF0aW9uYWwgQWNhZGVteSBvZiBTY2llbmNlcyBvZiB0aGUgVW5pdGVkIFN0YXRlcyBvZiBB
bWVyaWNhPC9hYmJyLTE+PC9wZXJpb2RpY2FsPjxhbHQtcGVyaW9kaWNhbD48ZnVsbC10aXRsZT5Q
cm9jIE5hdGwgQWNhZCBTY2kgVSBTIEE8L2Z1bGwtdGl0bGU+PGFiYnItMT5Qcm9jZWVkaW5ncyBv
ZiB0aGUgTmF0aW9uYWwgQWNhZGVteSBvZiBTY2llbmNlcyBvZiB0aGUgVW5pdGVkIFN0YXRlcyBv
ZiBBbWVyaWNhPC9hYmJyLTE+PC9hbHQtcGVyaW9kaWNhbD48cGFnZXM+MjA1NjktNzQ8L3BhZ2Vz
Pjx2b2x1bWU+MTEwPC92b2x1bWU+PG51bWJlcj41MTwvbnVtYmVyPjxrZXl3b3Jkcz48a2V5d29y
ZD5BbmltYWxzPC9rZXl3b3JkPjxrZXl3b3JkPipDZWxsIERpZmZlcmVudGlhdGlvbjwva2V5d29y
ZD48a2V5d29yZD4qRE5BIE1ldGh5bGF0aW9uPC9rZXl3b3JkPjxrZXl3b3JkPkdlbmUgRXhwcmVz
c2lvbiBSZWd1bGF0aW9uLCBOZW9wbGFzdGljPC9rZXl3b3JkPjxrZXl3b3JkPkhlcCBHMiBDZWxs
czwva2V5d29yZD48a2V5d29yZD5IZXRlcm9ncmFmdHM8L2tleXdvcmQ+PGtleXdvcmQ+SHVtYW5z
PC9rZXl3b3JkPjxrZXl3b3JkPkluZHVjZWQgUGx1cmlwb3RlbnQgU3RlbSBDZWxscy8qbWV0YWJv
bGlzbS9waHlzaW9sb2d5PC9rZXl3b3JkPjxrZXl3b3JkPkp1cmthdCBDZWxsczwva2V5d29yZD48
a2V5d29yZD5NaWNlPC9rZXl3b3JkPjxrZXl3b3JkPk1pY2UsIEluYnJlZCBOT0Q8L2tleXdvcmQ+
PGtleXdvcmQ+TWljZSwgU0NJRDwva2V5d29yZD48a2V5d29yZD5OZW9wbGFzbSBUcmFuc3BsYW50
YXRpb248L2tleXdvcmQ+PGtleXdvcmQ+TmVydmUgVGlzc3VlL21ldGFib2xpc20vcGF0aG9sb2d5
PC9rZXl3b3JkPjxrZXl3b3JkPlBsdXJpcG90ZW50IFN0ZW0gQ2VsbHMvKm1ldGFib2xpc20vcGF0
aG9sb2d5PC9rZXl3b3JkPjxrZXl3b3JkPlRlcmF0b21hLyptZXRhYm9saXNtL3BhdGhvbG9neTwv
a2V5d29yZD48L2tleXdvcmRzPjxkYXRlcz48eWVhcj4yMDEzPC95ZWFyPjxwdWItZGF0ZXM+PGRh
dGU+RGVjIDE3PC9kYXRlPjwvcHViLWRhdGVzPjwvZGF0ZXM+PGlzYm4+MTA5MS02NDkwIChFbGVj
dHJvbmljKSYjeEQ7MDAyNy04NDI0IChMaW5raW5nKTwvaXNibj48YWNjZXNzaW9uLW51bT4yNDI1
OTcxNDwvYWNjZXNzaW9uLW51bT48dXJscz48cmVsYXRlZC11cmxzPjx1cmw+aHR0cDovL3d3dy5u
Y2JpLm5sbS5uaWguZ292L3B1Ym1lZC8yNDI1OTcxNDwvdXJsPjwvcmVsYXRlZC11cmxzPjwvdXJs
cz48Y3VzdG9tMj4zODcwNjk1PC9jdXN0b20yPjxlbGVjdHJvbmljLXJlc291cmNlLW51bT4xMC4x
MDczL3BuYXMuMTMxOTA2MTExMDwvZWxlY3Ryb25pYy1yZXNvdXJjZS1udW0+PC9yZWNvcmQ+PC9D
aXRlPjxDaXRlPjxBdXRob3I+S295YW5hZ2ktQW9pPC9BdXRob3I+PFllYXI+MjAxMzwvWWVhcj48
UmVjTnVtPjE8L1JlY051bT48cmVjb3JkPjxyZWMtbnVtYmVyPjE8L3JlYy1udW1iZXI+PGZvcmVp
Z24ta2V5cz48a2V5IGFwcD0iRU4iIGRiLWlkPSI5ZWZ6eHJkdzVmdGR4eWVhemQ5eGFkYWI5c3dz
cjAydGE5czIiPjE8L2tleT48L2ZvcmVpZ24ta2V5cz48cmVmLXR5cGUgbmFtZT0iSm91cm5hbCBB
cnRpY2xlIj4xNzwvcmVmLXR5cGU+PGNvbnRyaWJ1dG9ycz48YXV0aG9ycz48YXV0aG9yPktveWFu
YWdpLUFvaSwgTS48L2F1dGhvcj48YXV0aG9yPk9obnVraSwgTS48L2F1dGhvcj48YXV0aG9yPlRh
a2FoYXNoaSwgSy48L2F1dGhvcj48YXV0aG9yPk9raXRhLCBLLjwvYXV0aG9yPjxhdXRob3I+Tm9t
YSwgSC48L2F1dGhvcj48YXV0aG9yPlNhd2FtdXJhLCBZLjwvYXV0aG9yPjxhdXRob3I+VGVyYW1v
dG8sIEkuPC9hdXRob3I+PGF1dGhvcj5OYXJpdGEsIE0uPC9hdXRob3I+PGF1dGhvcj5TYXRvLCBZ
LjwvYXV0aG9yPjxhdXRob3I+SWNoaXNha2EsIFQuPC9hdXRob3I+PGF1dGhvcj5BbWFubywgTi48
L2F1dGhvcj48YXV0aG9yPldhdGFuYWJlLCBBLjwvYXV0aG9yPjxhdXRob3I+TW9yaXphbmUsIEEu
PC9hdXRob3I+PGF1dGhvcj5ZYW1hZGEsIFkuPC9hdXRob3I+PGF1dGhvcj5TYXRvLCBULjwvYXV0
aG9yPjxhdXRob3I+VGFrYWhhc2hpLCBKLjwvYXV0aG9yPjxhdXRob3I+WWFtYW5ha2EsIFMuPC9h
dXRob3I+PC9hdXRob3JzPjwvY29udHJpYnV0b3JzPjxhdXRoLWFkZHJlc3M+Q2VudGVyIGZvciBp
UFMgQ2VsbCBSZXNlYXJjaCBhbmQgQXBwbGljYXRpb24sIERlcGFydG1lbnQgb2YgQmlvbG9naWNh
bCBSZXBhaXIsIEluc3RpdHV0ZSBmb3IgRnJvbnRpZXIgTWVkaWNhbCBTY2llbmNlcywgYW5kIElu
c3RpdHV0ZSBmb3IgSW50ZWdyYXRlZCBDZWxsLU1hdGVyaWFsIFNjaWVuY2VzLCBLeW90byBVbml2
ZXJzaXR5LCBLeW90byA2MDYtODUwNywgSmFwYW4uPC9hdXRoLWFkZHJlc3M+PHRpdGxlcz48dGl0
bGU+RGlmZmVyZW50aWF0aW9uLWRlZmVjdGl2ZSBwaGVub3R5cGVzIHJldmVhbGVkIGJ5IGxhcmdl
LXNjYWxlIGFuYWx5c2VzIG9mIGh1bWFuIHBsdXJpcG90ZW50IHN0ZW0gY2VsbHM8L3RpdGxlPjxz
ZWNvbmRhcnktdGl0bGU+UHJvYyBOYXRsIEFjYWQgU2NpIFUgUyBBPC9zZWNvbmRhcnktdGl0bGU+
PGFsdC10aXRsZT5Qcm9jZWVkaW5ncyBvZiB0aGUgTmF0aW9uYWwgQWNhZGVteSBvZiBTY2llbmNl
cyBvZiB0aGUgVW5pdGVkIFN0YXRlcyBvZiBBbWVyaWNhPC9hbHQtdGl0bGU+PC90aXRsZXM+PHBl
cmlvZGljYWw+PGZ1bGwtdGl0bGU+UHJvYyBOYXRsIEFjYWQgU2NpIFUgUyBBPC9mdWxsLXRpdGxl
PjxhYmJyLTE+UHJvY2VlZGluZ3Mgb2YgdGhlIE5hdGlvbmFsIEFjYWRlbXkgb2YgU2NpZW5jZXMg
b2YgdGhlIFVuaXRlZCBTdGF0ZXMgb2YgQW1lcmljYTwvYWJici0xPjwvcGVyaW9kaWNhbD48YWx0
LXBlcmlvZGljYWw+PGZ1bGwtdGl0bGU+UHJvYyBOYXRsIEFjYWQgU2NpIFUgUyBBPC9mdWxsLXRp
dGxlPjxhYmJyLTE+UHJvY2VlZGluZ3Mgb2YgdGhlIE5hdGlvbmFsIEFjYWRlbXkgb2YgU2NpZW5j
ZXMgb2YgdGhlIFVuaXRlZCBTdGF0ZXMgb2YgQW1lcmljYTwvYWJici0xPjwvYWx0LXBlcmlvZGlj
YWw+PHBhZ2VzPjIwNTY5LTc0PC9wYWdlcz48dm9sdW1lPjExMDwvdm9sdW1lPjxudW1iZXI+NTE8
L251bWJlcj48a2V5d29yZHM+PGtleXdvcmQ+QW5pbWFsczwva2V5d29yZD48a2V5d29yZD4qQ2Vs
bCBEaWZmZXJlbnRpYXRpb248L2tleXdvcmQ+PGtleXdvcmQ+KkROQSBNZXRoeWxhdGlvbjwva2V5
d29yZD48a2V5d29yZD5HZW5lIEV4cHJlc3Npb24gUmVndWxhdGlvbiwgTmVvcGxhc3RpYzwva2V5
d29yZD48a2V5d29yZD5IZXAgRzIgQ2VsbHM8L2tleXdvcmQ+PGtleXdvcmQ+SGV0ZXJvZ3JhZnRz
PC9rZXl3b3JkPjxrZXl3b3JkPkh1bWFuczwva2V5d29yZD48a2V5d29yZD5JbmR1Y2VkIFBsdXJp
cG90ZW50IFN0ZW0gQ2VsbHMvKm1ldGFib2xpc20vcGh5c2lvbG9neTwva2V5d29yZD48a2V5d29y
ZD5KdXJrYXQgQ2VsbHM8L2tleXdvcmQ+PGtleXdvcmQ+TWljZTwva2V5d29yZD48a2V5d29yZD5N
aWNlLCBJbmJyZWQgTk9EPC9rZXl3b3JkPjxrZXl3b3JkPk1pY2UsIFNDSUQ8L2tleXdvcmQ+PGtl
eXdvcmQ+TmVvcGxhc20gVHJhbnNwbGFudGF0aW9uPC9rZXl3b3JkPjxrZXl3b3JkPk5lcnZlIFRp
c3N1ZS9tZXRhYm9saXNtL3BhdGhvbG9neTwva2V5d29yZD48a2V5d29yZD5QbHVyaXBvdGVudCBT
dGVtIENlbGxzLyptZXRhYm9saXNtL3BhdGhvbG9neTwva2V5d29yZD48a2V5d29yZD5UZXJhdG9t
YS8qbWV0YWJvbGlzbS9wYXRob2xvZ3k8L2tleXdvcmQ+PC9rZXl3b3Jkcz48ZGF0ZXM+PHllYXI+
MjAxMzwveWVhcj48cHViLWRhdGVzPjxkYXRlPkRlYyAxNzwvZGF0ZT48L3B1Yi1kYXRlcz48L2Rh
dGVzPjxpc2JuPjEwOTEtNjQ5MCAoRWxlY3Ryb25pYykmI3hEOzAwMjctODQyNCAoTGlua2luZyk8
L2lzYm4+PGFjY2Vzc2lvbi1udW0+MjQyNTk3MTQ8L2FjY2Vzc2lvbi1udW0+PHVybHM+PHJlbGF0
ZWQtdXJscz48dXJsPmh0dHA6Ly93d3cubmNiaS5ubG0ubmloLmdvdi9wdWJtZWQvMjQyNTk3MTQ8
L3VybD48L3JlbGF0ZWQtdXJscz48L3VybHM+PGN1c3RvbTI+Mzg3MDY5NTwvY3VzdG9tMj48ZWxl
Y3Ryb25pYy1yZXNvdXJjZS1udW0+MTAuMTA3My9wbmFzLjEzMTkwNjExMTA8L2VsZWN0cm9uaWMt
cmVzb3VyY2UtbnVtPjwvcmVjb3JkPjwvQ2l0ZT48Q2l0ZT48QXV0aG9yPkthaml3YXJhPC9BdXRo
b3I+PFllYXI+MjAxMjwvWWVhcj48UmVjTnVtPjk8L1JlY051bT48cmVjb3JkPjxyZWMtbnVtYmVy
Pjk8L3JlYy1udW1iZXI+PGZvcmVpZ24ta2V5cz48a2V5IGFwcD0iRU4iIGRiLWlkPSI5ZWZ6eHJk
dzVmdGR4eWVhemQ5eGFkYWI5c3dzcjAydGE5czIiPjk8L2tleT48L2ZvcmVpZ24ta2V5cz48cmVm
LXR5cGUgbmFtZT0iSm91cm5hbCBBcnRpY2xlIj4xNzwvcmVmLXR5cGU+PGNvbnRyaWJ1dG9ycz48
YXV0aG9ycz48YXV0aG9yPkthaml3YXJhLCBNLjwvYXV0aG9yPjxhdXRob3I+QW9pLCBULjwvYXV0
aG9yPjxhdXRob3I+T2tpdGEsIEsuPC9hdXRob3I+PGF1dGhvcj5UYWthaGFzaGksIFIuPC9hdXRo
b3I+PGF1dGhvcj5Jbm91ZSwgSC48L2F1dGhvcj48YXV0aG9yPlRha2F5YW1hLCBOLjwvYXV0aG9y
PjxhdXRob3I+RW5kbywgSC48L2F1dGhvcj48YXV0aG9yPkV0bywgSy48L2F1dGhvcj48YXV0aG9y
PlRvZ3VjaGlkYSwgSi48L2F1dGhvcj48YXV0aG9yPlVlbW90bywgUy48L2F1dGhvcj48YXV0aG9y
PllhbWFuYWthLCBTLjwvYXV0aG9yPjwvYXV0aG9ycz48L2NvbnRyaWJ1dG9ycz48YXV0aC1hZGRy
ZXNzPkNlbnRlciBmb3IgSW5kdWNlZCBQbHVyaXBvdGVudCBTdGVtIENlbGwgUmVzZWFyY2ggYW5k
IEFwcGxpY2F0aW9uLCBEZXBhcnRtZW50IG9mIFN1cmdlcnksIEdyYWR1YXRlIFNjaG9vbCBvZiBN
ZWRpY2luZSwgSW5zdGl0dXRlIGZvciBGcm9udGllciBNZWRpY2FsIFNjaWVuY2VzLCBLeW90byBV
bml2ZXJzaXR5LCBLeW90byA2MDYtODUwNywgSmFwYW4uPC9hdXRoLWFkZHJlc3M+PHRpdGxlcz48
dGl0bGU+RG9ub3ItZGVwZW5kZW50IHZhcmlhdGlvbnMgaW4gaGVwYXRpYyBkaWZmZXJlbnRpYXRp
b24gZnJvbSBodW1hbi1pbmR1Y2VkIHBsdXJpcG90ZW50IHN0ZW0gY2VsbHM8L3RpdGxlPjxzZWNv
bmRhcnktdGl0bGU+UHJvYyBOYXRsIEFjYWQgU2NpIFUgUyBBPC9zZWNvbmRhcnktdGl0bGU+PGFs
dC10aXRsZT5Qcm9jZWVkaW5ncyBvZiB0aGUgTmF0aW9uYWwgQWNhZGVteSBvZiBTY2llbmNlcyBv
ZiB0aGUgVW5pdGVkIFN0YXRlcyBvZiBBbWVyaWNhPC9hbHQtdGl0bGU+PC90aXRsZXM+PHBlcmlv
ZGljYWw+PGZ1bGwtdGl0bGU+UHJvYyBOYXRsIEFjYWQgU2NpIFUgUyBBPC9mdWxsLXRpdGxlPjxh
YmJyLTE+UHJvY2VlZGluZ3Mgb2YgdGhlIE5hdGlvbmFsIEFjYWRlbXkgb2YgU2NpZW5jZXMgb2Yg
dGhlIFVuaXRlZCBTdGF0ZXMgb2YgQW1lcmljYTwvYWJici0xPjwvcGVyaW9kaWNhbD48YWx0LXBl
cmlvZGljYWw+PGZ1bGwtdGl0bGU+UHJvYyBOYXRsIEFjYWQgU2NpIFUgUyBBPC9mdWxsLXRpdGxl
PjxhYmJyLTE+UHJvY2VlZGluZ3Mgb2YgdGhlIE5hdGlvbmFsIEFjYWRlbXkgb2YgU2NpZW5jZXMg
b2YgdGhlIFVuaXRlZCBTdGF0ZXMgb2YgQW1lcmljYTwvYWJici0xPjwvYWx0LXBlcmlvZGljYWw+
PHBhZ2VzPjEyNTM4LTQzPC9wYWdlcz48dm9sdW1lPjEwOTwvdm9sdW1lPjxudW1iZXI+MzE8L251
bWJlcj48a2V5d29yZHM+PGtleXdvcmQ+QWR1bHQ8L2tleXdvcmQ+PGtleXdvcmQ+KkNlbGwgRGlm
ZmVyZW50aWF0aW9uPC9rZXl3b3JkPjxrZXl3b3JkPkNlbGxzLCBDdWx0dXJlZDwva2V5d29yZD48
a2V5d29yZD4qRGVybWlzL2N5dG9sb2d5L21ldGFib2xpc208L2tleXdvcmQ+PGtleXdvcmQ+RmVt
YWxlPC9rZXl3b3JkPjxrZXl3b3JkPipGaWJyb2JsYXN0cy9jeXRvbG9neS9tZXRhYm9saXNtPC9r
ZXl3b3JkPjxrZXl3b3JkPkhlcCBHMiBDZWxsczwva2V5d29yZD48a2V5d29yZD4qSGVwYXRvY3l0
ZXMvY3l0b2xvZ3kvbWV0YWJvbGlzbTwva2V5d29yZD48a2V5d29yZD5IdW1hbnM8L2tleXdvcmQ+
PGtleXdvcmQ+KkluZHVjZWQgUGx1cmlwb3RlbnQgU3RlbSBDZWxscy9jeXRvbG9neS9tZXRhYm9s
aXNtPC9rZXl3b3JkPjxrZXl3b3JkPk1hbGU8L2tleXdvcmQ+PC9rZXl3b3Jkcz48ZGF0ZXM+PHll
YXI+MjAxMjwveWVhcj48cHViLWRhdGVzPjxkYXRlPkp1bCAzMTwvZGF0ZT48L3B1Yi1kYXRlcz48
L2RhdGVzPjxpc2JuPjEwOTEtNjQ5MCAoRWxlY3Ryb25pYykmI3hEOzAwMjctODQyNCAoTGlua2lu
Zyk8L2lzYm4+PGFjY2Vzc2lvbi1udW0+MjI4MDI2Mzk8L2FjY2Vzc2lvbi1udW0+PHVybHM+PHJl
bGF0ZWQtdXJscz48dXJsPmh0dHA6Ly93d3cubmNiaS5ubG0ubmloLmdvdi9wdWJtZWQvMjI4MDI2
Mzk8L3VybD48L3JlbGF0ZWQtdXJscz48L3VybHM+PGN1c3RvbTI+MzQxMTk5ODwvY3VzdG9tMj48
ZWxlY3Ryb25pYy1yZXNvdXJjZS1udW0+MTAuMTA3My9wbmFzLjEyMDk5NzkxMDk8L2VsZWN0cm9u
aWMtcmVzb3VyY2UtbnVtPjwvcmVjb3JkPjwvQ2l0ZT48L0VuZE5vdGU+
</w:fldData>
        </w:fldChar>
      </w:r>
      <w:r w:rsidR="0062122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instrText xml:space="preserve"> ADDIN EN.CITE.DATA </w:instrText>
      </w:r>
      <w:r w:rsidR="0062122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</w:r>
      <w:r w:rsidR="0062122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end"/>
      </w:r>
      <w:r w:rsidR="00261CC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</w:r>
      <w:r w:rsidR="00261CC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separate"/>
      </w:r>
      <w:r w:rsidR="00621228" w:rsidRPr="00C94315">
        <w:rPr>
          <w:rFonts w:ascii="Book Antiqua" w:hAnsi="Book Antiqua" w:cs="Times New Roman"/>
          <w:noProof/>
          <w:color w:val="000000" w:themeColor="text1"/>
          <w:kern w:val="0"/>
          <w:sz w:val="24"/>
          <w:szCs w:val="24"/>
          <w:vertAlign w:val="superscript"/>
        </w:rPr>
        <w:t>[</w:t>
      </w:r>
      <w:hyperlink w:anchor="_ENREF_1" w:tooltip="Bock, 2011 #7" w:history="1">
        <w:r w:rsidR="00621228" w:rsidRPr="00C94315">
          <w:rPr>
            <w:rFonts w:ascii="Book Antiqua" w:hAnsi="Book Antiqua" w:cs="Times New Roman"/>
            <w:noProof/>
            <w:color w:val="000000" w:themeColor="text1"/>
            <w:kern w:val="0"/>
            <w:sz w:val="24"/>
            <w:szCs w:val="24"/>
            <w:vertAlign w:val="superscript"/>
          </w:rPr>
          <w:t>1</w:t>
        </w:r>
      </w:hyperlink>
      <w:r w:rsidR="006D68A2" w:rsidRPr="00C94315">
        <w:rPr>
          <w:rFonts w:ascii="Book Antiqua" w:hAnsi="Book Antiqua" w:cs="Times New Roman"/>
          <w:noProof/>
          <w:color w:val="000000" w:themeColor="text1"/>
          <w:kern w:val="0"/>
          <w:sz w:val="24"/>
          <w:szCs w:val="24"/>
          <w:vertAlign w:val="superscript"/>
        </w:rPr>
        <w:t>,</w:t>
      </w:r>
      <w:hyperlink w:anchor="_ENREF_4" w:tooltip="Koyanagi-Aoi, 2013 #1" w:history="1">
        <w:r w:rsidR="00621228" w:rsidRPr="00C94315">
          <w:rPr>
            <w:rFonts w:ascii="Book Antiqua" w:hAnsi="Book Antiqua" w:cs="Times New Roman"/>
            <w:noProof/>
            <w:color w:val="000000" w:themeColor="text1"/>
            <w:kern w:val="0"/>
            <w:sz w:val="24"/>
            <w:szCs w:val="24"/>
            <w:vertAlign w:val="superscript"/>
          </w:rPr>
          <w:t>4</w:t>
        </w:r>
      </w:hyperlink>
      <w:r w:rsidR="006D68A2" w:rsidRPr="00C94315">
        <w:rPr>
          <w:rFonts w:ascii="Book Antiqua" w:hAnsi="Book Antiqua" w:cs="Times New Roman"/>
          <w:noProof/>
          <w:color w:val="000000" w:themeColor="text1"/>
          <w:kern w:val="0"/>
          <w:sz w:val="24"/>
          <w:szCs w:val="24"/>
          <w:vertAlign w:val="superscript"/>
        </w:rPr>
        <w:t>,</w:t>
      </w:r>
      <w:hyperlink w:anchor="_ENREF_5" w:tooltip="Kajiwara, 2012 #9" w:history="1">
        <w:r w:rsidR="00621228" w:rsidRPr="00C94315">
          <w:rPr>
            <w:rFonts w:ascii="Book Antiqua" w:hAnsi="Book Antiqua" w:cs="Times New Roman"/>
            <w:noProof/>
            <w:color w:val="000000" w:themeColor="text1"/>
            <w:kern w:val="0"/>
            <w:sz w:val="24"/>
            <w:szCs w:val="24"/>
            <w:vertAlign w:val="superscript"/>
          </w:rPr>
          <w:t>5</w:t>
        </w:r>
      </w:hyperlink>
      <w:r w:rsidR="00621228" w:rsidRPr="00C94315">
        <w:rPr>
          <w:rFonts w:ascii="Book Antiqua" w:hAnsi="Book Antiqua" w:cs="Times New Roman"/>
          <w:noProof/>
          <w:color w:val="000000" w:themeColor="text1"/>
          <w:kern w:val="0"/>
          <w:sz w:val="24"/>
          <w:szCs w:val="24"/>
          <w:vertAlign w:val="superscript"/>
        </w:rPr>
        <w:t>]</w:t>
      </w:r>
      <w:r w:rsidR="00261CC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end"/>
      </w:r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C84736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nd</w:t>
      </w:r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embryonic stem cells (ESCs)</w:t>
      </w:r>
      <w:r w:rsidR="00261CC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begin">
          <w:fldData xml:space="preserve">PEVuZE5vdGU+PENpdGU+PEF1dGhvcj5EaSBHaW9yZ2lvPC9BdXRob3I+PFllYXI+MjAwODwvWWVh
cj48UmVjTnVtPjM8L1JlY051bT48RGlzcGxheVRleHQ+PHN0eWxlIGZhY2U9InN1cGVyc2NyaXB0
Ij5bNi04XTwvc3R5bGU+PC9EaXNwbGF5VGV4dD48cmVjb3JkPjxyZWMtbnVtYmVyPjM8L3JlYy1u
dW1iZXI+PGZvcmVpZ24ta2V5cz48a2V5IGFwcD0iRU4iIGRiLWlkPSI5ZWZ6eHJkdzVmdGR4eWVh
emQ5eGFkYWI5c3dzcjAydGE5czIiPjM8L2tleT48L2ZvcmVpZ24ta2V5cz48cmVmLXR5cGUgbmFt
ZT0iSm91cm5hbCBBcnRpY2xlIj4xNzwvcmVmLXR5cGU+PGNvbnRyaWJ1dG9ycz48YXV0aG9ycz48
YXV0aG9yPkRpIEdpb3JnaW8sIEYuIFAuPC9hdXRob3I+PGF1dGhvcj5Cb3VsdGluZywgRy4gTC48
L2F1dGhvcj48YXV0aG9yPkJvYnJvd2ljeiwgUy48L2F1dGhvcj48YXV0aG9yPkVnZ2FuLCBLLiBD
LjwvYXV0aG9yPjwvYXV0aG9ycz48L2NvbnRyaWJ1dG9ycz48YXV0aC1hZGRyZXNzPlRoZSBIYXJ2
YXJkIFN0ZW0gQ2VsbCBJbnN0aXR1dGUsIFRoZSBTdG93ZXJzIE1lZGljYWwgSW5zdGl0dXRlLCBE
ZXBhcnRtZW50IG9mIFN0ZW0gQ2VsbCBhbmQgUmVnZW5lcmF0aXZlIEJpb2xvZ3ksIENhbWJyaWRn
ZSwgTUEgMDIxMzgsIFVTQS48L2F1dGgtYWRkcmVzcz48dGl0bGVzPjx0aXRsZT5IdW1hbiBlbWJy
eW9uaWMgc3RlbSBjZWxsLWRlcml2ZWQgbW90b3IgbmV1cm9ucyBhcmUgc2Vuc2l0aXZlIHRvIHRo
ZSB0b3hpYyBlZmZlY3Qgb2YgZ2xpYWwgY2VsbHMgY2FycnlpbmcgYW4gQUxTLWNhdXNpbmcgbXV0
YXRpb248L3RpdGxlPjxzZWNvbmRhcnktdGl0bGU+Q2VsbCBTdGVtIENlbGw8L3NlY29uZGFyeS10
aXRsZT48YWx0LXRpdGxlPkNlbGwgc3RlbSBjZWxsPC9hbHQtdGl0bGU+PC90aXRsZXM+PHBlcmlv
ZGljYWw+PGZ1bGwtdGl0bGU+Q2VsbCBTdGVtIENlbGw8L2Z1bGwtdGl0bGU+PGFiYnItMT5DZWxs
IHN0ZW0gY2VsbDwvYWJici0xPjwvcGVyaW9kaWNhbD48YWx0LXBlcmlvZGljYWw+PGZ1bGwtdGl0
bGU+Q2VsbCBTdGVtIENlbGw8L2Z1bGwtdGl0bGU+PGFiYnItMT5DZWxsIHN0ZW0gY2VsbDwvYWJi
ci0xPjwvYWx0LXBlcmlvZGljYWw+PHBhZ2VzPjYzNy00ODwvcGFnZXM+PHZvbHVtZT4zPC92b2x1
bWU+PG51bWJlcj42PC9udW1iZXI+PGtleXdvcmRzPjxrZXl3b3JkPkFteW90cm9waGljIExhdGVy
YWwgU2NsZXJvc2lzL2dlbmV0aWNzLyptZXRhYm9saXNtL3BoeXNpb3BhdGhvbG9neTwva2V5d29y
ZD48a2V5d29yZD5BbmltYWxzPC9rZXl3b3JkPjxrZXl3b3JkPkFuaW1hbHMsIE5ld2Jvcm48L2tl
eXdvcmQ+PGtleXdvcmQ+Q2VsbCBDb21tdW5pY2F0aW9uL2dlbmV0aWNzPC9rZXl3b3JkPjxrZXl3
b3JkPkNlbGwgQ3VsdHVyZSBUZWNobmlxdWVzL21ldGhvZHM8L2tleXdvcmQ+PGtleXdvcmQ+Q2Vs
bCBEaWZmZXJlbnRpYXRpb24vZ2VuZXRpY3M8L2tleXdvcmQ+PGtleXdvcmQ+Q2VsbCBMaW5lPC9r
ZXl3b3JkPjxrZXl3b3JkPkNlbGwgU3Vydml2YWwvZ2VuZXRpY3M8L2tleXdvcmQ+PGtleXdvcmQ+
Q2VsbHMsIEN1bHR1cmVkPC9rZXl3b3JkPjxrZXl3b3JkPkNvY3VsdHVyZSBUZWNobmlxdWVzPC9r
ZXl3b3JkPjxrZXl3b3JkPkVtYnJ5b25pYyBTdGVtIENlbGxzL2N5dG9sb2d5LyptZXRhYm9saXNt
PC9rZXl3b3JkPjxrZXl3b3JkPkh1bWFuczwva2V5d29yZD48a2V5d29yZD5NaWNlPC9rZXl3b3Jk
PjxrZXl3b3JkPk1pY2UsIFRyYW5zZ2VuaWM8L2tleXdvcmQ+PGtleXdvcmQ+TW9kZWxzLCBCaW9s
b2dpY2FsPC9rZXl3b3JkPjxrZXl3b3JkPk1vbGVjdWxhciBCaW9sb2d5LyptZXRob2RzPC9rZXl3
b3JkPjxrZXl3b3JkPk1vdG9yIE5ldXJvbnMvY3l0b2xvZ3kvKm1ldGFib2xpc208L2tleXdvcmQ+
PGtleXdvcmQ+TXV0YXRpb24vZ2VuZXRpY3M8L2tleXdvcmQ+PGtleXdvcmQ+TmVydmUgRGVnZW5l
cmF0aW9uL2dlbmV0aWNzLyptZXRhYm9saXNtL3BoeXNpb3BhdGhvbG9neTwva2V5d29yZD48a2V5
d29yZD5OZXVyb2dsaWEvKm1ldGFib2xpc208L2tleXdvcmQ+PGtleXdvcmQ+TmV1cm90b3hpbnMv
bWV0YWJvbGlzbTwva2V5d29yZD48a2V5d29yZD5SZWNlcHRvcnMsIEltbXVub2xvZ2ljL2dlbmV0
aWNzPC9rZXl3b3JkPjxrZXl3b3JkPlJlY2VwdG9ycywgUHJvc3RhZ2xhbmRpbi9nZW5ldGljczwv
a2V5d29yZD48a2V5d29yZD5TdXBlcm94aWRlIERpc211dGFzZS9nZW5ldGljczwva2V5d29yZD48
a2V5d29yZD5TdXBlcm94aWRlIERpc211dGFzZS0xPC9rZXl3b3JkPjwva2V5d29yZHM+PGRhdGVz
Pjx5ZWFyPjIwMDg8L3llYXI+PHB1Yi1kYXRlcz48ZGF0ZT5EZWMgNDwvZGF0ZT48L3B1Yi1kYXRl
cz48L2RhdGVzPjxpc2JuPjE4NzUtOTc3NyAoRWxlY3Ryb25pYykmI3hEOzE4NzUtOTc3NyAoTGlu
a2luZyk8L2lzYm4+PGFjY2Vzc2lvbi1udW0+MTkwNDE3ODA8L2FjY2Vzc2lvbi1udW0+PHVybHM+
PHJlbGF0ZWQtdXJscz48dXJsPmh0dHA6Ly93d3cubmNiaS5ubG0ubmloLmdvdi9wdWJtZWQvMTkw
NDE3ODA8L3VybD48L3JlbGF0ZWQtdXJscz48L3VybHM+PGVsZWN0cm9uaWMtcmVzb3VyY2UtbnVt
PjEwLjEwMTYvai5zdGVtLjIwMDguMDkuMDE3PC9lbGVjdHJvbmljLXJlc291cmNlLW51bT48L3Jl
Y29yZD48L0NpdGU+PENpdGU+PEF1dGhvcj5Pc2FmdW5lPC9BdXRob3I+PFllYXI+MjAwODwvWWVh
cj48UmVjTnVtPjQ8L1JlY051bT48cmVjb3JkPjxyZWMtbnVtYmVyPjQ8L3JlYy1udW1iZXI+PGZv
cmVpZ24ta2V5cz48a2V5IGFwcD0iRU4iIGRiLWlkPSI5ZWZ6eHJkdzVmdGR4eWVhemQ5eGFkYWI5
c3dzcjAydGE5czIiPjQ8L2tleT48L2ZvcmVpZ24ta2V5cz48cmVmLXR5cGUgbmFtZT0iSm91cm5h
bCBBcnRpY2xlIj4xNzwvcmVmLXR5cGU+PGNvbnRyaWJ1dG9ycz48YXV0aG9ycz48YXV0aG9yPk9z
YWZ1bmUsIEsuPC9hdXRob3I+PGF1dGhvcj5DYXJvbiwgTC48L2F1dGhvcj48YXV0aG9yPkJvcm93
aWFrLCBNLjwvYXV0aG9yPjxhdXRob3I+TWFydGluZXosIFIuIEouPC9hdXRob3I+PGF1dGhvcj5G
aXR6LUdlcmFsZCwgQy4gUy48L2F1dGhvcj48YXV0aG9yPlNhdG8sIFkuPC9hdXRob3I+PGF1dGhv
cj5Db3dhbiwgQy4gQS48L2F1dGhvcj48YXV0aG9yPkNoaWVuLCBLLiBSLjwvYXV0aG9yPjxhdXRo
b3I+TWVsdG9uLCBELiBBLjwvYXV0aG9yPjwvYXV0aG9ycz48L2NvbnRyaWJ1dG9ycz48YXV0aC1h
ZGRyZXNzPkhhcnZhcmQgU3RlbSBDZWxsIEluc3RpdHV0ZSwgNDIgQ2h1cmNoIFN0cmVldCwgQ2Ft
YnJpZGdlLCBNYXNzYWNodXNldHRzIDAyMTM4LCBVU0EuPC9hdXRoLWFkZHJlc3M+PHRpdGxlcz48
dGl0bGU+TWFya2VkIGRpZmZlcmVuY2VzIGluIGRpZmZlcmVudGlhdGlvbiBwcm9wZW5zaXR5IGFt
b25nIGh1bWFuIGVtYnJ5b25pYyBzdGVtIGNlbGwgbGluZXM8L3RpdGxlPjxzZWNvbmRhcnktdGl0
bGU+TmF0IEJpb3RlY2hub2w8L3NlY29uZGFyeS10aXRsZT48YWx0LXRpdGxlPk5hdHVyZSBiaW90
ZWNobm9sb2d5PC9hbHQtdGl0bGU+PC90aXRsZXM+PHBlcmlvZGljYWw+PGZ1bGwtdGl0bGU+TmF0
IEJpb3RlY2hub2w8L2Z1bGwtdGl0bGU+PGFiYnItMT5OYXR1cmUgYmlvdGVjaG5vbG9neTwvYWJi
ci0xPjwvcGVyaW9kaWNhbD48YWx0LXBlcmlvZGljYWw+PGZ1bGwtdGl0bGU+TmF0IEJpb3RlY2hu
b2w8L2Z1bGwtdGl0bGU+PGFiYnItMT5OYXR1cmUgYmlvdGVjaG5vbG9neTwvYWJici0xPjwvYWx0
LXBlcmlvZGljYWw+PHBhZ2VzPjMxMy01PC9wYWdlcz48dm9sdW1lPjI2PC92b2x1bWU+PG51bWJl
cj4zPC9udW1iZXI+PGtleXdvcmRzPjxrZXl3b3JkPkNlbGwgRGlmZmVyZW50aWF0aW9uLypwaHlz
aW9sb2d5PC9rZXl3b3JkPjxrZXl3b3JkPkNlbGwgTGluZTwva2V5d29yZD48a2V5d29yZD5FbWJy
eW9uaWMgU3RlbSBDZWxscy8qY3l0b2xvZ3kvbWV0YWJvbGlzbTwva2V5d29yZD48a2V5d29yZD5H
ZW5lIEV4cHJlc3Npb24gUHJvZmlsaW5nPC9rZXl3b3JkPjxrZXl3b3JkPkdlbmUgRXhwcmVzc2lv
biBSZWd1bGF0aW9uPC9rZXl3b3JkPjxrZXl3b3JkPkh1bWFuczwva2V5d29yZD48L2tleXdvcmRz
PjxkYXRlcz48eWVhcj4yMDA4PC95ZWFyPjxwdWItZGF0ZXM+PGRhdGU+TWFyPC9kYXRlPjwvcHVi
LWRhdGVzPjwvZGF0ZXM+PGlzYm4+MTU0Ni0xNjk2IChFbGVjdHJvbmljKSYjeEQ7MTA4Ny0wMTU2
IChMaW5raW5nKTwvaXNibj48YWNjZXNzaW9uLW51bT4xODI3ODAzNDwvYWNjZXNzaW9uLW51bT48
dXJscz48cmVsYXRlZC11cmxzPjx1cmw+aHR0cDovL3d3dy5uY2JpLm5sbS5uaWguZ292L3B1Ym1l
ZC8xODI3ODAzNDwvdXJsPjwvcmVsYXRlZC11cmxzPjwvdXJscz48ZWxlY3Ryb25pYy1yZXNvdXJj
ZS1udW0+MTAuMTAzOC9uYnQxMzgzPC9lbGVjdHJvbmljLXJlc291cmNlLW51bT48L3JlY29yZD48
L0NpdGU+PENpdGU+PEF1dGhvcj5TdW48L0F1dGhvcj48WWVhcj4yMDE4PC9ZZWFyPjxSZWNOdW0+
MzQ8L1JlY051bT48cmVjb3JkPjxyZWMtbnVtYmVyPjM0PC9yZWMtbnVtYmVyPjxmb3JlaWduLWtl
eXM+PGtleSBhcHA9IkVOIiBkYi1pZD0iOWVmenhyZHc1ZnRkeHllYXpkOXhhZGFiOXN3c3IwMnRh
OXMyIj4zNDwva2V5PjwvZm9yZWlnbi1rZXlzPjxyZWYtdHlwZSBuYW1lPSJKb3VybmFsIEFydGlj
bGUiPjE3PC9yZWYtdHlwZT48Y29udHJpYnV0b3JzPjxhdXRob3JzPjxhdXRob3I+U3VuLCBDLjwv
YXV0aG9yPjxhdXRob3I+WmhhbmcsIEouPC9hdXRob3I+PGF1dGhvcj5aaGVuZywgRC48L2F1dGhv
cj48YXV0aG9yPldhbmcsIEouPC9hdXRob3I+PGF1dGhvcj5ZYW5nLCBILjwvYXV0aG9yPjxhdXRo
b3I+WmhhbmcsIFguPC9hdXRob3I+PC9hdXRob3JzPjwvY29udHJpYnV0b3JzPjxhdXRoLWFkZHJl
c3M+QkdJIEVkdWNhdGlvbiBDZW50ZXIsIFVuaXZlcnNpdHkgb2YgQ2hpbmVzZSBBY2FkZW15IG9m
IFNjaWVuY2VzLCBTaGVuemhlbiwgQ2hpbmEuJiN4RDtCR0ktU2hlbnpoZW4sIFNoZW56aGVuLCBD
aGluYS4mI3hEO0NoaW5hIE5hdGlvbmFsIEdlbmVCYW5rLCBCR0ktU2hlbnpoZW4sIFNoZW56aGVu
LCBDaGluYS4mI3hEO0phbWVzIEQuIFdhdHNvbiBJbnN0aXR1dGUgb2YgR2Vub21lIFNjaWVuY2Vz
LCBIYW5nemhvdSwgQ2hpbmEuPC9hdXRoLWFkZHJlc3M+PHRpdGxlcz48dGl0bGU+VHJhbnNjcmlw
dG9tZSB2YXJpYXRpb25zIGFtb25nIGh1bWFuIGVtYnJ5b25pYyBzdGVtIGNlbGwgbGluZXMgYXJl
IGFzc29jaWF0ZWQgd2l0aCB0aGVpciBkaWZmZXJlbnRpYXRpb24gcHJvcGVuc2l0eTwvdGl0bGU+
PHNlY29uZGFyeS10aXRsZT5QTG9TIE9uZTwvc2Vjb25kYXJ5LXRpdGxlPjxhbHQtdGl0bGU+UGxv
UyBvbmU8L2FsdC10aXRsZT48L3RpdGxlcz48cGVyaW9kaWNhbD48ZnVsbC10aXRsZT5QTG9TIE9u
ZTwvZnVsbC10aXRsZT48YWJici0xPlBsb1Mgb25lPC9hYmJyLTE+PC9wZXJpb2RpY2FsPjxhbHQt
cGVyaW9kaWNhbD48ZnVsbC10aXRsZT5QTG9TIE9uZTwvZnVsbC10aXRsZT48YWJici0xPlBsb1Mg
b25lPC9hYmJyLTE+PC9hbHQtcGVyaW9kaWNhbD48cGFnZXM+ZTAxOTI2MjU8L3BhZ2VzPjx2b2x1
bWU+MTM8L3ZvbHVtZT48bnVtYmVyPjI8L251bWJlcj48a2V5d29yZHM+PGtleXdvcmQ+KkNlbGwg
RGlmZmVyZW50aWF0aW9uPC9rZXl3b3JkPjxrZXl3b3JkPkNlbGxzLCBDdWx0dXJlZDwva2V5d29y
ZD48a2V5d29yZD5FbWJyeW9uaWMgU3RlbSBDZWxscy9jeXRvbG9neS8qbWV0YWJvbGlzbTwva2V5
d29yZD48a2V5d29yZD5IdW1hbnM8L2tleXdvcmQ+PGtleXdvcmQ+UmVhbC1UaW1lIFBvbHltZXJh
c2UgQ2hhaW4gUmVhY3Rpb248L2tleXdvcmQ+PGtleXdvcmQ+UmV2ZXJzZSBUcmFuc2NyaXB0YXNl
IFBvbHltZXJhc2UgQ2hhaW4gUmVhY3Rpb248L2tleXdvcmQ+PGtleXdvcmQ+VHJhbnNjcmlwdGlv
biBGYWN0b3JzL21ldGFib2xpc208L2tleXdvcmQ+PGtleXdvcmQ+KlRyYW5zY3JpcHRvbWU8L2tl
eXdvcmQ+PC9rZXl3b3Jkcz48ZGF0ZXM+PHllYXI+MjAxODwveWVhcj48L2RhdGVzPjxpc2JuPjE5
MzItNjIwMyAoRWxlY3Ryb25pYykmI3hEOzE5MzItNjIwMyAoTGlua2luZyk8L2lzYm4+PGFjY2Vz
c2lvbi1udW0+Mjk0NDQxNzM8L2FjY2Vzc2lvbi1udW0+PHVybHM+PHJlbGF0ZWQtdXJscz48dXJs
Pmh0dHA6Ly93d3cubmNiaS5ubG0ubmloLmdvdi9wdWJtZWQvMjk0NDQxNzM8L3VybD48L3JlbGF0
ZWQtdXJscz48L3VybHM+PGN1c3RvbTI+NTgxMjYzODwvY3VzdG9tMj48ZWxlY3Ryb25pYy1yZXNv
dXJjZS1udW0+MTAuMTM3MS9qb3VybmFsLnBvbmUuMDE5MjYyNTwvZWxlY3Ryb25pYy1yZXNvdXJj
ZS1udW0+PC9yZWNvcmQ+PC9DaXRlPjwvRW5kTm90ZT5=
</w:fldData>
        </w:fldChar>
      </w:r>
      <w:r w:rsidR="00760061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instrText xml:space="preserve"> ADDIN EN.CITE </w:instrText>
      </w:r>
      <w:r w:rsidR="00760061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begin">
          <w:fldData xml:space="preserve">PEVuZE5vdGU+PENpdGU+PEF1dGhvcj5EaSBHaW9yZ2lvPC9BdXRob3I+PFllYXI+MjAwODwvWWVh
cj48UmVjTnVtPjM8L1JlY051bT48RGlzcGxheVRleHQ+PHN0eWxlIGZhY2U9InN1cGVyc2NyaXB0
Ij5bNi04XTwvc3R5bGU+PC9EaXNwbGF5VGV4dD48cmVjb3JkPjxyZWMtbnVtYmVyPjM8L3JlYy1u
dW1iZXI+PGZvcmVpZ24ta2V5cz48a2V5IGFwcD0iRU4iIGRiLWlkPSI5ZWZ6eHJkdzVmdGR4eWVh
emQ5eGFkYWI5c3dzcjAydGE5czIiPjM8L2tleT48L2ZvcmVpZ24ta2V5cz48cmVmLXR5cGUgbmFt
ZT0iSm91cm5hbCBBcnRpY2xlIj4xNzwvcmVmLXR5cGU+PGNvbnRyaWJ1dG9ycz48YXV0aG9ycz48
YXV0aG9yPkRpIEdpb3JnaW8sIEYuIFAuPC9hdXRob3I+PGF1dGhvcj5Cb3VsdGluZywgRy4gTC48
L2F1dGhvcj48YXV0aG9yPkJvYnJvd2ljeiwgUy48L2F1dGhvcj48YXV0aG9yPkVnZ2FuLCBLLiBD
LjwvYXV0aG9yPjwvYXV0aG9ycz48L2NvbnRyaWJ1dG9ycz48YXV0aC1hZGRyZXNzPlRoZSBIYXJ2
YXJkIFN0ZW0gQ2VsbCBJbnN0aXR1dGUsIFRoZSBTdG93ZXJzIE1lZGljYWwgSW5zdGl0dXRlLCBE
ZXBhcnRtZW50IG9mIFN0ZW0gQ2VsbCBhbmQgUmVnZW5lcmF0aXZlIEJpb2xvZ3ksIENhbWJyaWRn
ZSwgTUEgMDIxMzgsIFVTQS48L2F1dGgtYWRkcmVzcz48dGl0bGVzPjx0aXRsZT5IdW1hbiBlbWJy
eW9uaWMgc3RlbSBjZWxsLWRlcml2ZWQgbW90b3IgbmV1cm9ucyBhcmUgc2Vuc2l0aXZlIHRvIHRo
ZSB0b3hpYyBlZmZlY3Qgb2YgZ2xpYWwgY2VsbHMgY2FycnlpbmcgYW4gQUxTLWNhdXNpbmcgbXV0
YXRpb248L3RpdGxlPjxzZWNvbmRhcnktdGl0bGU+Q2VsbCBTdGVtIENlbGw8L3NlY29uZGFyeS10
aXRsZT48YWx0LXRpdGxlPkNlbGwgc3RlbSBjZWxsPC9hbHQtdGl0bGU+PC90aXRsZXM+PHBlcmlv
ZGljYWw+PGZ1bGwtdGl0bGU+Q2VsbCBTdGVtIENlbGw8L2Z1bGwtdGl0bGU+PGFiYnItMT5DZWxs
IHN0ZW0gY2VsbDwvYWJici0xPjwvcGVyaW9kaWNhbD48YWx0LXBlcmlvZGljYWw+PGZ1bGwtdGl0
bGU+Q2VsbCBTdGVtIENlbGw8L2Z1bGwtdGl0bGU+PGFiYnItMT5DZWxsIHN0ZW0gY2VsbDwvYWJi
ci0xPjwvYWx0LXBlcmlvZGljYWw+PHBhZ2VzPjYzNy00ODwvcGFnZXM+PHZvbHVtZT4zPC92b2x1
bWU+PG51bWJlcj42PC9udW1iZXI+PGtleXdvcmRzPjxrZXl3b3JkPkFteW90cm9waGljIExhdGVy
YWwgU2NsZXJvc2lzL2dlbmV0aWNzLyptZXRhYm9saXNtL3BoeXNpb3BhdGhvbG9neTwva2V5d29y
ZD48a2V5d29yZD5BbmltYWxzPC9rZXl3b3JkPjxrZXl3b3JkPkFuaW1hbHMsIE5ld2Jvcm48L2tl
eXdvcmQ+PGtleXdvcmQ+Q2VsbCBDb21tdW5pY2F0aW9uL2dlbmV0aWNzPC9rZXl3b3JkPjxrZXl3
b3JkPkNlbGwgQ3VsdHVyZSBUZWNobmlxdWVzL21ldGhvZHM8L2tleXdvcmQ+PGtleXdvcmQ+Q2Vs
bCBEaWZmZXJlbnRpYXRpb24vZ2VuZXRpY3M8L2tleXdvcmQ+PGtleXdvcmQ+Q2VsbCBMaW5lPC9r
ZXl3b3JkPjxrZXl3b3JkPkNlbGwgU3Vydml2YWwvZ2VuZXRpY3M8L2tleXdvcmQ+PGtleXdvcmQ+
Q2VsbHMsIEN1bHR1cmVkPC9rZXl3b3JkPjxrZXl3b3JkPkNvY3VsdHVyZSBUZWNobmlxdWVzPC9r
ZXl3b3JkPjxrZXl3b3JkPkVtYnJ5b25pYyBTdGVtIENlbGxzL2N5dG9sb2d5LyptZXRhYm9saXNt
PC9rZXl3b3JkPjxrZXl3b3JkPkh1bWFuczwva2V5d29yZD48a2V5d29yZD5NaWNlPC9rZXl3b3Jk
PjxrZXl3b3JkPk1pY2UsIFRyYW5zZ2VuaWM8L2tleXdvcmQ+PGtleXdvcmQ+TW9kZWxzLCBCaW9s
b2dpY2FsPC9rZXl3b3JkPjxrZXl3b3JkPk1vbGVjdWxhciBCaW9sb2d5LyptZXRob2RzPC9rZXl3
b3JkPjxrZXl3b3JkPk1vdG9yIE5ldXJvbnMvY3l0b2xvZ3kvKm1ldGFib2xpc208L2tleXdvcmQ+
PGtleXdvcmQ+TXV0YXRpb24vZ2VuZXRpY3M8L2tleXdvcmQ+PGtleXdvcmQ+TmVydmUgRGVnZW5l
cmF0aW9uL2dlbmV0aWNzLyptZXRhYm9saXNtL3BoeXNpb3BhdGhvbG9neTwva2V5d29yZD48a2V5
d29yZD5OZXVyb2dsaWEvKm1ldGFib2xpc208L2tleXdvcmQ+PGtleXdvcmQ+TmV1cm90b3hpbnMv
bWV0YWJvbGlzbTwva2V5d29yZD48a2V5d29yZD5SZWNlcHRvcnMsIEltbXVub2xvZ2ljL2dlbmV0
aWNzPC9rZXl3b3JkPjxrZXl3b3JkPlJlY2VwdG9ycywgUHJvc3RhZ2xhbmRpbi9nZW5ldGljczwv
a2V5d29yZD48a2V5d29yZD5TdXBlcm94aWRlIERpc211dGFzZS9nZW5ldGljczwva2V5d29yZD48
a2V5d29yZD5TdXBlcm94aWRlIERpc211dGFzZS0xPC9rZXl3b3JkPjwva2V5d29yZHM+PGRhdGVz
Pjx5ZWFyPjIwMDg8L3llYXI+PHB1Yi1kYXRlcz48ZGF0ZT5EZWMgNDwvZGF0ZT48L3B1Yi1kYXRl
cz48L2RhdGVzPjxpc2JuPjE4NzUtOTc3NyAoRWxlY3Ryb25pYykmI3hEOzE4NzUtOTc3NyAoTGlu
a2luZyk8L2lzYm4+PGFjY2Vzc2lvbi1udW0+MTkwNDE3ODA8L2FjY2Vzc2lvbi1udW0+PHVybHM+
PHJlbGF0ZWQtdXJscz48dXJsPmh0dHA6Ly93d3cubmNiaS5ubG0ubmloLmdvdi9wdWJtZWQvMTkw
NDE3ODA8L3VybD48L3JlbGF0ZWQtdXJscz48L3VybHM+PGVsZWN0cm9uaWMtcmVzb3VyY2UtbnVt
PjEwLjEwMTYvai5zdGVtLjIwMDguMDkuMDE3PC9lbGVjdHJvbmljLXJlc291cmNlLW51bT48L3Jl
Y29yZD48L0NpdGU+PENpdGU+PEF1dGhvcj5Pc2FmdW5lPC9BdXRob3I+PFllYXI+MjAwODwvWWVh
cj48UmVjTnVtPjQ8L1JlY051bT48cmVjb3JkPjxyZWMtbnVtYmVyPjQ8L3JlYy1udW1iZXI+PGZv
cmVpZ24ta2V5cz48a2V5IGFwcD0iRU4iIGRiLWlkPSI5ZWZ6eHJkdzVmdGR4eWVhemQ5eGFkYWI5
c3dzcjAydGE5czIiPjQ8L2tleT48L2ZvcmVpZ24ta2V5cz48cmVmLXR5cGUgbmFtZT0iSm91cm5h
bCBBcnRpY2xlIj4xNzwvcmVmLXR5cGU+PGNvbnRyaWJ1dG9ycz48YXV0aG9ycz48YXV0aG9yPk9z
YWZ1bmUsIEsuPC9hdXRob3I+PGF1dGhvcj5DYXJvbiwgTC48L2F1dGhvcj48YXV0aG9yPkJvcm93
aWFrLCBNLjwvYXV0aG9yPjxhdXRob3I+TWFydGluZXosIFIuIEouPC9hdXRob3I+PGF1dGhvcj5G
aXR6LUdlcmFsZCwgQy4gUy48L2F1dGhvcj48YXV0aG9yPlNhdG8sIFkuPC9hdXRob3I+PGF1dGhv
cj5Db3dhbiwgQy4gQS48L2F1dGhvcj48YXV0aG9yPkNoaWVuLCBLLiBSLjwvYXV0aG9yPjxhdXRo
b3I+TWVsdG9uLCBELiBBLjwvYXV0aG9yPjwvYXV0aG9ycz48L2NvbnRyaWJ1dG9ycz48YXV0aC1h
ZGRyZXNzPkhhcnZhcmQgU3RlbSBDZWxsIEluc3RpdHV0ZSwgNDIgQ2h1cmNoIFN0cmVldCwgQ2Ft
YnJpZGdlLCBNYXNzYWNodXNldHRzIDAyMTM4LCBVU0EuPC9hdXRoLWFkZHJlc3M+PHRpdGxlcz48
dGl0bGU+TWFya2VkIGRpZmZlcmVuY2VzIGluIGRpZmZlcmVudGlhdGlvbiBwcm9wZW5zaXR5IGFt
b25nIGh1bWFuIGVtYnJ5b25pYyBzdGVtIGNlbGwgbGluZXM8L3RpdGxlPjxzZWNvbmRhcnktdGl0
bGU+TmF0IEJpb3RlY2hub2w8L3NlY29uZGFyeS10aXRsZT48YWx0LXRpdGxlPk5hdHVyZSBiaW90
ZWNobm9sb2d5PC9hbHQtdGl0bGU+PC90aXRsZXM+PHBlcmlvZGljYWw+PGZ1bGwtdGl0bGU+TmF0
IEJpb3RlY2hub2w8L2Z1bGwtdGl0bGU+PGFiYnItMT5OYXR1cmUgYmlvdGVjaG5vbG9neTwvYWJi
ci0xPjwvcGVyaW9kaWNhbD48YWx0LXBlcmlvZGljYWw+PGZ1bGwtdGl0bGU+TmF0IEJpb3RlY2hu
b2w8L2Z1bGwtdGl0bGU+PGFiYnItMT5OYXR1cmUgYmlvdGVjaG5vbG9neTwvYWJici0xPjwvYWx0
LXBlcmlvZGljYWw+PHBhZ2VzPjMxMy01PC9wYWdlcz48dm9sdW1lPjI2PC92b2x1bWU+PG51bWJl
cj4zPC9udW1iZXI+PGtleXdvcmRzPjxrZXl3b3JkPkNlbGwgRGlmZmVyZW50aWF0aW9uLypwaHlz
aW9sb2d5PC9rZXl3b3JkPjxrZXl3b3JkPkNlbGwgTGluZTwva2V5d29yZD48a2V5d29yZD5FbWJy
eW9uaWMgU3RlbSBDZWxscy8qY3l0b2xvZ3kvbWV0YWJvbGlzbTwva2V5d29yZD48a2V5d29yZD5H
ZW5lIEV4cHJlc3Npb24gUHJvZmlsaW5nPC9rZXl3b3JkPjxrZXl3b3JkPkdlbmUgRXhwcmVzc2lv
biBSZWd1bGF0aW9uPC9rZXl3b3JkPjxrZXl3b3JkPkh1bWFuczwva2V5d29yZD48L2tleXdvcmRz
PjxkYXRlcz48eWVhcj4yMDA4PC95ZWFyPjxwdWItZGF0ZXM+PGRhdGU+TWFyPC9kYXRlPjwvcHVi
LWRhdGVzPjwvZGF0ZXM+PGlzYm4+MTU0Ni0xNjk2IChFbGVjdHJvbmljKSYjeEQ7MTA4Ny0wMTU2
IChMaW5raW5nKTwvaXNibj48YWNjZXNzaW9uLW51bT4xODI3ODAzNDwvYWNjZXNzaW9uLW51bT48
dXJscz48cmVsYXRlZC11cmxzPjx1cmw+aHR0cDovL3d3dy5uY2JpLm5sbS5uaWguZ292L3B1Ym1l
ZC8xODI3ODAzNDwvdXJsPjwvcmVsYXRlZC11cmxzPjwvdXJscz48ZWxlY3Ryb25pYy1yZXNvdXJj
ZS1udW0+MTAuMTAzOC9uYnQxMzgzPC9lbGVjdHJvbmljLXJlc291cmNlLW51bT48L3JlY29yZD48
L0NpdGU+PENpdGU+PEF1dGhvcj5TdW48L0F1dGhvcj48WWVhcj4yMDE4PC9ZZWFyPjxSZWNOdW0+
MzQ8L1JlY051bT48cmVjb3JkPjxyZWMtbnVtYmVyPjM0PC9yZWMtbnVtYmVyPjxmb3JlaWduLWtl
eXM+PGtleSBhcHA9IkVOIiBkYi1pZD0iOWVmenhyZHc1ZnRkeHllYXpkOXhhZGFiOXN3c3IwMnRh
OXMyIj4zNDwva2V5PjwvZm9yZWlnbi1rZXlzPjxyZWYtdHlwZSBuYW1lPSJKb3VybmFsIEFydGlj
bGUiPjE3PC9yZWYtdHlwZT48Y29udHJpYnV0b3JzPjxhdXRob3JzPjxhdXRob3I+U3VuLCBDLjwv
YXV0aG9yPjxhdXRob3I+WmhhbmcsIEouPC9hdXRob3I+PGF1dGhvcj5aaGVuZywgRC48L2F1dGhv
cj48YXV0aG9yPldhbmcsIEouPC9hdXRob3I+PGF1dGhvcj5ZYW5nLCBILjwvYXV0aG9yPjxhdXRo
b3I+WmhhbmcsIFguPC9hdXRob3I+PC9hdXRob3JzPjwvY29udHJpYnV0b3JzPjxhdXRoLWFkZHJl
c3M+QkdJIEVkdWNhdGlvbiBDZW50ZXIsIFVuaXZlcnNpdHkgb2YgQ2hpbmVzZSBBY2FkZW15IG9m
IFNjaWVuY2VzLCBTaGVuemhlbiwgQ2hpbmEuJiN4RDtCR0ktU2hlbnpoZW4sIFNoZW56aGVuLCBD
aGluYS4mI3hEO0NoaW5hIE5hdGlvbmFsIEdlbmVCYW5rLCBCR0ktU2hlbnpoZW4sIFNoZW56aGVu
LCBDaGluYS4mI3hEO0phbWVzIEQuIFdhdHNvbiBJbnN0aXR1dGUgb2YgR2Vub21lIFNjaWVuY2Vz
LCBIYW5nemhvdSwgQ2hpbmEuPC9hdXRoLWFkZHJlc3M+PHRpdGxlcz48dGl0bGU+VHJhbnNjcmlw
dG9tZSB2YXJpYXRpb25zIGFtb25nIGh1bWFuIGVtYnJ5b25pYyBzdGVtIGNlbGwgbGluZXMgYXJl
IGFzc29jaWF0ZWQgd2l0aCB0aGVpciBkaWZmZXJlbnRpYXRpb24gcHJvcGVuc2l0eTwvdGl0bGU+
PHNlY29uZGFyeS10aXRsZT5QTG9TIE9uZTwvc2Vjb25kYXJ5LXRpdGxlPjxhbHQtdGl0bGU+UGxv
UyBvbmU8L2FsdC10aXRsZT48L3RpdGxlcz48cGVyaW9kaWNhbD48ZnVsbC10aXRsZT5QTG9TIE9u
ZTwvZnVsbC10aXRsZT48YWJici0xPlBsb1Mgb25lPC9hYmJyLTE+PC9wZXJpb2RpY2FsPjxhbHQt
cGVyaW9kaWNhbD48ZnVsbC10aXRsZT5QTG9TIE9uZTwvZnVsbC10aXRsZT48YWJici0xPlBsb1Mg
b25lPC9hYmJyLTE+PC9hbHQtcGVyaW9kaWNhbD48cGFnZXM+ZTAxOTI2MjU8L3BhZ2VzPjx2b2x1
bWU+MTM8L3ZvbHVtZT48bnVtYmVyPjI8L251bWJlcj48a2V5d29yZHM+PGtleXdvcmQ+KkNlbGwg
RGlmZmVyZW50aWF0aW9uPC9rZXl3b3JkPjxrZXl3b3JkPkNlbGxzLCBDdWx0dXJlZDwva2V5d29y
ZD48a2V5d29yZD5FbWJyeW9uaWMgU3RlbSBDZWxscy9jeXRvbG9neS8qbWV0YWJvbGlzbTwva2V5
d29yZD48a2V5d29yZD5IdW1hbnM8L2tleXdvcmQ+PGtleXdvcmQ+UmVhbC1UaW1lIFBvbHltZXJh
c2UgQ2hhaW4gUmVhY3Rpb248L2tleXdvcmQ+PGtleXdvcmQ+UmV2ZXJzZSBUcmFuc2NyaXB0YXNl
IFBvbHltZXJhc2UgQ2hhaW4gUmVhY3Rpb248L2tleXdvcmQ+PGtleXdvcmQ+VHJhbnNjcmlwdGlv
biBGYWN0b3JzL21ldGFib2xpc208L2tleXdvcmQ+PGtleXdvcmQ+KlRyYW5zY3JpcHRvbWU8L2tl
eXdvcmQ+PC9rZXl3b3Jkcz48ZGF0ZXM+PHllYXI+MjAxODwveWVhcj48L2RhdGVzPjxpc2JuPjE5
MzItNjIwMyAoRWxlY3Ryb25pYykmI3hEOzE5MzItNjIwMyAoTGlua2luZyk8L2lzYm4+PGFjY2Vz
c2lvbi1udW0+Mjk0NDQxNzM8L2FjY2Vzc2lvbi1udW0+PHVybHM+PHJlbGF0ZWQtdXJscz48dXJs
Pmh0dHA6Ly93d3cubmNiaS5ubG0ubmloLmdvdi9wdWJtZWQvMjk0NDQxNzM8L3VybD48L3JlbGF0
ZWQtdXJscz48L3VybHM+PGN1c3RvbTI+NTgxMjYzODwvY3VzdG9tMj48ZWxlY3Ryb25pYy1yZXNv
dXJjZS1udW0+MTAuMTM3MS9qb3VybmFsLnBvbmUuMDE5MjYyNTwvZWxlY3Ryb25pYy1yZXNvdXJj
ZS1udW0+PC9yZWNvcmQ+PC9DaXRlPjwvRW5kTm90ZT5=
</w:fldData>
        </w:fldChar>
      </w:r>
      <w:r w:rsidR="00760061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instrText xml:space="preserve"> ADDIN EN.CITE.DATA </w:instrText>
      </w:r>
      <w:r w:rsidR="00760061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</w:r>
      <w:r w:rsidR="00760061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end"/>
      </w:r>
      <w:r w:rsidR="00261CC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</w:r>
      <w:r w:rsidR="00261CC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separate"/>
      </w:r>
      <w:r w:rsidR="00760061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</w:t>
      </w:r>
      <w:hyperlink w:anchor="_ENREF_6" w:tooltip="Di Giorgio, 2008 #3" w:history="1">
        <w:r w:rsidR="00621228" w:rsidRPr="00C94315">
          <w:rPr>
            <w:rFonts w:ascii="Book Antiqua" w:hAnsi="Book Antiqua" w:cs="Times New Roman"/>
            <w:color w:val="000000" w:themeColor="text1"/>
            <w:kern w:val="0"/>
            <w:sz w:val="24"/>
            <w:szCs w:val="24"/>
            <w:vertAlign w:val="superscript"/>
          </w:rPr>
          <w:t>6-8</w:t>
        </w:r>
      </w:hyperlink>
      <w:r w:rsidR="00760061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]</w:t>
      </w:r>
      <w:r w:rsidR="00261CC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end"/>
      </w:r>
      <w:r w:rsidR="000B527F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</w:t>
      </w:r>
      <w:r w:rsidR="000448B4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nd </w:t>
      </w:r>
      <w:r w:rsidR="00C84736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no </w:t>
      </w:r>
      <w:r w:rsidR="00BC796B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single </w:t>
      </w:r>
      <w:r w:rsidR="00C84736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cell</w:t>
      </w:r>
      <w:r w:rsidR="00920325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line</w:t>
      </w:r>
      <w:r w:rsidR="00C84736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E24334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can</w:t>
      </w:r>
      <w:r w:rsidR="000448B4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uniformly differentiate into all lineages</w:t>
      </w:r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. </w:t>
      </w:r>
      <w:r w:rsidR="00C84736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D</w:t>
      </w:r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ifferences among </w:t>
      </w:r>
      <w:proofErr w:type="spellStart"/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hPSC</w:t>
      </w:r>
      <w:proofErr w:type="spellEnd"/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lines mainly in</w:t>
      </w:r>
      <w:r w:rsidR="00C84736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clude</w:t>
      </w:r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DNA methylation</w:t>
      </w:r>
      <w:r w:rsidR="00261CC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begin">
          <w:fldData xml:space="preserve">PEVuZE5vdGU+PENpdGU+PEF1dGhvcj5LaW08L0F1dGhvcj48WWVhcj4yMDExPC9ZZWFyPjxSZWNO
dW0+MTE8L1JlY051bT48RGlzcGxheVRleHQ+PHN0eWxlIGZhY2U9InN1cGVyc2NyaXB0Ij5bOS0x
M108L3N0eWxlPjwvRGlzcGxheVRleHQ+PHJlY29yZD48cmVjLW51bWJlcj4xMTwvcmVjLW51bWJl
cj48Zm9yZWlnbi1rZXlzPjxrZXkgYXBwPSJFTiIgZGItaWQ9IjllZnp4cmR3NWZ0ZHh5ZWF6ZDl4
YWRhYjlzd3NyMDJ0YTlzMiI+MTE8L2tleT48L2ZvcmVpZ24ta2V5cz48cmVmLXR5cGUgbmFtZT0i
Sm91cm5hbCBBcnRpY2xlIj4xNzwvcmVmLXR5cGU+PGNvbnRyaWJ1dG9ycz48YXV0aG9ycz48YXV0
aG9yPktpbSwgSy48L2F1dGhvcj48YXV0aG9yPlpoYW8sIFIuPC9hdXRob3I+PGF1dGhvcj5Eb2ks
IEEuPC9hdXRob3I+PGF1dGhvcj5OZywgSy48L2F1dGhvcj48YXV0aG9yPlVudGVybmFlaHJlciwg
Si48L2F1dGhvcj48YXV0aG9yPkNhaGFuLCBQLjwvYXV0aG9yPjxhdXRob3I+SHVvLCBILjwvYXV0
aG9yPjxhdXRob3I+TG9oLCBZLiBILjwvYXV0aG9yPjxhdXRob3I+QXJ5ZWUsIE0uIEouPC9hdXRo
b3I+PGF1dGhvcj5MZW5zY2gsIE0uIFcuPC9hdXRob3I+PGF1dGhvcj5MaSwgSC48L2F1dGhvcj48
YXV0aG9yPkNvbGxpbnMsIEouIEouPC9hdXRob3I+PGF1dGhvcj5GZWluYmVyZywgQS4gUC48L2F1
dGhvcj48YXV0aG9yPkRhbGV5LCBHLiBRLjwvYXV0aG9yPjwvYXV0aG9ycz48L2NvbnRyaWJ1dG9y
cz48YXV0aC1hZGRyZXNzPlN0ZW0gQ2VsbCBUcmFuc3BsYW50YXRpb24gUHJvZ3JhbSwgRGl2aXNp
b24gb2YgUGVkaWF0cmljIEhlbWF0b2xvZ3kvT25jb2xvZ3ksIE1hbnRvbiBDZW50ZXIgZm9yIE9y
cGhhbiBEaXNlYXNlIFJlc2VhcmNoLCBIb3dhcmQgSHVnaGVzIE1lZGljYWwgSW5zdGl0dXRlLCBD
aGlsZHJlbiZhcG9zO3MgSG9zcGl0YWwgQm9zdG9uIGFuZCBEYW5hLUZhcmJlciBDYW5jZXIgSW5z
dGl0dXRlLCBCb3N0b24sIE1hc3NhY2h1c2V0dHMsIFVTQS48L2F1dGgtYWRkcmVzcz48dGl0bGVz
Pjx0aXRsZT5Eb25vciBjZWxsIHR5cGUgY2FuIGluZmx1ZW5jZSB0aGUgZXBpZ2Vub21lIGFuZCBk
aWZmZXJlbnRpYXRpb24gcG90ZW50aWFsIG9mIGh1bWFuIGluZHVjZWQgcGx1cmlwb3RlbnQgc3Rl
bSBjZWxsczwvdGl0bGU+PHNlY29uZGFyeS10aXRsZT5OYXQgQmlvdGVjaG5vbDwvc2Vjb25kYXJ5
LXRpdGxlPjxhbHQtdGl0bGU+TmF0dXJlIGJpb3RlY2hub2xvZ3k8L2FsdC10aXRsZT48L3RpdGxl
cz48cGVyaW9kaWNhbD48ZnVsbC10aXRsZT5OYXQgQmlvdGVjaG5vbDwvZnVsbC10aXRsZT48YWJi
ci0xPk5hdHVyZSBiaW90ZWNobm9sb2d5PC9hYmJyLTE+PC9wZXJpb2RpY2FsPjxhbHQtcGVyaW9k
aWNhbD48ZnVsbC10aXRsZT5OYXQgQmlvdGVjaG5vbDwvZnVsbC10aXRsZT48YWJici0xPk5hdHVy
ZSBiaW90ZWNobm9sb2d5PC9hYmJyLTE+PC9hbHQtcGVyaW9kaWNhbD48cGFnZXM+MTExNy05PC9w
YWdlcz48dm9sdW1lPjI5PC92b2x1bWU+PG51bWJlcj4xMjwvbnVtYmVyPjxrZXl3b3Jkcz48a2V5
d29yZD4qQ2VsbCBEaWZmZXJlbnRpYXRpb248L2tleXdvcmQ+PGtleXdvcmQ+KkNlbGwgTGluZWFn
ZTwva2V5d29yZD48a2V5d29yZD4qRE5BIE1ldGh5bGF0aW9uPC9rZXl3b3JkPjxrZXl3b3JkPipF
cGlnZW5lc2lzLCBHZW5ldGljPC9rZXl3b3JkPjxrZXl3b3JkPkZldGFsIEJsb29kL2N5dG9sb2d5
LyptZXRhYm9saXNtPC9rZXl3b3JkPjxrZXl3b3JkPkdlbmUgRXhwcmVzc2lvbiBSZWd1bGF0aW9u
PC9rZXl3b3JkPjxrZXl3b3JkPkdlbm9tZSwgSHVtYW48L2tleXdvcmQ+PGtleXdvcmQ+SHVtYW5z
PC9rZXl3b3JkPjxrZXl3b3JkPkluZHVjZWQgUGx1cmlwb3RlbnQgU3RlbSBDZWxscy9jeXRvbG9n
eS8qbWV0YWJvbGlzbTwva2V5d29yZD48a2V5d29yZD5LZXJhdGlub2N5dGVzL2N5dG9sb2d5Lypt
ZXRhYm9saXNtPC9rZXl3b3JkPjxrZXl3b3JkPk1pY3JvYXJyYXkgQW5hbHlzaXM8L2tleXdvcmQ+
PC9rZXl3b3Jkcz48ZGF0ZXM+PHllYXI+MjAxMTwveWVhcj48cHViLWRhdGVzPjxkYXRlPk5vdiAy
NzwvZGF0ZT48L3B1Yi1kYXRlcz48L2RhdGVzPjxpc2JuPjE1NDYtMTY5NiAoRWxlY3Ryb25pYykm
I3hEOzEwODctMDE1NiAoTGlua2luZyk8L2lzYm4+PGFjY2Vzc2lvbi1udW0+MjIxMTk3NDA8L2Fj
Y2Vzc2lvbi1udW0+PHVybHM+PHJlbGF0ZWQtdXJscz48dXJsPmh0dHA6Ly93d3cubmNiaS5ubG0u
bmloLmdvdi9wdWJtZWQvMjIxMTk3NDA8L3VybD48L3JlbGF0ZWQtdXJscz48L3VybHM+PGN1c3Rv
bTI+MzM1NzMxMDwvY3VzdG9tMj48ZWxlY3Ryb25pYy1yZXNvdXJjZS1udW0+MTAuMTAzOC9uYnQu
MjA1MjwvZWxlY3Ryb25pYy1yZXNvdXJjZS1udW0+PC9yZWNvcmQ+PC9DaXRlPjxDaXRlPjxBdXRo
b3I+RG9ybjwvQXV0aG9yPjxZZWFyPjIwMTU8L1llYXI+PFJlY051bT4xMDwvUmVjTnVtPjxyZWNv
cmQ+PHJlYy1udW1iZXI+MTA8L3JlYy1udW1iZXI+PGZvcmVpZ24ta2V5cz48a2V5IGFwcD0iRU4i
IGRiLWlkPSI5ZWZ6eHJkdzVmdGR4eWVhemQ5eGFkYWI5c3dzcjAydGE5czIiPjEwPC9rZXk+PC9m
b3JlaWduLWtleXM+PHJlZi10eXBlIG5hbWU9IkpvdXJuYWwgQXJ0aWNsZSI+MTc8L3JlZi10eXBl
Pjxjb250cmlidXRvcnM+PGF1dGhvcnM+PGF1dGhvcj5Eb3JuLCBJLjwvYXV0aG9yPjxhdXRob3I+
S2xpY2gsIEsuPC9hdXRob3I+PGF1dGhvcj5BcmF1em8tQnJhdm8sIE0uIEouPC9hdXRob3I+PGF1
dGhvcj5SYWRzdGFhaywgTS48L2F1dGhvcj48YXV0aG9yPlNhbnRvdXJsaWRpcywgUy48L2F1dGhv
cj48YXV0aG9yPkdoYW5qYXRpLCBGLjwvYXV0aG9yPjxhdXRob3I+UmFka2UsIFQuIEYuPC9hdXRo
b3I+PGF1dGhvcj5Qc2F0aGFraSwgTy4gRS48L2F1dGhvcj48YXV0aG9yPkhhcmd1cywgRy48L2F1
dGhvcj48YXV0aG9yPktyYW1lciwgSi48L2F1dGhvcj48YXV0aG9yPkVpbmhhdXMsIE0uPC9hdXRo
b3I+PGF1dGhvcj5LaW0sIEouIEIuPC9hdXRob3I+PGF1dGhvcj5Lb2dsZXIsIEcuPC9hdXRob3I+
PGF1dGhvcj5XZXJuZXQsIFAuPC9hdXRob3I+PGF1dGhvcj5TY2hvbGVyLCBILiBSLjwvYXV0aG9y
PjxhdXRob3I+U2NobGVua2UsIFAuPC9hdXRob3I+PGF1dGhvcj5aYWVocmVzLCBILjwvYXV0aG9y
PjwvYXV0aG9ycz48L2NvbnRyaWJ1dG9ycz48YXV0aC1hZGRyZXNzPk1heCBQbGFuY2sgSW5zdGl0
dXRlIGZvciBNb2xlY3VsYXIgQmlvbWVkaWNpbmUsIE11bnN0ZXIsIEdlcm1hbnkgUGVkaWF0cmlj
IEhlbWF0b2xvZ3kgYW5kIE9uY29sb2d5LCBVbml2ZXJzaXR5IEhvc3BpdGFsIE11bnN0ZXIsIEdl
cm1hbnkgaXNhYmVsLmRvcm5AbXBpLW11ZW5zdGVyLm1wZy5kZSBob2xtLnphZWhyZXNAbXBpLW11
ZW5zdGVyLm1wZy5kZS4mI3hEO01heCBQbGFuY2sgSW5zdGl0dXRlIGZvciBNb2xlY3VsYXIgQmlv
bWVkaWNpbmUsIE11bnN0ZXIsIEdlcm1hbnkgSW5zdGl0dXRlIGZvciBUcmFuc2Z1c2lvbiBNZWRp
Y2luZSBhbmQgVHJhbnNwbGFudGF0aW9uIEltbXVub2xvZ3ksIFVuaXZlcnNpdHkgSG9zcGl0YWwg
TXVuc3RlciwgR2VybWFueS4mI3hEO0dyb3VwIG9mIENvbXB1dGF0aW9uYWwgQmlvbG9neSBhbmQg
U3lzdGVtcyBCaW9tZWRpY2luZSwgQmlvZG9ub3N0aWEgSGVhbHRoIFJlc2VhcmNoIEluc3RpdHV0
ZSwgU2FuIFNlYmFzdGlhbiwgU3BhaW4gSUtFUkJBU1FVRSwgQmFzcXVlIEZvdW5kYXRpb24gZm9y
IFNjaWVuY2UsIEJpbGJhbywgU3BhaW4uJiN4RDtNYXggUGxhbmNrIEluc3RpdHV0ZSBmb3IgTW9s
ZWN1bGFyIEJpb21lZGljaW5lLCBNdW5zdGVyLCBHZXJtYW55LiYjeEQ7SW5zdGl0dXRlIGZvciBU
cmFuc3BsYW50YXRpb24gRGlhZ25vc3RpY3MgYW5kIENlbGwgVGhlcmFwZXV0aWNzLCBIZWlucmlj
aC1IZWluZS1Vbml2ZXJzaXR5IER1c3NlbGRvcmYsIEdlcm1hbnkuJiN4RDtNYXggUGxhbmNrIElu
c3RpdHV0ZSBmb3IgTW9sZWN1bGFyIEJpb21lZGljaW5lLCBNdW5zdGVyLCBHZXJtYW55IEluc3Rp
dHV0ZSBmb3IgTmV1cm9wYXRob2xvZ3ksIFVuaXZlcnNpdHkgSG9zcGl0YWwgTXVuc3RlciwgR2Vy
bWFueS4mI3hEO01lZGljYWwgRGVwYXJ0bWVudCBJLCBVbml2ZXJzaXR5IG9mIEx1YmVjaywgR2Vy
bWFueSBMQURSIEdtYkgsIEdlZXN0aGFjaHQsIEdlcm1hbnkuJiN4RDtMQURSIEdtYkgsIEdlZXN0
aGFjaHQsIEdlcm1hbnkuJiN4RDtVTklTVCwgVWxzYW4gTmF0aW9uYWwgSW5zdGl0dXRlIG9mIFNj
aWVuY2UgYW5kIFRlY2hub2xvZ3ksIFVsc2FuLCBSZXB1YmxpYyBvZiBLb3JlYS4mI3hEO01heCBQ
bGFuY2sgSW5zdGl0dXRlIGZvciBNb2xlY3VsYXIgQmlvbWVkaWNpbmUsIE11bnN0ZXIsIEdlcm1h
bnkgRmFjdWx0eSBvZiBNZWRpY2luZSwgVW5pdmVyc2l0eSBvZiBNdW5zdGVyLCBHZXJtYW55LiYj
eEQ7SW5zdGl0dXRlIGZvciBUcmFuc2Z1c2lvbiBNZWRpY2luZSBhbmQgVHJhbnNwbGFudGF0aW9u
IEltbXVub2xvZ3ksIFVuaXZlcnNpdHkgSG9zcGl0YWwgTXVuc3RlciwgR2VybWFueSBDbGluaWNz
IGZvciBCbG9vZCBHcm91cCBTZXJvbG9neSBhbmQgVHJhbnNmdXNpb24gTWVkaWNpbmUsIE1lZGlj
YWwgVW5pdmVyc2l0eSBHcmF6LCBBdXN0cmlhLiYjeEQ7TWF4IFBsYW5jayBJbnN0aXR1dGUgZm9y
IE1vbGVjdWxhciBCaW9tZWRpY2luZSwgTXVuc3RlciwgR2VybWFueSBpc2FiZWwuZG9ybkBtcGkt
bXVlbnN0ZXIubXBnLmRlIGhvbG0uemFlaHJlc0BtcGktbXVlbnN0ZXIubXBnLmRlLjwvYXV0aC1h
ZGRyZXNzPjx0aXRsZXM+PHRpdGxlPkVyeXRocm9pZCBkaWZmZXJlbnRpYXRpb24gb2YgaHVtYW4g
aW5kdWNlZCBwbHVyaXBvdGVudCBzdGVtIGNlbGxzIGlzIGluZGVwZW5kZW50IG9mIGRvbm9yIGNl
bGwgdHlwZSBvZiBvcmlnaW48L3RpdGxlPjxzZWNvbmRhcnktdGl0bGU+SGFlbWF0b2xvZ2ljYTwv
c2Vjb25kYXJ5LXRpdGxlPjxhbHQtdGl0bGU+SGFlbWF0b2xvZ2ljYTwvYWx0LXRpdGxlPjwvdGl0
bGVzPjxwZXJpb2RpY2FsPjxmdWxsLXRpdGxlPkhhZW1hdG9sb2dpY2E8L2Z1bGwtdGl0bGU+PGFi
YnItMT5IYWVtYXRvbG9naWNhPC9hYmJyLTE+PC9wZXJpb2RpY2FsPjxhbHQtcGVyaW9kaWNhbD48
ZnVsbC10aXRsZT5IYWVtYXRvbG9naWNhPC9mdWxsLXRpdGxlPjxhYmJyLTE+SGFlbWF0b2xvZ2lj
YTwvYWJici0xPjwvYWx0LXBlcmlvZGljYWw+PHBhZ2VzPjMyLTQxPC9wYWdlcz48dm9sdW1lPjEw
MDwvdm9sdW1lPjxudW1iZXI+MTwvbnVtYmVyPjxrZXl3b3Jkcz48a2V5d29yZD5CaW9tYXJrZXJz
L21ldGFib2xpc208L2tleXdvcmQ+PGtleXdvcmQ+KkNlbGwgRGlmZmVyZW50aWF0aW9uPC9rZXl3
b3JkPjxrZXl3b3JkPkROQSBNZXRoeWxhdGlvbjwva2V5d29yZD48a2V5d29yZD5FcGlnZW5vbWlj
czwva2V5d29yZD48a2V5d29yZD5Fcnl0aHJvaWQgQ2VsbHMvKmN5dG9sb2d5L21ldGFib2xpc208
L2tleXdvcmQ+PGtleXdvcmQ+RmV0YWwgQmxvb2QvKmN5dG9sb2d5L21ldGFib2xpc208L2tleXdv
cmQ+PGtleXdvcmQ+Rmlicm9ibGFzdHMvY3l0b2xvZ3kvbWV0YWJvbGlzbTwva2V5d29yZD48a2V5
d29yZD5HZW5lIEV4cHJlc3Npb24gUHJvZmlsaW5nPC9rZXl3b3JkPjxrZXl3b3JkPkhlbWF0b3Bv
aWV0aWMgU3RlbSBDZWxscy8qY3l0b2xvZ3kvbWV0YWJvbGlzbTwva2V5d29yZD48a2V5d29yZD5I
dW1hbnM8L2tleXdvcmQ+PGtleXdvcmQ+SW5kdWNlZCBQbHVyaXBvdGVudCBTdGVtIENlbGxzLypj
eXRvbG9neS9tZXRhYm9saXNtPC9rZXl3b3JkPjxrZXl3b3JkPk5ldXJhbCBTdGVtIENlbGxzLypj
eXRvbG9neS9tZXRhYm9saXNtPC9rZXl3b3JkPjxrZXl3b3JkPlJOQSwgTWVzc2VuZ2VyL2dlbmV0
aWNzPC9rZXl3b3JkPjxrZXl3b3JkPlJlYWwtVGltZSBQb2x5bWVyYXNlIENoYWluIFJlYWN0aW9u
PC9rZXl3b3JkPjxrZXl3b3JkPlJldmVyc2UgVHJhbnNjcmlwdGFzZSBQb2x5bWVyYXNlIENoYWlu
IFJlYWN0aW9uPC9rZXl3b3JkPjwva2V5d29yZHM+PGRhdGVzPjx5ZWFyPjIwMTU8L3llYXI+PHB1
Yi1kYXRlcz48ZGF0ZT5KYW48L2RhdGU+PC9wdWItZGF0ZXM+PC9kYXRlcz48aXNibj4xNTkyLTg3
MjEgKEVsZWN0cm9uaWMpJiN4RDswMzkwLTYwNzggKExpbmtpbmcpPC9pc2JuPjxhY2Nlc3Npb24t
bnVtPjI1MzI2NDMxPC9hY2Nlc3Npb24tbnVtPjx1cmxzPjxyZWxhdGVkLXVybHM+PHVybD5odHRw
Oi8vd3d3Lm5jYmkubmxtLm5paC5nb3YvcHVibWVkLzI1MzI2NDMxPC91cmw+PC9yZWxhdGVkLXVy
bHM+PC91cmxzPjxjdXN0b20yPjQyODEzMTA8L2N1c3RvbTI+PGVsZWN0cm9uaWMtcmVzb3VyY2Ut
bnVtPjEwLjMzMjQvaGFlbWF0b2wuMjAxNC4xMDgwNjg8L2VsZWN0cm9uaWMtcmVzb3VyY2UtbnVt
PjwvcmVjb3JkPjwvQ2l0ZT48Q2l0ZT48QXV0aG9yPkxpc3RlcjwvQXV0aG9yPjxZZWFyPjIwMTE8
L1llYXI+PFJlY051bT4xMjwvUmVjTnVtPjxyZWNvcmQ+PHJlYy1udW1iZXI+MTI8L3JlYy1udW1i
ZXI+PGZvcmVpZ24ta2V5cz48a2V5IGFwcD0iRU4iIGRiLWlkPSI5ZWZ6eHJkdzVmdGR4eWVhemQ5
eGFkYWI5c3dzcjAydGE5czIiPjEyPC9rZXk+PC9mb3JlaWduLWtleXM+PHJlZi10eXBlIG5hbWU9
IkpvdXJuYWwgQXJ0aWNsZSI+MTc8L3JlZi10eXBlPjxjb250cmlidXRvcnM+PGF1dGhvcnM+PGF1
dGhvcj5MaXN0ZXIsIFIuPC9hdXRob3I+PGF1dGhvcj5QZWxpenpvbGEsIE0uPC9hdXRob3I+PGF1
dGhvcj5LaWRhLCBZLiBTLjwvYXV0aG9yPjxhdXRob3I+SGF3a2lucywgUi4gRC48L2F1dGhvcj48
YXV0aG9yPk5lcnksIEouIFIuPC9hdXRob3I+PGF1dGhvcj5Ib24sIEcuPC9hdXRob3I+PGF1dGhv
cj5BbnRvc2lld2ljei1Cb3VyZ2V0LCBKLjwvYXV0aG9yPjxhdXRob3I+TyZhcG9zO01hbGxleSwg
Ui48L2F1dGhvcj48YXV0aG9yPkNhc3Rhbm9uLCBSLjwvYXV0aG9yPjxhdXRob3I+S2x1Z21hbiwg
Uy48L2F1dGhvcj48YXV0aG9yPkRvd25lcywgTS48L2F1dGhvcj48YXV0aG9yPll1LCBSLjwvYXV0
aG9yPjxhdXRob3I+U3Rld2FydCwgUi48L2F1dGhvcj48YXV0aG9yPlJlbiwgQi48L2F1dGhvcj48
YXV0aG9yPlRob21zb24sIEouIEEuPC9hdXRob3I+PGF1dGhvcj5FdmFucywgUi4gTS48L2F1dGhv
cj48YXV0aG9yPkVja2VyLCBKLiBSLjwvYXV0aG9yPjwvYXV0aG9ycz48L2NvbnRyaWJ1dG9ycz48
YXV0aC1hZGRyZXNzPkdlbm9taWMgQW5hbHlzaXMgTGFib3JhdG9yeSwgVGhlIFNhbGsgSW5zdGl0
dXRlIGZvciBCaW9sb2dpY2FsIFN0dWRpZXMsIExhIEpvbGxhLCBDYWxpZm9ybmlhIDkyMDM3LCBV
U0EuPC9hdXRoLWFkZHJlc3M+PHRpdGxlcz48dGl0bGU+SG90c3BvdHMgb2YgYWJlcnJhbnQgZXBp
Z2Vub21pYyByZXByb2dyYW1taW5nIGluIGh1bWFuIGluZHVjZWQgcGx1cmlwb3RlbnQgc3RlbSBj
ZWxsczwvdGl0bGU+PHNlY29uZGFyeS10aXRsZT5OYXR1cmU8L3NlY29uZGFyeS10aXRsZT48YWx0
LXRpdGxlPk5hdHVyZTwvYWx0LXRpdGxlPjwvdGl0bGVzPjxwZXJpb2RpY2FsPjxmdWxsLXRpdGxl
Pk5hdHVyZTwvZnVsbC10aXRsZT48YWJici0xPk5hdHVyZTwvYWJici0xPjwvcGVyaW9kaWNhbD48
YWx0LXBlcmlvZGljYWw+PGZ1bGwtdGl0bGU+TmF0dXJlPC9mdWxsLXRpdGxlPjxhYmJyLTE+TmF0
dXJlPC9hYmJyLTE+PC9hbHQtcGVyaW9kaWNhbD48cGFnZXM+NjgtNzM8L3BhZ2VzPjx2b2x1bWU+
NDcxPC92b2x1bWU+PG51bWJlcj43MzM2PC9udW1iZXI+PGtleXdvcmRzPjxrZXl3b3JkPkNlbGwg
RGlmZmVyZW50aWF0aW9uL2dlbmV0aWNzPC9rZXl3b3JkPjxrZXl3b3JkPkNlbGwgTGluZTwva2V5
d29yZD48a2V5d29yZD5DZWxsdWxhciBSZXByb2dyYW1taW5nLypnZW5ldGljczwva2V5d29yZD48
a2V5d29yZD5DcEcgSXNsYW5kcy9nZW5ldGljczwva2V5d29yZD48a2V5d29yZD5ETkEgTWV0aHls
YXRpb24vKmdlbmV0aWNzPC9rZXl3b3JkPjxrZXl3b3JkPkVtYnJ5b25pYyBTdGVtIENlbGxzL2N5
dG9sb2d5L21ldGFib2xpc208L2tleXdvcmQ+PGtleXdvcmQ+RXBpZ2Vub21pY3M8L2tleXdvcmQ+
PGtleXdvcmQ+RXBpc3Rhc2lzLCBHZW5ldGljLypnZW5ldGljczwva2V5d29yZD48a2V5d29yZD5G
aWJyb2JsYXN0cy9jeXRvbG9neS9tZXRhYm9saXNtPC9rZXl3b3JkPjxrZXl3b3JkPkdlbm9tZSwg
SHVtYW4vKmdlbmV0aWNzPC9rZXl3b3JkPjxrZXl3b3JkPkhpc3RvbmVzL21ldGFib2xpc208L2tl
eXdvcmQ+PGtleXdvcmQ+SHVtYW5zPC9rZXl3b3JkPjxrZXl3b3JkPkluZHVjZWQgUGx1cmlwb3Rl
bnQgU3RlbSBDZWxscy9jeXRvbG9neS8qbWV0YWJvbGlzbTwva2V5d29yZD48a2V5d29yZD5Ucm9w
aG9ibGFzdHMvY3l0b2xvZ3kvbWV0YWJvbGlzbTwva2V5d29yZD48L2tleXdvcmRzPjxkYXRlcz48
eWVhcj4yMDExPC95ZWFyPjxwdWItZGF0ZXM+PGRhdGU+TWFyIDM8L2RhdGU+PC9wdWItZGF0ZXM+
PC9kYXRlcz48aXNibj4xNDc2LTQ2ODcgKEVsZWN0cm9uaWMpJiN4RDswMDI4LTA4MzYgKExpbmtp
bmcpPC9pc2JuPjxhY2Nlc3Npb24tbnVtPjIxMjg5NjI2PC9hY2Nlc3Npb24tbnVtPjx1cmxzPjxy
ZWxhdGVkLXVybHM+PHVybD5odHRwOi8vd3d3Lm5jYmkubmxtLm5paC5nb3YvcHVibWVkLzIxMjg5
NjI2PC91cmw+PC9yZWxhdGVkLXVybHM+PC91cmxzPjxjdXN0b20yPjMxMDAzNjA8L2N1c3RvbTI+
PGVsZWN0cm9uaWMtcmVzb3VyY2UtbnVtPjEwLjEwMzgvbmF0dXJlMDk3OTg8L2VsZWN0cm9uaWMt
cmVzb3VyY2UtbnVtPjwvcmVjb3JkPjwvQ2l0ZT48Q2l0ZT48QXV0aG9yPk5pc2hpemF3YTwvQXV0
aG9yPjxZZWFyPjIwMTY8L1llYXI+PFJlY051bT4xMzwvUmVjTnVtPjxyZWNvcmQ+PHJlYy1udW1i
ZXI+MTM8L3JlYy1udW1iZXI+PGZvcmVpZ24ta2V5cz48a2V5IGFwcD0iRU4iIGRiLWlkPSI5ZWZ6
eHJkdzVmdGR4eWVhemQ5eGFkYWI5c3dzcjAydGE5czIiPjEzPC9rZXk+PC9mb3JlaWduLWtleXM+
PHJlZi10eXBlIG5hbWU9IkpvdXJuYWwgQXJ0aWNsZSI+MTc8L3JlZi10eXBlPjxjb250cmlidXRv
cnM+PGF1dGhvcnM+PGF1dGhvcj5OaXNoaXphd2EsIE0uPC9hdXRob3I+PGF1dGhvcj5DaG9uYWJh
eWFzaGksIEsuPC9hdXRob3I+PGF1dGhvcj5Ob211cmEsIE0uPC9hdXRob3I+PGF1dGhvcj5UYW5h
a2EsIEEuPC9hdXRob3I+PGF1dGhvcj5OYWthbXVyYSwgTS48L2F1dGhvcj48YXV0aG9yPkluYWdh
a2ksIEEuPC9hdXRob3I+PGF1dGhvcj5OaXNoaWthd2EsIE0uPC9hdXRob3I+PGF1dGhvcj5UYWtl
aSwgSS48L2F1dGhvcj48YXV0aG9yPk9pc2hpLCBBLjwvYXV0aG9yPjxhdXRob3I+VGFuYWJlLCBL
LjwvYXV0aG9yPjxhdXRob3I+T2hudWtpLCBNLjwvYXV0aG9yPjxhdXRob3I+WW9rb3RhLCBILjwv
YXV0aG9yPjxhdXRob3I+S295YW5hZ2ktQW9pLCBNLjwvYXV0aG9yPjxhdXRob3I+T2tpdGEsIEsu
PC9hdXRob3I+PGF1dGhvcj5XYXRhbmFiZSwgQS48L2F1dGhvcj48YXV0aG9yPlRha2FvcmktS29u
ZG8sIEEuPC9hdXRob3I+PGF1dGhvcj5ZYW1hbmFrYSwgUy48L2F1dGhvcj48YXV0aG9yPllvc2hp
ZGEsIFkuPC9hdXRob3I+PC9hdXRob3JzPjwvY29udHJpYnV0b3JzPjxhdXRoLWFkZHJlc3M+Q2Vu
dGVyIGZvciBpUFMgQ2VsbCBSZXNlYXJjaCBhbmQgQXBwbGljYXRpb24gKENpUkEpLCBLeW90byBV
bml2ZXJzaXR5LCBLeW90byA2MDYtODUwNywgSmFwYW47IERlcGFydG1lbnQgb2YgSGVtYXRvbG9n
eSBhbmQgT25jb2xvZ3ksIEdyYWR1YXRlIFNjaG9vbCBvZiBNZWRpY2luZSwgS3lvdG8gVW5pdmVy
c2l0eSwgS3lvdG8gNjA2LTg1MDcsIEphcGFuLiYjeEQ7Q2VudGVyIGZvciBpUFMgQ2VsbCBSZXNl
YXJjaCBhbmQgQXBwbGljYXRpb24gKENpUkEpLCBLeW90byBVbml2ZXJzaXR5LCBLeW90byA2MDYt
ODUwNywgSmFwYW4uJiN4RDtDZW50ZXIgZm9yIGlQUyBDZWxsIFJlc2VhcmNoIGFuZCBBcHBsaWNh
dGlvbiAoQ2lSQSksIEt5b3RvIFVuaXZlcnNpdHksIEt5b3RvIDYwNi04NTA3LCBKYXBhbjsgSW5z
dGl0dXRlIGZvciBJbnRlZ3JhdGVkIENlbGwtTWF0ZXJpYWwgU2NpZW5jZXMsIEt5b3RvIFVuaXZl
cnNpdHksIEt5b3RvIDYwNi04NTAxLCBKYXBhbi4mI3hEO0RlcGFydG1lbnQgb2YgSGVtYXRvbG9n
eSBhbmQgT25jb2xvZ3ksIEdyYWR1YXRlIFNjaG9vbCBvZiBNZWRpY2luZSwgS3lvdG8gVW5pdmVy
c2l0eSwgS3lvdG8gNjA2LTg1MDcsIEphcGFuLiYjeEQ7Q2VudGVyIGZvciBpUFMgQ2VsbCBSZXNl
YXJjaCBhbmQgQXBwbGljYXRpb24gKENpUkEpLCBLeW90byBVbml2ZXJzaXR5LCBLeW90byA2MDYt
ODUwNywgSmFwYW47IEluc3RpdHV0ZSBmb3IgSW50ZWdyYXRlZCBDZWxsLU1hdGVyaWFsIFNjaWVu
Y2VzLCBLeW90byBVbml2ZXJzaXR5LCBLeW90byA2MDYtODUwMSwgSmFwYW47IEdsYWRzdG9uZSBJ
bnN0aXR1dGUgb2YgQ2FyZGlvdmFzY3VsYXIgRGlzZWFzZSwgU2FuIEZyYW5jaXNjbywgQ0EgOTQx
NTgsIFVTQS4mI3hEO0NlbnRlciBmb3IgaVBTIENlbGwgUmVzZWFyY2ggYW5kIEFwcGxpY2F0aW9u
IChDaVJBKSwgS3lvdG8gVW5pdmVyc2l0eSwgS3lvdG8gNjA2LTg1MDcsIEphcGFuLiBFbGVjdHJv
bmljIGFkZHJlc3M6IHlvc2hpbm9yQGNpcmEua3lvdG8tdS5hYy5qcC48L2F1dGgtYWRkcmVzcz48
dGl0bGVzPjx0aXRsZT5FcGlnZW5ldGljIFZhcmlhdGlvbiBiZXR3ZWVuIEh1bWFuIEluZHVjZWQg
UGx1cmlwb3RlbnQgU3RlbSBDZWxsIExpbmVzIElzIGFuIEluZGljYXRvciBvZiBEaWZmZXJlbnRp
YXRpb24gQ2FwYWNpdHk8L3RpdGxlPjxzZWNvbmRhcnktdGl0bGU+Q2VsbCBTdGVtIENlbGw8L3Nl
Y29uZGFyeS10aXRsZT48YWx0LXRpdGxlPkNlbGwgc3RlbSBjZWxsPC9hbHQtdGl0bGU+PC90aXRs
ZXM+PHBlcmlvZGljYWw+PGZ1bGwtdGl0bGU+Q2VsbCBTdGVtIENlbGw8L2Z1bGwtdGl0bGU+PGFi
YnItMT5DZWxsIHN0ZW0gY2VsbDwvYWJici0xPjwvcGVyaW9kaWNhbD48YWx0LXBlcmlvZGljYWw+
PGZ1bGwtdGl0bGU+Q2VsbCBTdGVtIENlbGw8L2Z1bGwtdGl0bGU+PGFiYnItMT5DZWxsIHN0ZW0g
Y2VsbDwvYWJici0xPjwvYWx0LXBlcmlvZGljYWw+PHBhZ2VzPjM0MS01NDwvcGFnZXM+PHZvbHVt
ZT4xOTwvdm9sdW1lPjxudW1iZXI+MzwvbnVtYmVyPjxrZXl3b3Jkcz48a2V5d29yZD5BY3Rpdmlu
cy9tZXRhYm9saXNtPC9rZXl3b3JkPjxrZXl3b3JkPkFuaW1hbHM8L2tleXdvcmQ+PGtleXdvcmQ+
QmFzZSBTZXF1ZW5jZTwva2V5d29yZD48a2V5d29yZD5DZWxsIERpZmZlcmVudGlhdGlvbi8qZ2Vu
ZXRpY3M8L2tleXdvcmQ+PGtleXdvcmQ+Q2VsbCBMaW5lPC9rZXl3b3JkPjxrZXl3b3JkPkNlbGwg
TGluZWFnZS9nZW5ldGljczwva2V5d29yZD48a2V5d29yZD5DZWxsdWxhciBSZXByb2dyYW1taW5n
L2dlbmV0aWNzPC9rZXl3b3JkPjxrZXl3b3JkPkNocm9tYXRpbi9jaGVtaXN0cnk8L2tleXdvcmQ+
PGtleXdvcmQ+RE5BIE1ldGh5bGF0aW9uL2dlbmV0aWNzPC9rZXl3b3JkPjxrZXl3b3JkPipFcGln
ZW5lc2lzLCBHZW5ldGljPC9rZXl3b3JkPjxrZXl3b3JkPkVyeXRocm9pZCBDZWxscy9jeXRvbG9n
eS9tZXRhYm9saXNtPC9rZXl3b3JkPjxrZXl3b3JkPkZpYnJvYmxhc3QgR3Jvd3RoIEZhY3RvcnMv
bWV0YWJvbGlzbTwva2V5d29yZD48a2V5d29yZD5HZW5lIFJlZ3VsYXRvcnkgTmV0d29ya3M8L2tl
eXdvcmQ+PGtleXdvcmQ+SGVtYXRvcG9pZXNpcy9nZW5ldGljczwva2V5d29yZD48a2V5d29yZD5I
ZW1hdG9wb2lldGljIFN0ZW0gQ2VsbHMvY3l0b2xvZ3kvbWV0YWJvbGlzbTwva2V5d29yZD48a2V5
d29yZD5IdW1hbnM8L2tleXdvcmQ+PGtleXdvcmQ+SW5kdWNlZCBQbHVyaXBvdGVudCBTdGVtIENl
bGxzL2N5dG9sb2d5LyptZXRhYm9saXNtPC9rZXl3b3JkPjxrZXl3b3JkPkluc3VsaW4tTGlrZSBH
cm93dGggRmFjdG9yIElJL21ldGFib2xpc208L2tleXdvcmQ+PGtleXdvcmQ+TWVnYWthcnlvY3l0
ZXMvY3l0b2xvZ3kvbWV0YWJvbGlzbTwva2V5d29yZD48a2V5d29yZD5NaWNlLCBTQ0lEPC9rZXl3
b3JkPjxrZXl3b3JkPlNpZ25hbCBUcmFuc2R1Y3Rpb24vZ2VuZXRpY3M8L2tleXdvcmQ+PGtleXdv
cmQ+U3RlbSBDZWxsIFRyYW5zcGxhbnRhdGlvbjwva2V5d29yZD48a2V5d29yZD5UcmlwYXJ0aXRl
IE1vdGlmIFByb3RlaW5zL2dlbmV0aWNzL21ldGFib2xpc208L2tleXdvcmQ+PC9rZXl3b3Jkcz48
ZGF0ZXM+PHllYXI+MjAxNjwveWVhcj48cHViLWRhdGVzPjxkYXRlPlNlcCAxPC9kYXRlPjwvcHVi
LWRhdGVzPjwvZGF0ZXM+PGlzYm4+MTg3NS05Nzc3IChFbGVjdHJvbmljKSYjeEQ7MTg3NS05Nzc3
IChMaW5raW5nKTwvaXNibj48YWNjZXNzaW9uLW51bT4yNzQ3Njk2NTwvYWNjZXNzaW9uLW51bT48
dXJscz48cmVsYXRlZC11cmxzPjx1cmw+aHR0cDovL3d3dy5uY2JpLm5sbS5uaWguZ292L3B1Ym1l
ZC8yNzQ3Njk2NTwvdXJsPjwvcmVsYXRlZC11cmxzPjwvdXJscz48ZWxlY3Ryb25pYy1yZXNvdXJj
ZS1udW0+MTAuMTAxNi9qLnN0ZW0uMjAxNi4wNi4wMTk8L2VsZWN0cm9uaWMtcmVzb3VyY2UtbnVt
PjwvcmVjb3JkPjwvQ2l0ZT48Q2l0ZT48QXV0aG9yPkhlPC9BdXRob3I+PFllYXI+MjAxNDwvWWVh
cj48UmVjTnVtPjI0PC9SZWNOdW0+PHJlY29yZD48cmVjLW51bWJlcj4yNDwvcmVjLW51bWJlcj48
Zm9yZWlnbi1rZXlzPjxrZXkgYXBwPSJFTiIgZGItaWQ9IjllZnp4cmR3NWZ0ZHh5ZWF6ZDl4YWRh
Yjlzd3NyMDJ0YTlzMiI+MjQ8L2tleT48L2ZvcmVpZ24ta2V5cz48cmVmLXR5cGUgbmFtZT0iSm91
cm5hbCBBcnRpY2xlIj4xNzwvcmVmLXR5cGU+PGNvbnRyaWJ1dG9ycz48YXV0aG9ycz48YXV0aG9y
PkhlLCBXLjwvYXV0aG9yPjxhdXRob3I+S2FuZywgWC48L2F1dGhvcj48YXV0aG9yPkR1LCBILjwv
YXV0aG9yPjxhdXRob3I+U29uZywgQi48L2F1dGhvcj48YXV0aG9yPkx1LCBaLjwvYXV0aG9yPjxh
dXRob3I+SHVhbmcsIFkuPC9hdXRob3I+PGF1dGhvcj5XYW5nLCBELjwvYXV0aG9yPjxhdXRob3I+
U3VuLCBYLjwvYXV0aG9yPjxhdXRob3I+WXUsIFkuPC9hdXRob3I+PGF1dGhvcj5GYW4sIFkuPC9h
dXRob3I+PC9hdXRob3JzPjwvY29udHJpYnV0b3JzPjxhdXRoLWFkZHJlc3M+S2V5IExhYm9yYXRv
cnkgZm9yIE1ham9yIE9ic3RldHJpYyBEaXNlYXNlcyBvZiBHdWFuZ2RvbmcgUHJvdmluY2UsIEtl
eSBMYWJvcmF0b3J5IG9mIFJlcHJvZHVjdGlvbiBhbmQgR2VuZXRpY3Mgb2YgR3Vhbmdkb25nIEhp
Z2hlciBFZHVjYXRpb24gSW5zdGl0dXRlcywgVGhlIFRoaXJkIEFmZmlsaWF0ZWQgSG9zcGl0YWwg
b2YgR3Vhbmd6aG91IE1lZGljYWwgVW5pdmVyc2l0eSwgR3Vhbmd6aG91LCBDaGluYS4mI3hEO1Vu
aW9uIFN0ZW0gQ2VsbCAmYW1wOyBHZW5lIEVuZ2luZWVyaW5nIENvLiwgTHRkLiwgVGlhbmppbiwg
Q2hpbmEuJiN4RDtDZW50ZXIgb2YgUmVwcm9kdWN0aXZlIE1lZGljaW5lLCBEZXBhcnRtZW50IG9m
IE9ic3RldHJpY3MgYW5kIEd5bmVjb2xvZ3ksIFBla2luZyBVbml2ZXJzaXR5IFRoaXJkIEhvc3Bp
dGFsLCBCZWlqaW5nLCBDaGluYS48L2F1dGgtYWRkcmVzcz48dGl0bGVzPjx0aXRsZT5EZWZpbmlu
ZyBkaWZmZXJlbnRpYWxseSBtZXRoeWxhdGVkIHJlZ2lvbnMgc3BlY2lmaWMgZm9yIHRoZSBhY3F1
aXNpdGlvbiBvZiBwbHVyaXBvdGVuY3kgYW5kIG1haW50ZW5hbmNlIGluIGh1bWFuIHBsdXJpcG90
ZW50IHN0ZW0gY2VsbHMgdmlhIG1pY3JvYXJyYXk8L3RpdGxlPjxzZWNvbmRhcnktdGl0bGU+UExv
UyBPbmU8L3NlY29uZGFyeS10aXRsZT48YWx0LXRpdGxlPlBsb1Mgb25lPC9hbHQtdGl0bGU+PC90
aXRsZXM+PHBlcmlvZGljYWw+PGZ1bGwtdGl0bGU+UExvUyBPbmU8L2Z1bGwtdGl0bGU+PGFiYnIt
MT5QbG9TIG9uZTwvYWJici0xPjwvcGVyaW9kaWNhbD48YWx0LXBlcmlvZGljYWw+PGZ1bGwtdGl0
bGU+UExvUyBPbmU8L2Z1bGwtdGl0bGU+PGFiYnItMT5QbG9TIG9uZTwvYWJici0xPjwvYWx0LXBl
cmlvZGljYWw+PHBhZ2VzPmUxMDgzNTA8L3BhZ2VzPjx2b2x1bWU+OTwvdm9sdW1lPjxudW1iZXI+
OTwvbnVtYmVyPjxrZXl3b3Jkcz48a2V5d29yZD5BbW5pb3RpYyBGbHVpZC9jeXRvbG9neTwva2V5
d29yZD48a2V5d29yZD5DZWxsIExpbmU8L2tleXdvcmQ+PGtleXdvcmQ+Q2VsbHVsYXIgUmVwcm9n
cmFtbWluZzwva2V5d29yZD48a2V5d29yZD4qRE5BIE1ldGh5bGF0aW9uPC9rZXl3b3JkPjxrZXl3
b3JkPkVwaWdlbmVzaXMsIEdlbmV0aWM8L2tleXdvcmQ+PGtleXdvcmQ+RmVtYWxlPC9rZXl3b3Jk
PjxrZXl3b3JkPkdlbmUgRXhwcmVzc2lvbiBQcm9maWxpbmcvKm1ldGhvZHM8L2tleXdvcmQ+PGtl
eXdvcmQ+R2Vub21lLCBIdW1hbjwva2V5d29yZD48a2V5d29yZD5IdW1hbnM8L2tleXdvcmQ+PGtl
eXdvcmQ+UGx1cmlwb3RlbnQgU3RlbSBDZWxscy8qcGh5c2lvbG9neTwva2V5d29yZD48a2V5d29y
ZD5QcmVnbmFuY3k8L2tleXdvcmQ+PGtleXdvcmQ+VGlzc3VlIEFycmF5IEFuYWx5c2lzLyptZXRo
b2RzPC9rZXl3b3JkPjwva2V5d29yZHM+PGRhdGVzPjx5ZWFyPjIwMTQ8L3llYXI+PC9kYXRlcz48
aXNibj4xOTMyLTYyMDMgKEVsZWN0cm9uaWMpJiN4RDsxOTMyLTYyMDMgKExpbmtpbmcpPC9pc2Ju
PjxhY2Nlc3Npb24tbnVtPjI1MjUwNjc5PC9hY2Nlc3Npb24tbnVtPjx1cmxzPjxyZWxhdGVkLXVy
bHM+PHVybD5odHRwOi8vd3d3Lm5jYmkubmxtLm5paC5nb3YvcHVibWVkLzI1MjUwNjc5PC91cmw+
PC9yZWxhdGVkLXVybHM+PC91cmxzPjxjdXN0b20yPjQxNzcxMTA8L2N1c3RvbTI+PGVsZWN0cm9u
aWMtcmVzb3VyY2UtbnVtPjEwLjEzNzEvam91cm5hbC5wb25lLjAxMDgzNTA8L2VsZWN0cm9uaWMt
cmVzb3VyY2UtbnVtPjwvcmVjb3JkPjwvQ2l0ZT48L0VuZE5vdGU+AG==
</w:fldData>
        </w:fldChar>
      </w:r>
      <w:r w:rsidR="00760061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instrText xml:space="preserve"> ADDIN EN.CITE </w:instrText>
      </w:r>
      <w:r w:rsidR="00760061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begin">
          <w:fldData xml:space="preserve">PEVuZE5vdGU+PENpdGU+PEF1dGhvcj5LaW08L0F1dGhvcj48WWVhcj4yMDExPC9ZZWFyPjxSZWNO
dW0+MTE8L1JlY051bT48RGlzcGxheVRleHQ+PHN0eWxlIGZhY2U9InN1cGVyc2NyaXB0Ij5bOS0x
M108L3N0eWxlPjwvRGlzcGxheVRleHQ+PHJlY29yZD48cmVjLW51bWJlcj4xMTwvcmVjLW51bWJl
cj48Zm9yZWlnbi1rZXlzPjxrZXkgYXBwPSJFTiIgZGItaWQ9IjllZnp4cmR3NWZ0ZHh5ZWF6ZDl4
YWRhYjlzd3NyMDJ0YTlzMiI+MTE8L2tleT48L2ZvcmVpZ24ta2V5cz48cmVmLXR5cGUgbmFtZT0i
Sm91cm5hbCBBcnRpY2xlIj4xNzwvcmVmLXR5cGU+PGNvbnRyaWJ1dG9ycz48YXV0aG9ycz48YXV0
aG9yPktpbSwgSy48L2F1dGhvcj48YXV0aG9yPlpoYW8sIFIuPC9hdXRob3I+PGF1dGhvcj5Eb2ks
IEEuPC9hdXRob3I+PGF1dGhvcj5OZywgSy48L2F1dGhvcj48YXV0aG9yPlVudGVybmFlaHJlciwg
Si48L2F1dGhvcj48YXV0aG9yPkNhaGFuLCBQLjwvYXV0aG9yPjxhdXRob3I+SHVvLCBILjwvYXV0
aG9yPjxhdXRob3I+TG9oLCBZLiBILjwvYXV0aG9yPjxhdXRob3I+QXJ5ZWUsIE0uIEouPC9hdXRo
b3I+PGF1dGhvcj5MZW5zY2gsIE0uIFcuPC9hdXRob3I+PGF1dGhvcj5MaSwgSC48L2F1dGhvcj48
YXV0aG9yPkNvbGxpbnMsIEouIEouPC9hdXRob3I+PGF1dGhvcj5GZWluYmVyZywgQS4gUC48L2F1
dGhvcj48YXV0aG9yPkRhbGV5LCBHLiBRLjwvYXV0aG9yPjwvYXV0aG9ycz48L2NvbnRyaWJ1dG9y
cz48YXV0aC1hZGRyZXNzPlN0ZW0gQ2VsbCBUcmFuc3BsYW50YXRpb24gUHJvZ3JhbSwgRGl2aXNp
b24gb2YgUGVkaWF0cmljIEhlbWF0b2xvZ3kvT25jb2xvZ3ksIE1hbnRvbiBDZW50ZXIgZm9yIE9y
cGhhbiBEaXNlYXNlIFJlc2VhcmNoLCBIb3dhcmQgSHVnaGVzIE1lZGljYWwgSW5zdGl0dXRlLCBD
aGlsZHJlbiZhcG9zO3MgSG9zcGl0YWwgQm9zdG9uIGFuZCBEYW5hLUZhcmJlciBDYW5jZXIgSW5z
dGl0dXRlLCBCb3N0b24sIE1hc3NhY2h1c2V0dHMsIFVTQS48L2F1dGgtYWRkcmVzcz48dGl0bGVz
Pjx0aXRsZT5Eb25vciBjZWxsIHR5cGUgY2FuIGluZmx1ZW5jZSB0aGUgZXBpZ2Vub21lIGFuZCBk
aWZmZXJlbnRpYXRpb24gcG90ZW50aWFsIG9mIGh1bWFuIGluZHVjZWQgcGx1cmlwb3RlbnQgc3Rl
bSBjZWxsczwvdGl0bGU+PHNlY29uZGFyeS10aXRsZT5OYXQgQmlvdGVjaG5vbDwvc2Vjb25kYXJ5
LXRpdGxlPjxhbHQtdGl0bGU+TmF0dXJlIGJpb3RlY2hub2xvZ3k8L2FsdC10aXRsZT48L3RpdGxl
cz48cGVyaW9kaWNhbD48ZnVsbC10aXRsZT5OYXQgQmlvdGVjaG5vbDwvZnVsbC10aXRsZT48YWJi
ci0xPk5hdHVyZSBiaW90ZWNobm9sb2d5PC9hYmJyLTE+PC9wZXJpb2RpY2FsPjxhbHQtcGVyaW9k
aWNhbD48ZnVsbC10aXRsZT5OYXQgQmlvdGVjaG5vbDwvZnVsbC10aXRsZT48YWJici0xPk5hdHVy
ZSBiaW90ZWNobm9sb2d5PC9hYmJyLTE+PC9hbHQtcGVyaW9kaWNhbD48cGFnZXM+MTExNy05PC9w
YWdlcz48dm9sdW1lPjI5PC92b2x1bWU+PG51bWJlcj4xMjwvbnVtYmVyPjxrZXl3b3Jkcz48a2V5
d29yZD4qQ2VsbCBEaWZmZXJlbnRpYXRpb248L2tleXdvcmQ+PGtleXdvcmQ+KkNlbGwgTGluZWFn
ZTwva2V5d29yZD48a2V5d29yZD4qRE5BIE1ldGh5bGF0aW9uPC9rZXl3b3JkPjxrZXl3b3JkPipF
cGlnZW5lc2lzLCBHZW5ldGljPC9rZXl3b3JkPjxrZXl3b3JkPkZldGFsIEJsb29kL2N5dG9sb2d5
LyptZXRhYm9saXNtPC9rZXl3b3JkPjxrZXl3b3JkPkdlbmUgRXhwcmVzc2lvbiBSZWd1bGF0aW9u
PC9rZXl3b3JkPjxrZXl3b3JkPkdlbm9tZSwgSHVtYW48L2tleXdvcmQ+PGtleXdvcmQ+SHVtYW5z
PC9rZXl3b3JkPjxrZXl3b3JkPkluZHVjZWQgUGx1cmlwb3RlbnQgU3RlbSBDZWxscy9jeXRvbG9n
eS8qbWV0YWJvbGlzbTwva2V5d29yZD48a2V5d29yZD5LZXJhdGlub2N5dGVzL2N5dG9sb2d5Lypt
ZXRhYm9saXNtPC9rZXl3b3JkPjxrZXl3b3JkPk1pY3JvYXJyYXkgQW5hbHlzaXM8L2tleXdvcmQ+
PC9rZXl3b3Jkcz48ZGF0ZXM+PHllYXI+MjAxMTwveWVhcj48cHViLWRhdGVzPjxkYXRlPk5vdiAy
NzwvZGF0ZT48L3B1Yi1kYXRlcz48L2RhdGVzPjxpc2JuPjE1NDYtMTY5NiAoRWxlY3Ryb25pYykm
I3hEOzEwODctMDE1NiAoTGlua2luZyk8L2lzYm4+PGFjY2Vzc2lvbi1udW0+MjIxMTk3NDA8L2Fj
Y2Vzc2lvbi1udW0+PHVybHM+PHJlbGF0ZWQtdXJscz48dXJsPmh0dHA6Ly93d3cubmNiaS5ubG0u
bmloLmdvdi9wdWJtZWQvMjIxMTk3NDA8L3VybD48L3JlbGF0ZWQtdXJscz48L3VybHM+PGN1c3Rv
bTI+MzM1NzMxMDwvY3VzdG9tMj48ZWxlY3Ryb25pYy1yZXNvdXJjZS1udW0+MTAuMTAzOC9uYnQu
MjA1MjwvZWxlY3Ryb25pYy1yZXNvdXJjZS1udW0+PC9yZWNvcmQ+PC9DaXRlPjxDaXRlPjxBdXRo
b3I+RG9ybjwvQXV0aG9yPjxZZWFyPjIwMTU8L1llYXI+PFJlY051bT4xMDwvUmVjTnVtPjxyZWNv
cmQ+PHJlYy1udW1iZXI+MTA8L3JlYy1udW1iZXI+PGZvcmVpZ24ta2V5cz48a2V5IGFwcD0iRU4i
IGRiLWlkPSI5ZWZ6eHJkdzVmdGR4eWVhemQ5eGFkYWI5c3dzcjAydGE5czIiPjEwPC9rZXk+PC9m
b3JlaWduLWtleXM+PHJlZi10eXBlIG5hbWU9IkpvdXJuYWwgQXJ0aWNsZSI+MTc8L3JlZi10eXBl
Pjxjb250cmlidXRvcnM+PGF1dGhvcnM+PGF1dGhvcj5Eb3JuLCBJLjwvYXV0aG9yPjxhdXRob3I+
S2xpY2gsIEsuPC9hdXRob3I+PGF1dGhvcj5BcmF1em8tQnJhdm8sIE0uIEouPC9hdXRob3I+PGF1
dGhvcj5SYWRzdGFhaywgTS48L2F1dGhvcj48YXV0aG9yPlNhbnRvdXJsaWRpcywgUy48L2F1dGhv
cj48YXV0aG9yPkdoYW5qYXRpLCBGLjwvYXV0aG9yPjxhdXRob3I+UmFka2UsIFQuIEYuPC9hdXRo
b3I+PGF1dGhvcj5Qc2F0aGFraSwgTy4gRS48L2F1dGhvcj48YXV0aG9yPkhhcmd1cywgRy48L2F1
dGhvcj48YXV0aG9yPktyYW1lciwgSi48L2F1dGhvcj48YXV0aG9yPkVpbmhhdXMsIE0uPC9hdXRo
b3I+PGF1dGhvcj5LaW0sIEouIEIuPC9hdXRob3I+PGF1dGhvcj5Lb2dsZXIsIEcuPC9hdXRob3I+
PGF1dGhvcj5XZXJuZXQsIFAuPC9hdXRob3I+PGF1dGhvcj5TY2hvbGVyLCBILiBSLjwvYXV0aG9y
PjxhdXRob3I+U2NobGVua2UsIFAuPC9hdXRob3I+PGF1dGhvcj5aYWVocmVzLCBILjwvYXV0aG9y
PjwvYXV0aG9ycz48L2NvbnRyaWJ1dG9ycz48YXV0aC1hZGRyZXNzPk1heCBQbGFuY2sgSW5zdGl0
dXRlIGZvciBNb2xlY3VsYXIgQmlvbWVkaWNpbmUsIE11bnN0ZXIsIEdlcm1hbnkgUGVkaWF0cmlj
IEhlbWF0b2xvZ3kgYW5kIE9uY29sb2d5LCBVbml2ZXJzaXR5IEhvc3BpdGFsIE11bnN0ZXIsIEdl
cm1hbnkgaXNhYmVsLmRvcm5AbXBpLW11ZW5zdGVyLm1wZy5kZSBob2xtLnphZWhyZXNAbXBpLW11
ZW5zdGVyLm1wZy5kZS4mI3hEO01heCBQbGFuY2sgSW5zdGl0dXRlIGZvciBNb2xlY3VsYXIgQmlv
bWVkaWNpbmUsIE11bnN0ZXIsIEdlcm1hbnkgSW5zdGl0dXRlIGZvciBUcmFuc2Z1c2lvbiBNZWRp
Y2luZSBhbmQgVHJhbnNwbGFudGF0aW9uIEltbXVub2xvZ3ksIFVuaXZlcnNpdHkgSG9zcGl0YWwg
TXVuc3RlciwgR2VybWFueS4mI3hEO0dyb3VwIG9mIENvbXB1dGF0aW9uYWwgQmlvbG9neSBhbmQg
U3lzdGVtcyBCaW9tZWRpY2luZSwgQmlvZG9ub3N0aWEgSGVhbHRoIFJlc2VhcmNoIEluc3RpdHV0
ZSwgU2FuIFNlYmFzdGlhbiwgU3BhaW4gSUtFUkJBU1FVRSwgQmFzcXVlIEZvdW5kYXRpb24gZm9y
IFNjaWVuY2UsIEJpbGJhbywgU3BhaW4uJiN4RDtNYXggUGxhbmNrIEluc3RpdHV0ZSBmb3IgTW9s
ZWN1bGFyIEJpb21lZGljaW5lLCBNdW5zdGVyLCBHZXJtYW55LiYjeEQ7SW5zdGl0dXRlIGZvciBU
cmFuc3BsYW50YXRpb24gRGlhZ25vc3RpY3MgYW5kIENlbGwgVGhlcmFwZXV0aWNzLCBIZWlucmlj
aC1IZWluZS1Vbml2ZXJzaXR5IER1c3NlbGRvcmYsIEdlcm1hbnkuJiN4RDtNYXggUGxhbmNrIElu
c3RpdHV0ZSBmb3IgTW9sZWN1bGFyIEJpb21lZGljaW5lLCBNdW5zdGVyLCBHZXJtYW55IEluc3Rp
dHV0ZSBmb3IgTmV1cm9wYXRob2xvZ3ksIFVuaXZlcnNpdHkgSG9zcGl0YWwgTXVuc3RlciwgR2Vy
bWFueS4mI3hEO01lZGljYWwgRGVwYXJ0bWVudCBJLCBVbml2ZXJzaXR5IG9mIEx1YmVjaywgR2Vy
bWFueSBMQURSIEdtYkgsIEdlZXN0aGFjaHQsIEdlcm1hbnkuJiN4RDtMQURSIEdtYkgsIEdlZXN0
aGFjaHQsIEdlcm1hbnkuJiN4RDtVTklTVCwgVWxzYW4gTmF0aW9uYWwgSW5zdGl0dXRlIG9mIFNj
aWVuY2UgYW5kIFRlY2hub2xvZ3ksIFVsc2FuLCBSZXB1YmxpYyBvZiBLb3JlYS4mI3hEO01heCBQ
bGFuY2sgSW5zdGl0dXRlIGZvciBNb2xlY3VsYXIgQmlvbWVkaWNpbmUsIE11bnN0ZXIsIEdlcm1h
bnkgRmFjdWx0eSBvZiBNZWRpY2luZSwgVW5pdmVyc2l0eSBvZiBNdW5zdGVyLCBHZXJtYW55LiYj
eEQ7SW5zdGl0dXRlIGZvciBUcmFuc2Z1c2lvbiBNZWRpY2luZSBhbmQgVHJhbnNwbGFudGF0aW9u
IEltbXVub2xvZ3ksIFVuaXZlcnNpdHkgSG9zcGl0YWwgTXVuc3RlciwgR2VybWFueSBDbGluaWNz
IGZvciBCbG9vZCBHcm91cCBTZXJvbG9neSBhbmQgVHJhbnNmdXNpb24gTWVkaWNpbmUsIE1lZGlj
YWwgVW5pdmVyc2l0eSBHcmF6LCBBdXN0cmlhLiYjeEQ7TWF4IFBsYW5jayBJbnN0aXR1dGUgZm9y
IE1vbGVjdWxhciBCaW9tZWRpY2luZSwgTXVuc3RlciwgR2VybWFueSBpc2FiZWwuZG9ybkBtcGkt
bXVlbnN0ZXIubXBnLmRlIGhvbG0uemFlaHJlc0BtcGktbXVlbnN0ZXIubXBnLmRlLjwvYXV0aC1h
ZGRyZXNzPjx0aXRsZXM+PHRpdGxlPkVyeXRocm9pZCBkaWZmZXJlbnRpYXRpb24gb2YgaHVtYW4g
aW5kdWNlZCBwbHVyaXBvdGVudCBzdGVtIGNlbGxzIGlzIGluZGVwZW5kZW50IG9mIGRvbm9yIGNl
bGwgdHlwZSBvZiBvcmlnaW48L3RpdGxlPjxzZWNvbmRhcnktdGl0bGU+SGFlbWF0b2xvZ2ljYTwv
c2Vjb25kYXJ5LXRpdGxlPjxhbHQtdGl0bGU+SGFlbWF0b2xvZ2ljYTwvYWx0LXRpdGxlPjwvdGl0
bGVzPjxwZXJpb2RpY2FsPjxmdWxsLXRpdGxlPkhhZW1hdG9sb2dpY2E8L2Z1bGwtdGl0bGU+PGFi
YnItMT5IYWVtYXRvbG9naWNhPC9hYmJyLTE+PC9wZXJpb2RpY2FsPjxhbHQtcGVyaW9kaWNhbD48
ZnVsbC10aXRsZT5IYWVtYXRvbG9naWNhPC9mdWxsLXRpdGxlPjxhYmJyLTE+SGFlbWF0b2xvZ2lj
YTwvYWJici0xPjwvYWx0LXBlcmlvZGljYWw+PHBhZ2VzPjMyLTQxPC9wYWdlcz48dm9sdW1lPjEw
MDwvdm9sdW1lPjxudW1iZXI+MTwvbnVtYmVyPjxrZXl3b3Jkcz48a2V5d29yZD5CaW9tYXJrZXJz
L21ldGFib2xpc208L2tleXdvcmQ+PGtleXdvcmQ+KkNlbGwgRGlmZmVyZW50aWF0aW9uPC9rZXl3
b3JkPjxrZXl3b3JkPkROQSBNZXRoeWxhdGlvbjwva2V5d29yZD48a2V5d29yZD5FcGlnZW5vbWlj
czwva2V5d29yZD48a2V5d29yZD5Fcnl0aHJvaWQgQ2VsbHMvKmN5dG9sb2d5L21ldGFib2xpc208
L2tleXdvcmQ+PGtleXdvcmQ+RmV0YWwgQmxvb2QvKmN5dG9sb2d5L21ldGFib2xpc208L2tleXdv
cmQ+PGtleXdvcmQ+Rmlicm9ibGFzdHMvY3l0b2xvZ3kvbWV0YWJvbGlzbTwva2V5d29yZD48a2V5
d29yZD5HZW5lIEV4cHJlc3Npb24gUHJvZmlsaW5nPC9rZXl3b3JkPjxrZXl3b3JkPkhlbWF0b3Bv
aWV0aWMgU3RlbSBDZWxscy8qY3l0b2xvZ3kvbWV0YWJvbGlzbTwva2V5d29yZD48a2V5d29yZD5I
dW1hbnM8L2tleXdvcmQ+PGtleXdvcmQ+SW5kdWNlZCBQbHVyaXBvdGVudCBTdGVtIENlbGxzLypj
eXRvbG9neS9tZXRhYm9saXNtPC9rZXl3b3JkPjxrZXl3b3JkPk5ldXJhbCBTdGVtIENlbGxzLypj
eXRvbG9neS9tZXRhYm9saXNtPC9rZXl3b3JkPjxrZXl3b3JkPlJOQSwgTWVzc2VuZ2VyL2dlbmV0
aWNzPC9rZXl3b3JkPjxrZXl3b3JkPlJlYWwtVGltZSBQb2x5bWVyYXNlIENoYWluIFJlYWN0aW9u
PC9rZXl3b3JkPjxrZXl3b3JkPlJldmVyc2UgVHJhbnNjcmlwdGFzZSBQb2x5bWVyYXNlIENoYWlu
IFJlYWN0aW9uPC9rZXl3b3JkPjwva2V5d29yZHM+PGRhdGVzPjx5ZWFyPjIwMTU8L3llYXI+PHB1
Yi1kYXRlcz48ZGF0ZT5KYW48L2RhdGU+PC9wdWItZGF0ZXM+PC9kYXRlcz48aXNibj4xNTkyLTg3
MjEgKEVsZWN0cm9uaWMpJiN4RDswMzkwLTYwNzggKExpbmtpbmcpPC9pc2JuPjxhY2Nlc3Npb24t
bnVtPjI1MzI2NDMxPC9hY2Nlc3Npb24tbnVtPjx1cmxzPjxyZWxhdGVkLXVybHM+PHVybD5odHRw
Oi8vd3d3Lm5jYmkubmxtLm5paC5nb3YvcHVibWVkLzI1MzI2NDMxPC91cmw+PC9yZWxhdGVkLXVy
bHM+PC91cmxzPjxjdXN0b20yPjQyODEzMTA8L2N1c3RvbTI+PGVsZWN0cm9uaWMtcmVzb3VyY2Ut
bnVtPjEwLjMzMjQvaGFlbWF0b2wuMjAxNC4xMDgwNjg8L2VsZWN0cm9uaWMtcmVzb3VyY2UtbnVt
PjwvcmVjb3JkPjwvQ2l0ZT48Q2l0ZT48QXV0aG9yPkxpc3RlcjwvQXV0aG9yPjxZZWFyPjIwMTE8
L1llYXI+PFJlY051bT4xMjwvUmVjTnVtPjxyZWNvcmQ+PHJlYy1udW1iZXI+MTI8L3JlYy1udW1i
ZXI+PGZvcmVpZ24ta2V5cz48a2V5IGFwcD0iRU4iIGRiLWlkPSI5ZWZ6eHJkdzVmdGR4eWVhemQ5
eGFkYWI5c3dzcjAydGE5czIiPjEyPC9rZXk+PC9mb3JlaWduLWtleXM+PHJlZi10eXBlIG5hbWU9
IkpvdXJuYWwgQXJ0aWNsZSI+MTc8L3JlZi10eXBlPjxjb250cmlidXRvcnM+PGF1dGhvcnM+PGF1
dGhvcj5MaXN0ZXIsIFIuPC9hdXRob3I+PGF1dGhvcj5QZWxpenpvbGEsIE0uPC9hdXRob3I+PGF1
dGhvcj5LaWRhLCBZLiBTLjwvYXV0aG9yPjxhdXRob3I+SGF3a2lucywgUi4gRC48L2F1dGhvcj48
YXV0aG9yPk5lcnksIEouIFIuPC9hdXRob3I+PGF1dGhvcj5Ib24sIEcuPC9hdXRob3I+PGF1dGhv
cj5BbnRvc2lld2ljei1Cb3VyZ2V0LCBKLjwvYXV0aG9yPjxhdXRob3I+TyZhcG9zO01hbGxleSwg
Ui48L2F1dGhvcj48YXV0aG9yPkNhc3Rhbm9uLCBSLjwvYXV0aG9yPjxhdXRob3I+S2x1Z21hbiwg
Uy48L2F1dGhvcj48YXV0aG9yPkRvd25lcywgTS48L2F1dGhvcj48YXV0aG9yPll1LCBSLjwvYXV0
aG9yPjxhdXRob3I+U3Rld2FydCwgUi48L2F1dGhvcj48YXV0aG9yPlJlbiwgQi48L2F1dGhvcj48
YXV0aG9yPlRob21zb24sIEouIEEuPC9hdXRob3I+PGF1dGhvcj5FdmFucywgUi4gTS48L2F1dGhv
cj48YXV0aG9yPkVja2VyLCBKLiBSLjwvYXV0aG9yPjwvYXV0aG9ycz48L2NvbnRyaWJ1dG9ycz48
YXV0aC1hZGRyZXNzPkdlbm9taWMgQW5hbHlzaXMgTGFib3JhdG9yeSwgVGhlIFNhbGsgSW5zdGl0
dXRlIGZvciBCaW9sb2dpY2FsIFN0dWRpZXMsIExhIEpvbGxhLCBDYWxpZm9ybmlhIDkyMDM3LCBV
U0EuPC9hdXRoLWFkZHJlc3M+PHRpdGxlcz48dGl0bGU+SG90c3BvdHMgb2YgYWJlcnJhbnQgZXBp
Z2Vub21pYyByZXByb2dyYW1taW5nIGluIGh1bWFuIGluZHVjZWQgcGx1cmlwb3RlbnQgc3RlbSBj
ZWxsczwvdGl0bGU+PHNlY29uZGFyeS10aXRsZT5OYXR1cmU8L3NlY29uZGFyeS10aXRsZT48YWx0
LXRpdGxlPk5hdHVyZTwvYWx0LXRpdGxlPjwvdGl0bGVzPjxwZXJpb2RpY2FsPjxmdWxsLXRpdGxl
Pk5hdHVyZTwvZnVsbC10aXRsZT48YWJici0xPk5hdHVyZTwvYWJici0xPjwvcGVyaW9kaWNhbD48
YWx0LXBlcmlvZGljYWw+PGZ1bGwtdGl0bGU+TmF0dXJlPC9mdWxsLXRpdGxlPjxhYmJyLTE+TmF0
dXJlPC9hYmJyLTE+PC9hbHQtcGVyaW9kaWNhbD48cGFnZXM+NjgtNzM8L3BhZ2VzPjx2b2x1bWU+
NDcxPC92b2x1bWU+PG51bWJlcj43MzM2PC9udW1iZXI+PGtleXdvcmRzPjxrZXl3b3JkPkNlbGwg
RGlmZmVyZW50aWF0aW9uL2dlbmV0aWNzPC9rZXl3b3JkPjxrZXl3b3JkPkNlbGwgTGluZTwva2V5
d29yZD48a2V5d29yZD5DZWxsdWxhciBSZXByb2dyYW1taW5nLypnZW5ldGljczwva2V5d29yZD48
a2V5d29yZD5DcEcgSXNsYW5kcy9nZW5ldGljczwva2V5d29yZD48a2V5d29yZD5ETkEgTWV0aHls
YXRpb24vKmdlbmV0aWNzPC9rZXl3b3JkPjxrZXl3b3JkPkVtYnJ5b25pYyBTdGVtIENlbGxzL2N5
dG9sb2d5L21ldGFib2xpc208L2tleXdvcmQ+PGtleXdvcmQ+RXBpZ2Vub21pY3M8L2tleXdvcmQ+
PGtleXdvcmQ+RXBpc3Rhc2lzLCBHZW5ldGljLypnZW5ldGljczwva2V5d29yZD48a2V5d29yZD5G
aWJyb2JsYXN0cy9jeXRvbG9neS9tZXRhYm9saXNtPC9rZXl3b3JkPjxrZXl3b3JkPkdlbm9tZSwg
SHVtYW4vKmdlbmV0aWNzPC9rZXl3b3JkPjxrZXl3b3JkPkhpc3RvbmVzL21ldGFib2xpc208L2tl
eXdvcmQ+PGtleXdvcmQ+SHVtYW5zPC9rZXl3b3JkPjxrZXl3b3JkPkluZHVjZWQgUGx1cmlwb3Rl
bnQgU3RlbSBDZWxscy9jeXRvbG9neS8qbWV0YWJvbGlzbTwva2V5d29yZD48a2V5d29yZD5Ucm9w
aG9ibGFzdHMvY3l0b2xvZ3kvbWV0YWJvbGlzbTwva2V5d29yZD48L2tleXdvcmRzPjxkYXRlcz48
eWVhcj4yMDExPC95ZWFyPjxwdWItZGF0ZXM+PGRhdGU+TWFyIDM8L2RhdGU+PC9wdWItZGF0ZXM+
PC9kYXRlcz48aXNibj4xNDc2LTQ2ODcgKEVsZWN0cm9uaWMpJiN4RDswMDI4LTA4MzYgKExpbmtp
bmcpPC9pc2JuPjxhY2Nlc3Npb24tbnVtPjIxMjg5NjI2PC9hY2Nlc3Npb24tbnVtPjx1cmxzPjxy
ZWxhdGVkLXVybHM+PHVybD5odHRwOi8vd3d3Lm5jYmkubmxtLm5paC5nb3YvcHVibWVkLzIxMjg5
NjI2PC91cmw+PC9yZWxhdGVkLXVybHM+PC91cmxzPjxjdXN0b20yPjMxMDAzNjA8L2N1c3RvbTI+
PGVsZWN0cm9uaWMtcmVzb3VyY2UtbnVtPjEwLjEwMzgvbmF0dXJlMDk3OTg8L2VsZWN0cm9uaWMt
cmVzb3VyY2UtbnVtPjwvcmVjb3JkPjwvQ2l0ZT48Q2l0ZT48QXV0aG9yPk5pc2hpemF3YTwvQXV0
aG9yPjxZZWFyPjIwMTY8L1llYXI+PFJlY051bT4xMzwvUmVjTnVtPjxyZWNvcmQ+PHJlYy1udW1i
ZXI+MTM8L3JlYy1udW1iZXI+PGZvcmVpZ24ta2V5cz48a2V5IGFwcD0iRU4iIGRiLWlkPSI5ZWZ6
eHJkdzVmdGR4eWVhemQ5eGFkYWI5c3dzcjAydGE5czIiPjEzPC9rZXk+PC9mb3JlaWduLWtleXM+
PHJlZi10eXBlIG5hbWU9IkpvdXJuYWwgQXJ0aWNsZSI+MTc8L3JlZi10eXBlPjxjb250cmlidXRv
cnM+PGF1dGhvcnM+PGF1dGhvcj5OaXNoaXphd2EsIE0uPC9hdXRob3I+PGF1dGhvcj5DaG9uYWJh
eWFzaGksIEsuPC9hdXRob3I+PGF1dGhvcj5Ob211cmEsIE0uPC9hdXRob3I+PGF1dGhvcj5UYW5h
a2EsIEEuPC9hdXRob3I+PGF1dGhvcj5OYWthbXVyYSwgTS48L2F1dGhvcj48YXV0aG9yPkluYWdh
a2ksIEEuPC9hdXRob3I+PGF1dGhvcj5OaXNoaWthd2EsIE0uPC9hdXRob3I+PGF1dGhvcj5UYWtl
aSwgSS48L2F1dGhvcj48YXV0aG9yPk9pc2hpLCBBLjwvYXV0aG9yPjxhdXRob3I+VGFuYWJlLCBL
LjwvYXV0aG9yPjxhdXRob3I+T2hudWtpLCBNLjwvYXV0aG9yPjxhdXRob3I+WW9rb3RhLCBILjwv
YXV0aG9yPjxhdXRob3I+S295YW5hZ2ktQW9pLCBNLjwvYXV0aG9yPjxhdXRob3I+T2tpdGEsIEsu
PC9hdXRob3I+PGF1dGhvcj5XYXRhbmFiZSwgQS48L2F1dGhvcj48YXV0aG9yPlRha2FvcmktS29u
ZG8sIEEuPC9hdXRob3I+PGF1dGhvcj5ZYW1hbmFrYSwgUy48L2F1dGhvcj48YXV0aG9yPllvc2hp
ZGEsIFkuPC9hdXRob3I+PC9hdXRob3JzPjwvY29udHJpYnV0b3JzPjxhdXRoLWFkZHJlc3M+Q2Vu
dGVyIGZvciBpUFMgQ2VsbCBSZXNlYXJjaCBhbmQgQXBwbGljYXRpb24gKENpUkEpLCBLeW90byBV
bml2ZXJzaXR5LCBLeW90byA2MDYtODUwNywgSmFwYW47IERlcGFydG1lbnQgb2YgSGVtYXRvbG9n
eSBhbmQgT25jb2xvZ3ksIEdyYWR1YXRlIFNjaG9vbCBvZiBNZWRpY2luZSwgS3lvdG8gVW5pdmVy
c2l0eSwgS3lvdG8gNjA2LTg1MDcsIEphcGFuLiYjeEQ7Q2VudGVyIGZvciBpUFMgQ2VsbCBSZXNl
YXJjaCBhbmQgQXBwbGljYXRpb24gKENpUkEpLCBLeW90byBVbml2ZXJzaXR5LCBLeW90byA2MDYt
ODUwNywgSmFwYW4uJiN4RDtDZW50ZXIgZm9yIGlQUyBDZWxsIFJlc2VhcmNoIGFuZCBBcHBsaWNh
dGlvbiAoQ2lSQSksIEt5b3RvIFVuaXZlcnNpdHksIEt5b3RvIDYwNi04NTA3LCBKYXBhbjsgSW5z
dGl0dXRlIGZvciBJbnRlZ3JhdGVkIENlbGwtTWF0ZXJpYWwgU2NpZW5jZXMsIEt5b3RvIFVuaXZl
cnNpdHksIEt5b3RvIDYwNi04NTAxLCBKYXBhbi4mI3hEO0RlcGFydG1lbnQgb2YgSGVtYXRvbG9n
eSBhbmQgT25jb2xvZ3ksIEdyYWR1YXRlIFNjaG9vbCBvZiBNZWRpY2luZSwgS3lvdG8gVW5pdmVy
c2l0eSwgS3lvdG8gNjA2LTg1MDcsIEphcGFuLiYjeEQ7Q2VudGVyIGZvciBpUFMgQ2VsbCBSZXNl
YXJjaCBhbmQgQXBwbGljYXRpb24gKENpUkEpLCBLeW90byBVbml2ZXJzaXR5LCBLeW90byA2MDYt
ODUwNywgSmFwYW47IEluc3RpdHV0ZSBmb3IgSW50ZWdyYXRlZCBDZWxsLU1hdGVyaWFsIFNjaWVu
Y2VzLCBLeW90byBVbml2ZXJzaXR5LCBLeW90byA2MDYtODUwMSwgSmFwYW47IEdsYWRzdG9uZSBJ
bnN0aXR1dGUgb2YgQ2FyZGlvdmFzY3VsYXIgRGlzZWFzZSwgU2FuIEZyYW5jaXNjbywgQ0EgOTQx
NTgsIFVTQS4mI3hEO0NlbnRlciBmb3IgaVBTIENlbGwgUmVzZWFyY2ggYW5kIEFwcGxpY2F0aW9u
IChDaVJBKSwgS3lvdG8gVW5pdmVyc2l0eSwgS3lvdG8gNjA2LTg1MDcsIEphcGFuLiBFbGVjdHJv
bmljIGFkZHJlc3M6IHlvc2hpbm9yQGNpcmEua3lvdG8tdS5hYy5qcC48L2F1dGgtYWRkcmVzcz48
dGl0bGVzPjx0aXRsZT5FcGlnZW5ldGljIFZhcmlhdGlvbiBiZXR3ZWVuIEh1bWFuIEluZHVjZWQg
UGx1cmlwb3RlbnQgU3RlbSBDZWxsIExpbmVzIElzIGFuIEluZGljYXRvciBvZiBEaWZmZXJlbnRp
YXRpb24gQ2FwYWNpdHk8L3RpdGxlPjxzZWNvbmRhcnktdGl0bGU+Q2VsbCBTdGVtIENlbGw8L3Nl
Y29uZGFyeS10aXRsZT48YWx0LXRpdGxlPkNlbGwgc3RlbSBjZWxsPC9hbHQtdGl0bGU+PC90aXRs
ZXM+PHBlcmlvZGljYWw+PGZ1bGwtdGl0bGU+Q2VsbCBTdGVtIENlbGw8L2Z1bGwtdGl0bGU+PGFi
YnItMT5DZWxsIHN0ZW0gY2VsbDwvYWJici0xPjwvcGVyaW9kaWNhbD48YWx0LXBlcmlvZGljYWw+
PGZ1bGwtdGl0bGU+Q2VsbCBTdGVtIENlbGw8L2Z1bGwtdGl0bGU+PGFiYnItMT5DZWxsIHN0ZW0g
Y2VsbDwvYWJici0xPjwvYWx0LXBlcmlvZGljYWw+PHBhZ2VzPjM0MS01NDwvcGFnZXM+PHZvbHVt
ZT4xOTwvdm9sdW1lPjxudW1iZXI+MzwvbnVtYmVyPjxrZXl3b3Jkcz48a2V5d29yZD5BY3Rpdmlu
cy9tZXRhYm9saXNtPC9rZXl3b3JkPjxrZXl3b3JkPkFuaW1hbHM8L2tleXdvcmQ+PGtleXdvcmQ+
QmFzZSBTZXF1ZW5jZTwva2V5d29yZD48a2V5d29yZD5DZWxsIERpZmZlcmVudGlhdGlvbi8qZ2Vu
ZXRpY3M8L2tleXdvcmQ+PGtleXdvcmQ+Q2VsbCBMaW5lPC9rZXl3b3JkPjxrZXl3b3JkPkNlbGwg
TGluZWFnZS9nZW5ldGljczwva2V5d29yZD48a2V5d29yZD5DZWxsdWxhciBSZXByb2dyYW1taW5n
L2dlbmV0aWNzPC9rZXl3b3JkPjxrZXl3b3JkPkNocm9tYXRpbi9jaGVtaXN0cnk8L2tleXdvcmQ+
PGtleXdvcmQ+RE5BIE1ldGh5bGF0aW9uL2dlbmV0aWNzPC9rZXl3b3JkPjxrZXl3b3JkPipFcGln
ZW5lc2lzLCBHZW5ldGljPC9rZXl3b3JkPjxrZXl3b3JkPkVyeXRocm9pZCBDZWxscy9jeXRvbG9n
eS9tZXRhYm9saXNtPC9rZXl3b3JkPjxrZXl3b3JkPkZpYnJvYmxhc3QgR3Jvd3RoIEZhY3RvcnMv
bWV0YWJvbGlzbTwva2V5d29yZD48a2V5d29yZD5HZW5lIFJlZ3VsYXRvcnkgTmV0d29ya3M8L2tl
eXdvcmQ+PGtleXdvcmQ+SGVtYXRvcG9pZXNpcy9nZW5ldGljczwva2V5d29yZD48a2V5d29yZD5I
ZW1hdG9wb2lldGljIFN0ZW0gQ2VsbHMvY3l0b2xvZ3kvbWV0YWJvbGlzbTwva2V5d29yZD48a2V5
d29yZD5IdW1hbnM8L2tleXdvcmQ+PGtleXdvcmQ+SW5kdWNlZCBQbHVyaXBvdGVudCBTdGVtIENl
bGxzL2N5dG9sb2d5LyptZXRhYm9saXNtPC9rZXl3b3JkPjxrZXl3b3JkPkluc3VsaW4tTGlrZSBH
cm93dGggRmFjdG9yIElJL21ldGFib2xpc208L2tleXdvcmQ+PGtleXdvcmQ+TWVnYWthcnlvY3l0
ZXMvY3l0b2xvZ3kvbWV0YWJvbGlzbTwva2V5d29yZD48a2V5d29yZD5NaWNlLCBTQ0lEPC9rZXl3
b3JkPjxrZXl3b3JkPlNpZ25hbCBUcmFuc2R1Y3Rpb24vZ2VuZXRpY3M8L2tleXdvcmQ+PGtleXdv
cmQ+U3RlbSBDZWxsIFRyYW5zcGxhbnRhdGlvbjwva2V5d29yZD48a2V5d29yZD5UcmlwYXJ0aXRl
IE1vdGlmIFByb3RlaW5zL2dlbmV0aWNzL21ldGFib2xpc208L2tleXdvcmQ+PC9rZXl3b3Jkcz48
ZGF0ZXM+PHllYXI+MjAxNjwveWVhcj48cHViLWRhdGVzPjxkYXRlPlNlcCAxPC9kYXRlPjwvcHVi
LWRhdGVzPjwvZGF0ZXM+PGlzYm4+MTg3NS05Nzc3IChFbGVjdHJvbmljKSYjeEQ7MTg3NS05Nzc3
IChMaW5raW5nKTwvaXNibj48YWNjZXNzaW9uLW51bT4yNzQ3Njk2NTwvYWNjZXNzaW9uLW51bT48
dXJscz48cmVsYXRlZC11cmxzPjx1cmw+aHR0cDovL3d3dy5uY2JpLm5sbS5uaWguZ292L3B1Ym1l
ZC8yNzQ3Njk2NTwvdXJsPjwvcmVsYXRlZC11cmxzPjwvdXJscz48ZWxlY3Ryb25pYy1yZXNvdXJj
ZS1udW0+MTAuMTAxNi9qLnN0ZW0uMjAxNi4wNi4wMTk8L2VsZWN0cm9uaWMtcmVzb3VyY2UtbnVt
PjwvcmVjb3JkPjwvQ2l0ZT48Q2l0ZT48QXV0aG9yPkhlPC9BdXRob3I+PFllYXI+MjAxNDwvWWVh
cj48UmVjTnVtPjI0PC9SZWNOdW0+PHJlY29yZD48cmVjLW51bWJlcj4yNDwvcmVjLW51bWJlcj48
Zm9yZWlnbi1rZXlzPjxrZXkgYXBwPSJFTiIgZGItaWQ9IjllZnp4cmR3NWZ0ZHh5ZWF6ZDl4YWRh
Yjlzd3NyMDJ0YTlzMiI+MjQ8L2tleT48L2ZvcmVpZ24ta2V5cz48cmVmLXR5cGUgbmFtZT0iSm91
cm5hbCBBcnRpY2xlIj4xNzwvcmVmLXR5cGU+PGNvbnRyaWJ1dG9ycz48YXV0aG9ycz48YXV0aG9y
PkhlLCBXLjwvYXV0aG9yPjxhdXRob3I+S2FuZywgWC48L2F1dGhvcj48YXV0aG9yPkR1LCBILjwv
YXV0aG9yPjxhdXRob3I+U29uZywgQi48L2F1dGhvcj48YXV0aG9yPkx1LCBaLjwvYXV0aG9yPjxh
dXRob3I+SHVhbmcsIFkuPC9hdXRob3I+PGF1dGhvcj5XYW5nLCBELjwvYXV0aG9yPjxhdXRob3I+
U3VuLCBYLjwvYXV0aG9yPjxhdXRob3I+WXUsIFkuPC9hdXRob3I+PGF1dGhvcj5GYW4sIFkuPC9h
dXRob3I+PC9hdXRob3JzPjwvY29udHJpYnV0b3JzPjxhdXRoLWFkZHJlc3M+S2V5IExhYm9yYXRv
cnkgZm9yIE1ham9yIE9ic3RldHJpYyBEaXNlYXNlcyBvZiBHdWFuZ2RvbmcgUHJvdmluY2UsIEtl
eSBMYWJvcmF0b3J5IG9mIFJlcHJvZHVjdGlvbiBhbmQgR2VuZXRpY3Mgb2YgR3Vhbmdkb25nIEhp
Z2hlciBFZHVjYXRpb24gSW5zdGl0dXRlcywgVGhlIFRoaXJkIEFmZmlsaWF0ZWQgSG9zcGl0YWwg
b2YgR3Vhbmd6aG91IE1lZGljYWwgVW5pdmVyc2l0eSwgR3Vhbmd6aG91LCBDaGluYS4mI3hEO1Vu
aW9uIFN0ZW0gQ2VsbCAmYW1wOyBHZW5lIEVuZ2luZWVyaW5nIENvLiwgTHRkLiwgVGlhbmppbiwg
Q2hpbmEuJiN4RDtDZW50ZXIgb2YgUmVwcm9kdWN0aXZlIE1lZGljaW5lLCBEZXBhcnRtZW50IG9m
IE9ic3RldHJpY3MgYW5kIEd5bmVjb2xvZ3ksIFBla2luZyBVbml2ZXJzaXR5IFRoaXJkIEhvc3Bp
dGFsLCBCZWlqaW5nLCBDaGluYS48L2F1dGgtYWRkcmVzcz48dGl0bGVzPjx0aXRsZT5EZWZpbmlu
ZyBkaWZmZXJlbnRpYWxseSBtZXRoeWxhdGVkIHJlZ2lvbnMgc3BlY2lmaWMgZm9yIHRoZSBhY3F1
aXNpdGlvbiBvZiBwbHVyaXBvdGVuY3kgYW5kIG1haW50ZW5hbmNlIGluIGh1bWFuIHBsdXJpcG90
ZW50IHN0ZW0gY2VsbHMgdmlhIG1pY3JvYXJyYXk8L3RpdGxlPjxzZWNvbmRhcnktdGl0bGU+UExv
UyBPbmU8L3NlY29uZGFyeS10aXRsZT48YWx0LXRpdGxlPlBsb1Mgb25lPC9hbHQtdGl0bGU+PC90
aXRsZXM+PHBlcmlvZGljYWw+PGZ1bGwtdGl0bGU+UExvUyBPbmU8L2Z1bGwtdGl0bGU+PGFiYnIt
MT5QbG9TIG9uZTwvYWJici0xPjwvcGVyaW9kaWNhbD48YWx0LXBlcmlvZGljYWw+PGZ1bGwtdGl0
bGU+UExvUyBPbmU8L2Z1bGwtdGl0bGU+PGFiYnItMT5QbG9TIG9uZTwvYWJici0xPjwvYWx0LXBl
cmlvZGljYWw+PHBhZ2VzPmUxMDgzNTA8L3BhZ2VzPjx2b2x1bWU+OTwvdm9sdW1lPjxudW1iZXI+
OTwvbnVtYmVyPjxrZXl3b3Jkcz48a2V5d29yZD5BbW5pb3RpYyBGbHVpZC9jeXRvbG9neTwva2V5
d29yZD48a2V5d29yZD5DZWxsIExpbmU8L2tleXdvcmQ+PGtleXdvcmQ+Q2VsbHVsYXIgUmVwcm9n
cmFtbWluZzwva2V5d29yZD48a2V5d29yZD4qRE5BIE1ldGh5bGF0aW9uPC9rZXl3b3JkPjxrZXl3
b3JkPkVwaWdlbmVzaXMsIEdlbmV0aWM8L2tleXdvcmQ+PGtleXdvcmQ+RmVtYWxlPC9rZXl3b3Jk
PjxrZXl3b3JkPkdlbmUgRXhwcmVzc2lvbiBQcm9maWxpbmcvKm1ldGhvZHM8L2tleXdvcmQ+PGtl
eXdvcmQ+R2Vub21lLCBIdW1hbjwva2V5d29yZD48a2V5d29yZD5IdW1hbnM8L2tleXdvcmQ+PGtl
eXdvcmQ+UGx1cmlwb3RlbnQgU3RlbSBDZWxscy8qcGh5c2lvbG9neTwva2V5d29yZD48a2V5d29y
ZD5QcmVnbmFuY3k8L2tleXdvcmQ+PGtleXdvcmQ+VGlzc3VlIEFycmF5IEFuYWx5c2lzLyptZXRo
b2RzPC9rZXl3b3JkPjwva2V5d29yZHM+PGRhdGVzPjx5ZWFyPjIwMTQ8L3llYXI+PC9kYXRlcz48
aXNibj4xOTMyLTYyMDMgKEVsZWN0cm9uaWMpJiN4RDsxOTMyLTYyMDMgKExpbmtpbmcpPC9pc2Ju
PjxhY2Nlc3Npb24tbnVtPjI1MjUwNjc5PC9hY2Nlc3Npb24tbnVtPjx1cmxzPjxyZWxhdGVkLXVy
bHM+PHVybD5odHRwOi8vd3d3Lm5jYmkubmxtLm5paC5nb3YvcHVibWVkLzI1MjUwNjc5PC91cmw+
PC9yZWxhdGVkLXVybHM+PC91cmxzPjxjdXN0b20yPjQxNzcxMTA8L2N1c3RvbTI+PGVsZWN0cm9u
aWMtcmVzb3VyY2UtbnVtPjEwLjEzNzEvam91cm5hbC5wb25lLjAxMDgzNTA8L2VsZWN0cm9uaWMt
cmVzb3VyY2UtbnVtPjwvcmVjb3JkPjwvQ2l0ZT48L0VuZE5vdGU+AG==
</w:fldData>
        </w:fldChar>
      </w:r>
      <w:r w:rsidR="00760061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instrText xml:space="preserve"> ADDIN EN.CITE.DATA </w:instrText>
      </w:r>
      <w:r w:rsidR="00760061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</w:r>
      <w:r w:rsidR="00760061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end"/>
      </w:r>
      <w:r w:rsidR="00261CC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</w:r>
      <w:r w:rsidR="00261CC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separate"/>
      </w:r>
      <w:r w:rsidR="00760061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</w:t>
      </w:r>
      <w:hyperlink w:anchor="_ENREF_9" w:tooltip="Kim, 2011 #11" w:history="1">
        <w:r w:rsidR="00621228" w:rsidRPr="00C94315">
          <w:rPr>
            <w:rFonts w:ascii="Book Antiqua" w:hAnsi="Book Antiqua" w:cs="Times New Roman"/>
            <w:color w:val="000000" w:themeColor="text1"/>
            <w:kern w:val="0"/>
            <w:sz w:val="24"/>
            <w:szCs w:val="24"/>
            <w:vertAlign w:val="superscript"/>
          </w:rPr>
          <w:t>9-13</w:t>
        </w:r>
      </w:hyperlink>
      <w:r w:rsidR="00760061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]</w:t>
      </w:r>
      <w:r w:rsidR="00261CC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end"/>
      </w:r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nd gene expression</w:t>
      </w:r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begin">
          <w:fldData xml:space="preserve">PEVuZE5vdGU+PENpdGU+PEF1dGhvcj5TdW48L0F1dGhvcj48WWVhcj4yMDE4PC9ZZWFyPjxSZWNO
dW0+MzQ8L1JlY051bT48RGlzcGxheVRleHQ+PHN0eWxlIGZhY2U9InN1cGVyc2NyaXB0Ij5bMSwg
OF08L3N0eWxlPjwvRGlzcGxheVRleHQ+PHJlY29yZD48cmVjLW51bWJlcj4zNDwvcmVjLW51bWJl
cj48Zm9yZWlnbi1rZXlzPjxrZXkgYXBwPSJFTiIgZGItaWQ9IjllZnp4cmR3NWZ0ZHh5ZWF6ZDl4
YWRhYjlzd3NyMDJ0YTlzMiI+MzQ8L2tleT48L2ZvcmVpZ24ta2V5cz48cmVmLXR5cGUgbmFtZT0i
Sm91cm5hbCBBcnRpY2xlIj4xNzwvcmVmLXR5cGU+PGNvbnRyaWJ1dG9ycz48YXV0aG9ycz48YXV0
aG9yPlN1biwgQy48L2F1dGhvcj48YXV0aG9yPlpoYW5nLCBKLjwvYXV0aG9yPjxhdXRob3I+Wmhl
bmcsIEQuPC9hdXRob3I+PGF1dGhvcj5XYW5nLCBKLjwvYXV0aG9yPjxhdXRob3I+WWFuZywgSC48
L2F1dGhvcj48YXV0aG9yPlpoYW5nLCBYLjwvYXV0aG9yPjwvYXV0aG9ycz48L2NvbnRyaWJ1dG9y
cz48YXV0aC1hZGRyZXNzPkJHSSBFZHVjYXRpb24gQ2VudGVyLCBVbml2ZXJzaXR5IG9mIENoaW5l
c2UgQWNhZGVteSBvZiBTY2llbmNlcywgU2hlbnpoZW4sIENoaW5hLiYjeEQ7QkdJLVNoZW56aGVu
LCBTaGVuemhlbiwgQ2hpbmEuJiN4RDtDaGluYSBOYXRpb25hbCBHZW5lQmFuaywgQkdJLVNoZW56
aGVuLCBTaGVuemhlbiwgQ2hpbmEuJiN4RDtKYW1lcyBELiBXYXRzb24gSW5zdGl0dXRlIG9mIEdl
bm9tZSBTY2llbmNlcywgSGFuZ3pob3UsIENoaW5hLjwvYXV0aC1hZGRyZXNzPjx0aXRsZXM+PHRp
dGxlPlRyYW5zY3JpcHRvbWUgdmFyaWF0aW9ucyBhbW9uZyBodW1hbiBlbWJyeW9uaWMgc3RlbSBj
ZWxsIGxpbmVzIGFyZSBhc3NvY2lhdGVkIHdpdGggdGhlaXIgZGlmZmVyZW50aWF0aW9uIHByb3Bl
bnNpdHk8L3RpdGxlPjxzZWNvbmRhcnktdGl0bGU+UExvUyBPbmU8L3NlY29uZGFyeS10aXRsZT48
YWx0LXRpdGxlPlBsb1Mgb25lPC9hbHQtdGl0bGU+PC90aXRsZXM+PHBlcmlvZGljYWw+PGZ1bGwt
dGl0bGU+UExvUyBPbmU8L2Z1bGwtdGl0bGU+PGFiYnItMT5QbG9TIG9uZTwvYWJici0xPjwvcGVy
aW9kaWNhbD48YWx0LXBlcmlvZGljYWw+PGZ1bGwtdGl0bGU+UExvUyBPbmU8L2Z1bGwtdGl0bGU+
PGFiYnItMT5QbG9TIG9uZTwvYWJici0xPjwvYWx0LXBlcmlvZGljYWw+PHBhZ2VzPmUwMTkyNjI1
PC9wYWdlcz48dm9sdW1lPjEzPC92b2x1bWU+PG51bWJlcj4yPC9udW1iZXI+PGtleXdvcmRzPjxr
ZXl3b3JkPipDZWxsIERpZmZlcmVudGlhdGlvbjwva2V5d29yZD48a2V5d29yZD5DZWxscywgQ3Vs
dHVyZWQ8L2tleXdvcmQ+PGtleXdvcmQ+RW1icnlvbmljIFN0ZW0gQ2VsbHMvY3l0b2xvZ3kvKm1l
dGFib2xpc208L2tleXdvcmQ+PGtleXdvcmQ+SHVtYW5zPC9rZXl3b3JkPjxrZXl3b3JkPlJlYWwt
VGltZSBQb2x5bWVyYXNlIENoYWluIFJlYWN0aW9uPC9rZXl3b3JkPjxrZXl3b3JkPlJldmVyc2Ug
VHJhbnNjcmlwdGFzZSBQb2x5bWVyYXNlIENoYWluIFJlYWN0aW9uPC9rZXl3b3JkPjxrZXl3b3Jk
PlRyYW5zY3JpcHRpb24gRmFjdG9ycy9tZXRhYm9saXNtPC9rZXl3b3JkPjxrZXl3b3JkPipUcmFu
c2NyaXB0b21lPC9rZXl3b3JkPjwva2V5d29yZHM+PGRhdGVzPjx5ZWFyPjIwMTg8L3llYXI+PC9k
YXRlcz48aXNibj4xOTMyLTYyMDMgKEVsZWN0cm9uaWMpJiN4RDsxOTMyLTYyMDMgKExpbmtpbmcp
PC9pc2JuPjxhY2Nlc3Npb24tbnVtPjI5NDQ0MTczPC9hY2Nlc3Npb24tbnVtPjx1cmxzPjxyZWxh
dGVkLXVybHM+PHVybD5odHRwOi8vd3d3Lm5jYmkubmxtLm5paC5nb3YvcHVibWVkLzI5NDQ0MTcz
PC91cmw+PC9yZWxhdGVkLXVybHM+PC91cmxzPjxjdXN0b20yPjU4MTI2Mzg8L2N1c3RvbTI+PGVs
ZWN0cm9uaWMtcmVzb3VyY2UtbnVtPjEwLjEzNzEvam91cm5hbC5wb25lLjAxOTI2MjU8L2VsZWN0
cm9uaWMtcmVzb3VyY2UtbnVtPjwvcmVjb3JkPjwvQ2l0ZT48Q2l0ZT48QXV0aG9yPkJvY2s8L0F1
dGhvcj48WWVhcj4yMDExPC9ZZWFyPjxSZWNOdW0+NzwvUmVjTnVtPjxyZWNvcmQ+PHJlYy1udW1i
ZXI+NzwvcmVjLW51bWJlcj48Zm9yZWlnbi1rZXlzPjxrZXkgYXBwPSJFTiIgZGItaWQ9IjllZnp4
cmR3NWZ0ZHh5ZWF6ZDl4YWRhYjlzd3NyMDJ0YTlzMiI+Nzwva2V5PjwvZm9yZWlnbi1rZXlzPjxy
ZWYtdHlwZSBuYW1lPSJKb3VybmFsIEFydGljbGUiPjE3PC9yZWYtdHlwZT48Y29udHJpYnV0b3Jz
PjxhdXRob3JzPjxhdXRob3I+Qm9jaywgQy48L2F1dGhvcj48YXV0aG9yPktpc2tpbmlzLCBFLjwv
YXV0aG9yPjxhdXRob3I+VmVyc3RhcHBlbiwgRy48L2F1dGhvcj48YXV0aG9yPkd1LCBILjwvYXV0
aG9yPjxhdXRob3I+Qm91bHRpbmcsIEcuPC9hdXRob3I+PGF1dGhvcj5TbWl0aCwgWi4gRC48L2F1
dGhvcj48YXV0aG9yPlppbGxlciwgTS48L2F1dGhvcj48YXV0aG9yPkNyb2Z0LCBHLiBGLjwvYXV0
aG9yPjxhdXRob3I+QW1vcm9zbywgTS4gVy48L2F1dGhvcj48YXV0aG9yPk9ha2xleSwgRC4gSC48
L2F1dGhvcj48YXV0aG9yPkduaXJrZSwgQS48L2F1dGhvcj48YXV0aG9yPkVnZ2FuLCBLLjwvYXV0
aG9yPjxhdXRob3I+TWVpc3NuZXIsIEEuPC9hdXRob3I+PC9hdXRob3JzPjwvY29udHJpYnV0b3Jz
PjxhdXRoLWFkZHJlc3M+QnJvYWQgSW5zdGl0dXRlLCBDYW1icmlkZ2UsIE1BIDAyMTQyLCBVU0Eu
PC9hdXRoLWFkZHJlc3M+PHRpdGxlcz48dGl0bGU+UmVmZXJlbmNlIE1hcHMgb2YgaHVtYW4gRVMg
YW5kIGlQUyBjZWxsIHZhcmlhdGlvbiBlbmFibGUgaGlnaC10aHJvdWdocHV0IGNoYXJhY3Rlcml6
YXRpb24gb2YgcGx1cmlwb3RlbnQgY2VsbCBsaW5lczwvdGl0bGU+PHNlY29uZGFyeS10aXRsZT5D
ZWxsPC9zZWNvbmRhcnktdGl0bGU+PGFsdC10aXRsZT5DZWxsPC9hbHQtdGl0bGU+PC90aXRsZXM+
PHBlcmlvZGljYWw+PGZ1bGwtdGl0bGU+Q2VsbDwvZnVsbC10aXRsZT48YWJici0xPkNlbGw8L2Fi
YnItMT48L3BlcmlvZGljYWw+PGFsdC1wZXJpb2RpY2FsPjxmdWxsLXRpdGxlPkNlbGw8L2Z1bGwt
dGl0bGU+PGFiYnItMT5DZWxsPC9hYmJyLTE+PC9hbHQtcGVyaW9kaWNhbD48cGFnZXM+NDM5LTUy
PC9wYWdlcz48dm9sdW1lPjE0NDwvdm9sdW1lPjxudW1iZXI+MzwvbnVtYmVyPjxrZXl3b3Jkcz48
a2V5d29yZD5DZWxsIERpZmZlcmVudGlhdGlvbjwva2V5d29yZD48a2V5d29yZD5DZWxsIExpbmU8
L2tleXdvcmQ+PGtleXdvcmQ+KkROQSBNZXRoeWxhdGlvbjwva2V5d29yZD48a2V5d29yZD5FbWJy
eW9uaWMgU3RlbSBDZWxscy9jeXRvbG9neS8qcGh5c2lvbG9neTwva2V5d29yZD48a2V5d29yZD5H
ZW5lIEV4cHJlc3Npb24gUHJvZmlsaW5nLypzdGFuZGFyZHM8L2tleXdvcmQ+PGtleXdvcmQ+SHVt
YW5zPC9rZXl3b3JkPjxrZXl3b3JkPkluZHVjZWQgUGx1cmlwb3RlbnQgU3RlbSBDZWxscy9jeXRv
bG9neS8qcGh5c2lvbG9neTwva2V5d29yZD48L2tleXdvcmRzPjxkYXRlcz48eWVhcj4yMDExPC95
ZWFyPjxwdWItZGF0ZXM+PGRhdGU+RmViIDQ8L2RhdGU+PC9wdWItZGF0ZXM+PC9kYXRlcz48aXNi
bj4xMDk3LTQxNzIgKEVsZWN0cm9uaWMpJiN4RDswMDkyLTg2NzQgKExpbmtpbmcpPC9pc2JuPjxh
Y2Nlc3Npb24tbnVtPjIxMjk1NzAzPC9hY2Nlc3Npb24tbnVtPjx1cmxzPjxyZWxhdGVkLXVybHM+
PHVybD5odHRwOi8vd3d3Lm5jYmkubmxtLm5paC5nb3YvcHVibWVkLzIxMjk1NzAzPC91cmw+PC9y
ZWxhdGVkLXVybHM+PC91cmxzPjxjdXN0b20yPjMwNjM0NTQ8L2N1c3RvbTI+PGVsZWN0cm9uaWMt
cmVzb3VyY2UtbnVtPjEwLjEwMTYvai5jZWxsLjIwMTAuMTIuMDMyPC9lbGVjdHJvbmljLXJlc291
cmNlLW51bT48L3JlY29yZD48L0NpdGU+PC9FbmROb3RlPgB=
</w:fldData>
        </w:fldChar>
      </w:r>
      <w:r w:rsidR="0062122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instrText xml:space="preserve"> ADDIN EN.CITE </w:instrText>
      </w:r>
      <w:r w:rsidR="0062122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begin">
          <w:fldData xml:space="preserve">PEVuZE5vdGU+PENpdGU+PEF1dGhvcj5TdW48L0F1dGhvcj48WWVhcj4yMDE4PC9ZZWFyPjxSZWNO
dW0+MzQ8L1JlY051bT48RGlzcGxheVRleHQ+PHN0eWxlIGZhY2U9InN1cGVyc2NyaXB0Ij5bMSwg
OF08L3N0eWxlPjwvRGlzcGxheVRleHQ+PHJlY29yZD48cmVjLW51bWJlcj4zNDwvcmVjLW51bWJl
cj48Zm9yZWlnbi1rZXlzPjxrZXkgYXBwPSJFTiIgZGItaWQ9IjllZnp4cmR3NWZ0ZHh5ZWF6ZDl4
YWRhYjlzd3NyMDJ0YTlzMiI+MzQ8L2tleT48L2ZvcmVpZ24ta2V5cz48cmVmLXR5cGUgbmFtZT0i
Sm91cm5hbCBBcnRpY2xlIj4xNzwvcmVmLXR5cGU+PGNvbnRyaWJ1dG9ycz48YXV0aG9ycz48YXV0
aG9yPlN1biwgQy48L2F1dGhvcj48YXV0aG9yPlpoYW5nLCBKLjwvYXV0aG9yPjxhdXRob3I+Wmhl
bmcsIEQuPC9hdXRob3I+PGF1dGhvcj5XYW5nLCBKLjwvYXV0aG9yPjxhdXRob3I+WWFuZywgSC48
L2F1dGhvcj48YXV0aG9yPlpoYW5nLCBYLjwvYXV0aG9yPjwvYXV0aG9ycz48L2NvbnRyaWJ1dG9y
cz48YXV0aC1hZGRyZXNzPkJHSSBFZHVjYXRpb24gQ2VudGVyLCBVbml2ZXJzaXR5IG9mIENoaW5l
c2UgQWNhZGVteSBvZiBTY2llbmNlcywgU2hlbnpoZW4sIENoaW5hLiYjeEQ7QkdJLVNoZW56aGVu
LCBTaGVuemhlbiwgQ2hpbmEuJiN4RDtDaGluYSBOYXRpb25hbCBHZW5lQmFuaywgQkdJLVNoZW56
aGVuLCBTaGVuemhlbiwgQ2hpbmEuJiN4RDtKYW1lcyBELiBXYXRzb24gSW5zdGl0dXRlIG9mIEdl
bm9tZSBTY2llbmNlcywgSGFuZ3pob3UsIENoaW5hLjwvYXV0aC1hZGRyZXNzPjx0aXRsZXM+PHRp
dGxlPlRyYW5zY3JpcHRvbWUgdmFyaWF0aW9ucyBhbW9uZyBodW1hbiBlbWJyeW9uaWMgc3RlbSBj
ZWxsIGxpbmVzIGFyZSBhc3NvY2lhdGVkIHdpdGggdGhlaXIgZGlmZmVyZW50aWF0aW9uIHByb3Bl
bnNpdHk8L3RpdGxlPjxzZWNvbmRhcnktdGl0bGU+UExvUyBPbmU8L3NlY29uZGFyeS10aXRsZT48
YWx0LXRpdGxlPlBsb1Mgb25lPC9hbHQtdGl0bGU+PC90aXRsZXM+PHBlcmlvZGljYWw+PGZ1bGwt
dGl0bGU+UExvUyBPbmU8L2Z1bGwtdGl0bGU+PGFiYnItMT5QbG9TIG9uZTwvYWJici0xPjwvcGVy
aW9kaWNhbD48YWx0LXBlcmlvZGljYWw+PGZ1bGwtdGl0bGU+UExvUyBPbmU8L2Z1bGwtdGl0bGU+
PGFiYnItMT5QbG9TIG9uZTwvYWJici0xPjwvYWx0LXBlcmlvZGljYWw+PHBhZ2VzPmUwMTkyNjI1
PC9wYWdlcz48dm9sdW1lPjEzPC92b2x1bWU+PG51bWJlcj4yPC9udW1iZXI+PGtleXdvcmRzPjxr
ZXl3b3JkPipDZWxsIERpZmZlcmVudGlhdGlvbjwva2V5d29yZD48a2V5d29yZD5DZWxscywgQ3Vs
dHVyZWQ8L2tleXdvcmQ+PGtleXdvcmQ+RW1icnlvbmljIFN0ZW0gQ2VsbHMvY3l0b2xvZ3kvKm1l
dGFib2xpc208L2tleXdvcmQ+PGtleXdvcmQ+SHVtYW5zPC9rZXl3b3JkPjxrZXl3b3JkPlJlYWwt
VGltZSBQb2x5bWVyYXNlIENoYWluIFJlYWN0aW9uPC9rZXl3b3JkPjxrZXl3b3JkPlJldmVyc2Ug
VHJhbnNjcmlwdGFzZSBQb2x5bWVyYXNlIENoYWluIFJlYWN0aW9uPC9rZXl3b3JkPjxrZXl3b3Jk
PlRyYW5zY3JpcHRpb24gRmFjdG9ycy9tZXRhYm9saXNtPC9rZXl3b3JkPjxrZXl3b3JkPipUcmFu
c2NyaXB0b21lPC9rZXl3b3JkPjwva2V5d29yZHM+PGRhdGVzPjx5ZWFyPjIwMTg8L3llYXI+PC9k
YXRlcz48aXNibj4xOTMyLTYyMDMgKEVsZWN0cm9uaWMpJiN4RDsxOTMyLTYyMDMgKExpbmtpbmcp
PC9pc2JuPjxhY2Nlc3Npb24tbnVtPjI5NDQ0MTczPC9hY2Nlc3Npb24tbnVtPjx1cmxzPjxyZWxh
dGVkLXVybHM+PHVybD5odHRwOi8vd3d3Lm5jYmkubmxtLm5paC5nb3YvcHVibWVkLzI5NDQ0MTcz
PC91cmw+PC9yZWxhdGVkLXVybHM+PC91cmxzPjxjdXN0b20yPjU4MTI2Mzg8L2N1c3RvbTI+PGVs
ZWN0cm9uaWMtcmVzb3VyY2UtbnVtPjEwLjEzNzEvam91cm5hbC5wb25lLjAxOTI2MjU8L2VsZWN0
cm9uaWMtcmVzb3VyY2UtbnVtPjwvcmVjb3JkPjwvQ2l0ZT48Q2l0ZT48QXV0aG9yPkJvY2s8L0F1
dGhvcj48WWVhcj4yMDExPC9ZZWFyPjxSZWNOdW0+NzwvUmVjTnVtPjxyZWNvcmQ+PHJlYy1udW1i
ZXI+NzwvcmVjLW51bWJlcj48Zm9yZWlnbi1rZXlzPjxrZXkgYXBwPSJFTiIgZGItaWQ9IjllZnp4
cmR3NWZ0ZHh5ZWF6ZDl4YWRhYjlzd3NyMDJ0YTlzMiI+Nzwva2V5PjwvZm9yZWlnbi1rZXlzPjxy
ZWYtdHlwZSBuYW1lPSJKb3VybmFsIEFydGljbGUiPjE3PC9yZWYtdHlwZT48Y29udHJpYnV0b3Jz
PjxhdXRob3JzPjxhdXRob3I+Qm9jaywgQy48L2F1dGhvcj48YXV0aG9yPktpc2tpbmlzLCBFLjwv
YXV0aG9yPjxhdXRob3I+VmVyc3RhcHBlbiwgRy48L2F1dGhvcj48YXV0aG9yPkd1LCBILjwvYXV0
aG9yPjxhdXRob3I+Qm91bHRpbmcsIEcuPC9hdXRob3I+PGF1dGhvcj5TbWl0aCwgWi4gRC48L2F1
dGhvcj48YXV0aG9yPlppbGxlciwgTS48L2F1dGhvcj48YXV0aG9yPkNyb2Z0LCBHLiBGLjwvYXV0
aG9yPjxhdXRob3I+QW1vcm9zbywgTS4gVy48L2F1dGhvcj48YXV0aG9yPk9ha2xleSwgRC4gSC48
L2F1dGhvcj48YXV0aG9yPkduaXJrZSwgQS48L2F1dGhvcj48YXV0aG9yPkVnZ2FuLCBLLjwvYXV0
aG9yPjxhdXRob3I+TWVpc3NuZXIsIEEuPC9hdXRob3I+PC9hdXRob3JzPjwvY29udHJpYnV0b3Jz
PjxhdXRoLWFkZHJlc3M+QnJvYWQgSW5zdGl0dXRlLCBDYW1icmlkZ2UsIE1BIDAyMTQyLCBVU0Eu
PC9hdXRoLWFkZHJlc3M+PHRpdGxlcz48dGl0bGU+UmVmZXJlbmNlIE1hcHMgb2YgaHVtYW4gRVMg
YW5kIGlQUyBjZWxsIHZhcmlhdGlvbiBlbmFibGUgaGlnaC10aHJvdWdocHV0IGNoYXJhY3Rlcml6
YXRpb24gb2YgcGx1cmlwb3RlbnQgY2VsbCBsaW5lczwvdGl0bGU+PHNlY29uZGFyeS10aXRsZT5D
ZWxsPC9zZWNvbmRhcnktdGl0bGU+PGFsdC10aXRsZT5DZWxsPC9hbHQtdGl0bGU+PC90aXRsZXM+
PHBlcmlvZGljYWw+PGZ1bGwtdGl0bGU+Q2VsbDwvZnVsbC10aXRsZT48YWJici0xPkNlbGw8L2Fi
YnItMT48L3BlcmlvZGljYWw+PGFsdC1wZXJpb2RpY2FsPjxmdWxsLXRpdGxlPkNlbGw8L2Z1bGwt
dGl0bGU+PGFiYnItMT5DZWxsPC9hYmJyLTE+PC9hbHQtcGVyaW9kaWNhbD48cGFnZXM+NDM5LTUy
PC9wYWdlcz48dm9sdW1lPjE0NDwvdm9sdW1lPjxudW1iZXI+MzwvbnVtYmVyPjxrZXl3b3Jkcz48
a2V5d29yZD5DZWxsIERpZmZlcmVudGlhdGlvbjwva2V5d29yZD48a2V5d29yZD5DZWxsIExpbmU8
L2tleXdvcmQ+PGtleXdvcmQ+KkROQSBNZXRoeWxhdGlvbjwva2V5d29yZD48a2V5d29yZD5FbWJy
eW9uaWMgU3RlbSBDZWxscy9jeXRvbG9neS8qcGh5c2lvbG9neTwva2V5d29yZD48a2V5d29yZD5H
ZW5lIEV4cHJlc3Npb24gUHJvZmlsaW5nLypzdGFuZGFyZHM8L2tleXdvcmQ+PGtleXdvcmQ+SHVt
YW5zPC9rZXl3b3JkPjxrZXl3b3JkPkluZHVjZWQgUGx1cmlwb3RlbnQgU3RlbSBDZWxscy9jeXRv
bG9neS8qcGh5c2lvbG9neTwva2V5d29yZD48L2tleXdvcmRzPjxkYXRlcz48eWVhcj4yMDExPC95
ZWFyPjxwdWItZGF0ZXM+PGRhdGU+RmViIDQ8L2RhdGU+PC9wdWItZGF0ZXM+PC9kYXRlcz48aXNi
bj4xMDk3LTQxNzIgKEVsZWN0cm9uaWMpJiN4RDswMDkyLTg2NzQgKExpbmtpbmcpPC9pc2JuPjxh
Y2Nlc3Npb24tbnVtPjIxMjk1NzAzPC9hY2Nlc3Npb24tbnVtPjx1cmxzPjxyZWxhdGVkLXVybHM+
PHVybD5odHRwOi8vd3d3Lm5jYmkubmxtLm5paC5nb3YvcHVibWVkLzIxMjk1NzAzPC91cmw+PC9y
ZWxhdGVkLXVybHM+PC91cmxzPjxjdXN0b20yPjMwNjM0NTQ8L2N1c3RvbTI+PGVsZWN0cm9uaWMt
cmVzb3VyY2UtbnVtPjEwLjEwMTYvai5jZWxsLjIwMTAuMTIuMDMyPC9lbGVjdHJvbmljLXJlc291
cmNlLW51bT48L3JlY29yZD48L0NpdGU+PC9FbmROb3RlPgB=
</w:fldData>
        </w:fldChar>
      </w:r>
      <w:r w:rsidR="0062122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instrText xml:space="preserve"> ADDIN EN.CITE.DATA </w:instrText>
      </w:r>
      <w:r w:rsidR="0062122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</w:r>
      <w:r w:rsidR="0062122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end"/>
      </w:r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</w:r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separate"/>
      </w:r>
      <w:r w:rsidR="00621228" w:rsidRPr="00C94315">
        <w:rPr>
          <w:rFonts w:ascii="Book Antiqua" w:hAnsi="Book Antiqua" w:cs="Times New Roman"/>
          <w:noProof/>
          <w:color w:val="000000" w:themeColor="text1"/>
          <w:kern w:val="0"/>
          <w:sz w:val="24"/>
          <w:szCs w:val="24"/>
          <w:vertAlign w:val="superscript"/>
        </w:rPr>
        <w:t>[</w:t>
      </w:r>
      <w:hyperlink w:anchor="_ENREF_1" w:tooltip="Bock, 2011 #7" w:history="1">
        <w:r w:rsidR="00621228" w:rsidRPr="00C94315">
          <w:rPr>
            <w:rFonts w:ascii="Book Antiqua" w:hAnsi="Book Antiqua" w:cs="Times New Roman"/>
            <w:noProof/>
            <w:color w:val="000000" w:themeColor="text1"/>
            <w:kern w:val="0"/>
            <w:sz w:val="24"/>
            <w:szCs w:val="24"/>
            <w:vertAlign w:val="superscript"/>
          </w:rPr>
          <w:t>1</w:t>
        </w:r>
      </w:hyperlink>
      <w:r w:rsidR="006D68A2" w:rsidRPr="00C94315">
        <w:rPr>
          <w:rFonts w:ascii="Book Antiqua" w:hAnsi="Book Antiqua" w:cs="Times New Roman"/>
          <w:noProof/>
          <w:color w:val="000000" w:themeColor="text1"/>
          <w:kern w:val="0"/>
          <w:sz w:val="24"/>
          <w:szCs w:val="24"/>
          <w:vertAlign w:val="superscript"/>
        </w:rPr>
        <w:t>,</w:t>
      </w:r>
      <w:hyperlink w:anchor="_ENREF_8" w:tooltip="Sun, 2018 #34" w:history="1">
        <w:r w:rsidR="00621228" w:rsidRPr="00C94315">
          <w:rPr>
            <w:rFonts w:ascii="Book Antiqua" w:hAnsi="Book Antiqua" w:cs="Times New Roman"/>
            <w:noProof/>
            <w:color w:val="000000" w:themeColor="text1"/>
            <w:kern w:val="0"/>
            <w:sz w:val="24"/>
            <w:szCs w:val="24"/>
            <w:vertAlign w:val="superscript"/>
          </w:rPr>
          <w:t>8</w:t>
        </w:r>
      </w:hyperlink>
      <w:r w:rsidR="00621228" w:rsidRPr="00C94315">
        <w:rPr>
          <w:rFonts w:ascii="Book Antiqua" w:hAnsi="Book Antiqua" w:cs="Times New Roman"/>
          <w:noProof/>
          <w:color w:val="000000" w:themeColor="text1"/>
          <w:kern w:val="0"/>
          <w:sz w:val="24"/>
          <w:szCs w:val="24"/>
          <w:vertAlign w:val="superscript"/>
        </w:rPr>
        <w:t>]</w:t>
      </w:r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end"/>
      </w:r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, which </w:t>
      </w:r>
      <w:r w:rsidR="00C84736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have </w:t>
      </w:r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functional implications </w:t>
      </w:r>
      <w:r w:rsidR="00F643E6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for</w:t>
      </w:r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both ESC and </w:t>
      </w:r>
      <w:proofErr w:type="spellStart"/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iPSC</w:t>
      </w:r>
      <w:proofErr w:type="spellEnd"/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lines</w:t>
      </w:r>
      <w:r w:rsidR="00261CC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begin"/>
      </w:r>
      <w:r w:rsidR="00C4488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instrText xml:space="preserve"> ADDIN EN.CITE &lt;EndNote&gt;&lt;Cite&gt;&lt;Author&gt;Bock&lt;/Author&gt;&lt;Year&gt;2011&lt;/Year&gt;&lt;RecNum&gt;7&lt;/RecNum&gt;&lt;DisplayText&gt;&lt;style face="superscript"&gt;[1]&lt;/style&gt;&lt;/DisplayText&gt;&lt;record&gt;&lt;rec-number&gt;7&lt;/rec-number&gt;&lt;foreign-keys&gt;&lt;key app="EN" db-id="9efzxrdw5ftdxyeazd9xadab9swsr02ta9s2"&gt;7&lt;/key&gt;&lt;/foreign-keys&gt;&lt;ref-type name="Journal Article"&gt;17&lt;/ref-type&gt;&lt;contributors&gt;&lt;authors&gt;&lt;author&gt;Bock, C.&lt;/author&gt;&lt;author&gt;Kiskinis, E.&lt;/author&gt;&lt;author&gt;Verstappen, G.&lt;/author&gt;&lt;author&gt;Gu, H.&lt;/author&gt;&lt;author&gt;Boulting, G.&lt;/author&gt;&lt;author&gt;Smith, Z. D.&lt;/author&gt;&lt;author&gt;Ziller, M.&lt;/author&gt;&lt;author&gt;Croft, G. F.&lt;/author&gt;&lt;author&gt;Amoroso, M. W.&lt;/author&gt;&lt;author&gt;Oakley, D. H.&lt;/author&gt;&lt;author&gt;Gnirke, A.&lt;/author&gt;&lt;author&gt;Eggan, K.&lt;/author&gt;&lt;author&gt;Meissner, A.&lt;/author&gt;&lt;/authors&gt;&lt;/contributors&gt;&lt;auth-address&gt;Broad Institute, Cambridge, MA 02142, USA.&lt;/auth-address&gt;&lt;titles&gt;&lt;title&gt;Reference Maps of human ES and iPS cell variation enable high-throughput characterization of pluripotent cell lines&lt;/title&gt;&lt;secondary-title&gt;Cell&lt;/secondary-title&gt;&lt;alt-title&gt;Cell&lt;/alt-title&gt;&lt;/titles&gt;&lt;periodical&gt;&lt;full-title&gt;Cell&lt;/full-title&gt;&lt;abbr-1&gt;Cell&lt;/abbr-1&gt;&lt;/periodical&gt;&lt;alt-periodical&gt;&lt;full-title&gt;Cell&lt;/full-title&gt;&lt;abbr-1&gt;Cell&lt;/abbr-1&gt;&lt;/alt-periodical&gt;&lt;pages&gt;439-52&lt;/pages&gt;&lt;volume&gt;144&lt;/volume&gt;&lt;number&gt;3&lt;/number&gt;&lt;keywords&gt;&lt;keyword&gt;Cell Differentiation&lt;/keyword&gt;&lt;keyword&gt;Cell Line&lt;/keyword&gt;&lt;keyword&gt;*DNA Methylation&lt;/keyword&gt;&lt;keyword&gt;Embryonic Stem Cells/cytology/*physiology&lt;/keyword&gt;&lt;keyword&gt;Gene Expression Profiling/*standards&lt;/keyword&gt;&lt;keyword&gt;Humans&lt;/keyword&gt;&lt;keyword&gt;Induced Pluripotent Stem Cells/cytology/*physiology&lt;/keyword&gt;&lt;/keywords&gt;&lt;dates&gt;&lt;year&gt;2011&lt;/year&gt;&lt;pub-dates&gt;&lt;date&gt;Feb 4&lt;/date&gt;&lt;/pub-dates&gt;&lt;/dates&gt;&lt;isbn&gt;1097-4172 (Electronic)&amp;#xD;0092-8674 (Linking)&lt;/isbn&gt;&lt;accession-num&gt;21295703&lt;/accession-num&gt;&lt;urls&gt;&lt;related-urls&gt;&lt;url&gt;http://www.ncbi.nlm.nih.gov/pubmed/21295703&lt;/url&gt;&lt;/related-urls&gt;&lt;/urls&gt;&lt;custom2&gt;3063454&lt;/custom2&gt;&lt;electronic-resource-num&gt;10.1016/j.cell.2010.12.032&lt;/electronic-resource-num&gt;&lt;/record&gt;&lt;/Cite&gt;&lt;/EndNote&gt;</w:instrText>
      </w:r>
      <w:r w:rsidR="00261CC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separate"/>
      </w:r>
      <w:r w:rsidR="00C4488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</w:t>
      </w:r>
      <w:hyperlink w:anchor="_ENREF_1" w:tooltip="Bock, 2011 #7" w:history="1">
        <w:r w:rsidR="00621228" w:rsidRPr="00C94315">
          <w:rPr>
            <w:rFonts w:ascii="Book Antiqua" w:hAnsi="Book Antiqua" w:cs="Times New Roman"/>
            <w:color w:val="000000" w:themeColor="text1"/>
            <w:kern w:val="0"/>
            <w:sz w:val="24"/>
            <w:szCs w:val="24"/>
            <w:vertAlign w:val="superscript"/>
          </w:rPr>
          <w:t>1</w:t>
        </w:r>
      </w:hyperlink>
      <w:r w:rsidR="00C4488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]</w:t>
      </w:r>
      <w:r w:rsidR="00261CC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end"/>
      </w:r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.</w:t>
      </w:r>
      <w:r w:rsidR="0094621D" w:rsidRPr="00C94315">
        <w:rPr>
          <w:rFonts w:ascii="Book Antiqua" w:eastAsia="等线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C84736" w:rsidRPr="00C94315">
        <w:rPr>
          <w:rFonts w:ascii="Book Antiqua" w:eastAsia="等线" w:hAnsi="Book Antiqua" w:cs="Times New Roman"/>
          <w:color w:val="000000" w:themeColor="text1"/>
          <w:kern w:val="0"/>
          <w:sz w:val="24"/>
          <w:szCs w:val="24"/>
        </w:rPr>
        <w:t xml:space="preserve">Particularly, </w:t>
      </w:r>
      <w:r w:rsidR="008A1E3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f</w:t>
      </w:r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or </w:t>
      </w:r>
      <w:proofErr w:type="spellStart"/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iPSCs</w:t>
      </w:r>
      <w:proofErr w:type="spellEnd"/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, the variations </w:t>
      </w:r>
      <w:r w:rsidR="00861D36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may be </w:t>
      </w:r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donor-dependent</w:t>
      </w:r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begin">
          <w:fldData xml:space="preserve">PEVuZE5vdGU+PENpdGU+PEF1dGhvcj5Sb3VoYW5pPC9BdXRob3I+PFllYXI+MjAxNDwvWWVhcj48
UmVjTnVtPjI3PC9SZWNOdW0+PERpc3BsYXlUZXh0PjxzdHlsZSBmYWNlPSJzdXBlcnNjcmlwdCI+
WzE0LCAxNV08L3N0eWxlPjwvRGlzcGxheVRleHQ+PHJlY29yZD48cmVjLW51bWJlcj4yNzwvcmVj
LW51bWJlcj48Zm9yZWlnbi1rZXlzPjxrZXkgYXBwPSJFTiIgZGItaWQ9IjllZnp4cmR3NWZ0ZHh5
ZWF6ZDl4YWRhYjlzd3NyMDJ0YTlzMiI+Mjc8L2tleT48L2ZvcmVpZ24ta2V5cz48cmVmLXR5cGUg
bmFtZT0iSm91cm5hbCBBcnRpY2xlIj4xNzwvcmVmLXR5cGU+PGNvbnRyaWJ1dG9ycz48YXV0aG9y
cz48YXV0aG9yPlJvdWhhbmksIEYuPC9hdXRob3I+PGF1dGhvcj5LdW1hc2FrYSwgTi48L2F1dGhv
cj48YXV0aG9yPmRlIEJyaXRvLCBNLiBDLjwvYXV0aG9yPjxhdXRob3I+QnJhZGxleSwgQS48L2F1
dGhvcj48YXV0aG9yPlZhbGxpZXIsIEwuPC9hdXRob3I+PGF1dGhvcj5HYWZmbmV5LCBELjwvYXV0
aG9yPjwvYXV0aG9ycz48L2NvbnRyaWJ1dG9ycz48YXV0aC1hZGRyZXNzPldlbGxjb21lIFRydXN0
IFNhbmdlciBJbnN0aXR1dGUsIEhpbnh0b24sIENhbWJyaWRnZSwgVW5pdGVkIEtpbmdkb20uJiN4
RDtVbml2ZXJzaXR5IG9mIENhbWJyaWRnZSwgQ2FtYnJpZGdlLCBDYW1icmlkZ2UsIFVuaXRlZCBL
aW5nZG9tLiYjeEQ7V2VsbGNvbWUgVHJ1c3QgU2FuZ2VyIEluc3RpdHV0ZSwgSGlueHRvbiwgQ2Ft
YnJpZGdlLCBVbml0ZWQgS2luZ2RvbTsgVW5pdmVyc2l0eSBvZiBDYW1icmlkZ2UsIENhbWJyaWRn
ZSwgQ2FtYnJpZGdlLCBVbml0ZWQgS2luZ2RvbS48L2F1dGgtYWRkcmVzcz48dGl0bGVzPjx0aXRs
ZT5HZW5ldGljIGJhY2tncm91bmQgZHJpdmVzIHRyYW5zY3JpcHRpb25hbCB2YXJpYXRpb24gaW4g
aHVtYW4gaW5kdWNlZCBwbHVyaXBvdGVudCBzdGVtIGNlbGxzPC90aXRsZT48c2Vjb25kYXJ5LXRp
dGxlPlBMb1MgR2VuZXQ8L3NlY29uZGFyeS10aXRsZT48YWx0LXRpdGxlPlBMb1MgZ2VuZXRpY3M8
L2FsdC10aXRsZT48L3RpdGxlcz48cGVyaW9kaWNhbD48ZnVsbC10aXRsZT5QTG9TIEdlbmV0PC9m
dWxsLXRpdGxlPjxhYmJyLTE+UExvUyBnZW5ldGljczwvYWJici0xPjwvcGVyaW9kaWNhbD48YWx0
LXBlcmlvZGljYWw+PGZ1bGwtdGl0bGU+UExvUyBHZW5ldDwvZnVsbC10aXRsZT48YWJici0xPlBM
b1MgZ2VuZXRpY3M8L2FiYnItMT48L2FsdC1wZXJpb2RpY2FsPjxwYWdlcz5lMTAwNDQzMjwvcGFn
ZXM+PHZvbHVtZT4xMDwvdm9sdW1lPjxudW1iZXI+NjwvbnVtYmVyPjxrZXl3b3Jkcz48a2V5d29y
ZD5BZHVsdDwva2V5d29yZD48a2V5d29yZD5CYXNlIFNlcXVlbmNlPC9rZXl3b3JkPjxrZXl3b3Jk
PkNlbGwgRGlmZmVyZW50aWF0aW9uLypnZW5ldGljczwva2V5d29yZD48a2V5d29yZD5DZWxscywg
Q3VsdHVyZWQ8L2tleXdvcmQ+PGtleXdvcmQ+RW1icnlvbmljIFN0ZW0gQ2VsbHMvKmN5dG9sb2d5
PC9rZXl3b3JkPjxrZXl3b3JkPkVuZG90aGVsaWFsIENlbGxzL2N5dG9sb2d5PC9rZXl3b3JkPjxr
ZXl3b3JkPkVwaWdlbm9taWNzPC9rZXl3b3JkPjxrZXl3b3JkPkZlbWFsZTwva2V5d29yZD48a2V5
d29yZD5GaWJyb2JsYXN0cy9jeXRvbG9neTwva2V5d29yZD48a2V5d29yZD5IdW1hbnM8L2tleXdv
cmQ+PGtleXdvcmQ+SW5kdWNlZCBQbHVyaXBvdGVudCBTdGVtIENlbGxzLypjeXRvbG9neTwva2V5
d29yZD48a2V5d29yZD5LZXJhdGlub2N5dGVzL2N5dG9sb2d5PC9rZXl3b3JkPjxrZXl3b3JkPk1h
bGU8L2tleXdvcmQ+PGtleXdvcmQ+U2VxdWVuY2UgQWxpZ25tZW50PC9rZXl3b3JkPjxrZXl3b3Jk
PlNlcXVlbmNlIEFuYWx5c2lzLCBSTkE8L2tleXdvcmQ+PGtleXdvcmQ+VHJhbnNjcmlwdGlvbiwg
R2VuZXRpYy8qZ2VuZXRpY3M8L2tleXdvcmQ+PC9rZXl3b3Jkcz48ZGF0ZXM+PHllYXI+MjAxNDwv
eWVhcj48cHViLWRhdGVzPjxkYXRlPkp1bjwvZGF0ZT48L3B1Yi1kYXRlcz48L2RhdGVzPjxpc2Ju
PjE1NTMtNzQwNCAoRWxlY3Ryb25pYykmI3hEOzE1NTMtNzM5MCAoTGlua2luZyk8L2lzYm4+PGFj
Y2Vzc2lvbi1udW0+MjQ5MDE0NzY8L2FjY2Vzc2lvbi1udW0+PHVybHM+PHJlbGF0ZWQtdXJscz48
dXJsPmh0dHA6Ly93d3cubmNiaS5ubG0ubmloLmdvdi9wdWJtZWQvMjQ5MDE0NzY8L3VybD48L3Jl
bGF0ZWQtdXJscz48L3VybHM+PGN1c3RvbTI+NDA0Njk3MTwvY3VzdG9tMj48ZWxlY3Ryb25pYy1y
ZXNvdXJjZS1udW0+MTAuMTM3MS9qb3VybmFsLnBnZW4uMTAwNDQzMjwvZWxlY3Ryb25pYy1yZXNv
dXJjZS1udW0+PC9yZWNvcmQ+PC9DaXRlPjxDaXRlPjxBdXRob3I+S3l0dGFsYTwvQXV0aG9yPjxZ
ZWFyPjIwMTY8L1llYXI+PFJlY051bT4xNDwvUmVjTnVtPjxyZWNvcmQ+PHJlYy1udW1iZXI+MTQ8
L3JlYy1udW1iZXI+PGZvcmVpZ24ta2V5cz48a2V5IGFwcD0iRU4iIGRiLWlkPSI5ZWZ6eHJkdzVm
dGR4eWVhemQ5eGFkYWI5c3dzcjAydGE5czIiPjE0PC9rZXk+PC9mb3JlaWduLWtleXM+PHJlZi10
eXBlIG5hbWU9IkpvdXJuYWwgQXJ0aWNsZSI+MTc8L3JlZi10eXBlPjxjb250cmlidXRvcnM+PGF1
dGhvcnM+PGF1dGhvcj5LeXR0YWxhLCBBLjwvYXV0aG9yPjxhdXRob3I+TW9yYWdoZWJpLCBSLjwv
YXV0aG9yPjxhdXRob3I+VmFsZW5zaXNpLCBDLjwvYXV0aG9yPjxhdXRob3I+S2V0dHVuZW4sIEou
PC9hdXRob3I+PGF1dGhvcj5BbmRydXMsIEMuPC9hdXRob3I+PGF1dGhvcj5QYXN1bWFydGh5LCBL
LiBLLjwvYXV0aG9yPjxhdXRob3I+TmFrYW5pc2hpLCBNLjwvYXV0aG9yPjxhdXRob3I+TmlzaGlt
dXJhLCBLLjwvYXV0aG9yPjxhdXRob3I+T2h0YWthLCBNLjwvYXV0aG9yPjxhdXRob3I+V2VsdG5l
ciwgSi48L2F1dGhvcj48YXV0aG9yPlZhbiBIYW5kZWwsIEIuPC9hdXRob3I+PGF1dGhvcj5QYXJr
a29uZW4sIE8uPC9hdXRob3I+PGF1dGhvcj5TaW5pc2FsbywgSi48L2F1dGhvcj48YXV0aG9yPkph
bGFua28sIEEuPC9hdXRob3I+PGF1dGhvcj5IYXdraW5zLCBSLiBELjwvYXV0aG9yPjxhdXRob3I+
V29vZHMsIE4uIEIuPC9hdXRob3I+PGF1dGhvcj5PdG9ua29za2ksIFQuPC9hdXRob3I+PGF1dGhv
cj5Ucm9rb3ZpYywgUi48L2F1dGhvcj48L2F1dGhvcnM+PC9jb250cmlidXRvcnM+PGF1dGgtYWRk
cmVzcz5HZW5vbWljcyBhbmQgQmlvbWFya2VycyBVbml0LCBOYXRpb25hbCBJbnN0aXR1dGUgZm9y
IEhlYWx0aCBhbmQgV2VsZmFyZSAoVEhMKSwgVEhMIEJpb2JhbmssIDAwMjkwIEhlbHNpbmtpLCBG
aW5sYW5kLiYjeEQ7RGVwYXJ0bWVudCBvZiBNb2xlY3VsYXIgTWVkaWNpbmUgYW5kIEdlbmUgVGhl
cmFweSwgTHVuZCBTdGVtIENlbGwgQ2VudGVyLCBMdW5kIFVuaXZlcnNpdHksIEJNQyBBMTIsIDIy
MSA4NCBMdW5kLCBTd2VkZW4uJiN4RDtEaXZpc2lvbiBvZiBNZWRpY2FsIEdlbmV0aWNzLCBEZXBh
cnRtZW50cyBvZiBNZWRpY2luZSBhbmQgR2Vub21lIFNjaWVuY2VzLCBVbml2ZXJzaXR5IG9mIFdh
c2hpbmd0b24sIFNlYXR0bGUsIFdBIDk4MTk1LTc3MjAsIFVTQTsgVHVya3UgQ2VudHJlIGZvciBC
aW90ZWNobm9sb2d5LCBUdXJrdSAyMDUyMCwgRmlubGFuZC4mI3hEO0dlbm9taWNzIGFuZCBCaW9t
YXJrZXJzIFVuaXQsIE5hdGlvbmFsIEluc3RpdHV0ZSBmb3IgSGVhbHRoIGFuZCBXZWxmYXJlIChU
SEwpLCBUSEwgQmlvYmFuaywgMDAyOTAgSGVsc2lua2ksIEZpbmxhbmQ7IENvbXB1dGF0aW9uYWwg
TWVkaWNpbmUsIEluc3RpdHV0ZSBvZiBIZWFsdGggU2NpZW5jZXMsIFVuaXZlcnNpdHkgb2YgT3Vs
dSwgT3VsdSA5MDAxNCwgRmlubGFuZDsgTk1SIE1ldGFib2xvbWljcyBMYWJvcmF0b3J5LCBTY2hv
b2wgb2YgUGhhcm1hY3ksIFVuaXZlcnNpdHkgb2YgRWFzdGVybiBGaW5sYW5kLCBLdW9waW8gNzAy
MTAsIEZpbmxhbmQ7IEJpb2NlbnRlciBPdWx1LCBVbml2ZXJzaXR5IG9mIE91bHUsIDkwMDE0IE91
bHUsIEZpbmxhbmQuJiN4RDtEaXZpc2lvbiBvZiBNZWRpY2FsIEdlbmV0aWNzLCBEZXBhcnRtZW50
cyBvZiBNZWRpY2luZSBhbmQgR2Vub21lIFNjaWVuY2VzLCBVbml2ZXJzaXR5IG9mIFdhc2hpbmd0
b24sIFNlYXR0bGUsIFdBIDk4MTk1LTc3MjAsIFVTQS4mI3hEO1R1cmt1IENlbnRyZSBmb3IgQmlv
dGVjaG5vbG9neSwgVHVya3UgMjA1MjAsIEZpbmxhbmQuJiN4RDtCaW90ZWNobm9sb2d5IFJlc2Vh
cmNoIEluc3RpdHV0ZSBmb3IgRHJ1ZyBEaXNjb3ZlcnksIE5hdGlvbmFsIEluc3RpdHV0ZSBvZiBB
ZHZhbmNlZCBJbmR1c3RyaWFsIFNjaWVuY2UgYW5kIFRlY2hub2xvZ3kgKEFJU1QpLCBUc3VrdWJh
LCBJYmFyYWtpIDMwNS04NTY1LCBKYXBhbi4mI3hEO0Jpb3RlY2hub2xvZ3kgUmVzZWFyY2ggSW5z
dGl0dXRlIGZvciBEcnVnIERpc2NvdmVyeSwgTmF0aW9uYWwgSW5zdGl0dXRlIG9mIEFkdmFuY2Vk
IEluZHVzdHJpYWwgU2NpZW5jZSBhbmQgVGVjaG5vbG9neSAoQUlTVCksIFRzdWt1YmEsIEliYXJh
a2kgMzA1LTg1NjUsIEphcGFuOyBMYWJvcmF0b3J5IG9mIEdlbmUgUmVndWxhdGlvbiwgRmFjdWx0
eSBvZiBNZWRpY2luZSwgVW5pdmVyc2l0eSBvZiBUc3VrdWJhLCBUc3VrdWJhLCBJYmFyYWtpIDMw
NS04NTc1LCBKYXBhbi4mI3hEO1Jlc2VhcmNoIFByb2dyYW1zIFVuaXQsIE1vbGVjdWxhciBOZXVy
b2xvZ3kgYW5kIEJpb21lZGljdW0gU3RlbSBDZWxsIENlbnRyZSwgVW5pdmVyc2l0eSBvZiBIZWxz
aW5raSwgMDAyOTAgSGVsc2lua2ksIEZpbmxhbmQuJiN4RDtOb3ZvZ2VuaXggTGFib3JhdG9yaWVz
LCBMTEMsIExvcyBBbmdlbGVzLCBDQSA5MDAzMywgVVNBLiYjeEQ7SGVhcnQgYW5kIEx1bmcgQ2Vu
dGVyLCBIZWxzaW5raSBVbml2ZXJzaXR5IENlbnRyYWwgSG9zcGl0YWwgYW5kIFVuaXZlcnNpdHkg
b2YgSGVsc2lua2ksIDAwMDI5IEhVUyBIZWxzaW5raSwgRmlubGFuZC4mI3hEO1Jlc2VhcmNoIFBy
b2dyYW1zIFVuaXQsIE1vbGVjdWxhciBOZXVyb2xvZ3kgYW5kIEJpb21lZGljdW0gU3RlbSBDZWxs
IENlbnRyZSwgVW5pdmVyc2l0eSBvZiBIZWxzaW5raSwgMDAyOTAgSGVsc2lua2ksIEZpbmxhbmQ7
IENoaWxkcmVuJmFwb3M7cyBIb3NwaXRhbCwgVW5pdmVyc2l0eSBvZiBIZWxzaW5raSBhbmQgSGVs
c2lua2kgVW5pdmVyc2l0eSBDZW50cmFsIEhvc3BpdGFsLCAwMDAyOSBIVVMgSGVsc2lua2ksIEZp
bmxhbmQuIEVsZWN0cm9uaWMgYWRkcmVzczogdGltby5vdG9ua29za2lAaGVsc2lua2kuZmkuJiN4
RDtSZXNlYXJjaCBQcm9ncmFtcyBVbml0LCBNb2xlY3VsYXIgTmV1cm9sb2d5IGFuZCBCaW9tZWRp
Y3VtIFN0ZW0gQ2VsbCBDZW50cmUsIFVuaXZlcnNpdHkgb2YgSGVsc2lua2ksIDAwMjkwIEhlbHNp
bmtpLCBGaW5sYW5kLiBFbGVjdHJvbmljIGFkZHJlc3M6IHJhcy50cm9rb3ZpY0BoZWxzaW5raS5m
aS48L2F1dGgtYWRkcmVzcz48dGl0bGVzPjx0aXRsZT5HZW5ldGljIFZhcmlhYmlsaXR5IE92ZXJy
aWRlcyB0aGUgSW1wYWN0IG9mIFBhcmVudGFsIENlbGwgVHlwZSBhbmQgRGV0ZXJtaW5lcyBpUFND
IERpZmZlcmVudGlhdGlvbiBQb3RlbnRpYWw8L3RpdGxlPjxzZWNvbmRhcnktdGl0bGU+U3RlbSBD
ZWxsIFJlcG9ydHM8L3NlY29uZGFyeS10aXRsZT48YWx0LXRpdGxlPlN0ZW0gY2VsbCByZXBvcnRz
PC9hbHQtdGl0bGU+PC90aXRsZXM+PHBlcmlvZGljYWw+PGZ1bGwtdGl0bGU+U3RlbSBDZWxsIFJl
cG9ydHM8L2Z1bGwtdGl0bGU+PGFiYnItMT5TdGVtIGNlbGwgcmVwb3J0czwvYWJici0xPjwvcGVy
aW9kaWNhbD48YWx0LXBlcmlvZGljYWw+PGZ1bGwtdGl0bGU+U3RlbSBDZWxsIFJlcG9ydHM8L2Z1
bGwtdGl0bGU+PGFiYnItMT5TdGVtIGNlbGwgcmVwb3J0czwvYWJici0xPjwvYWx0LXBlcmlvZGlj
YWw+PHBhZ2VzPjIwMC0xMjwvcGFnZXM+PHZvbHVtZT42PC92b2x1bWU+PG51bWJlcj4yPC9udW1i
ZXI+PGtleXdvcmRzPjxrZXl3b3JkPkJpb2xvZ2ljYWwgU3BlY2ltZW4gQmFua3M8L2tleXdvcmQ+
PGtleXdvcmQ+Q2VsbCBEaWZmZXJlbnRpYXRpb24vKmdlbmV0aWNzPC9rZXl3b3JkPjxrZXl3b3Jk
PkROQSBNZXRoeWxhdGlvbi9nZW5ldGljczwva2V5d29yZD48a2V5d29yZD5FcGlnZW5lc2lzLCBH
ZW5ldGljPC9rZXl3b3JkPjxrZXl3b3JkPkVyeXRocm9pZCBDZWxscy9jeXRvbG9neTwva2V5d29y
ZD48a2V5d29yZD5GZW1hbGU8L2tleXdvcmQ+PGtleXdvcmQ+Rmlicm9ibGFzdHMvbWV0YWJvbGlz
bTwva2V5d29yZD48a2V5d29yZD4qR2VuZXRpYyBWYXJpYXRpb248L2tleXdvcmQ+PGtleXdvcmQ+
SGVtYXRvcG9pZXNpcy9nZW5ldGljczwva2V5d29yZD48a2V5d29yZD5IdW1hbnM8L2tleXdvcmQ+
PGtleXdvcmQ+SW5kdWNlZCBQbHVyaXBvdGVudCBTdGVtIENlbGxzLypjeXRvbG9neTwva2V5d29y
ZD48a2V5d29yZD5NYWxlPC9rZXl3b3JkPjxrZXl3b3JkPlRpc3N1ZSBEb25vcnM8L2tleXdvcmQ+
PGtleXdvcmQ+VHJhbnNjcmlwdGlvbiwgR2VuZXRpYzwva2V5d29yZD48L2tleXdvcmRzPjxkYXRl
cz48eWVhcj4yMDE2PC95ZWFyPjxwdWItZGF0ZXM+PGRhdGU+RmViIDk8L2RhdGU+PC9wdWItZGF0
ZXM+PC9kYXRlcz48aXNibj4yMjEzLTY3MTEgKEVsZWN0cm9uaWMpJiN4RDsyMjEzLTY3MTEgKExp
bmtpbmcpPC9pc2JuPjxhY2Nlc3Npb24tbnVtPjI2Nzc3MDU4PC9hY2Nlc3Npb24tbnVtPjx1cmxz
PjxyZWxhdGVkLXVybHM+PHVybD5odHRwOi8vd3d3Lm5jYmkubmxtLm5paC5nb3YvcHVibWVkLzI2
Nzc3MDU4PC91cmw+PC9yZWxhdGVkLXVybHM+PC91cmxzPjxjdXN0b20yPjQ3NTAwOTY8L2N1c3Rv
bTI+PGVsZWN0cm9uaWMtcmVzb3VyY2UtbnVtPjEwLjEwMTYvai5zdGVtY3IuMjAxNS4xMi4wMDk8
L2VsZWN0cm9uaWMtcmVzb3VyY2UtbnVtPjwvcmVjb3JkPjwvQ2l0ZT48L0VuZE5vdGU+
</w:fldData>
        </w:fldChar>
      </w:r>
      <w:r w:rsidR="0062122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instrText xml:space="preserve"> ADDIN EN.CITE </w:instrText>
      </w:r>
      <w:r w:rsidR="0062122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begin">
          <w:fldData xml:space="preserve">PEVuZE5vdGU+PENpdGU+PEF1dGhvcj5Sb3VoYW5pPC9BdXRob3I+PFllYXI+MjAxNDwvWWVhcj48
UmVjTnVtPjI3PC9SZWNOdW0+PERpc3BsYXlUZXh0PjxzdHlsZSBmYWNlPSJzdXBlcnNjcmlwdCI+
WzE0LCAxNV08L3N0eWxlPjwvRGlzcGxheVRleHQ+PHJlY29yZD48cmVjLW51bWJlcj4yNzwvcmVj
LW51bWJlcj48Zm9yZWlnbi1rZXlzPjxrZXkgYXBwPSJFTiIgZGItaWQ9IjllZnp4cmR3NWZ0ZHh5
ZWF6ZDl4YWRhYjlzd3NyMDJ0YTlzMiI+Mjc8L2tleT48L2ZvcmVpZ24ta2V5cz48cmVmLXR5cGUg
bmFtZT0iSm91cm5hbCBBcnRpY2xlIj4xNzwvcmVmLXR5cGU+PGNvbnRyaWJ1dG9ycz48YXV0aG9y
cz48YXV0aG9yPlJvdWhhbmksIEYuPC9hdXRob3I+PGF1dGhvcj5LdW1hc2FrYSwgTi48L2F1dGhv
cj48YXV0aG9yPmRlIEJyaXRvLCBNLiBDLjwvYXV0aG9yPjxhdXRob3I+QnJhZGxleSwgQS48L2F1
dGhvcj48YXV0aG9yPlZhbGxpZXIsIEwuPC9hdXRob3I+PGF1dGhvcj5HYWZmbmV5LCBELjwvYXV0
aG9yPjwvYXV0aG9ycz48L2NvbnRyaWJ1dG9ycz48YXV0aC1hZGRyZXNzPldlbGxjb21lIFRydXN0
IFNhbmdlciBJbnN0aXR1dGUsIEhpbnh0b24sIENhbWJyaWRnZSwgVW5pdGVkIEtpbmdkb20uJiN4
RDtVbml2ZXJzaXR5IG9mIENhbWJyaWRnZSwgQ2FtYnJpZGdlLCBDYW1icmlkZ2UsIFVuaXRlZCBL
aW5nZG9tLiYjeEQ7V2VsbGNvbWUgVHJ1c3QgU2FuZ2VyIEluc3RpdHV0ZSwgSGlueHRvbiwgQ2Ft
YnJpZGdlLCBVbml0ZWQgS2luZ2RvbTsgVW5pdmVyc2l0eSBvZiBDYW1icmlkZ2UsIENhbWJyaWRn
ZSwgQ2FtYnJpZGdlLCBVbml0ZWQgS2luZ2RvbS48L2F1dGgtYWRkcmVzcz48dGl0bGVzPjx0aXRs
ZT5HZW5ldGljIGJhY2tncm91bmQgZHJpdmVzIHRyYW5zY3JpcHRpb25hbCB2YXJpYXRpb24gaW4g
aHVtYW4gaW5kdWNlZCBwbHVyaXBvdGVudCBzdGVtIGNlbGxzPC90aXRsZT48c2Vjb25kYXJ5LXRp
dGxlPlBMb1MgR2VuZXQ8L3NlY29uZGFyeS10aXRsZT48YWx0LXRpdGxlPlBMb1MgZ2VuZXRpY3M8
L2FsdC10aXRsZT48L3RpdGxlcz48cGVyaW9kaWNhbD48ZnVsbC10aXRsZT5QTG9TIEdlbmV0PC9m
dWxsLXRpdGxlPjxhYmJyLTE+UExvUyBnZW5ldGljczwvYWJici0xPjwvcGVyaW9kaWNhbD48YWx0
LXBlcmlvZGljYWw+PGZ1bGwtdGl0bGU+UExvUyBHZW5ldDwvZnVsbC10aXRsZT48YWJici0xPlBM
b1MgZ2VuZXRpY3M8L2FiYnItMT48L2FsdC1wZXJpb2RpY2FsPjxwYWdlcz5lMTAwNDQzMjwvcGFn
ZXM+PHZvbHVtZT4xMDwvdm9sdW1lPjxudW1iZXI+NjwvbnVtYmVyPjxrZXl3b3Jkcz48a2V5d29y
ZD5BZHVsdDwva2V5d29yZD48a2V5d29yZD5CYXNlIFNlcXVlbmNlPC9rZXl3b3JkPjxrZXl3b3Jk
PkNlbGwgRGlmZmVyZW50aWF0aW9uLypnZW5ldGljczwva2V5d29yZD48a2V5d29yZD5DZWxscywg
Q3VsdHVyZWQ8L2tleXdvcmQ+PGtleXdvcmQ+RW1icnlvbmljIFN0ZW0gQ2VsbHMvKmN5dG9sb2d5
PC9rZXl3b3JkPjxrZXl3b3JkPkVuZG90aGVsaWFsIENlbGxzL2N5dG9sb2d5PC9rZXl3b3JkPjxr
ZXl3b3JkPkVwaWdlbm9taWNzPC9rZXl3b3JkPjxrZXl3b3JkPkZlbWFsZTwva2V5d29yZD48a2V5
d29yZD5GaWJyb2JsYXN0cy9jeXRvbG9neTwva2V5d29yZD48a2V5d29yZD5IdW1hbnM8L2tleXdv
cmQ+PGtleXdvcmQ+SW5kdWNlZCBQbHVyaXBvdGVudCBTdGVtIENlbGxzLypjeXRvbG9neTwva2V5
d29yZD48a2V5d29yZD5LZXJhdGlub2N5dGVzL2N5dG9sb2d5PC9rZXl3b3JkPjxrZXl3b3JkPk1h
bGU8L2tleXdvcmQ+PGtleXdvcmQ+U2VxdWVuY2UgQWxpZ25tZW50PC9rZXl3b3JkPjxrZXl3b3Jk
PlNlcXVlbmNlIEFuYWx5c2lzLCBSTkE8L2tleXdvcmQ+PGtleXdvcmQ+VHJhbnNjcmlwdGlvbiwg
R2VuZXRpYy8qZ2VuZXRpY3M8L2tleXdvcmQ+PC9rZXl3b3Jkcz48ZGF0ZXM+PHllYXI+MjAxNDwv
eWVhcj48cHViLWRhdGVzPjxkYXRlPkp1bjwvZGF0ZT48L3B1Yi1kYXRlcz48L2RhdGVzPjxpc2Ju
PjE1NTMtNzQwNCAoRWxlY3Ryb25pYykmI3hEOzE1NTMtNzM5MCAoTGlua2luZyk8L2lzYm4+PGFj
Y2Vzc2lvbi1udW0+MjQ5MDE0NzY8L2FjY2Vzc2lvbi1udW0+PHVybHM+PHJlbGF0ZWQtdXJscz48
dXJsPmh0dHA6Ly93d3cubmNiaS5ubG0ubmloLmdvdi9wdWJtZWQvMjQ5MDE0NzY8L3VybD48L3Jl
bGF0ZWQtdXJscz48L3VybHM+PGN1c3RvbTI+NDA0Njk3MTwvY3VzdG9tMj48ZWxlY3Ryb25pYy1y
ZXNvdXJjZS1udW0+MTAuMTM3MS9qb3VybmFsLnBnZW4uMTAwNDQzMjwvZWxlY3Ryb25pYy1yZXNv
dXJjZS1udW0+PC9yZWNvcmQ+PC9DaXRlPjxDaXRlPjxBdXRob3I+S3l0dGFsYTwvQXV0aG9yPjxZ
ZWFyPjIwMTY8L1llYXI+PFJlY051bT4xNDwvUmVjTnVtPjxyZWNvcmQ+PHJlYy1udW1iZXI+MTQ8
L3JlYy1udW1iZXI+PGZvcmVpZ24ta2V5cz48a2V5IGFwcD0iRU4iIGRiLWlkPSI5ZWZ6eHJkdzVm
dGR4eWVhemQ5eGFkYWI5c3dzcjAydGE5czIiPjE0PC9rZXk+PC9mb3JlaWduLWtleXM+PHJlZi10
eXBlIG5hbWU9IkpvdXJuYWwgQXJ0aWNsZSI+MTc8L3JlZi10eXBlPjxjb250cmlidXRvcnM+PGF1
dGhvcnM+PGF1dGhvcj5LeXR0YWxhLCBBLjwvYXV0aG9yPjxhdXRob3I+TW9yYWdoZWJpLCBSLjwv
YXV0aG9yPjxhdXRob3I+VmFsZW5zaXNpLCBDLjwvYXV0aG9yPjxhdXRob3I+S2V0dHVuZW4sIEou
PC9hdXRob3I+PGF1dGhvcj5BbmRydXMsIEMuPC9hdXRob3I+PGF1dGhvcj5QYXN1bWFydGh5LCBL
LiBLLjwvYXV0aG9yPjxhdXRob3I+TmFrYW5pc2hpLCBNLjwvYXV0aG9yPjxhdXRob3I+TmlzaGlt
dXJhLCBLLjwvYXV0aG9yPjxhdXRob3I+T2h0YWthLCBNLjwvYXV0aG9yPjxhdXRob3I+V2VsdG5l
ciwgSi48L2F1dGhvcj48YXV0aG9yPlZhbiBIYW5kZWwsIEIuPC9hdXRob3I+PGF1dGhvcj5QYXJr
a29uZW4sIE8uPC9hdXRob3I+PGF1dGhvcj5TaW5pc2FsbywgSi48L2F1dGhvcj48YXV0aG9yPkph
bGFua28sIEEuPC9hdXRob3I+PGF1dGhvcj5IYXdraW5zLCBSLiBELjwvYXV0aG9yPjxhdXRob3I+
V29vZHMsIE4uIEIuPC9hdXRob3I+PGF1dGhvcj5PdG9ua29za2ksIFQuPC9hdXRob3I+PGF1dGhv
cj5Ucm9rb3ZpYywgUi48L2F1dGhvcj48L2F1dGhvcnM+PC9jb250cmlidXRvcnM+PGF1dGgtYWRk
cmVzcz5HZW5vbWljcyBhbmQgQmlvbWFya2VycyBVbml0LCBOYXRpb25hbCBJbnN0aXR1dGUgZm9y
IEhlYWx0aCBhbmQgV2VsZmFyZSAoVEhMKSwgVEhMIEJpb2JhbmssIDAwMjkwIEhlbHNpbmtpLCBG
aW5sYW5kLiYjeEQ7RGVwYXJ0bWVudCBvZiBNb2xlY3VsYXIgTWVkaWNpbmUgYW5kIEdlbmUgVGhl
cmFweSwgTHVuZCBTdGVtIENlbGwgQ2VudGVyLCBMdW5kIFVuaXZlcnNpdHksIEJNQyBBMTIsIDIy
MSA4NCBMdW5kLCBTd2VkZW4uJiN4RDtEaXZpc2lvbiBvZiBNZWRpY2FsIEdlbmV0aWNzLCBEZXBh
cnRtZW50cyBvZiBNZWRpY2luZSBhbmQgR2Vub21lIFNjaWVuY2VzLCBVbml2ZXJzaXR5IG9mIFdh
c2hpbmd0b24sIFNlYXR0bGUsIFdBIDk4MTk1LTc3MjAsIFVTQTsgVHVya3UgQ2VudHJlIGZvciBC
aW90ZWNobm9sb2d5LCBUdXJrdSAyMDUyMCwgRmlubGFuZC4mI3hEO0dlbm9taWNzIGFuZCBCaW9t
YXJrZXJzIFVuaXQsIE5hdGlvbmFsIEluc3RpdHV0ZSBmb3IgSGVhbHRoIGFuZCBXZWxmYXJlIChU
SEwpLCBUSEwgQmlvYmFuaywgMDAyOTAgSGVsc2lua2ksIEZpbmxhbmQ7IENvbXB1dGF0aW9uYWwg
TWVkaWNpbmUsIEluc3RpdHV0ZSBvZiBIZWFsdGggU2NpZW5jZXMsIFVuaXZlcnNpdHkgb2YgT3Vs
dSwgT3VsdSA5MDAxNCwgRmlubGFuZDsgTk1SIE1ldGFib2xvbWljcyBMYWJvcmF0b3J5LCBTY2hv
b2wgb2YgUGhhcm1hY3ksIFVuaXZlcnNpdHkgb2YgRWFzdGVybiBGaW5sYW5kLCBLdW9waW8gNzAy
MTAsIEZpbmxhbmQ7IEJpb2NlbnRlciBPdWx1LCBVbml2ZXJzaXR5IG9mIE91bHUsIDkwMDE0IE91
bHUsIEZpbmxhbmQuJiN4RDtEaXZpc2lvbiBvZiBNZWRpY2FsIEdlbmV0aWNzLCBEZXBhcnRtZW50
cyBvZiBNZWRpY2luZSBhbmQgR2Vub21lIFNjaWVuY2VzLCBVbml2ZXJzaXR5IG9mIFdhc2hpbmd0
b24sIFNlYXR0bGUsIFdBIDk4MTk1LTc3MjAsIFVTQS4mI3hEO1R1cmt1IENlbnRyZSBmb3IgQmlv
dGVjaG5vbG9neSwgVHVya3UgMjA1MjAsIEZpbmxhbmQuJiN4RDtCaW90ZWNobm9sb2d5IFJlc2Vh
cmNoIEluc3RpdHV0ZSBmb3IgRHJ1ZyBEaXNjb3ZlcnksIE5hdGlvbmFsIEluc3RpdHV0ZSBvZiBB
ZHZhbmNlZCBJbmR1c3RyaWFsIFNjaWVuY2UgYW5kIFRlY2hub2xvZ3kgKEFJU1QpLCBUc3VrdWJh
LCBJYmFyYWtpIDMwNS04NTY1LCBKYXBhbi4mI3hEO0Jpb3RlY2hub2xvZ3kgUmVzZWFyY2ggSW5z
dGl0dXRlIGZvciBEcnVnIERpc2NvdmVyeSwgTmF0aW9uYWwgSW5zdGl0dXRlIG9mIEFkdmFuY2Vk
IEluZHVzdHJpYWwgU2NpZW5jZSBhbmQgVGVjaG5vbG9neSAoQUlTVCksIFRzdWt1YmEsIEliYXJh
a2kgMzA1LTg1NjUsIEphcGFuOyBMYWJvcmF0b3J5IG9mIEdlbmUgUmVndWxhdGlvbiwgRmFjdWx0
eSBvZiBNZWRpY2luZSwgVW5pdmVyc2l0eSBvZiBUc3VrdWJhLCBUc3VrdWJhLCBJYmFyYWtpIDMw
NS04NTc1LCBKYXBhbi4mI3hEO1Jlc2VhcmNoIFByb2dyYW1zIFVuaXQsIE1vbGVjdWxhciBOZXVy
b2xvZ3kgYW5kIEJpb21lZGljdW0gU3RlbSBDZWxsIENlbnRyZSwgVW5pdmVyc2l0eSBvZiBIZWxz
aW5raSwgMDAyOTAgSGVsc2lua2ksIEZpbmxhbmQuJiN4RDtOb3ZvZ2VuaXggTGFib3JhdG9yaWVz
LCBMTEMsIExvcyBBbmdlbGVzLCBDQSA5MDAzMywgVVNBLiYjeEQ7SGVhcnQgYW5kIEx1bmcgQ2Vu
dGVyLCBIZWxzaW5raSBVbml2ZXJzaXR5IENlbnRyYWwgSG9zcGl0YWwgYW5kIFVuaXZlcnNpdHkg
b2YgSGVsc2lua2ksIDAwMDI5IEhVUyBIZWxzaW5raSwgRmlubGFuZC4mI3hEO1Jlc2VhcmNoIFBy
b2dyYW1zIFVuaXQsIE1vbGVjdWxhciBOZXVyb2xvZ3kgYW5kIEJpb21lZGljdW0gU3RlbSBDZWxs
IENlbnRyZSwgVW5pdmVyc2l0eSBvZiBIZWxzaW5raSwgMDAyOTAgSGVsc2lua2ksIEZpbmxhbmQ7
IENoaWxkcmVuJmFwb3M7cyBIb3NwaXRhbCwgVW5pdmVyc2l0eSBvZiBIZWxzaW5raSBhbmQgSGVs
c2lua2kgVW5pdmVyc2l0eSBDZW50cmFsIEhvc3BpdGFsLCAwMDAyOSBIVVMgSGVsc2lua2ksIEZp
bmxhbmQuIEVsZWN0cm9uaWMgYWRkcmVzczogdGltby5vdG9ua29za2lAaGVsc2lua2kuZmkuJiN4
RDtSZXNlYXJjaCBQcm9ncmFtcyBVbml0LCBNb2xlY3VsYXIgTmV1cm9sb2d5IGFuZCBCaW9tZWRp
Y3VtIFN0ZW0gQ2VsbCBDZW50cmUsIFVuaXZlcnNpdHkgb2YgSGVsc2lua2ksIDAwMjkwIEhlbHNp
bmtpLCBGaW5sYW5kLiBFbGVjdHJvbmljIGFkZHJlc3M6IHJhcy50cm9rb3ZpY0BoZWxzaW5raS5m
aS48L2F1dGgtYWRkcmVzcz48dGl0bGVzPjx0aXRsZT5HZW5ldGljIFZhcmlhYmlsaXR5IE92ZXJy
aWRlcyB0aGUgSW1wYWN0IG9mIFBhcmVudGFsIENlbGwgVHlwZSBhbmQgRGV0ZXJtaW5lcyBpUFND
IERpZmZlcmVudGlhdGlvbiBQb3RlbnRpYWw8L3RpdGxlPjxzZWNvbmRhcnktdGl0bGU+U3RlbSBD
ZWxsIFJlcG9ydHM8L3NlY29uZGFyeS10aXRsZT48YWx0LXRpdGxlPlN0ZW0gY2VsbCByZXBvcnRz
PC9hbHQtdGl0bGU+PC90aXRsZXM+PHBlcmlvZGljYWw+PGZ1bGwtdGl0bGU+U3RlbSBDZWxsIFJl
cG9ydHM8L2Z1bGwtdGl0bGU+PGFiYnItMT5TdGVtIGNlbGwgcmVwb3J0czwvYWJici0xPjwvcGVy
aW9kaWNhbD48YWx0LXBlcmlvZGljYWw+PGZ1bGwtdGl0bGU+U3RlbSBDZWxsIFJlcG9ydHM8L2Z1
bGwtdGl0bGU+PGFiYnItMT5TdGVtIGNlbGwgcmVwb3J0czwvYWJici0xPjwvYWx0LXBlcmlvZGlj
YWw+PHBhZ2VzPjIwMC0xMjwvcGFnZXM+PHZvbHVtZT42PC92b2x1bWU+PG51bWJlcj4yPC9udW1i
ZXI+PGtleXdvcmRzPjxrZXl3b3JkPkJpb2xvZ2ljYWwgU3BlY2ltZW4gQmFua3M8L2tleXdvcmQ+
PGtleXdvcmQ+Q2VsbCBEaWZmZXJlbnRpYXRpb24vKmdlbmV0aWNzPC9rZXl3b3JkPjxrZXl3b3Jk
PkROQSBNZXRoeWxhdGlvbi9nZW5ldGljczwva2V5d29yZD48a2V5d29yZD5FcGlnZW5lc2lzLCBH
ZW5ldGljPC9rZXl3b3JkPjxrZXl3b3JkPkVyeXRocm9pZCBDZWxscy9jeXRvbG9neTwva2V5d29y
ZD48a2V5d29yZD5GZW1hbGU8L2tleXdvcmQ+PGtleXdvcmQ+Rmlicm9ibGFzdHMvbWV0YWJvbGlz
bTwva2V5d29yZD48a2V5d29yZD4qR2VuZXRpYyBWYXJpYXRpb248L2tleXdvcmQ+PGtleXdvcmQ+
SGVtYXRvcG9pZXNpcy9nZW5ldGljczwva2V5d29yZD48a2V5d29yZD5IdW1hbnM8L2tleXdvcmQ+
PGtleXdvcmQ+SW5kdWNlZCBQbHVyaXBvdGVudCBTdGVtIENlbGxzLypjeXRvbG9neTwva2V5d29y
ZD48a2V5d29yZD5NYWxlPC9rZXl3b3JkPjxrZXl3b3JkPlRpc3N1ZSBEb25vcnM8L2tleXdvcmQ+
PGtleXdvcmQ+VHJhbnNjcmlwdGlvbiwgR2VuZXRpYzwva2V5d29yZD48L2tleXdvcmRzPjxkYXRl
cz48eWVhcj4yMDE2PC95ZWFyPjxwdWItZGF0ZXM+PGRhdGU+RmViIDk8L2RhdGU+PC9wdWItZGF0
ZXM+PC9kYXRlcz48aXNibj4yMjEzLTY3MTEgKEVsZWN0cm9uaWMpJiN4RDsyMjEzLTY3MTEgKExp
bmtpbmcpPC9pc2JuPjxhY2Nlc3Npb24tbnVtPjI2Nzc3MDU4PC9hY2Nlc3Npb24tbnVtPjx1cmxz
PjxyZWxhdGVkLXVybHM+PHVybD5odHRwOi8vd3d3Lm5jYmkubmxtLm5paC5nb3YvcHVibWVkLzI2
Nzc3MDU4PC91cmw+PC9yZWxhdGVkLXVybHM+PC91cmxzPjxjdXN0b20yPjQ3NTAwOTY8L2N1c3Rv
bTI+PGVsZWN0cm9uaWMtcmVzb3VyY2UtbnVtPjEwLjEwMTYvai5zdGVtY3IuMjAxNS4xMi4wMDk8
L2VsZWN0cm9uaWMtcmVzb3VyY2UtbnVtPjwvcmVjb3JkPjwvQ2l0ZT48L0VuZE5vdGU+
</w:fldData>
        </w:fldChar>
      </w:r>
      <w:r w:rsidR="0062122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instrText xml:space="preserve"> ADDIN EN.CITE.DATA </w:instrText>
      </w:r>
      <w:r w:rsidR="0062122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</w:r>
      <w:r w:rsidR="0062122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end"/>
      </w:r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</w:r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separate"/>
      </w:r>
      <w:r w:rsidR="00621228" w:rsidRPr="00C94315">
        <w:rPr>
          <w:rFonts w:ascii="Book Antiqua" w:hAnsi="Book Antiqua" w:cs="Times New Roman"/>
          <w:noProof/>
          <w:color w:val="000000" w:themeColor="text1"/>
          <w:kern w:val="0"/>
          <w:sz w:val="24"/>
          <w:szCs w:val="24"/>
          <w:vertAlign w:val="superscript"/>
        </w:rPr>
        <w:t>[</w:t>
      </w:r>
      <w:hyperlink w:anchor="_ENREF_14" w:tooltip="Rouhani, 2014 #27" w:history="1">
        <w:r w:rsidR="00621228" w:rsidRPr="00C94315">
          <w:rPr>
            <w:rFonts w:ascii="Book Antiqua" w:hAnsi="Book Antiqua" w:cs="Times New Roman"/>
            <w:noProof/>
            <w:color w:val="000000" w:themeColor="text1"/>
            <w:kern w:val="0"/>
            <w:sz w:val="24"/>
            <w:szCs w:val="24"/>
            <w:vertAlign w:val="superscript"/>
          </w:rPr>
          <w:t>14</w:t>
        </w:r>
      </w:hyperlink>
      <w:r w:rsidR="006D68A2" w:rsidRPr="00C94315">
        <w:rPr>
          <w:rFonts w:ascii="Book Antiqua" w:hAnsi="Book Antiqua" w:cs="Times New Roman"/>
          <w:noProof/>
          <w:color w:val="000000" w:themeColor="text1"/>
          <w:kern w:val="0"/>
          <w:sz w:val="24"/>
          <w:szCs w:val="24"/>
          <w:vertAlign w:val="superscript"/>
        </w:rPr>
        <w:t>,</w:t>
      </w:r>
      <w:hyperlink w:anchor="_ENREF_15" w:tooltip="Kyttala, 2016 #14" w:history="1">
        <w:r w:rsidR="00621228" w:rsidRPr="00C94315">
          <w:rPr>
            <w:rFonts w:ascii="Book Antiqua" w:hAnsi="Book Antiqua" w:cs="Times New Roman"/>
            <w:noProof/>
            <w:color w:val="000000" w:themeColor="text1"/>
            <w:kern w:val="0"/>
            <w:sz w:val="24"/>
            <w:szCs w:val="24"/>
            <w:vertAlign w:val="superscript"/>
          </w:rPr>
          <w:t>15</w:t>
        </w:r>
      </w:hyperlink>
      <w:r w:rsidR="00621228" w:rsidRPr="00C94315">
        <w:rPr>
          <w:rFonts w:ascii="Book Antiqua" w:hAnsi="Book Antiqua" w:cs="Times New Roman"/>
          <w:noProof/>
          <w:color w:val="000000" w:themeColor="text1"/>
          <w:kern w:val="0"/>
          <w:sz w:val="24"/>
          <w:szCs w:val="24"/>
          <w:vertAlign w:val="superscript"/>
        </w:rPr>
        <w:t>]</w:t>
      </w:r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end"/>
      </w:r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or original cell type-dependent</w:t>
      </w:r>
      <w:r w:rsidR="00261CC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begin">
          <w:fldData xml:space="preserve">PEVuZE5vdGU+PENpdGU+PEF1dGhvcj5LaW08L0F1dGhvcj48WWVhcj4yMDExPC9ZZWFyPjxSZWNO
dW0+MTE8L1JlY051bT48RGlzcGxheVRleHQ+PHN0eWxlIGZhY2U9InN1cGVyc2NyaXB0Ij5bOV08
L3N0eWxlPjwvRGlzcGxheVRleHQ+PHJlY29yZD48cmVjLW51bWJlcj4xMTwvcmVjLW51bWJlcj48
Zm9yZWlnbi1rZXlzPjxrZXkgYXBwPSJFTiIgZGItaWQ9IjllZnp4cmR3NWZ0ZHh5ZWF6ZDl4YWRh
Yjlzd3NyMDJ0YTlzMiI+MTE8L2tleT48L2ZvcmVpZ24ta2V5cz48cmVmLXR5cGUgbmFtZT0iSm91
cm5hbCBBcnRpY2xlIj4xNzwvcmVmLXR5cGU+PGNvbnRyaWJ1dG9ycz48YXV0aG9ycz48YXV0aG9y
PktpbSwgSy48L2F1dGhvcj48YXV0aG9yPlpoYW8sIFIuPC9hdXRob3I+PGF1dGhvcj5Eb2ksIEEu
PC9hdXRob3I+PGF1dGhvcj5OZywgSy48L2F1dGhvcj48YXV0aG9yPlVudGVybmFlaHJlciwgSi48
L2F1dGhvcj48YXV0aG9yPkNhaGFuLCBQLjwvYXV0aG9yPjxhdXRob3I+SHVvLCBILjwvYXV0aG9y
PjxhdXRob3I+TG9oLCBZLiBILjwvYXV0aG9yPjxhdXRob3I+QXJ5ZWUsIE0uIEouPC9hdXRob3I+
PGF1dGhvcj5MZW5zY2gsIE0uIFcuPC9hdXRob3I+PGF1dGhvcj5MaSwgSC48L2F1dGhvcj48YXV0
aG9yPkNvbGxpbnMsIEouIEouPC9hdXRob3I+PGF1dGhvcj5GZWluYmVyZywgQS4gUC48L2F1dGhv
cj48YXV0aG9yPkRhbGV5LCBHLiBRLjwvYXV0aG9yPjwvYXV0aG9ycz48L2NvbnRyaWJ1dG9ycz48
YXV0aC1hZGRyZXNzPlN0ZW0gQ2VsbCBUcmFuc3BsYW50YXRpb24gUHJvZ3JhbSwgRGl2aXNpb24g
b2YgUGVkaWF0cmljIEhlbWF0b2xvZ3kvT25jb2xvZ3ksIE1hbnRvbiBDZW50ZXIgZm9yIE9ycGhh
biBEaXNlYXNlIFJlc2VhcmNoLCBIb3dhcmQgSHVnaGVzIE1lZGljYWwgSW5zdGl0dXRlLCBDaGls
ZHJlbiZhcG9zO3MgSG9zcGl0YWwgQm9zdG9uIGFuZCBEYW5hLUZhcmJlciBDYW5jZXIgSW5zdGl0
dXRlLCBCb3N0b24sIE1hc3NhY2h1c2V0dHMsIFVTQS48L2F1dGgtYWRkcmVzcz48dGl0bGVzPjx0
aXRsZT5Eb25vciBjZWxsIHR5cGUgY2FuIGluZmx1ZW5jZSB0aGUgZXBpZ2Vub21lIGFuZCBkaWZm
ZXJlbnRpYXRpb24gcG90ZW50aWFsIG9mIGh1bWFuIGluZHVjZWQgcGx1cmlwb3RlbnQgc3RlbSBj
ZWxsczwvdGl0bGU+PHNlY29uZGFyeS10aXRsZT5OYXQgQmlvdGVjaG5vbDwvc2Vjb25kYXJ5LXRp
dGxlPjxhbHQtdGl0bGU+TmF0dXJlIGJpb3RlY2hub2xvZ3k8L2FsdC10aXRsZT48L3RpdGxlcz48
cGVyaW9kaWNhbD48ZnVsbC10aXRsZT5OYXQgQmlvdGVjaG5vbDwvZnVsbC10aXRsZT48YWJici0x
Pk5hdHVyZSBiaW90ZWNobm9sb2d5PC9hYmJyLTE+PC9wZXJpb2RpY2FsPjxhbHQtcGVyaW9kaWNh
bD48ZnVsbC10aXRsZT5OYXQgQmlvdGVjaG5vbDwvZnVsbC10aXRsZT48YWJici0xPk5hdHVyZSBi
aW90ZWNobm9sb2d5PC9hYmJyLTE+PC9hbHQtcGVyaW9kaWNhbD48cGFnZXM+MTExNy05PC9wYWdl
cz48dm9sdW1lPjI5PC92b2x1bWU+PG51bWJlcj4xMjwvbnVtYmVyPjxrZXl3b3Jkcz48a2V5d29y
ZD4qQ2VsbCBEaWZmZXJlbnRpYXRpb248L2tleXdvcmQ+PGtleXdvcmQ+KkNlbGwgTGluZWFnZTwv
a2V5d29yZD48a2V5d29yZD4qRE5BIE1ldGh5bGF0aW9uPC9rZXl3b3JkPjxrZXl3b3JkPipFcGln
ZW5lc2lzLCBHZW5ldGljPC9rZXl3b3JkPjxrZXl3b3JkPkZldGFsIEJsb29kL2N5dG9sb2d5Lypt
ZXRhYm9saXNtPC9rZXl3b3JkPjxrZXl3b3JkPkdlbmUgRXhwcmVzc2lvbiBSZWd1bGF0aW9uPC9r
ZXl3b3JkPjxrZXl3b3JkPkdlbm9tZSwgSHVtYW48L2tleXdvcmQ+PGtleXdvcmQ+SHVtYW5zPC9r
ZXl3b3JkPjxrZXl3b3JkPkluZHVjZWQgUGx1cmlwb3RlbnQgU3RlbSBDZWxscy9jeXRvbG9neS8q
bWV0YWJvbGlzbTwva2V5d29yZD48a2V5d29yZD5LZXJhdGlub2N5dGVzL2N5dG9sb2d5LyptZXRh
Ym9saXNtPC9rZXl3b3JkPjxrZXl3b3JkPk1pY3JvYXJyYXkgQW5hbHlzaXM8L2tleXdvcmQ+PC9r
ZXl3b3Jkcz48ZGF0ZXM+PHllYXI+MjAxMTwveWVhcj48cHViLWRhdGVzPjxkYXRlPk5vdiAyNzwv
ZGF0ZT48L3B1Yi1kYXRlcz48L2RhdGVzPjxpc2JuPjE1NDYtMTY5NiAoRWxlY3Ryb25pYykmI3hE
OzEwODctMDE1NiAoTGlua2luZyk8L2lzYm4+PGFjY2Vzc2lvbi1udW0+MjIxMTk3NDA8L2FjY2Vz
c2lvbi1udW0+PHVybHM+PHJlbGF0ZWQtdXJscz48dXJsPmh0dHA6Ly93d3cubmNiaS5ubG0ubmlo
Lmdvdi9wdWJtZWQvMjIxMTk3NDA8L3VybD48L3JlbGF0ZWQtdXJscz48L3VybHM+PGN1c3RvbTI+
MzM1NzMxMDwvY3VzdG9tMj48ZWxlY3Ryb25pYy1yZXNvdXJjZS1udW0+MTAuMTAzOC9uYnQuMjA1
MjwvZWxlY3Ryb25pYy1yZXNvdXJjZS1udW0+PC9yZWNvcmQ+PC9DaXRlPjwvRW5kTm90ZT5=
</w:fldData>
        </w:fldChar>
      </w:r>
      <w:r w:rsidR="00760061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instrText xml:space="preserve"> ADDIN EN.CITE </w:instrText>
      </w:r>
      <w:r w:rsidR="00760061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begin">
          <w:fldData xml:space="preserve">PEVuZE5vdGU+PENpdGU+PEF1dGhvcj5LaW08L0F1dGhvcj48WWVhcj4yMDExPC9ZZWFyPjxSZWNO
dW0+MTE8L1JlY051bT48RGlzcGxheVRleHQ+PHN0eWxlIGZhY2U9InN1cGVyc2NyaXB0Ij5bOV08
L3N0eWxlPjwvRGlzcGxheVRleHQ+PHJlY29yZD48cmVjLW51bWJlcj4xMTwvcmVjLW51bWJlcj48
Zm9yZWlnbi1rZXlzPjxrZXkgYXBwPSJFTiIgZGItaWQ9IjllZnp4cmR3NWZ0ZHh5ZWF6ZDl4YWRh
Yjlzd3NyMDJ0YTlzMiI+MTE8L2tleT48L2ZvcmVpZ24ta2V5cz48cmVmLXR5cGUgbmFtZT0iSm91
cm5hbCBBcnRpY2xlIj4xNzwvcmVmLXR5cGU+PGNvbnRyaWJ1dG9ycz48YXV0aG9ycz48YXV0aG9y
PktpbSwgSy48L2F1dGhvcj48YXV0aG9yPlpoYW8sIFIuPC9hdXRob3I+PGF1dGhvcj5Eb2ksIEEu
PC9hdXRob3I+PGF1dGhvcj5OZywgSy48L2F1dGhvcj48YXV0aG9yPlVudGVybmFlaHJlciwgSi48
L2F1dGhvcj48YXV0aG9yPkNhaGFuLCBQLjwvYXV0aG9yPjxhdXRob3I+SHVvLCBILjwvYXV0aG9y
PjxhdXRob3I+TG9oLCBZLiBILjwvYXV0aG9yPjxhdXRob3I+QXJ5ZWUsIE0uIEouPC9hdXRob3I+
PGF1dGhvcj5MZW5zY2gsIE0uIFcuPC9hdXRob3I+PGF1dGhvcj5MaSwgSC48L2F1dGhvcj48YXV0
aG9yPkNvbGxpbnMsIEouIEouPC9hdXRob3I+PGF1dGhvcj5GZWluYmVyZywgQS4gUC48L2F1dGhv
cj48YXV0aG9yPkRhbGV5LCBHLiBRLjwvYXV0aG9yPjwvYXV0aG9ycz48L2NvbnRyaWJ1dG9ycz48
YXV0aC1hZGRyZXNzPlN0ZW0gQ2VsbCBUcmFuc3BsYW50YXRpb24gUHJvZ3JhbSwgRGl2aXNpb24g
b2YgUGVkaWF0cmljIEhlbWF0b2xvZ3kvT25jb2xvZ3ksIE1hbnRvbiBDZW50ZXIgZm9yIE9ycGhh
biBEaXNlYXNlIFJlc2VhcmNoLCBIb3dhcmQgSHVnaGVzIE1lZGljYWwgSW5zdGl0dXRlLCBDaGls
ZHJlbiZhcG9zO3MgSG9zcGl0YWwgQm9zdG9uIGFuZCBEYW5hLUZhcmJlciBDYW5jZXIgSW5zdGl0
dXRlLCBCb3N0b24sIE1hc3NhY2h1c2V0dHMsIFVTQS48L2F1dGgtYWRkcmVzcz48dGl0bGVzPjx0
aXRsZT5Eb25vciBjZWxsIHR5cGUgY2FuIGluZmx1ZW5jZSB0aGUgZXBpZ2Vub21lIGFuZCBkaWZm
ZXJlbnRpYXRpb24gcG90ZW50aWFsIG9mIGh1bWFuIGluZHVjZWQgcGx1cmlwb3RlbnQgc3RlbSBj
ZWxsczwvdGl0bGU+PHNlY29uZGFyeS10aXRsZT5OYXQgQmlvdGVjaG5vbDwvc2Vjb25kYXJ5LXRp
dGxlPjxhbHQtdGl0bGU+TmF0dXJlIGJpb3RlY2hub2xvZ3k8L2FsdC10aXRsZT48L3RpdGxlcz48
cGVyaW9kaWNhbD48ZnVsbC10aXRsZT5OYXQgQmlvdGVjaG5vbDwvZnVsbC10aXRsZT48YWJici0x
Pk5hdHVyZSBiaW90ZWNobm9sb2d5PC9hYmJyLTE+PC9wZXJpb2RpY2FsPjxhbHQtcGVyaW9kaWNh
bD48ZnVsbC10aXRsZT5OYXQgQmlvdGVjaG5vbDwvZnVsbC10aXRsZT48YWJici0xPk5hdHVyZSBi
aW90ZWNobm9sb2d5PC9hYmJyLTE+PC9hbHQtcGVyaW9kaWNhbD48cGFnZXM+MTExNy05PC9wYWdl
cz48dm9sdW1lPjI5PC92b2x1bWU+PG51bWJlcj4xMjwvbnVtYmVyPjxrZXl3b3Jkcz48a2V5d29y
ZD4qQ2VsbCBEaWZmZXJlbnRpYXRpb248L2tleXdvcmQ+PGtleXdvcmQ+KkNlbGwgTGluZWFnZTwv
a2V5d29yZD48a2V5d29yZD4qRE5BIE1ldGh5bGF0aW9uPC9rZXl3b3JkPjxrZXl3b3JkPipFcGln
ZW5lc2lzLCBHZW5ldGljPC9rZXl3b3JkPjxrZXl3b3JkPkZldGFsIEJsb29kL2N5dG9sb2d5Lypt
ZXRhYm9saXNtPC9rZXl3b3JkPjxrZXl3b3JkPkdlbmUgRXhwcmVzc2lvbiBSZWd1bGF0aW9uPC9r
ZXl3b3JkPjxrZXl3b3JkPkdlbm9tZSwgSHVtYW48L2tleXdvcmQ+PGtleXdvcmQ+SHVtYW5zPC9r
ZXl3b3JkPjxrZXl3b3JkPkluZHVjZWQgUGx1cmlwb3RlbnQgU3RlbSBDZWxscy9jeXRvbG9neS8q
bWV0YWJvbGlzbTwva2V5d29yZD48a2V5d29yZD5LZXJhdGlub2N5dGVzL2N5dG9sb2d5LyptZXRh
Ym9saXNtPC9rZXl3b3JkPjxrZXl3b3JkPk1pY3JvYXJyYXkgQW5hbHlzaXM8L2tleXdvcmQ+PC9r
ZXl3b3Jkcz48ZGF0ZXM+PHllYXI+MjAxMTwveWVhcj48cHViLWRhdGVzPjxkYXRlPk5vdiAyNzwv
ZGF0ZT48L3B1Yi1kYXRlcz48L2RhdGVzPjxpc2JuPjE1NDYtMTY5NiAoRWxlY3Ryb25pYykmI3hE
OzEwODctMDE1NiAoTGlua2luZyk8L2lzYm4+PGFjY2Vzc2lvbi1udW0+MjIxMTk3NDA8L2FjY2Vz
c2lvbi1udW0+PHVybHM+PHJlbGF0ZWQtdXJscz48dXJsPmh0dHA6Ly93d3cubmNiaS5ubG0ubmlo
Lmdvdi9wdWJtZWQvMjIxMTk3NDA8L3VybD48L3JlbGF0ZWQtdXJscz48L3VybHM+PGN1c3RvbTI+
MzM1NzMxMDwvY3VzdG9tMj48ZWxlY3Ryb25pYy1yZXNvdXJjZS1udW0+MTAuMTAzOC9uYnQuMjA1
MjwvZWxlY3Ryb25pYy1yZXNvdXJjZS1udW0+PC9yZWNvcmQ+PC9DaXRlPjwvRW5kTm90ZT5=
</w:fldData>
        </w:fldChar>
      </w:r>
      <w:r w:rsidR="00760061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instrText xml:space="preserve"> ADDIN EN.CITE.DATA </w:instrText>
      </w:r>
      <w:r w:rsidR="00760061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</w:r>
      <w:r w:rsidR="00760061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end"/>
      </w:r>
      <w:r w:rsidR="00261CC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</w:r>
      <w:r w:rsidR="00261CC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separate"/>
      </w:r>
      <w:r w:rsidR="00760061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</w:t>
      </w:r>
      <w:hyperlink w:anchor="_ENREF_9" w:tooltip="Kim, 2011 #11" w:history="1">
        <w:r w:rsidR="00621228" w:rsidRPr="00C94315">
          <w:rPr>
            <w:rFonts w:ascii="Book Antiqua" w:hAnsi="Book Antiqua" w:cs="Times New Roman"/>
            <w:color w:val="000000" w:themeColor="text1"/>
            <w:kern w:val="0"/>
            <w:sz w:val="24"/>
            <w:szCs w:val="24"/>
            <w:vertAlign w:val="superscript"/>
          </w:rPr>
          <w:t>9</w:t>
        </w:r>
      </w:hyperlink>
      <w:r w:rsidR="00760061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]</w:t>
      </w:r>
      <w:r w:rsidR="00261CC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end"/>
      </w:r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 while</w:t>
      </w:r>
      <w:r w:rsidR="00BC796B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</w:t>
      </w:r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in other </w:t>
      </w:r>
      <w:r w:rsidR="00C84736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tudies</w:t>
      </w:r>
      <w:r w:rsidR="00BC796B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</w:t>
      </w:r>
      <w:r w:rsidR="00C84736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his relationship was not found</w:t>
      </w:r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begin">
          <w:fldData xml:space="preserve">PEVuZE5vdGU+PENpdGU+PEF1dGhvcj5Eb3JuPC9BdXRob3I+PFllYXI+MjAxNTwvWWVhcj48UmVj
TnVtPjEwPC9SZWNOdW0+PERpc3BsYXlUZXh0PjxzdHlsZSBmYWNlPSJzdXBlcnNjcmlwdCI+WzEw
LCAxNl08L3N0eWxlPjwvRGlzcGxheVRleHQ+PHJlY29yZD48cmVjLW51bWJlcj4xMDwvcmVjLW51
bWJlcj48Zm9yZWlnbi1rZXlzPjxrZXkgYXBwPSJFTiIgZGItaWQ9IjllZnp4cmR3NWZ0ZHh5ZWF6
ZDl4YWRhYjlzd3NyMDJ0YTlzMiI+MTA8L2tleT48L2ZvcmVpZ24ta2V5cz48cmVmLXR5cGUgbmFt
ZT0iSm91cm5hbCBBcnRpY2xlIj4xNzwvcmVmLXR5cGU+PGNvbnRyaWJ1dG9ycz48YXV0aG9ycz48
YXV0aG9yPkRvcm4sIEkuPC9hdXRob3I+PGF1dGhvcj5LbGljaCwgSy48L2F1dGhvcj48YXV0aG9y
PkFyYXV6by1CcmF2bywgTS4gSi48L2F1dGhvcj48YXV0aG9yPlJhZHN0YWFrLCBNLjwvYXV0aG9y
PjxhdXRob3I+U2FudG91cmxpZGlzLCBTLjwvYXV0aG9yPjxhdXRob3I+R2hhbmphdGksIEYuPC9h
dXRob3I+PGF1dGhvcj5SYWRrZSwgVC4gRi48L2F1dGhvcj48YXV0aG9yPlBzYXRoYWtpLCBPLiBF
LjwvYXV0aG9yPjxhdXRob3I+SGFyZ3VzLCBHLjwvYXV0aG9yPjxhdXRob3I+S3JhbWVyLCBKLjwv
YXV0aG9yPjxhdXRob3I+RWluaGF1cywgTS48L2F1dGhvcj48YXV0aG9yPktpbSwgSi4gQi48L2F1
dGhvcj48YXV0aG9yPktvZ2xlciwgRy48L2F1dGhvcj48YXV0aG9yPldlcm5ldCwgUC48L2F1dGhv
cj48YXV0aG9yPlNjaG9sZXIsIEguIFIuPC9hdXRob3I+PGF1dGhvcj5TY2hsZW5rZSwgUC48L2F1
dGhvcj48YXV0aG9yPlphZWhyZXMsIEguPC9hdXRob3I+PC9hdXRob3JzPjwvY29udHJpYnV0b3Jz
PjxhdXRoLWFkZHJlc3M+TWF4IFBsYW5jayBJbnN0aXR1dGUgZm9yIE1vbGVjdWxhciBCaW9tZWRp
Y2luZSwgTXVuc3RlciwgR2VybWFueSBQZWRpYXRyaWMgSGVtYXRvbG9neSBhbmQgT25jb2xvZ3ks
IFVuaXZlcnNpdHkgSG9zcGl0YWwgTXVuc3RlciwgR2VybWFueSBpc2FiZWwuZG9ybkBtcGktbXVl
bnN0ZXIubXBnLmRlIGhvbG0uemFlaHJlc0BtcGktbXVlbnN0ZXIubXBnLmRlLiYjeEQ7TWF4IFBs
YW5jayBJbnN0aXR1dGUgZm9yIE1vbGVjdWxhciBCaW9tZWRpY2luZSwgTXVuc3RlciwgR2VybWFu
eSBJbnN0aXR1dGUgZm9yIFRyYW5zZnVzaW9uIE1lZGljaW5lIGFuZCBUcmFuc3BsYW50YXRpb24g
SW1tdW5vbG9neSwgVW5pdmVyc2l0eSBIb3NwaXRhbCBNdW5zdGVyLCBHZXJtYW55LiYjeEQ7R3Jv
dXAgb2YgQ29tcHV0YXRpb25hbCBCaW9sb2d5IGFuZCBTeXN0ZW1zIEJpb21lZGljaW5lLCBCaW9k
b25vc3RpYSBIZWFsdGggUmVzZWFyY2ggSW5zdGl0dXRlLCBTYW4gU2ViYXN0aWFuLCBTcGFpbiBJ
S0VSQkFTUVVFLCBCYXNxdWUgRm91bmRhdGlvbiBmb3IgU2NpZW5jZSwgQmlsYmFvLCBTcGFpbi4m
I3hEO01heCBQbGFuY2sgSW5zdGl0dXRlIGZvciBNb2xlY3VsYXIgQmlvbWVkaWNpbmUsIE11bnN0
ZXIsIEdlcm1hbnkuJiN4RDtJbnN0aXR1dGUgZm9yIFRyYW5zcGxhbnRhdGlvbiBEaWFnbm9zdGlj
cyBhbmQgQ2VsbCBUaGVyYXBldXRpY3MsIEhlaW5yaWNoLUhlaW5lLVVuaXZlcnNpdHkgRHVzc2Vs
ZG9yZiwgR2VybWFueS4mI3hEO01heCBQbGFuY2sgSW5zdGl0dXRlIGZvciBNb2xlY3VsYXIgQmlv
bWVkaWNpbmUsIE11bnN0ZXIsIEdlcm1hbnkgSW5zdGl0dXRlIGZvciBOZXVyb3BhdGhvbG9neSwg
VW5pdmVyc2l0eSBIb3NwaXRhbCBNdW5zdGVyLCBHZXJtYW55LiYjeEQ7TWVkaWNhbCBEZXBhcnRt
ZW50IEksIFVuaXZlcnNpdHkgb2YgTHViZWNrLCBHZXJtYW55IExBRFIgR21iSCwgR2Vlc3RoYWNo
dCwgR2VybWFueS4mI3hEO0xBRFIgR21iSCwgR2Vlc3RoYWNodCwgR2VybWFueS4mI3hEO1VOSVNU
LCBVbHNhbiBOYXRpb25hbCBJbnN0aXR1dGUgb2YgU2NpZW5jZSBhbmQgVGVjaG5vbG9neSwgVWxz
YW4sIFJlcHVibGljIG9mIEtvcmVhLiYjeEQ7TWF4IFBsYW5jayBJbnN0aXR1dGUgZm9yIE1vbGVj
dWxhciBCaW9tZWRpY2luZSwgTXVuc3RlciwgR2VybWFueSBGYWN1bHR5IG9mIE1lZGljaW5lLCBV
bml2ZXJzaXR5IG9mIE11bnN0ZXIsIEdlcm1hbnkuJiN4RDtJbnN0aXR1dGUgZm9yIFRyYW5zZnVz
aW9uIE1lZGljaW5lIGFuZCBUcmFuc3BsYW50YXRpb24gSW1tdW5vbG9neSwgVW5pdmVyc2l0eSBI
b3NwaXRhbCBNdW5zdGVyLCBHZXJtYW55IENsaW5pY3MgZm9yIEJsb29kIEdyb3VwIFNlcm9sb2d5
IGFuZCBUcmFuc2Z1c2lvbiBNZWRpY2luZSwgTWVkaWNhbCBVbml2ZXJzaXR5IEdyYXosIEF1c3Ry
aWEuJiN4RDtNYXggUGxhbmNrIEluc3RpdHV0ZSBmb3IgTW9sZWN1bGFyIEJpb21lZGljaW5lLCBN
dW5zdGVyLCBHZXJtYW55IGlzYWJlbC5kb3JuQG1waS1tdWVuc3Rlci5tcGcuZGUgaG9sbS56YWVo
cmVzQG1waS1tdWVuc3Rlci5tcGcuZGUuPC9hdXRoLWFkZHJlc3M+PHRpdGxlcz48dGl0bGU+RXJ5
dGhyb2lkIGRpZmZlcmVudGlhdGlvbiBvZiBodW1hbiBpbmR1Y2VkIHBsdXJpcG90ZW50IHN0ZW0g
Y2VsbHMgaXMgaW5kZXBlbmRlbnQgb2YgZG9ub3IgY2VsbCB0eXBlIG9mIG9yaWdpbjwvdGl0bGU+
PHNlY29uZGFyeS10aXRsZT5IYWVtYXRvbG9naWNhPC9zZWNvbmRhcnktdGl0bGU+PGFsdC10aXRs
ZT5IYWVtYXRvbG9naWNhPC9hbHQtdGl0bGU+PC90aXRsZXM+PHBlcmlvZGljYWw+PGZ1bGwtdGl0
bGU+SGFlbWF0b2xvZ2ljYTwvZnVsbC10aXRsZT48YWJici0xPkhhZW1hdG9sb2dpY2E8L2FiYnIt
MT48L3BlcmlvZGljYWw+PGFsdC1wZXJpb2RpY2FsPjxmdWxsLXRpdGxlPkhhZW1hdG9sb2dpY2E8
L2Z1bGwtdGl0bGU+PGFiYnItMT5IYWVtYXRvbG9naWNhPC9hYmJyLTE+PC9hbHQtcGVyaW9kaWNh
bD48cGFnZXM+MzItNDE8L3BhZ2VzPjx2b2x1bWU+MTAwPC92b2x1bWU+PG51bWJlcj4xPC9udW1i
ZXI+PGtleXdvcmRzPjxrZXl3b3JkPkJpb21hcmtlcnMvbWV0YWJvbGlzbTwva2V5d29yZD48a2V5
d29yZD4qQ2VsbCBEaWZmZXJlbnRpYXRpb248L2tleXdvcmQ+PGtleXdvcmQ+RE5BIE1ldGh5bGF0
aW9uPC9rZXl3b3JkPjxrZXl3b3JkPkVwaWdlbm9taWNzPC9rZXl3b3JkPjxrZXl3b3JkPkVyeXRo
cm9pZCBDZWxscy8qY3l0b2xvZ3kvbWV0YWJvbGlzbTwva2V5d29yZD48a2V5d29yZD5GZXRhbCBC
bG9vZC8qY3l0b2xvZ3kvbWV0YWJvbGlzbTwva2V5d29yZD48a2V5d29yZD5GaWJyb2JsYXN0cy9j
eXRvbG9neS9tZXRhYm9saXNtPC9rZXl3b3JkPjxrZXl3b3JkPkdlbmUgRXhwcmVzc2lvbiBQcm9m
aWxpbmc8L2tleXdvcmQ+PGtleXdvcmQ+SGVtYXRvcG9pZXRpYyBTdGVtIENlbGxzLypjeXRvbG9n
eS9tZXRhYm9saXNtPC9rZXl3b3JkPjxrZXl3b3JkPkh1bWFuczwva2V5d29yZD48a2V5d29yZD5J
bmR1Y2VkIFBsdXJpcG90ZW50IFN0ZW0gQ2VsbHMvKmN5dG9sb2d5L21ldGFib2xpc208L2tleXdv
cmQ+PGtleXdvcmQ+TmV1cmFsIFN0ZW0gQ2VsbHMvKmN5dG9sb2d5L21ldGFib2xpc208L2tleXdv
cmQ+PGtleXdvcmQ+Uk5BLCBNZXNzZW5nZXIvZ2VuZXRpY3M8L2tleXdvcmQ+PGtleXdvcmQ+UmVh
bC1UaW1lIFBvbHltZXJhc2UgQ2hhaW4gUmVhY3Rpb248L2tleXdvcmQ+PGtleXdvcmQ+UmV2ZXJz
ZSBUcmFuc2NyaXB0YXNlIFBvbHltZXJhc2UgQ2hhaW4gUmVhY3Rpb248L2tleXdvcmQ+PC9rZXl3
b3Jkcz48ZGF0ZXM+PHllYXI+MjAxNTwveWVhcj48cHViLWRhdGVzPjxkYXRlPkphbjwvZGF0ZT48
L3B1Yi1kYXRlcz48L2RhdGVzPjxpc2JuPjE1OTItODcyMSAoRWxlY3Ryb25pYykmI3hEOzAzOTAt
NjA3OCAoTGlua2luZyk8L2lzYm4+PGFjY2Vzc2lvbi1udW0+MjUzMjY0MzE8L2FjY2Vzc2lvbi1u
dW0+PHVybHM+PHJlbGF0ZWQtdXJscz48dXJsPmh0dHA6Ly93d3cubmNiaS5ubG0ubmloLmdvdi9w
dWJtZWQvMjUzMjY0MzE8L3VybD48L3JlbGF0ZWQtdXJscz48L3VybHM+PGN1c3RvbTI+NDI4MTMx
MDwvY3VzdG9tMj48ZWxlY3Ryb25pYy1yZXNvdXJjZS1udW0+MTAuMzMyNC9oYWVtYXRvbC4yMDE0
LjEwODA2ODwvZWxlY3Ryb25pYy1yZXNvdXJjZS1udW0+PC9yZWNvcmQ+PC9DaXRlPjxDaXRlPjxB
dXRob3I+UGhpbG9uZW5rbzwvQXV0aG9yPjxZZWFyPjIwMTc8L1llYXI+PFJlY051bT4yNTwvUmVj
TnVtPjxyZWNvcmQ+PHJlYy1udW1iZXI+MjU8L3JlYy1udW1iZXI+PGZvcmVpZ24ta2V5cz48a2V5
IGFwcD0iRU4iIGRiLWlkPSI5ZWZ6eHJkdzVmdGR4eWVhemQ5eGFkYWI5c3dzcjAydGE5czIiPjI1
PC9rZXk+PC9mb3JlaWduLWtleXM+PHJlZi10eXBlIG5hbWU9IkpvdXJuYWwgQXJ0aWNsZSI+MTc8
L3JlZi10eXBlPjxjb250cmlidXRvcnM+PGF1dGhvcnM+PGF1dGhvcj5QaGlsb25lbmtvLCBFLiBT
LjwvYXV0aG9yPjxhdXRob3I+U2h1dG92YSwgTS4gVi48L2F1dGhvcj48YXV0aG9yPktob215YWtv
dmEsIEUuIEEuPC9hdXRob3I+PGF1dGhvcj5WYXNzaW5hLCBFLiBNLjwvYXV0aG9yPjxhdXRob3I+
TGViZWRldmEsIE8uIFMuPC9hdXRob3I+PGF1dGhvcj5LaXNlbGV2LCBTLiBMLjwvYXV0aG9yPjxh
dXRob3I+TGFnYXJrb3ZhLCBNLiBBLjwvYXV0aG9yPjwvYXV0aG9ycz48L2NvbnRyaWJ1dG9ycz48
YXV0aC1hZGRyZXNzPlZhdmlsb3YgSW5zdGl0dXRlIG9mIEdlbmVyYWwgR2VuZXRpY3MsIFJ1c3Np
YW4gQWNhZGVteSBvZiBTY2llbmNlcywgR3Via2luYSBTdHIuIDMsIE1vc2NvdywgMTE5MzMzICwg
UnVzc2lhLiYjeEQ7U2NpZW50aWZpYyBSZXNlYXJjaCBDZW50ZXIgb2YgUGh5c2ljYWwtQ2hlbWlj
YWwgTWVkaWNpbmUsIFBpcm9nb3Zza2F5YSBTdHIuIDFhLCBNb3Njb3csIDExOTQzNSwgUnVzc2lh
LiYjeEQ7S2F6YW4gU3RhdGUgVW5pdmVyc2l0eSwgS3JlbWxldnNrYXlhIFN0ci4gMTgsIEthemFu
LCA0MjAwMDgsIFJ1c3NpYS48L2F1dGgtYWRkcmVzcz48dGl0bGVzPjx0aXRsZT5EaWZmZXJlbnRp
YXRpb24gb2YgSHVtYW4gUGx1cmlwb3RlbnQgU3RlbSBDZWxscyBpbnRvIE1lc29kZXJtYWwgYW5k
IEVjdG9kZXJtYWwgRGVyaXZhdGl2ZXMgSXMgSW5kZXBlbmRlbnQgb2YgdGhlIFR5cGUgb2YgSXNv
Z2VuaWMgUmVwcm9ncmFtbWVkIFNvbWF0aWMgQ2VsbHM8L3RpdGxlPjxzZWNvbmRhcnktdGl0bGU+
QWN0YSBOYXR1cmFlPC9zZWNvbmRhcnktdGl0bGU+PGFsdC10aXRsZT5BY3RhIG5hdHVyYWU8L2Fs
dC10aXRsZT48L3RpdGxlcz48cGVyaW9kaWNhbD48ZnVsbC10aXRsZT5BY3RhIE5hdHVyYWU8L2Z1
bGwtdGl0bGU+PGFiYnItMT5BY3RhIG5hdHVyYWU8L2FiYnItMT48L3BlcmlvZGljYWw+PGFsdC1w
ZXJpb2RpY2FsPjxmdWxsLXRpdGxlPkFjdGEgTmF0dXJhZTwvZnVsbC10aXRsZT48YWJici0xPkFj
dGEgbmF0dXJhZTwvYWJici0xPjwvYWx0LXBlcmlvZGljYWw+PHBhZ2VzPjY4LTc0PC9wYWdlcz48
dm9sdW1lPjk8L3ZvbHVtZT48bnVtYmVyPjE8L251bWJlcj48ZGF0ZXM+PHllYXI+MjAxNzwveWVh
cj48cHViLWRhdGVzPjxkYXRlPkphbi1NYXI8L2RhdGU+PC9wdWItZGF0ZXM+PC9kYXRlcz48aXNi
bj4yMDc1LTgyNTEgKFByaW50KSYjeEQ7MjA3NS04MjUxIChMaW5raW5nKTwvaXNibj48YWNjZXNz
aW9uLW51bT4yODQ2MTk3NjwvYWNjZXNzaW9uLW51bT48dXJscz48cmVsYXRlZC11cmxzPjx1cmw+
aHR0cDovL3d3dy5uY2JpLm5sbS5uaWguZ292L3B1Ym1lZC8yODQ2MTk3NjwvdXJsPjwvcmVsYXRl
ZC11cmxzPjwvdXJscz48Y3VzdG9tMj41NDA2NjYyPC9jdXN0b20yPjwvcmVjb3JkPjwvQ2l0ZT48
L0VuZE5vdGU+AG==
</w:fldData>
        </w:fldChar>
      </w:r>
      <w:r w:rsidR="0062122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instrText xml:space="preserve"> ADDIN EN.CITE </w:instrText>
      </w:r>
      <w:r w:rsidR="0062122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begin">
          <w:fldData xml:space="preserve">PEVuZE5vdGU+PENpdGU+PEF1dGhvcj5Eb3JuPC9BdXRob3I+PFllYXI+MjAxNTwvWWVhcj48UmVj
TnVtPjEwPC9SZWNOdW0+PERpc3BsYXlUZXh0PjxzdHlsZSBmYWNlPSJzdXBlcnNjcmlwdCI+WzEw
LCAxNl08L3N0eWxlPjwvRGlzcGxheVRleHQ+PHJlY29yZD48cmVjLW51bWJlcj4xMDwvcmVjLW51
bWJlcj48Zm9yZWlnbi1rZXlzPjxrZXkgYXBwPSJFTiIgZGItaWQ9IjllZnp4cmR3NWZ0ZHh5ZWF6
ZDl4YWRhYjlzd3NyMDJ0YTlzMiI+MTA8L2tleT48L2ZvcmVpZ24ta2V5cz48cmVmLXR5cGUgbmFt
ZT0iSm91cm5hbCBBcnRpY2xlIj4xNzwvcmVmLXR5cGU+PGNvbnRyaWJ1dG9ycz48YXV0aG9ycz48
YXV0aG9yPkRvcm4sIEkuPC9hdXRob3I+PGF1dGhvcj5LbGljaCwgSy48L2F1dGhvcj48YXV0aG9y
PkFyYXV6by1CcmF2bywgTS4gSi48L2F1dGhvcj48YXV0aG9yPlJhZHN0YWFrLCBNLjwvYXV0aG9y
PjxhdXRob3I+U2FudG91cmxpZGlzLCBTLjwvYXV0aG9yPjxhdXRob3I+R2hhbmphdGksIEYuPC9h
dXRob3I+PGF1dGhvcj5SYWRrZSwgVC4gRi48L2F1dGhvcj48YXV0aG9yPlBzYXRoYWtpLCBPLiBF
LjwvYXV0aG9yPjxhdXRob3I+SGFyZ3VzLCBHLjwvYXV0aG9yPjxhdXRob3I+S3JhbWVyLCBKLjwv
YXV0aG9yPjxhdXRob3I+RWluaGF1cywgTS48L2F1dGhvcj48YXV0aG9yPktpbSwgSi4gQi48L2F1
dGhvcj48YXV0aG9yPktvZ2xlciwgRy48L2F1dGhvcj48YXV0aG9yPldlcm5ldCwgUC48L2F1dGhv
cj48YXV0aG9yPlNjaG9sZXIsIEguIFIuPC9hdXRob3I+PGF1dGhvcj5TY2hsZW5rZSwgUC48L2F1
dGhvcj48YXV0aG9yPlphZWhyZXMsIEguPC9hdXRob3I+PC9hdXRob3JzPjwvY29udHJpYnV0b3Jz
PjxhdXRoLWFkZHJlc3M+TWF4IFBsYW5jayBJbnN0aXR1dGUgZm9yIE1vbGVjdWxhciBCaW9tZWRp
Y2luZSwgTXVuc3RlciwgR2VybWFueSBQZWRpYXRyaWMgSGVtYXRvbG9neSBhbmQgT25jb2xvZ3ks
IFVuaXZlcnNpdHkgSG9zcGl0YWwgTXVuc3RlciwgR2VybWFueSBpc2FiZWwuZG9ybkBtcGktbXVl
bnN0ZXIubXBnLmRlIGhvbG0uemFlaHJlc0BtcGktbXVlbnN0ZXIubXBnLmRlLiYjeEQ7TWF4IFBs
YW5jayBJbnN0aXR1dGUgZm9yIE1vbGVjdWxhciBCaW9tZWRpY2luZSwgTXVuc3RlciwgR2VybWFu
eSBJbnN0aXR1dGUgZm9yIFRyYW5zZnVzaW9uIE1lZGljaW5lIGFuZCBUcmFuc3BsYW50YXRpb24g
SW1tdW5vbG9neSwgVW5pdmVyc2l0eSBIb3NwaXRhbCBNdW5zdGVyLCBHZXJtYW55LiYjeEQ7R3Jv
dXAgb2YgQ29tcHV0YXRpb25hbCBCaW9sb2d5IGFuZCBTeXN0ZW1zIEJpb21lZGljaW5lLCBCaW9k
b25vc3RpYSBIZWFsdGggUmVzZWFyY2ggSW5zdGl0dXRlLCBTYW4gU2ViYXN0aWFuLCBTcGFpbiBJ
S0VSQkFTUVVFLCBCYXNxdWUgRm91bmRhdGlvbiBmb3IgU2NpZW5jZSwgQmlsYmFvLCBTcGFpbi4m
I3hEO01heCBQbGFuY2sgSW5zdGl0dXRlIGZvciBNb2xlY3VsYXIgQmlvbWVkaWNpbmUsIE11bnN0
ZXIsIEdlcm1hbnkuJiN4RDtJbnN0aXR1dGUgZm9yIFRyYW5zcGxhbnRhdGlvbiBEaWFnbm9zdGlj
cyBhbmQgQ2VsbCBUaGVyYXBldXRpY3MsIEhlaW5yaWNoLUhlaW5lLVVuaXZlcnNpdHkgRHVzc2Vs
ZG9yZiwgR2VybWFueS4mI3hEO01heCBQbGFuY2sgSW5zdGl0dXRlIGZvciBNb2xlY3VsYXIgQmlv
bWVkaWNpbmUsIE11bnN0ZXIsIEdlcm1hbnkgSW5zdGl0dXRlIGZvciBOZXVyb3BhdGhvbG9neSwg
VW5pdmVyc2l0eSBIb3NwaXRhbCBNdW5zdGVyLCBHZXJtYW55LiYjeEQ7TWVkaWNhbCBEZXBhcnRt
ZW50IEksIFVuaXZlcnNpdHkgb2YgTHViZWNrLCBHZXJtYW55IExBRFIgR21iSCwgR2Vlc3RoYWNo
dCwgR2VybWFueS4mI3hEO0xBRFIgR21iSCwgR2Vlc3RoYWNodCwgR2VybWFueS4mI3hEO1VOSVNU
LCBVbHNhbiBOYXRpb25hbCBJbnN0aXR1dGUgb2YgU2NpZW5jZSBhbmQgVGVjaG5vbG9neSwgVWxz
YW4sIFJlcHVibGljIG9mIEtvcmVhLiYjeEQ7TWF4IFBsYW5jayBJbnN0aXR1dGUgZm9yIE1vbGVj
dWxhciBCaW9tZWRpY2luZSwgTXVuc3RlciwgR2VybWFueSBGYWN1bHR5IG9mIE1lZGljaW5lLCBV
bml2ZXJzaXR5IG9mIE11bnN0ZXIsIEdlcm1hbnkuJiN4RDtJbnN0aXR1dGUgZm9yIFRyYW5zZnVz
aW9uIE1lZGljaW5lIGFuZCBUcmFuc3BsYW50YXRpb24gSW1tdW5vbG9neSwgVW5pdmVyc2l0eSBI
b3NwaXRhbCBNdW5zdGVyLCBHZXJtYW55IENsaW5pY3MgZm9yIEJsb29kIEdyb3VwIFNlcm9sb2d5
IGFuZCBUcmFuc2Z1c2lvbiBNZWRpY2luZSwgTWVkaWNhbCBVbml2ZXJzaXR5IEdyYXosIEF1c3Ry
aWEuJiN4RDtNYXggUGxhbmNrIEluc3RpdHV0ZSBmb3IgTW9sZWN1bGFyIEJpb21lZGljaW5lLCBN
dW5zdGVyLCBHZXJtYW55IGlzYWJlbC5kb3JuQG1waS1tdWVuc3Rlci5tcGcuZGUgaG9sbS56YWVo
cmVzQG1waS1tdWVuc3Rlci5tcGcuZGUuPC9hdXRoLWFkZHJlc3M+PHRpdGxlcz48dGl0bGU+RXJ5
dGhyb2lkIGRpZmZlcmVudGlhdGlvbiBvZiBodW1hbiBpbmR1Y2VkIHBsdXJpcG90ZW50IHN0ZW0g
Y2VsbHMgaXMgaW5kZXBlbmRlbnQgb2YgZG9ub3IgY2VsbCB0eXBlIG9mIG9yaWdpbjwvdGl0bGU+
PHNlY29uZGFyeS10aXRsZT5IYWVtYXRvbG9naWNhPC9zZWNvbmRhcnktdGl0bGU+PGFsdC10aXRs
ZT5IYWVtYXRvbG9naWNhPC9hbHQtdGl0bGU+PC90aXRsZXM+PHBlcmlvZGljYWw+PGZ1bGwtdGl0
bGU+SGFlbWF0b2xvZ2ljYTwvZnVsbC10aXRsZT48YWJici0xPkhhZW1hdG9sb2dpY2E8L2FiYnIt
MT48L3BlcmlvZGljYWw+PGFsdC1wZXJpb2RpY2FsPjxmdWxsLXRpdGxlPkhhZW1hdG9sb2dpY2E8
L2Z1bGwtdGl0bGU+PGFiYnItMT5IYWVtYXRvbG9naWNhPC9hYmJyLTE+PC9hbHQtcGVyaW9kaWNh
bD48cGFnZXM+MzItNDE8L3BhZ2VzPjx2b2x1bWU+MTAwPC92b2x1bWU+PG51bWJlcj4xPC9udW1i
ZXI+PGtleXdvcmRzPjxrZXl3b3JkPkJpb21hcmtlcnMvbWV0YWJvbGlzbTwva2V5d29yZD48a2V5
d29yZD4qQ2VsbCBEaWZmZXJlbnRpYXRpb248L2tleXdvcmQ+PGtleXdvcmQ+RE5BIE1ldGh5bGF0
aW9uPC9rZXl3b3JkPjxrZXl3b3JkPkVwaWdlbm9taWNzPC9rZXl3b3JkPjxrZXl3b3JkPkVyeXRo
cm9pZCBDZWxscy8qY3l0b2xvZ3kvbWV0YWJvbGlzbTwva2V5d29yZD48a2V5d29yZD5GZXRhbCBC
bG9vZC8qY3l0b2xvZ3kvbWV0YWJvbGlzbTwva2V5d29yZD48a2V5d29yZD5GaWJyb2JsYXN0cy9j
eXRvbG9neS9tZXRhYm9saXNtPC9rZXl3b3JkPjxrZXl3b3JkPkdlbmUgRXhwcmVzc2lvbiBQcm9m
aWxpbmc8L2tleXdvcmQ+PGtleXdvcmQ+SGVtYXRvcG9pZXRpYyBTdGVtIENlbGxzLypjeXRvbG9n
eS9tZXRhYm9saXNtPC9rZXl3b3JkPjxrZXl3b3JkPkh1bWFuczwva2V5d29yZD48a2V5d29yZD5J
bmR1Y2VkIFBsdXJpcG90ZW50IFN0ZW0gQ2VsbHMvKmN5dG9sb2d5L21ldGFib2xpc208L2tleXdv
cmQ+PGtleXdvcmQ+TmV1cmFsIFN0ZW0gQ2VsbHMvKmN5dG9sb2d5L21ldGFib2xpc208L2tleXdv
cmQ+PGtleXdvcmQ+Uk5BLCBNZXNzZW5nZXIvZ2VuZXRpY3M8L2tleXdvcmQ+PGtleXdvcmQ+UmVh
bC1UaW1lIFBvbHltZXJhc2UgQ2hhaW4gUmVhY3Rpb248L2tleXdvcmQ+PGtleXdvcmQ+UmV2ZXJz
ZSBUcmFuc2NyaXB0YXNlIFBvbHltZXJhc2UgQ2hhaW4gUmVhY3Rpb248L2tleXdvcmQ+PC9rZXl3
b3Jkcz48ZGF0ZXM+PHllYXI+MjAxNTwveWVhcj48cHViLWRhdGVzPjxkYXRlPkphbjwvZGF0ZT48
L3B1Yi1kYXRlcz48L2RhdGVzPjxpc2JuPjE1OTItODcyMSAoRWxlY3Ryb25pYykmI3hEOzAzOTAt
NjA3OCAoTGlua2luZyk8L2lzYm4+PGFjY2Vzc2lvbi1udW0+MjUzMjY0MzE8L2FjY2Vzc2lvbi1u
dW0+PHVybHM+PHJlbGF0ZWQtdXJscz48dXJsPmh0dHA6Ly93d3cubmNiaS5ubG0ubmloLmdvdi9w
dWJtZWQvMjUzMjY0MzE8L3VybD48L3JlbGF0ZWQtdXJscz48L3VybHM+PGN1c3RvbTI+NDI4MTMx
MDwvY3VzdG9tMj48ZWxlY3Ryb25pYy1yZXNvdXJjZS1udW0+MTAuMzMyNC9oYWVtYXRvbC4yMDE0
LjEwODA2ODwvZWxlY3Ryb25pYy1yZXNvdXJjZS1udW0+PC9yZWNvcmQ+PC9DaXRlPjxDaXRlPjxB
dXRob3I+UGhpbG9uZW5rbzwvQXV0aG9yPjxZZWFyPjIwMTc8L1llYXI+PFJlY051bT4yNTwvUmVj
TnVtPjxyZWNvcmQ+PHJlYy1udW1iZXI+MjU8L3JlYy1udW1iZXI+PGZvcmVpZ24ta2V5cz48a2V5
IGFwcD0iRU4iIGRiLWlkPSI5ZWZ6eHJkdzVmdGR4eWVhemQ5eGFkYWI5c3dzcjAydGE5czIiPjI1
PC9rZXk+PC9mb3JlaWduLWtleXM+PHJlZi10eXBlIG5hbWU9IkpvdXJuYWwgQXJ0aWNsZSI+MTc8
L3JlZi10eXBlPjxjb250cmlidXRvcnM+PGF1dGhvcnM+PGF1dGhvcj5QaGlsb25lbmtvLCBFLiBT
LjwvYXV0aG9yPjxhdXRob3I+U2h1dG92YSwgTS4gVi48L2F1dGhvcj48YXV0aG9yPktob215YWtv
dmEsIEUuIEEuPC9hdXRob3I+PGF1dGhvcj5WYXNzaW5hLCBFLiBNLjwvYXV0aG9yPjxhdXRob3I+
TGViZWRldmEsIE8uIFMuPC9hdXRob3I+PGF1dGhvcj5LaXNlbGV2LCBTLiBMLjwvYXV0aG9yPjxh
dXRob3I+TGFnYXJrb3ZhLCBNLiBBLjwvYXV0aG9yPjwvYXV0aG9ycz48L2NvbnRyaWJ1dG9ycz48
YXV0aC1hZGRyZXNzPlZhdmlsb3YgSW5zdGl0dXRlIG9mIEdlbmVyYWwgR2VuZXRpY3MsIFJ1c3Np
YW4gQWNhZGVteSBvZiBTY2llbmNlcywgR3Via2luYSBTdHIuIDMsIE1vc2NvdywgMTE5MzMzICwg
UnVzc2lhLiYjeEQ7U2NpZW50aWZpYyBSZXNlYXJjaCBDZW50ZXIgb2YgUGh5c2ljYWwtQ2hlbWlj
YWwgTWVkaWNpbmUsIFBpcm9nb3Zza2F5YSBTdHIuIDFhLCBNb3Njb3csIDExOTQzNSwgUnVzc2lh
LiYjeEQ7S2F6YW4gU3RhdGUgVW5pdmVyc2l0eSwgS3JlbWxldnNrYXlhIFN0ci4gMTgsIEthemFu
LCA0MjAwMDgsIFJ1c3NpYS48L2F1dGgtYWRkcmVzcz48dGl0bGVzPjx0aXRsZT5EaWZmZXJlbnRp
YXRpb24gb2YgSHVtYW4gUGx1cmlwb3RlbnQgU3RlbSBDZWxscyBpbnRvIE1lc29kZXJtYWwgYW5k
IEVjdG9kZXJtYWwgRGVyaXZhdGl2ZXMgSXMgSW5kZXBlbmRlbnQgb2YgdGhlIFR5cGUgb2YgSXNv
Z2VuaWMgUmVwcm9ncmFtbWVkIFNvbWF0aWMgQ2VsbHM8L3RpdGxlPjxzZWNvbmRhcnktdGl0bGU+
QWN0YSBOYXR1cmFlPC9zZWNvbmRhcnktdGl0bGU+PGFsdC10aXRsZT5BY3RhIG5hdHVyYWU8L2Fs
dC10aXRsZT48L3RpdGxlcz48cGVyaW9kaWNhbD48ZnVsbC10aXRsZT5BY3RhIE5hdHVyYWU8L2Z1
bGwtdGl0bGU+PGFiYnItMT5BY3RhIG5hdHVyYWU8L2FiYnItMT48L3BlcmlvZGljYWw+PGFsdC1w
ZXJpb2RpY2FsPjxmdWxsLXRpdGxlPkFjdGEgTmF0dXJhZTwvZnVsbC10aXRsZT48YWJici0xPkFj
dGEgbmF0dXJhZTwvYWJici0xPjwvYWx0LXBlcmlvZGljYWw+PHBhZ2VzPjY4LTc0PC9wYWdlcz48
dm9sdW1lPjk8L3ZvbHVtZT48bnVtYmVyPjE8L251bWJlcj48ZGF0ZXM+PHllYXI+MjAxNzwveWVh
cj48cHViLWRhdGVzPjxkYXRlPkphbi1NYXI8L2RhdGU+PC9wdWItZGF0ZXM+PC9kYXRlcz48aXNi
bj4yMDc1LTgyNTEgKFByaW50KSYjeEQ7MjA3NS04MjUxIChMaW5raW5nKTwvaXNibj48YWNjZXNz
aW9uLW51bT4yODQ2MTk3NjwvYWNjZXNzaW9uLW51bT48dXJscz48cmVsYXRlZC11cmxzPjx1cmw+
aHR0cDovL3d3dy5uY2JpLm5sbS5uaWguZ292L3B1Ym1lZC8yODQ2MTk3NjwvdXJsPjwvcmVsYXRl
ZC11cmxzPjwvdXJscz48Y3VzdG9tMj41NDA2NjYyPC9jdXN0b20yPjwvcmVjb3JkPjwvQ2l0ZT48
L0VuZE5vdGU+AG==
</w:fldData>
        </w:fldChar>
      </w:r>
      <w:r w:rsidR="0062122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instrText xml:space="preserve"> ADDIN EN.CITE.DATA </w:instrText>
      </w:r>
      <w:r w:rsidR="0062122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</w:r>
      <w:r w:rsidR="0062122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end"/>
      </w:r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</w:r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separate"/>
      </w:r>
      <w:r w:rsidR="00621228" w:rsidRPr="00C94315">
        <w:rPr>
          <w:rFonts w:ascii="Book Antiqua" w:hAnsi="Book Antiqua" w:cs="Times New Roman"/>
          <w:noProof/>
          <w:color w:val="000000" w:themeColor="text1"/>
          <w:kern w:val="0"/>
          <w:sz w:val="24"/>
          <w:szCs w:val="24"/>
          <w:vertAlign w:val="superscript"/>
        </w:rPr>
        <w:t>[</w:t>
      </w:r>
      <w:hyperlink w:anchor="_ENREF_10" w:tooltip="Dorn, 2015 #10" w:history="1">
        <w:r w:rsidR="00621228" w:rsidRPr="00C94315">
          <w:rPr>
            <w:rFonts w:ascii="Book Antiqua" w:hAnsi="Book Antiqua" w:cs="Times New Roman"/>
            <w:noProof/>
            <w:color w:val="000000" w:themeColor="text1"/>
            <w:kern w:val="0"/>
            <w:sz w:val="24"/>
            <w:szCs w:val="24"/>
            <w:vertAlign w:val="superscript"/>
          </w:rPr>
          <w:t>10</w:t>
        </w:r>
      </w:hyperlink>
      <w:r w:rsidR="006D68A2" w:rsidRPr="00C94315">
        <w:rPr>
          <w:rFonts w:ascii="Book Antiqua" w:hAnsi="Book Antiqua" w:cs="Times New Roman"/>
          <w:noProof/>
          <w:color w:val="000000" w:themeColor="text1"/>
          <w:kern w:val="0"/>
          <w:sz w:val="24"/>
          <w:szCs w:val="24"/>
          <w:vertAlign w:val="superscript"/>
        </w:rPr>
        <w:t>,</w:t>
      </w:r>
      <w:hyperlink w:anchor="_ENREF_16" w:tooltip="Philonenko, 2017 #25" w:history="1">
        <w:r w:rsidR="00621228" w:rsidRPr="00C94315">
          <w:rPr>
            <w:rFonts w:ascii="Book Antiqua" w:hAnsi="Book Antiqua" w:cs="Times New Roman"/>
            <w:noProof/>
            <w:color w:val="000000" w:themeColor="text1"/>
            <w:kern w:val="0"/>
            <w:sz w:val="24"/>
            <w:szCs w:val="24"/>
            <w:vertAlign w:val="superscript"/>
          </w:rPr>
          <w:t>16</w:t>
        </w:r>
      </w:hyperlink>
      <w:r w:rsidR="00621228" w:rsidRPr="00C94315">
        <w:rPr>
          <w:rFonts w:ascii="Book Antiqua" w:hAnsi="Book Antiqua" w:cs="Times New Roman"/>
          <w:noProof/>
          <w:color w:val="000000" w:themeColor="text1"/>
          <w:kern w:val="0"/>
          <w:sz w:val="24"/>
          <w:szCs w:val="24"/>
          <w:vertAlign w:val="superscript"/>
        </w:rPr>
        <w:t>]</w:t>
      </w:r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end"/>
      </w:r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. </w:t>
      </w:r>
      <w:bookmarkStart w:id="144" w:name="_Hlk10914600"/>
      <w:r w:rsidR="0094621D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Moreover, the characteristics of </w:t>
      </w:r>
      <w:proofErr w:type="spellStart"/>
      <w:r w:rsidR="0094621D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hPSCs</w:t>
      </w:r>
      <w:proofErr w:type="spellEnd"/>
      <w:r w:rsidR="0094621D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may</w:t>
      </w:r>
      <w:r w:rsidR="006A740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differ depending on</w:t>
      </w:r>
      <w:r w:rsidR="0094621D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6F519C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 </w:t>
      </w:r>
      <w:r w:rsidR="0094621D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number of </w:t>
      </w:r>
      <w:proofErr w:type="gramStart"/>
      <w:r w:rsidR="0094621D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assages</w:t>
      </w:r>
      <w:proofErr w:type="gramEnd"/>
      <w:r w:rsidR="00F1120F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begin">
          <w:fldData xml:space="preserve">PEVuZE5vdGU+PENpdGU+PEF1dGhvcj5FbnZlcjwvQXV0aG9yPjxZZWFyPjIwMDU8L1llYXI+PFJl
Y051bT40NzwvUmVjTnVtPjxEaXNwbGF5VGV4dD48c3R5bGUgZmFjZT0ic3VwZXJzY3JpcHQiPlsx
N108L3N0eWxlPjwvRGlzcGxheVRleHQ+PHJlY29yZD48cmVjLW51bWJlcj40NzwvcmVjLW51bWJl
cj48Zm9yZWlnbi1rZXlzPjxrZXkgYXBwPSJFTiIgZGItaWQ9IjllZnp4cmR3NWZ0ZHh5ZWF6ZDl4
YWRhYjlzd3NyMDJ0YTlzMiI+NDc8L2tleT48L2ZvcmVpZ24ta2V5cz48cmVmLXR5cGUgbmFtZT0i
Sm91cm5hbCBBcnRpY2xlIj4xNzwvcmVmLXR5cGU+PGNvbnRyaWJ1dG9ycz48YXV0aG9ycz48YXV0
aG9yPkVudmVyLCBULjwvYXV0aG9yPjxhdXRob3I+U29uZWppLCBTLjwvYXV0aG9yPjxhdXRob3I+
Sm9zaGksIEMuPC9hdXRob3I+PGF1dGhvcj5Ccm93biwgSi48L2F1dGhvcj48YXV0aG9yPklib3Jy
YSwgRi48L2F1dGhvcj48YXV0aG9yPk9ybnRvZnQsIFQuPC9hdXRob3I+PGF1dGhvcj5UaHlramFl
ciwgVC48L2F1dGhvcj48YXV0aG9yPk1hbHRieSwgRS48L2F1dGhvcj48YXV0aG9yPlNtaXRoLCBL
LjwvYXV0aG9yPjxhdXRob3I+QWJ1IERhd3VkLCBSLjwvYXV0aG9yPjxhdXRob3I+Sm9uZXMsIE0u
PC9hdXRob3I+PGF1dGhvcj5NYXRpbiwgTS48L2F1dGhvcj48YXV0aG9yPkdva2hhbGUsIFAuPC9h
dXRob3I+PGF1dGhvcj5EcmFwZXIsIEouPC9hdXRob3I+PGF1dGhvcj5BbmRyZXdzLCBQLiBXLjwv
YXV0aG9yPjwvYXV0aG9ycz48L2NvbnRyaWJ1dG9ycz48YXV0aC1hZGRyZXNzPk1SQyBNb2xlY3Vs
YXIgSGFlbWF0b2xvZ3kgVW5pdCwgV2VhdGhlcmFsbCBJbnN0aXR1dGUgb2YgTW9sZWN1bGFyIE1l
ZGljaW5lLCBKb2huIFJhZGNsaWZmZSBIb3NwaXRhbCwgVW5pdmVyc2l0eSBvZiBPeGZvcmQsIFVL
LjwvYXV0aC1hZGRyZXNzPjx0aXRsZXM+PHRpdGxlPkNlbGx1bGFyIGRpZmZlcmVudGlhdGlvbiBo
aWVyYXJjaGllcyBpbiBub3JtYWwgYW5kIGN1bHR1cmUtYWRhcHRlZCBodW1hbiBlbWJyeW9uaWMg
c3RlbSBjZWxsczwvdGl0bGU+PHNlY29uZGFyeS10aXRsZT5IdW0gTW9sIEdlbmV0PC9zZWNvbmRh
cnktdGl0bGU+PGFsdC10aXRsZT5IdW1hbiBtb2xlY3VsYXIgZ2VuZXRpY3M8L2FsdC10aXRsZT48
L3RpdGxlcz48cGVyaW9kaWNhbD48ZnVsbC10aXRsZT5IdW0gTW9sIEdlbmV0PC9mdWxsLXRpdGxl
PjxhYmJyLTE+SHVtYW4gbW9sZWN1bGFyIGdlbmV0aWNzPC9hYmJyLTE+PC9wZXJpb2RpY2FsPjxh
bHQtcGVyaW9kaWNhbD48ZnVsbC10aXRsZT5IdW0gTW9sIEdlbmV0PC9mdWxsLXRpdGxlPjxhYmJy
LTE+SHVtYW4gbW9sZWN1bGFyIGdlbmV0aWNzPC9hYmJyLTE+PC9hbHQtcGVyaW9kaWNhbD48cGFn
ZXM+MzEyOS00MDwvcGFnZXM+PHZvbHVtZT4xNDwvdm9sdW1lPjxudW1iZXI+MjE8L251bWJlcj48
a2V5d29yZHM+PGtleXdvcmQ+QWRhcHRhdGlvbiwgUGh5c2lvbG9naWNhbC8qcGh5c2lvbG9neTwv
a2V5d29yZD48a2V5d29yZD5BbnRpZ2VucywgVHVtb3ItQXNzb2NpYXRlZCwgQ2FyYm9oeWRyYXRl
PC9rZXl3b3JkPjxrZXl3b3JkPkNlbGwgRGlmZmVyZW50aWF0aW9uL2dlbmV0aWNzLypwaHlzaW9s
b2d5PC9rZXl3b3JkPjxrZXl3b3JkPkNlbGwgTGluZTwva2V5d29yZD48a2V5d29yZD5DaHJvbW9z
b21lcywgSHVtYW4vZ2VuZXRpY3MvKm1ldGFib2xpc208L2tleXdvcmQ+PGtleXdvcmQ+RE5BIFBy
aW1lcnM8L2tleXdvcmQ+PGtleXdvcmQ+RW1icnlvLCBNYW1tYWxpYW4vKmN5dG9sb2d5PC9rZXl3
b3JkPjxrZXl3b3JkPkVwaWdlbmVzaXMsIEdlbmV0aWMvKmdlbmV0aWNzPC9rZXl3b3JkPjxrZXl3
b3JkPkZsb3cgQ3l0b21ldHJ5PC9rZXl3b3JkPjxrZXl3b3JkPkdlbmUgRXhwcmVzc2lvbiBQcm9m
aWxpbmc8L2tleXdvcmQ+PGtleXdvcmQ+KkdlbmUgRXhwcmVzc2lvbiBSZWd1bGF0aW9uLCBEZXZl
bG9wbWVudGFsPC9rZXl3b3JkPjxrZXl3b3JkPkdseWNvc3BoaW5nb2xpcGlkcy9tZXRhYm9saXNt
PC9rZXl3b3JkPjxrZXl3b3JkPkh1bWFuczwva2V5d29yZD48a2V5d29yZD5NaWNyb3Njb3B5LCBG
bHVvcmVzY2VuY2U8L2tleXdvcmQ+PGtleXdvcmQ+Uk5BIEludGVyZmVyZW5jZTwva2V5d29yZD48
a2V5d29yZD5SZXZlcnNlIFRyYW5zY3JpcHRhc2UgUG9seW1lcmFzZSBDaGFpbiBSZWFjdGlvbjwv
a2V5d29yZD48a2V5d29yZD5TdGFnZS1TcGVjaWZpYyBFbWJyeW9uaWMgQW50aWdlbnM8L2tleXdv
cmQ+PGtleXdvcmQ+U3RlbSBDZWxscy8qY3l0b2xvZ3k8L2tleXdvcmQ+PGtleXdvcmQ+WCBDaHJv
bW9zb21lIEluYWN0aXZhdGlvbi9nZW5ldGljczwva2V5d29yZD48L2tleXdvcmRzPjxkYXRlcz48
eWVhcj4yMDA1PC95ZWFyPjxwdWItZGF0ZXM+PGRhdGU+Tm92IDE8L2RhdGU+PC9wdWItZGF0ZXM+
PC9kYXRlcz48aXNibj4wOTY0LTY5MDYgKFByaW50KSYjeEQ7MDk2NC02OTA2IChMaW5raW5nKTwv
aXNibj48YWNjZXNzaW9uLW51bT4xNjE1OTg4OTwvYWNjZXNzaW9uLW51bT48dXJscz48cmVsYXRl
ZC11cmxzPjx1cmw+aHR0cDovL3d3dy5uY2JpLm5sbS5uaWguZ292L3B1Ym1lZC8xNjE1OTg4OTwv
dXJsPjwvcmVsYXRlZC11cmxzPjwvdXJscz48ZWxlY3Ryb25pYy1yZXNvdXJjZS1udW0+MTAuMTA5
My9obWcvZGRpMzQ1PC9lbGVjdHJvbmljLXJlc291cmNlLW51bT48L3JlY29yZD48L0NpdGU+PC9F
bmROb3RlPn==
</w:fldData>
        </w:fldChar>
      </w:r>
      <w:r w:rsidR="00A3219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instrText xml:space="preserve"> ADDIN EN.CITE </w:instrText>
      </w:r>
      <w:r w:rsidR="00A3219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begin">
          <w:fldData xml:space="preserve">PEVuZE5vdGU+PENpdGU+PEF1dGhvcj5FbnZlcjwvQXV0aG9yPjxZZWFyPjIwMDU8L1llYXI+PFJl
Y051bT40NzwvUmVjTnVtPjxEaXNwbGF5VGV4dD48c3R5bGUgZmFjZT0ic3VwZXJzY3JpcHQiPlsx
N108L3N0eWxlPjwvRGlzcGxheVRleHQ+PHJlY29yZD48cmVjLW51bWJlcj40NzwvcmVjLW51bWJl
cj48Zm9yZWlnbi1rZXlzPjxrZXkgYXBwPSJFTiIgZGItaWQ9IjllZnp4cmR3NWZ0ZHh5ZWF6ZDl4
YWRhYjlzd3NyMDJ0YTlzMiI+NDc8L2tleT48L2ZvcmVpZ24ta2V5cz48cmVmLXR5cGUgbmFtZT0i
Sm91cm5hbCBBcnRpY2xlIj4xNzwvcmVmLXR5cGU+PGNvbnRyaWJ1dG9ycz48YXV0aG9ycz48YXV0
aG9yPkVudmVyLCBULjwvYXV0aG9yPjxhdXRob3I+U29uZWppLCBTLjwvYXV0aG9yPjxhdXRob3I+
Sm9zaGksIEMuPC9hdXRob3I+PGF1dGhvcj5Ccm93biwgSi48L2F1dGhvcj48YXV0aG9yPklib3Jy
YSwgRi48L2F1dGhvcj48YXV0aG9yPk9ybnRvZnQsIFQuPC9hdXRob3I+PGF1dGhvcj5UaHlramFl
ciwgVC48L2F1dGhvcj48YXV0aG9yPk1hbHRieSwgRS48L2F1dGhvcj48YXV0aG9yPlNtaXRoLCBL
LjwvYXV0aG9yPjxhdXRob3I+QWJ1IERhd3VkLCBSLjwvYXV0aG9yPjxhdXRob3I+Sm9uZXMsIE0u
PC9hdXRob3I+PGF1dGhvcj5NYXRpbiwgTS48L2F1dGhvcj48YXV0aG9yPkdva2hhbGUsIFAuPC9h
dXRob3I+PGF1dGhvcj5EcmFwZXIsIEouPC9hdXRob3I+PGF1dGhvcj5BbmRyZXdzLCBQLiBXLjwv
YXV0aG9yPjwvYXV0aG9ycz48L2NvbnRyaWJ1dG9ycz48YXV0aC1hZGRyZXNzPk1SQyBNb2xlY3Vs
YXIgSGFlbWF0b2xvZ3kgVW5pdCwgV2VhdGhlcmFsbCBJbnN0aXR1dGUgb2YgTW9sZWN1bGFyIE1l
ZGljaW5lLCBKb2huIFJhZGNsaWZmZSBIb3NwaXRhbCwgVW5pdmVyc2l0eSBvZiBPeGZvcmQsIFVL
LjwvYXV0aC1hZGRyZXNzPjx0aXRsZXM+PHRpdGxlPkNlbGx1bGFyIGRpZmZlcmVudGlhdGlvbiBo
aWVyYXJjaGllcyBpbiBub3JtYWwgYW5kIGN1bHR1cmUtYWRhcHRlZCBodW1hbiBlbWJyeW9uaWMg
c3RlbSBjZWxsczwvdGl0bGU+PHNlY29uZGFyeS10aXRsZT5IdW0gTW9sIEdlbmV0PC9zZWNvbmRh
cnktdGl0bGU+PGFsdC10aXRsZT5IdW1hbiBtb2xlY3VsYXIgZ2VuZXRpY3M8L2FsdC10aXRsZT48
L3RpdGxlcz48cGVyaW9kaWNhbD48ZnVsbC10aXRsZT5IdW0gTW9sIEdlbmV0PC9mdWxsLXRpdGxl
PjxhYmJyLTE+SHVtYW4gbW9sZWN1bGFyIGdlbmV0aWNzPC9hYmJyLTE+PC9wZXJpb2RpY2FsPjxh
bHQtcGVyaW9kaWNhbD48ZnVsbC10aXRsZT5IdW0gTW9sIEdlbmV0PC9mdWxsLXRpdGxlPjxhYmJy
LTE+SHVtYW4gbW9sZWN1bGFyIGdlbmV0aWNzPC9hYmJyLTE+PC9hbHQtcGVyaW9kaWNhbD48cGFn
ZXM+MzEyOS00MDwvcGFnZXM+PHZvbHVtZT4xNDwvdm9sdW1lPjxudW1iZXI+MjE8L251bWJlcj48
a2V5d29yZHM+PGtleXdvcmQ+QWRhcHRhdGlvbiwgUGh5c2lvbG9naWNhbC8qcGh5c2lvbG9neTwv
a2V5d29yZD48a2V5d29yZD5BbnRpZ2VucywgVHVtb3ItQXNzb2NpYXRlZCwgQ2FyYm9oeWRyYXRl
PC9rZXl3b3JkPjxrZXl3b3JkPkNlbGwgRGlmZmVyZW50aWF0aW9uL2dlbmV0aWNzLypwaHlzaW9s
b2d5PC9rZXl3b3JkPjxrZXl3b3JkPkNlbGwgTGluZTwva2V5d29yZD48a2V5d29yZD5DaHJvbW9z
b21lcywgSHVtYW4vZ2VuZXRpY3MvKm1ldGFib2xpc208L2tleXdvcmQ+PGtleXdvcmQ+RE5BIFBy
aW1lcnM8L2tleXdvcmQ+PGtleXdvcmQ+RW1icnlvLCBNYW1tYWxpYW4vKmN5dG9sb2d5PC9rZXl3
b3JkPjxrZXl3b3JkPkVwaWdlbmVzaXMsIEdlbmV0aWMvKmdlbmV0aWNzPC9rZXl3b3JkPjxrZXl3
b3JkPkZsb3cgQ3l0b21ldHJ5PC9rZXl3b3JkPjxrZXl3b3JkPkdlbmUgRXhwcmVzc2lvbiBQcm9m
aWxpbmc8L2tleXdvcmQ+PGtleXdvcmQ+KkdlbmUgRXhwcmVzc2lvbiBSZWd1bGF0aW9uLCBEZXZl
bG9wbWVudGFsPC9rZXl3b3JkPjxrZXl3b3JkPkdseWNvc3BoaW5nb2xpcGlkcy9tZXRhYm9saXNt
PC9rZXl3b3JkPjxrZXl3b3JkPkh1bWFuczwva2V5d29yZD48a2V5d29yZD5NaWNyb3Njb3B5LCBG
bHVvcmVzY2VuY2U8L2tleXdvcmQ+PGtleXdvcmQ+Uk5BIEludGVyZmVyZW5jZTwva2V5d29yZD48
a2V5d29yZD5SZXZlcnNlIFRyYW5zY3JpcHRhc2UgUG9seW1lcmFzZSBDaGFpbiBSZWFjdGlvbjwv
a2V5d29yZD48a2V5d29yZD5TdGFnZS1TcGVjaWZpYyBFbWJyeW9uaWMgQW50aWdlbnM8L2tleXdv
cmQ+PGtleXdvcmQ+U3RlbSBDZWxscy8qY3l0b2xvZ3k8L2tleXdvcmQ+PGtleXdvcmQ+WCBDaHJv
bW9zb21lIEluYWN0aXZhdGlvbi9nZW5ldGljczwva2V5d29yZD48L2tleXdvcmRzPjxkYXRlcz48
eWVhcj4yMDA1PC95ZWFyPjxwdWItZGF0ZXM+PGRhdGU+Tm92IDE8L2RhdGU+PC9wdWItZGF0ZXM+
PC9kYXRlcz48aXNibj4wOTY0LTY5MDYgKFByaW50KSYjeEQ7MDk2NC02OTA2IChMaW5raW5nKTwv
aXNibj48YWNjZXNzaW9uLW51bT4xNjE1OTg4OTwvYWNjZXNzaW9uLW51bT48dXJscz48cmVsYXRl
ZC11cmxzPjx1cmw+aHR0cDovL3d3dy5uY2JpLm5sbS5uaWguZ292L3B1Ym1lZC8xNjE1OTg4OTwv
dXJsPjwvcmVsYXRlZC11cmxzPjwvdXJscz48ZWxlY3Ryb25pYy1yZXNvdXJjZS1udW0+MTAuMTA5
My9obWcvZGRpMzQ1PC9lbGVjdHJvbmljLXJlc291cmNlLW51bT48L3JlY29yZD48L0NpdGU+PC9F
bmROb3RlPn==
</w:fldData>
        </w:fldChar>
      </w:r>
      <w:r w:rsidR="00A3219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instrText xml:space="preserve"> ADDIN EN.CITE.DATA </w:instrText>
      </w:r>
      <w:r w:rsidR="00A3219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r>
      <w:r w:rsidR="00A3219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end"/>
      </w:r>
      <w:r w:rsidR="00F1120F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r>
      <w:r w:rsidR="00F1120F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separate"/>
      </w:r>
      <w:r w:rsidR="00A3219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</w:t>
      </w:r>
      <w:hyperlink w:anchor="_ENREF_17" w:tooltip="Enver, 2005 #47" w:history="1">
        <w:r w:rsidR="00621228" w:rsidRPr="00C94315">
          <w:rPr>
            <w:rFonts w:ascii="Book Antiqua" w:hAnsi="Book Antiqua" w:cs="Times New Roman"/>
            <w:color w:val="000000" w:themeColor="text1"/>
            <w:kern w:val="0"/>
            <w:sz w:val="24"/>
            <w:szCs w:val="24"/>
            <w:vertAlign w:val="superscript"/>
          </w:rPr>
          <w:t>17</w:t>
        </w:r>
      </w:hyperlink>
      <w:r w:rsidR="00A3219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]</w:t>
      </w:r>
      <w:r w:rsidR="00F1120F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end"/>
      </w:r>
      <w:r w:rsidR="006F519C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</w:t>
      </w:r>
      <w:r w:rsidR="00F1120F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culture medi</w:t>
      </w:r>
      <w:r w:rsidR="00BC796B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um</w:t>
      </w:r>
      <w:r w:rsidR="00F1120F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component</w:t>
      </w:r>
      <w:r w:rsidR="00BC796B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</w:t>
      </w:r>
      <w:r w:rsidR="00F1120F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begin">
          <w:fldData xml:space="preserve">PEVuZE5vdGU+PENpdGU+PEF1dGhvcj5OaXNoaWhhcmE8L0F1dGhvcj48WWVhcj4yMDE5PC9ZZWFy
PjxSZWNOdW0+NjI8L1JlY051bT48RGlzcGxheVRleHQ+PHN0eWxlIGZhY2U9InN1cGVyc2NyaXB0
Ij5bMThdPC9zdHlsZT48L0Rpc3BsYXlUZXh0PjxyZWNvcmQ+PHJlYy1udW1iZXI+NjI8L3JlYy1u
dW1iZXI+PGZvcmVpZ24ta2V5cz48a2V5IGFwcD0iRU4iIGRiLWlkPSI5ZWZ6eHJkdzVmdGR4eWVh
emQ5eGFkYWI5c3dzcjAydGE5czIiPjYyPC9rZXk+PC9mb3JlaWduLWtleXM+PHJlZi10eXBlIG5h
bWU9IkpvdXJuYWwgQXJ0aWNsZSI+MTc8L3JlZi10eXBlPjxjb250cmlidXRvcnM+PGF1dGhvcnM+
PGF1dGhvcj5OaXNoaWhhcmEsIEsuPC9hdXRob3I+PGF1dGhvcj5TaGlnYSwgVC48L2F1dGhvcj48
YXV0aG9yPk5ha2FtdXJhLCBFLjwvYXV0aG9yPjxhdXRob3I+QWtpeWFtYSwgVC48L2F1dGhvcj48
YXV0aG9yPlNhc2FraSwgVC48L2F1dGhvcj48YXV0aG9yPlN1enVraSwgUy48L2F1dGhvcj48YXV0
aG9yPktvLCBNLiBTLiBILjwvYXV0aG9yPjxhdXRob3I+VGFkYSwgTi48L2F1dGhvcj48YXV0aG9y
Pk9rYW5vLCBILjwvYXV0aG9yPjxhdXRob3I+QWthbWF0c3UsIFcuPC9hdXRob3I+PC9hdXRob3Jz
PjwvY29udHJpYnV0b3JzPjxhdXRoLWFkZHJlc3M+RGVwYXJ0bWVudCBvZiBQaHlzaW9sb2d5LCBL
ZWlvIFVuaXZlcnNpdHkgU2Nob29sIG9mIE1lZGljaW5lLCAzNSBTaGluYW5vbWFjaGksIFNoaW5q
dWt1LWt1LCBUb2t5byAxNjAtODU4MiwgSmFwYW4uJiN4RDtDZW50ZXIgZm9yIEdlbm9taWMgYW5k
IFJlZ2VuZXJhdGl2ZSBNZWRpY2luZSwgSnVudGVuZG8gVW5pdmVyc2l0eSBTY2hvb2wgb2YgTWVk
aWNpbmUsIDItMS0xIEhvbmdvLCBCdW5reW8ta3UsIFRva3lvIDExMy04NDIxLCBKYXBhbi4mI3hE
O1Jlc2VhcmNoIEluc3RpdHV0ZSBmb3IgRGlzZWFzZXMgb2YgT2xkIEFnZSwgSnVudGVuZG8gVW5p
dmVyc2l0eSBTY2hvb2wgb2YgTWVkaWNpbmUsIDItMS0xIEhvbmdvLCBCdW5reW8ta3UsIFRva3lv
IDExMy04NDIxLCBKYXBhbi4mI3hEO0RlcGFydG1lbnQgb2YgU3lzdGVtcyBNZWRpY2luZSwgU2Fr
YWd1Y2hpIExhYm9yYXRvcnksIEtlaW8gVW5pdmVyc2l0eSBTY2hvb2wgb2YgTWVkaWNpbmUsIDM1
IFNoaW5hbm9tYWNoaSwgU2hpbmp1a3Uta3UsIFRva3lvIDE2MC04NTgyLCBKYXBhbi4mI3hEO0Nl
bnRlciBmb3IgU3VwZXJjZW50ZW5hcmlhbiBNZWRpY2FsIFJlc2VhcmNoLCBLZWlvIFVuaXZlcnNp
dHkgU2Nob29sIG9mIE1lZGljaW5lLCAzNSBTaGluYW5vbWFjaGksIFNoaW5qdWt1LWt1LCBUb2t5
byAxNjAtODU4MiwgSmFwYW4uJiN4RDtEZXBhcnRtZW50IG9mIFBoeXNpb2xvZ3ksIEtlaW8gVW5p
dmVyc2l0eSBTY2hvb2wgb2YgTWVkaWNpbmUsIDM1IFNoaW5hbm9tYWNoaSwgU2hpbmp1a3Uta3Us
IFRva3lvIDE2MC04NTgyLCBKYXBhbi4gRWxlY3Ryb25pYyBhZGRyZXNzOiBoaWRva2Fub0BhMi5r
ZWlvLmpwLiYjeEQ7RGVwYXJ0bWVudCBvZiBQaHlzaW9sb2d5LCBLZWlvIFVuaXZlcnNpdHkgU2No
b29sIG9mIE1lZGljaW5lLCAzNSBTaGluYW5vbWFjaGksIFNoaW5qdWt1LWt1LCBUb2t5byAxNjAt
ODU4MiwgSmFwYW47IENlbnRlciBmb3IgR2Vub21pYyBhbmQgUmVnZW5lcmF0aXZlIE1lZGljaW5l
LCBKdW50ZW5kbyBVbml2ZXJzaXR5IFNjaG9vbCBvZiBNZWRpY2luZSwgMi0xLTEgSG9uZ28sIEJ1
bmt5by1rdSwgVG9reW8gMTEzLTg0MjEsIEphcGFuLiBFbGVjdHJvbmljIGFkZHJlc3M6IGF3YWRv
QGp1bnRlbmRvLmFjLmpwLjwvYXV0aC1hZGRyZXNzPjx0aXRsZXM+PHRpdGxlPkluZHVjZWQgUGx1
cmlwb3RlbnQgU3RlbSBDZWxscyBSZXByb2dyYW1tZWQgd2l0aCBUaHJlZSBJbmhpYml0b3JzIFNo
b3cgQWNjZWxlcmF0ZWQgRGlmZmVyZW50aWF0aW9uIFBvdGVudGlhbHMgd2l0aCBIaWdoIExldmVs
cyBvZiAyLUNlbGwgU3RhZ2UgTWFya2VyIEV4cHJlc3Npb248L3RpdGxlPjxzZWNvbmRhcnktdGl0
bGU+U3RlbSBDZWxsIFJlcG9ydHM8L3NlY29uZGFyeS10aXRsZT48YWx0LXRpdGxlPlN0ZW0gY2Vs
bCByZXBvcnRzPC9hbHQtdGl0bGU+PC90aXRsZXM+PHBlcmlvZGljYWw+PGZ1bGwtdGl0bGU+U3Rl
bSBDZWxsIFJlcG9ydHM8L2Z1bGwtdGl0bGU+PGFiYnItMT5TdGVtIGNlbGwgcmVwb3J0czwvYWJi
ci0xPjwvcGVyaW9kaWNhbD48YWx0LXBlcmlvZGljYWw+PGZ1bGwtdGl0bGU+U3RlbSBDZWxsIFJl
cG9ydHM8L2Z1bGwtdGl0bGU+PGFiYnItMT5TdGVtIGNlbGwgcmVwb3J0czwvYWJici0xPjwvYWx0
LXBlcmlvZGljYWw+PHBhZ2VzPjMwNS0zMTg8L3BhZ2VzPjx2b2x1bWU+MTI8L3ZvbHVtZT48bnVt
YmVyPjI8L251bWJlcj48ZGF0ZXM+PHllYXI+MjAxOTwveWVhcj48cHViLWRhdGVzPjxkYXRlPkZl
YiAxMjwvZGF0ZT48L3B1Yi1kYXRlcz48L2RhdGVzPjxpc2JuPjIyMTMtNjcxMSAoRWxlY3Ryb25p
YykmI3hEOzIyMTMtNjcxMSAoTGlua2luZyk8L2lzYm4+PGFjY2Vzc2lvbi1udW0+MzA3MTMwNDA8
L2FjY2Vzc2lvbi1udW0+PHVybHM+PHJlbGF0ZWQtdXJscz48dXJsPmh0dHA6Ly93d3cubmNiaS5u
bG0ubmloLmdvdi9wdWJtZWQvMzA3MTMwNDA8L3VybD48L3JlbGF0ZWQtdXJscz48L3VybHM+PGN1
c3RvbTI+NjM3MzU0NjwvY3VzdG9tMj48ZWxlY3Ryb25pYy1yZXNvdXJjZS1udW0+MTAuMTAxNi9q
LnN0ZW1jci4yMDE4LjEyLjAxODwvZWxlY3Ryb25pYy1yZXNvdXJjZS1udW0+PC9yZWNvcmQ+PC9D
aXRlPjwvRW5kTm90ZT5=
</w:fldData>
        </w:fldChar>
      </w:r>
      <w:r w:rsidR="00A3219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instrText xml:space="preserve"> ADDIN EN.CITE </w:instrText>
      </w:r>
      <w:r w:rsidR="00A3219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begin">
          <w:fldData xml:space="preserve">PEVuZE5vdGU+PENpdGU+PEF1dGhvcj5OaXNoaWhhcmE8L0F1dGhvcj48WWVhcj4yMDE5PC9ZZWFy
PjxSZWNOdW0+NjI8L1JlY051bT48RGlzcGxheVRleHQ+PHN0eWxlIGZhY2U9InN1cGVyc2NyaXB0
Ij5bMThdPC9zdHlsZT48L0Rpc3BsYXlUZXh0PjxyZWNvcmQ+PHJlYy1udW1iZXI+NjI8L3JlYy1u
dW1iZXI+PGZvcmVpZ24ta2V5cz48a2V5IGFwcD0iRU4iIGRiLWlkPSI5ZWZ6eHJkdzVmdGR4eWVh
emQ5eGFkYWI5c3dzcjAydGE5czIiPjYyPC9rZXk+PC9mb3JlaWduLWtleXM+PHJlZi10eXBlIG5h
bWU9IkpvdXJuYWwgQXJ0aWNsZSI+MTc8L3JlZi10eXBlPjxjb250cmlidXRvcnM+PGF1dGhvcnM+
PGF1dGhvcj5OaXNoaWhhcmEsIEsuPC9hdXRob3I+PGF1dGhvcj5TaGlnYSwgVC48L2F1dGhvcj48
YXV0aG9yPk5ha2FtdXJhLCBFLjwvYXV0aG9yPjxhdXRob3I+QWtpeWFtYSwgVC48L2F1dGhvcj48
YXV0aG9yPlNhc2FraSwgVC48L2F1dGhvcj48YXV0aG9yPlN1enVraSwgUy48L2F1dGhvcj48YXV0
aG9yPktvLCBNLiBTLiBILjwvYXV0aG9yPjxhdXRob3I+VGFkYSwgTi48L2F1dGhvcj48YXV0aG9y
Pk9rYW5vLCBILjwvYXV0aG9yPjxhdXRob3I+QWthbWF0c3UsIFcuPC9hdXRob3I+PC9hdXRob3Jz
PjwvY29udHJpYnV0b3JzPjxhdXRoLWFkZHJlc3M+RGVwYXJ0bWVudCBvZiBQaHlzaW9sb2d5LCBL
ZWlvIFVuaXZlcnNpdHkgU2Nob29sIG9mIE1lZGljaW5lLCAzNSBTaGluYW5vbWFjaGksIFNoaW5q
dWt1LWt1LCBUb2t5byAxNjAtODU4MiwgSmFwYW4uJiN4RDtDZW50ZXIgZm9yIEdlbm9taWMgYW5k
IFJlZ2VuZXJhdGl2ZSBNZWRpY2luZSwgSnVudGVuZG8gVW5pdmVyc2l0eSBTY2hvb2wgb2YgTWVk
aWNpbmUsIDItMS0xIEhvbmdvLCBCdW5reW8ta3UsIFRva3lvIDExMy04NDIxLCBKYXBhbi4mI3hE
O1Jlc2VhcmNoIEluc3RpdHV0ZSBmb3IgRGlzZWFzZXMgb2YgT2xkIEFnZSwgSnVudGVuZG8gVW5p
dmVyc2l0eSBTY2hvb2wgb2YgTWVkaWNpbmUsIDItMS0xIEhvbmdvLCBCdW5reW8ta3UsIFRva3lv
IDExMy04NDIxLCBKYXBhbi4mI3hEO0RlcGFydG1lbnQgb2YgU3lzdGVtcyBNZWRpY2luZSwgU2Fr
YWd1Y2hpIExhYm9yYXRvcnksIEtlaW8gVW5pdmVyc2l0eSBTY2hvb2wgb2YgTWVkaWNpbmUsIDM1
IFNoaW5hbm9tYWNoaSwgU2hpbmp1a3Uta3UsIFRva3lvIDE2MC04NTgyLCBKYXBhbi4mI3hEO0Nl
bnRlciBmb3IgU3VwZXJjZW50ZW5hcmlhbiBNZWRpY2FsIFJlc2VhcmNoLCBLZWlvIFVuaXZlcnNp
dHkgU2Nob29sIG9mIE1lZGljaW5lLCAzNSBTaGluYW5vbWFjaGksIFNoaW5qdWt1LWt1LCBUb2t5
byAxNjAtODU4MiwgSmFwYW4uJiN4RDtEZXBhcnRtZW50IG9mIFBoeXNpb2xvZ3ksIEtlaW8gVW5p
dmVyc2l0eSBTY2hvb2wgb2YgTWVkaWNpbmUsIDM1IFNoaW5hbm9tYWNoaSwgU2hpbmp1a3Uta3Us
IFRva3lvIDE2MC04NTgyLCBKYXBhbi4gRWxlY3Ryb25pYyBhZGRyZXNzOiBoaWRva2Fub0BhMi5r
ZWlvLmpwLiYjeEQ7RGVwYXJ0bWVudCBvZiBQaHlzaW9sb2d5LCBLZWlvIFVuaXZlcnNpdHkgU2No
b29sIG9mIE1lZGljaW5lLCAzNSBTaGluYW5vbWFjaGksIFNoaW5qdWt1LWt1LCBUb2t5byAxNjAt
ODU4MiwgSmFwYW47IENlbnRlciBmb3IgR2Vub21pYyBhbmQgUmVnZW5lcmF0aXZlIE1lZGljaW5l
LCBKdW50ZW5kbyBVbml2ZXJzaXR5IFNjaG9vbCBvZiBNZWRpY2luZSwgMi0xLTEgSG9uZ28sIEJ1
bmt5by1rdSwgVG9reW8gMTEzLTg0MjEsIEphcGFuLiBFbGVjdHJvbmljIGFkZHJlc3M6IGF3YWRv
QGp1bnRlbmRvLmFjLmpwLjwvYXV0aC1hZGRyZXNzPjx0aXRsZXM+PHRpdGxlPkluZHVjZWQgUGx1
cmlwb3RlbnQgU3RlbSBDZWxscyBSZXByb2dyYW1tZWQgd2l0aCBUaHJlZSBJbmhpYml0b3JzIFNo
b3cgQWNjZWxlcmF0ZWQgRGlmZmVyZW50aWF0aW9uIFBvdGVudGlhbHMgd2l0aCBIaWdoIExldmVs
cyBvZiAyLUNlbGwgU3RhZ2UgTWFya2VyIEV4cHJlc3Npb248L3RpdGxlPjxzZWNvbmRhcnktdGl0
bGU+U3RlbSBDZWxsIFJlcG9ydHM8L3NlY29uZGFyeS10aXRsZT48YWx0LXRpdGxlPlN0ZW0gY2Vs
bCByZXBvcnRzPC9hbHQtdGl0bGU+PC90aXRsZXM+PHBlcmlvZGljYWw+PGZ1bGwtdGl0bGU+U3Rl
bSBDZWxsIFJlcG9ydHM8L2Z1bGwtdGl0bGU+PGFiYnItMT5TdGVtIGNlbGwgcmVwb3J0czwvYWJi
ci0xPjwvcGVyaW9kaWNhbD48YWx0LXBlcmlvZGljYWw+PGZ1bGwtdGl0bGU+U3RlbSBDZWxsIFJl
cG9ydHM8L2Z1bGwtdGl0bGU+PGFiYnItMT5TdGVtIGNlbGwgcmVwb3J0czwvYWJici0xPjwvYWx0
LXBlcmlvZGljYWw+PHBhZ2VzPjMwNS0zMTg8L3BhZ2VzPjx2b2x1bWU+MTI8L3ZvbHVtZT48bnVt
YmVyPjI8L251bWJlcj48ZGF0ZXM+PHllYXI+MjAxOTwveWVhcj48cHViLWRhdGVzPjxkYXRlPkZl
YiAxMjwvZGF0ZT48L3B1Yi1kYXRlcz48L2RhdGVzPjxpc2JuPjIyMTMtNjcxMSAoRWxlY3Ryb25p
YykmI3hEOzIyMTMtNjcxMSAoTGlua2luZyk8L2lzYm4+PGFjY2Vzc2lvbi1udW0+MzA3MTMwNDA8
L2FjY2Vzc2lvbi1udW0+PHVybHM+PHJlbGF0ZWQtdXJscz48dXJsPmh0dHA6Ly93d3cubmNiaS5u
bG0ubmloLmdvdi9wdWJtZWQvMzA3MTMwNDA8L3VybD48L3JlbGF0ZWQtdXJscz48L3VybHM+PGN1
c3RvbTI+NjM3MzU0NjwvY3VzdG9tMj48ZWxlY3Ryb25pYy1yZXNvdXJjZS1udW0+MTAuMTAxNi9q
LnN0ZW1jci4yMDE4LjEyLjAxODwvZWxlY3Ryb25pYy1yZXNvdXJjZS1udW0+PC9yZWNvcmQ+PC9D
aXRlPjwvRW5kTm90ZT5=
</w:fldData>
        </w:fldChar>
      </w:r>
      <w:r w:rsidR="00A3219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instrText xml:space="preserve"> ADDIN EN.CITE.DATA </w:instrText>
      </w:r>
      <w:r w:rsidR="00A3219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</w:r>
      <w:r w:rsidR="00A3219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end"/>
      </w:r>
      <w:r w:rsidR="00F1120F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</w:r>
      <w:r w:rsidR="00F1120F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separate"/>
      </w:r>
      <w:r w:rsidR="00A3219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</w:t>
      </w:r>
      <w:hyperlink w:anchor="_ENREF_18" w:tooltip="Nishihara, 2019 #62" w:history="1">
        <w:r w:rsidR="00621228" w:rsidRPr="00C94315">
          <w:rPr>
            <w:rFonts w:ascii="Book Antiqua" w:hAnsi="Book Antiqua" w:cs="Times New Roman"/>
            <w:color w:val="000000" w:themeColor="text1"/>
            <w:kern w:val="0"/>
            <w:sz w:val="24"/>
            <w:szCs w:val="24"/>
            <w:vertAlign w:val="superscript"/>
          </w:rPr>
          <w:t>18</w:t>
        </w:r>
      </w:hyperlink>
      <w:r w:rsidR="00A3219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]</w:t>
      </w:r>
      <w:r w:rsidR="00F1120F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end"/>
      </w:r>
      <w:r w:rsidR="00BC796B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</w:t>
      </w:r>
      <w:r w:rsidR="008C1E74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nd </w:t>
      </w:r>
      <w:r w:rsidR="00F1120F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feeder</w:t>
      </w:r>
      <w:r w:rsidR="00BF15AE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condition</w:t>
      </w:r>
      <w:r w:rsidR="00BC796B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</w:t>
      </w:r>
      <w:r w:rsidR="00B43BF6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begin">
          <w:fldData xml:space="preserve">PEVuZE5vdGU+PENpdGU+PEF1dGhvcj5EcmFwZXI8L0F1dGhvcj48WWVhcj4yMDA0PC9ZZWFyPjxS
ZWNOdW0+NjM8L1JlY051bT48RGlzcGxheVRleHQ+PHN0eWxlIGZhY2U9InN1cGVyc2NyaXB0Ij5b
MTldPC9zdHlsZT48L0Rpc3BsYXlUZXh0PjxyZWNvcmQ+PHJlYy1udW1iZXI+NjM8L3JlYy1udW1i
ZXI+PGZvcmVpZ24ta2V5cz48a2V5IGFwcD0iRU4iIGRiLWlkPSI5ZWZ6eHJkdzVmdGR4eWVhemQ5
eGFkYWI5c3dzcjAydGE5czIiPjYzPC9rZXk+PC9mb3JlaWduLWtleXM+PHJlZi10eXBlIG5hbWU9
IkpvdXJuYWwgQXJ0aWNsZSI+MTc8L3JlZi10eXBlPjxjb250cmlidXRvcnM+PGF1dGhvcnM+PGF1
dGhvcj5EcmFwZXIsIEouIFMuPC9hdXRob3I+PGF1dGhvcj5TbWl0aCwgSy48L2F1dGhvcj48YXV0
aG9yPkdva2hhbGUsIFAuPC9hdXRob3I+PGF1dGhvcj5Nb29yZSwgSC4gRC48L2F1dGhvcj48YXV0
aG9yPk1hbHRieSwgRS48L2F1dGhvcj48YXV0aG9yPkpvaG5zb24sIEouPC9hdXRob3I+PGF1dGhv
cj5NZWlzbmVyLCBMLjwvYXV0aG9yPjxhdXRob3I+Wndha2EsIFQuIFAuPC9hdXRob3I+PGF1dGhv
cj5UaG9tc29uLCBKLiBBLjwvYXV0aG9yPjxhdXRob3I+QW5kcmV3cywgUC4gVy48L2F1dGhvcj48
L2F1dGhvcnM+PC9jb250cmlidXRvcnM+PGF1dGgtYWRkcmVzcz5EZXBhcnRtZW50IG9mIEJpb21l
ZGljYWwgU2NpZW5jZSwgVW5pdmVyc2l0eSBvZiBTaGVmZmllbGQsIFdlc3Rlcm4gQmFuaywgU2hl
ZmZpZWxkIFMxMCAyVE4sIFVLLjwvYXV0aC1hZGRyZXNzPjx0aXRsZXM+PHRpdGxlPlJlY3VycmVu
dCBnYWluIG9mIGNocm9tb3NvbWVzIDE3cSBhbmQgMTIgaW4gY3VsdHVyZWQgaHVtYW4gZW1icnlv
bmljIHN0ZW0gY2VsbHM8L3RpdGxlPjxzZWNvbmRhcnktdGl0bGU+TmF0IEJpb3RlY2hub2w8L3Nl
Y29uZGFyeS10aXRsZT48YWx0LXRpdGxlPk5hdHVyZSBiaW90ZWNobm9sb2d5PC9hbHQtdGl0bGU+
PC90aXRsZXM+PHBlcmlvZGljYWw+PGZ1bGwtdGl0bGU+TmF0IEJpb3RlY2hub2w8L2Z1bGwtdGl0
bGU+PGFiYnItMT5OYXR1cmUgYmlvdGVjaG5vbG9neTwvYWJici0xPjwvcGVyaW9kaWNhbD48YWx0
LXBlcmlvZGljYWw+PGZ1bGwtdGl0bGU+TmF0IEJpb3RlY2hub2w8L2Z1bGwtdGl0bGU+PGFiYnIt
MT5OYXR1cmUgYmlvdGVjaG5vbG9neTwvYWJici0xPjwvYWx0LXBlcmlvZGljYWw+PHBhZ2VzPjUz
LTQ8L3BhZ2VzPjx2b2x1bWU+MjI8L3ZvbHVtZT48bnVtYmVyPjE8L251bWJlcj48a2V5d29yZHM+
PGtleXdvcmQ+QW5ldXBsb2lkeTwva2V5d29yZD48a2V5d29yZD5BbmltYWxzPC9rZXl3b3JkPjxr
ZXl3b3JkPkNlbGwgQ3VsdHVyZSBUZWNobmlxdWVzL21ldGhvZHM8L2tleXdvcmQ+PGtleXdvcmQ+
Q2VsbCBEaWZmZXJlbnRpYXRpb248L2tleXdvcmQ+PGtleXdvcmQ+Q2VsbHMsIEN1bHR1cmVkPC9r
ZXl3b3JkPjxrZXl3b3JkPipDaHJvbW9zb21lIEFiZXJyYXRpb25zPC9rZXl3b3JkPjxrZXl3b3Jk
PkNocm9tb3NvbWUgQmFuZGluZzwva2V5d29yZD48a2V5d29yZD4qQ2hyb21vc29tZXMsIEh1bWFu
LCBQYWlyIDEyPC9rZXl3b3JkPjxrZXl3b3JkPipDaHJvbW9zb21lcywgSHVtYW4sIFBhaXIgMTc8
L2tleXdvcmQ+PGtleXdvcmQ+RW1icnlvLCBNYW1tYWxpYW4vKmN5dG9sb2d5PC9rZXl3b3JkPjxr
ZXl3b3JkPkh1bWFuczwva2V5d29yZD48a2V5d29yZD5JbiBTaXR1IEh5YnJpZGl6YXRpb24sIEZs
dW9yZXNjZW5jZTwva2V5d29yZD48a2V5d29yZD5LYXJ5b3R5cGluZzwva2V5d29yZD48a2V5d29y
ZD5Nb2RlbHMsIEdlbmV0aWM8L2tleXdvcmQ+PGtleXdvcmQ+U3BlY2ltZW4gSGFuZGxpbmc8L2tl
eXdvcmQ+PGtleXdvcmQ+U3RlbSBDZWxscy8qY3l0b2xvZ3k8L2tleXdvcmQ+PGtleXdvcmQ+VGlt
ZSBGYWN0b3JzPC9rZXl3b3JkPjwva2V5d29yZHM+PGRhdGVzPjx5ZWFyPjIwMDQ8L3llYXI+PHB1
Yi1kYXRlcz48ZGF0ZT5KYW48L2RhdGU+PC9wdWItZGF0ZXM+PC9kYXRlcz48aXNibj4xMDg3LTAx
NTYgKFByaW50KSYjeEQ7MTA4Ny0wMTU2IChMaW5raW5nKTwvaXNibj48YWNjZXNzaW9uLW51bT4x
NDY2MTAyODwvYWNjZXNzaW9uLW51bT48dXJscz48cmVsYXRlZC11cmxzPjx1cmw+aHR0cDovL3d3
dy5uY2JpLm5sbS5uaWguZ292L3B1Ym1lZC8xNDY2MTAyODwvdXJsPjwvcmVsYXRlZC11cmxzPjwv
dXJscz48ZWxlY3Ryb25pYy1yZXNvdXJjZS1udW0+MTAuMTAzOC9uYnQ5MjI8L2VsZWN0cm9uaWMt
cmVzb3VyY2UtbnVtPjwvcmVjb3JkPjwvQ2l0ZT48L0VuZE5vdGU+
</w:fldData>
        </w:fldChar>
      </w:r>
      <w:r w:rsidR="00BF45FB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instrText xml:space="preserve"> ADDIN EN.CITE </w:instrText>
      </w:r>
      <w:r w:rsidR="00BF45FB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begin">
          <w:fldData xml:space="preserve">PEVuZE5vdGU+PENpdGU+PEF1dGhvcj5EcmFwZXI8L0F1dGhvcj48WWVhcj4yMDA0PC9ZZWFyPjxS
ZWNOdW0+NjM8L1JlY051bT48RGlzcGxheVRleHQ+PHN0eWxlIGZhY2U9InN1cGVyc2NyaXB0Ij5b
MTldPC9zdHlsZT48L0Rpc3BsYXlUZXh0PjxyZWNvcmQ+PHJlYy1udW1iZXI+NjM8L3JlYy1udW1i
ZXI+PGZvcmVpZ24ta2V5cz48a2V5IGFwcD0iRU4iIGRiLWlkPSI5ZWZ6eHJkdzVmdGR4eWVhemQ5
eGFkYWI5c3dzcjAydGE5czIiPjYzPC9rZXk+PC9mb3JlaWduLWtleXM+PHJlZi10eXBlIG5hbWU9
IkpvdXJuYWwgQXJ0aWNsZSI+MTc8L3JlZi10eXBlPjxjb250cmlidXRvcnM+PGF1dGhvcnM+PGF1
dGhvcj5EcmFwZXIsIEouIFMuPC9hdXRob3I+PGF1dGhvcj5TbWl0aCwgSy48L2F1dGhvcj48YXV0
aG9yPkdva2hhbGUsIFAuPC9hdXRob3I+PGF1dGhvcj5Nb29yZSwgSC4gRC48L2F1dGhvcj48YXV0
aG9yPk1hbHRieSwgRS48L2F1dGhvcj48YXV0aG9yPkpvaG5zb24sIEouPC9hdXRob3I+PGF1dGhv
cj5NZWlzbmVyLCBMLjwvYXV0aG9yPjxhdXRob3I+Wndha2EsIFQuIFAuPC9hdXRob3I+PGF1dGhv
cj5UaG9tc29uLCBKLiBBLjwvYXV0aG9yPjxhdXRob3I+QW5kcmV3cywgUC4gVy48L2F1dGhvcj48
L2F1dGhvcnM+PC9jb250cmlidXRvcnM+PGF1dGgtYWRkcmVzcz5EZXBhcnRtZW50IG9mIEJpb21l
ZGljYWwgU2NpZW5jZSwgVW5pdmVyc2l0eSBvZiBTaGVmZmllbGQsIFdlc3Rlcm4gQmFuaywgU2hl
ZmZpZWxkIFMxMCAyVE4sIFVLLjwvYXV0aC1hZGRyZXNzPjx0aXRsZXM+PHRpdGxlPlJlY3VycmVu
dCBnYWluIG9mIGNocm9tb3NvbWVzIDE3cSBhbmQgMTIgaW4gY3VsdHVyZWQgaHVtYW4gZW1icnlv
bmljIHN0ZW0gY2VsbHM8L3RpdGxlPjxzZWNvbmRhcnktdGl0bGU+TmF0IEJpb3RlY2hub2w8L3Nl
Y29uZGFyeS10aXRsZT48YWx0LXRpdGxlPk5hdHVyZSBiaW90ZWNobm9sb2d5PC9hbHQtdGl0bGU+
PC90aXRsZXM+PHBlcmlvZGljYWw+PGZ1bGwtdGl0bGU+TmF0IEJpb3RlY2hub2w8L2Z1bGwtdGl0
bGU+PGFiYnItMT5OYXR1cmUgYmlvdGVjaG5vbG9neTwvYWJici0xPjwvcGVyaW9kaWNhbD48YWx0
LXBlcmlvZGljYWw+PGZ1bGwtdGl0bGU+TmF0IEJpb3RlY2hub2w8L2Z1bGwtdGl0bGU+PGFiYnIt
MT5OYXR1cmUgYmlvdGVjaG5vbG9neTwvYWJici0xPjwvYWx0LXBlcmlvZGljYWw+PHBhZ2VzPjUz
LTQ8L3BhZ2VzPjx2b2x1bWU+MjI8L3ZvbHVtZT48bnVtYmVyPjE8L251bWJlcj48a2V5d29yZHM+
PGtleXdvcmQ+QW5ldXBsb2lkeTwva2V5d29yZD48a2V5d29yZD5BbmltYWxzPC9rZXl3b3JkPjxr
ZXl3b3JkPkNlbGwgQ3VsdHVyZSBUZWNobmlxdWVzL21ldGhvZHM8L2tleXdvcmQ+PGtleXdvcmQ+
Q2VsbCBEaWZmZXJlbnRpYXRpb248L2tleXdvcmQ+PGtleXdvcmQ+Q2VsbHMsIEN1bHR1cmVkPC9r
ZXl3b3JkPjxrZXl3b3JkPipDaHJvbW9zb21lIEFiZXJyYXRpb25zPC9rZXl3b3JkPjxrZXl3b3Jk
PkNocm9tb3NvbWUgQmFuZGluZzwva2V5d29yZD48a2V5d29yZD4qQ2hyb21vc29tZXMsIEh1bWFu
LCBQYWlyIDEyPC9rZXl3b3JkPjxrZXl3b3JkPipDaHJvbW9zb21lcywgSHVtYW4sIFBhaXIgMTc8
L2tleXdvcmQ+PGtleXdvcmQ+RW1icnlvLCBNYW1tYWxpYW4vKmN5dG9sb2d5PC9rZXl3b3JkPjxr
ZXl3b3JkPkh1bWFuczwva2V5d29yZD48a2V5d29yZD5JbiBTaXR1IEh5YnJpZGl6YXRpb24sIEZs
dW9yZXNjZW5jZTwva2V5d29yZD48a2V5d29yZD5LYXJ5b3R5cGluZzwva2V5d29yZD48a2V5d29y
ZD5Nb2RlbHMsIEdlbmV0aWM8L2tleXdvcmQ+PGtleXdvcmQ+U3BlY2ltZW4gSGFuZGxpbmc8L2tl
eXdvcmQ+PGtleXdvcmQ+U3RlbSBDZWxscy8qY3l0b2xvZ3k8L2tleXdvcmQ+PGtleXdvcmQ+VGlt
ZSBGYWN0b3JzPC9rZXl3b3JkPjwva2V5d29yZHM+PGRhdGVzPjx5ZWFyPjIwMDQ8L3llYXI+PHB1
Yi1kYXRlcz48ZGF0ZT5KYW48L2RhdGU+PC9wdWItZGF0ZXM+PC9kYXRlcz48aXNibj4xMDg3LTAx
NTYgKFByaW50KSYjeEQ7MTA4Ny0wMTU2IChMaW5raW5nKTwvaXNibj48YWNjZXNzaW9uLW51bT4x
NDY2MTAyODwvYWNjZXNzaW9uLW51bT48dXJscz48cmVsYXRlZC11cmxzPjx1cmw+aHR0cDovL3d3
dy5uY2JpLm5sbS5uaWguZ292L3B1Ym1lZC8xNDY2MTAyODwvdXJsPjwvcmVsYXRlZC11cmxzPjwv
dXJscz48ZWxlY3Ryb25pYy1yZXNvdXJjZS1udW0+MTAuMTAzOC9uYnQ5MjI8L2VsZWN0cm9uaWMt
cmVzb3VyY2UtbnVtPjwvcmVjb3JkPjwvQ2l0ZT48L0VuZE5vdGU+
</w:fldData>
        </w:fldChar>
      </w:r>
      <w:r w:rsidR="00BF45FB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instrText xml:space="preserve"> ADDIN EN.CITE.DATA </w:instrText>
      </w:r>
      <w:r w:rsidR="00BF45FB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r>
      <w:r w:rsidR="00BF45FB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end"/>
      </w:r>
      <w:r w:rsidR="00B43BF6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r>
      <w:r w:rsidR="00B43BF6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separate"/>
      </w:r>
      <w:r w:rsidR="00BF45FB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</w:t>
      </w:r>
      <w:hyperlink w:anchor="_ENREF_19" w:tooltip="Draper, 2004 #63" w:history="1">
        <w:r w:rsidR="00621228" w:rsidRPr="00C94315">
          <w:rPr>
            <w:rFonts w:ascii="Book Antiqua" w:hAnsi="Book Antiqua" w:cs="Times New Roman"/>
            <w:color w:val="000000" w:themeColor="text1"/>
            <w:kern w:val="0"/>
            <w:sz w:val="24"/>
            <w:szCs w:val="24"/>
            <w:vertAlign w:val="superscript"/>
          </w:rPr>
          <w:t>19</w:t>
        </w:r>
      </w:hyperlink>
      <w:r w:rsidR="00BF45FB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]</w:t>
      </w:r>
      <w:r w:rsidR="00B43BF6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end"/>
      </w:r>
      <w:r w:rsidR="0094621D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. </w:t>
      </w:r>
      <w:bookmarkEnd w:id="144"/>
      <w:r w:rsidR="00A721B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s a result</w:t>
      </w:r>
      <w:r w:rsidR="0003070D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 u</w:t>
      </w:r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nderstanding the variability among different cell lines is necessary for </w:t>
      </w:r>
      <w:r w:rsidR="00C84736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ensuring the</w:t>
      </w:r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7A69F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efficacy </w:t>
      </w:r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nd</w:t>
      </w:r>
      <w:r w:rsidR="007A69F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safety</w:t>
      </w:r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of </w:t>
      </w:r>
      <w:proofErr w:type="spellStart"/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hPSC</w:t>
      </w:r>
      <w:proofErr w:type="spellEnd"/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pplications. </w:t>
      </w:r>
      <w:r w:rsidR="00413975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dditionally</w:t>
      </w:r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, </w:t>
      </w:r>
      <w:r w:rsidR="00C84736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</w:t>
      </w:r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long period (up to weeks or months) </w:t>
      </w:r>
      <w:r w:rsidR="00C84736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is typically required </w:t>
      </w:r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o complete </w:t>
      </w:r>
      <w:proofErr w:type="spellStart"/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hPSC</w:t>
      </w:r>
      <w:proofErr w:type="spellEnd"/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differentiation into a specific cell type</w:t>
      </w:r>
      <w:r w:rsidR="00C84736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</w:t>
      </w:r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nd protocol</w:t>
      </w:r>
      <w:r w:rsidR="00C84736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optimization</w:t>
      </w:r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to improve differentiation efficiency is </w:t>
      </w:r>
      <w:r w:rsidR="007F7549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lso </w:t>
      </w:r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ime-consuming. Thus, these processes can be considerably accelerated if good-quality </w:t>
      </w:r>
      <w:proofErr w:type="spellStart"/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hPSC</w:t>
      </w:r>
      <w:proofErr w:type="spellEnd"/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lines </w:t>
      </w:r>
      <w:r w:rsidR="004A48DA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re</w:t>
      </w:r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selected</w:t>
      </w:r>
      <w:r w:rsidR="00E24334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</w:t>
      </w:r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nd the</w:t>
      </w:r>
      <w:r w:rsidR="00C84736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ir</w:t>
      </w:r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differentiation propensit</w:t>
      </w:r>
      <w:r w:rsidR="00274815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ies</w:t>
      </w:r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into destination cell types </w:t>
      </w:r>
      <w:r w:rsidR="004A48DA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re</w:t>
      </w:r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predicted in </w:t>
      </w:r>
      <w:r w:rsidR="00C84736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n </w:t>
      </w:r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early stage.</w:t>
      </w:r>
    </w:p>
    <w:p w14:paraId="1595984C" w14:textId="77777777" w:rsidR="00647350" w:rsidRPr="00C94315" w:rsidRDefault="00647350" w:rsidP="008F748E">
      <w:pPr>
        <w:spacing w:line="360" w:lineRule="auto"/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</w:pPr>
    </w:p>
    <w:p w14:paraId="550BAC74" w14:textId="02685F28" w:rsidR="00647350" w:rsidRPr="00C94315" w:rsidRDefault="00647350" w:rsidP="008F748E">
      <w:pPr>
        <w:spacing w:line="360" w:lineRule="auto"/>
        <w:rPr>
          <w:rFonts w:ascii="Book Antiqua" w:hAnsi="Book Antiqua" w:cs="Times New Roman"/>
          <w:b/>
          <w:bCs/>
          <w:i/>
          <w:iCs/>
          <w:color w:val="000000" w:themeColor="text1"/>
          <w:kern w:val="0"/>
          <w:sz w:val="24"/>
          <w:szCs w:val="24"/>
        </w:rPr>
      </w:pPr>
      <w:proofErr w:type="spellStart"/>
      <w:proofErr w:type="gramStart"/>
      <w:r w:rsidRPr="00C94315">
        <w:rPr>
          <w:rFonts w:ascii="Book Antiqua" w:hAnsi="Book Antiqua" w:cs="Times New Roman"/>
          <w:b/>
          <w:bCs/>
          <w:i/>
          <w:iCs/>
          <w:color w:val="000000" w:themeColor="text1"/>
          <w:kern w:val="0"/>
          <w:sz w:val="24"/>
          <w:szCs w:val="24"/>
        </w:rPr>
        <w:t>hPSC</w:t>
      </w:r>
      <w:proofErr w:type="spellEnd"/>
      <w:proofErr w:type="gramEnd"/>
      <w:r w:rsidRPr="00C94315">
        <w:rPr>
          <w:rFonts w:ascii="Book Antiqua" w:hAnsi="Book Antiqua" w:cs="Times New Roman"/>
          <w:b/>
          <w:bCs/>
          <w:i/>
          <w:iCs/>
          <w:color w:val="000000" w:themeColor="text1"/>
          <w:kern w:val="0"/>
          <w:sz w:val="24"/>
          <w:szCs w:val="24"/>
        </w:rPr>
        <w:t xml:space="preserve"> quality control </w:t>
      </w:r>
    </w:p>
    <w:p w14:paraId="3BE3B489" w14:textId="4141442F" w:rsidR="00647350" w:rsidRPr="00C94315" w:rsidRDefault="00647350" w:rsidP="008F748E">
      <w:pPr>
        <w:autoSpaceDE w:val="0"/>
        <w:autoSpaceDN w:val="0"/>
        <w:adjustRightIn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C94315">
        <w:rPr>
          <w:rFonts w:ascii="Book Antiqua" w:eastAsia="JansonText LT" w:hAnsi="Book Antiqua" w:cs="Times New Roman"/>
          <w:color w:val="000000" w:themeColor="text1"/>
          <w:kern w:val="0"/>
          <w:sz w:val="24"/>
          <w:szCs w:val="24"/>
        </w:rPr>
        <w:t xml:space="preserve">Given </w:t>
      </w:r>
      <w:r w:rsidR="00DA7A35" w:rsidRPr="00C94315">
        <w:rPr>
          <w:rFonts w:ascii="Book Antiqua" w:eastAsia="JansonText LT" w:hAnsi="Book Antiqua" w:cs="Times New Roman"/>
          <w:color w:val="000000" w:themeColor="text1"/>
          <w:kern w:val="0"/>
          <w:sz w:val="24"/>
          <w:szCs w:val="24"/>
        </w:rPr>
        <w:t xml:space="preserve">that </w:t>
      </w:r>
      <w:r w:rsidRPr="00C94315">
        <w:rPr>
          <w:rFonts w:ascii="Book Antiqua" w:eastAsia="JansonText LT" w:hAnsi="Book Antiqua" w:cs="Times New Roman"/>
          <w:color w:val="000000" w:themeColor="text1"/>
          <w:kern w:val="0"/>
          <w:sz w:val="24"/>
          <w:szCs w:val="24"/>
        </w:rPr>
        <w:t xml:space="preserve">large numbers of </w:t>
      </w:r>
      <w:proofErr w:type="spellStart"/>
      <w:r w:rsidRPr="00C94315">
        <w:rPr>
          <w:rFonts w:ascii="Book Antiqua" w:eastAsia="JansonText LT" w:hAnsi="Book Antiqua" w:cs="Times New Roman"/>
          <w:color w:val="000000" w:themeColor="text1"/>
          <w:kern w:val="0"/>
          <w:sz w:val="24"/>
          <w:szCs w:val="24"/>
        </w:rPr>
        <w:t>iPSC</w:t>
      </w:r>
      <w:proofErr w:type="spellEnd"/>
      <w:r w:rsidRPr="00C94315">
        <w:rPr>
          <w:rFonts w:ascii="Book Antiqua" w:eastAsia="JansonText LT" w:hAnsi="Book Antiqua" w:cs="Times New Roman"/>
          <w:color w:val="000000" w:themeColor="text1"/>
          <w:kern w:val="0"/>
          <w:sz w:val="24"/>
          <w:szCs w:val="24"/>
        </w:rPr>
        <w:t xml:space="preserve"> lines</w:t>
      </w:r>
      <w:r w:rsidR="00DA7A35" w:rsidRPr="00C94315">
        <w:rPr>
          <w:rFonts w:ascii="Book Antiqua" w:eastAsia="JansonText LT" w:hAnsi="Book Antiqua" w:cs="Times New Roman"/>
          <w:color w:val="000000" w:themeColor="text1"/>
          <w:kern w:val="0"/>
          <w:sz w:val="24"/>
          <w:szCs w:val="24"/>
        </w:rPr>
        <w:t xml:space="preserve"> are</w:t>
      </w:r>
      <w:r w:rsidRPr="00C94315">
        <w:rPr>
          <w:rFonts w:ascii="Book Antiqua" w:eastAsia="JansonText LT" w:hAnsi="Book Antiqua" w:cs="Times New Roman"/>
          <w:color w:val="000000" w:themeColor="text1"/>
          <w:kern w:val="0"/>
          <w:sz w:val="24"/>
          <w:szCs w:val="24"/>
        </w:rPr>
        <w:t xml:space="preserve"> currently </w:t>
      </w:r>
      <w:r w:rsidR="00DA7A35" w:rsidRPr="00C94315">
        <w:rPr>
          <w:rFonts w:ascii="Book Antiqua" w:eastAsia="JansonText LT" w:hAnsi="Book Antiqua" w:cs="Times New Roman"/>
          <w:color w:val="000000" w:themeColor="text1"/>
          <w:kern w:val="0"/>
          <w:sz w:val="24"/>
          <w:szCs w:val="24"/>
        </w:rPr>
        <w:t>and will be generated</w:t>
      </w:r>
      <w:r w:rsidRPr="00C94315">
        <w:rPr>
          <w:rFonts w:ascii="Book Antiqua" w:eastAsia="JansonText LT" w:hAnsi="Book Antiqua" w:cs="Times New Roman"/>
          <w:color w:val="000000" w:themeColor="text1"/>
          <w:kern w:val="0"/>
          <w:sz w:val="24"/>
          <w:szCs w:val="24"/>
        </w:rPr>
        <w:t xml:space="preserve">, </w:t>
      </w:r>
      <w:r w:rsidR="00DA7A35" w:rsidRPr="00C94315">
        <w:rPr>
          <w:rFonts w:ascii="Book Antiqua" w:eastAsia="JansonText LT" w:hAnsi="Book Antiqua" w:cs="Times New Roman"/>
          <w:color w:val="000000" w:themeColor="text1"/>
          <w:kern w:val="0"/>
          <w:sz w:val="24"/>
          <w:szCs w:val="24"/>
        </w:rPr>
        <w:t xml:space="preserve">the </w:t>
      </w:r>
      <w:proofErr w:type="spellStart"/>
      <w:r w:rsidR="0062497C" w:rsidRPr="00C94315">
        <w:rPr>
          <w:rFonts w:ascii="Book Antiqua" w:eastAsia="JansonText LT" w:hAnsi="Book Antiqua" w:cs="Times New Roman"/>
          <w:color w:val="000000" w:themeColor="text1"/>
          <w:kern w:val="0"/>
          <w:sz w:val="24"/>
          <w:szCs w:val="24"/>
        </w:rPr>
        <w:t>pl</w:t>
      </w:r>
      <w:r w:rsidR="0062497C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uripotency</w:t>
      </w:r>
      <w:proofErr w:type="spellEnd"/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DA7A35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of these cells </w:t>
      </w:r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must be </w:t>
      </w:r>
      <w:r w:rsidR="00DA7A35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determined</w:t>
      </w:r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before </w:t>
      </w:r>
      <w:r w:rsidR="00DA7A35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hey are broadly applied</w:t>
      </w:r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.</w:t>
      </w:r>
      <w:r w:rsidR="00117C2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5A327B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o confirm whether a</w:t>
      </w:r>
      <w:r w:rsidR="00DA7A35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n</w:t>
      </w:r>
      <w:r w:rsidR="005A327B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proofErr w:type="spellStart"/>
      <w:r w:rsidR="005A327B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iPSC</w:t>
      </w:r>
      <w:proofErr w:type="spellEnd"/>
      <w:r w:rsidR="005A327B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line is fully reprogrammed</w:t>
      </w:r>
      <w:r w:rsidR="00117C2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, </w:t>
      </w:r>
      <w:r w:rsidR="00DA7A35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 </w:t>
      </w:r>
      <w:proofErr w:type="spellStart"/>
      <w:r w:rsidR="00117C2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eratoma</w:t>
      </w:r>
      <w:proofErr w:type="spellEnd"/>
      <w:r w:rsidR="00117C2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ssay is </w:t>
      </w:r>
      <w:r w:rsidR="00DA7A35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ypically performed</w:t>
      </w:r>
      <w:r w:rsidR="004A1F74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BC796B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o </w:t>
      </w:r>
      <w:r w:rsidR="00DA7A35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rev</w:t>
      </w:r>
      <w:r w:rsidR="00111E9E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eal the</w:t>
      </w:r>
      <w:r w:rsidR="0071611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7305F7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differentiat</w:t>
      </w:r>
      <w:r w:rsidR="00B822B9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ion capacity</w:t>
      </w:r>
      <w:r w:rsidR="00BC796B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of </w:t>
      </w:r>
      <w:proofErr w:type="spellStart"/>
      <w:r w:rsidR="00BC796B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hPSCs</w:t>
      </w:r>
      <w:proofErr w:type="spellEnd"/>
      <w:r w:rsidR="0071611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into three </w:t>
      </w:r>
      <w:r w:rsidR="00AC5F1A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germ </w:t>
      </w:r>
      <w:r w:rsidR="0071611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layer</w:t>
      </w:r>
      <w:r w:rsidR="00AC5F1A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</w:t>
      </w:r>
      <w:r w:rsidR="0071611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111E9E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based on </w:t>
      </w:r>
      <w:r w:rsidR="0071611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histolog</w:t>
      </w:r>
      <w:r w:rsidR="00BC796B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ical</w:t>
      </w:r>
      <w:r w:rsidR="0071611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nalysis.</w:t>
      </w:r>
      <w:r w:rsidR="00044CFA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111E9E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</w:t>
      </w:r>
      <w:r w:rsidR="00547347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he </w:t>
      </w:r>
      <w:proofErr w:type="spellStart"/>
      <w:r w:rsidR="00547347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luripotency</w:t>
      </w:r>
      <w:proofErr w:type="spellEnd"/>
      <w:r w:rsidR="00547347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status </w:t>
      </w:r>
      <w:r w:rsidR="00D05E4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can </w:t>
      </w:r>
      <w:r w:rsidR="00547347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lso be </w:t>
      </w:r>
      <w:r w:rsidR="006A740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determined </w:t>
      </w:r>
      <w:r w:rsidR="00547347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by </w:t>
      </w:r>
      <w:r w:rsidR="00CD709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detecting </w:t>
      </w:r>
      <w:r w:rsidR="00C65BD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he expression of a set of marker genes</w:t>
      </w:r>
      <w:r w:rsidR="00547347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AC1BC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t the molecular </w:t>
      </w:r>
      <w:proofErr w:type="gramStart"/>
      <w:r w:rsidR="00AC1BC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level</w:t>
      </w:r>
      <w:proofErr w:type="gramEnd"/>
      <w:r w:rsidR="00951FFB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begin">
          <w:fldData xml:space="preserve">PEVuZE5vdGU+PENpdGU+PEF1dGhvcj5JbnRlcm5hdGlvbmFsIFN0ZW0gQ2VsbDwvQXV0aG9yPjxZ
ZWFyPjIwMDc8L1llYXI+PFJlY051bT40OTwvUmVjTnVtPjxEaXNwbGF5VGV4dD48c3R5bGUgZmFj
ZT0ic3VwZXJzY3JpcHQiPlsyMF08L3N0eWxlPjwvRGlzcGxheVRleHQ+PHJlY29yZD48cmVjLW51
bWJlcj40OTwvcmVjLW51bWJlcj48Zm9yZWlnbi1rZXlzPjxrZXkgYXBwPSJFTiIgZGItaWQ9Ijll
Znp4cmR3NWZ0ZHh5ZWF6ZDl4YWRhYjlzd3NyMDJ0YTlzMiI+NDk8L2tleT48L2ZvcmVpZ24ta2V5
cz48cmVmLXR5cGUgbmFtZT0iSm91cm5hbCBBcnRpY2xlIj4xNzwvcmVmLXR5cGU+PGNvbnRyaWJ1
dG9ycz48YXV0aG9ycz48YXV0aG9yPkludGVybmF0aW9uYWwgU3RlbSBDZWxsLCBJbml0aWF0aXZl
PC9hdXRob3I+PGF1dGhvcj5BZGV3dW1pLCBPLjwvYXV0aG9yPjxhdXRob3I+QWZsYXRvb25pYW4s
IEIuPC9hdXRob3I+PGF1dGhvcj5BaHJsdW5kLVJpY2h0ZXIsIEwuPC9hdXRob3I+PGF1dGhvcj5B
bWl0LCBNLjwvYXV0aG9yPjxhdXRob3I+QW5kcmV3cywgUC4gVy48L2F1dGhvcj48YXV0aG9yPkJl
aWdodG9uLCBHLjwvYXV0aG9yPjxhdXRob3I+QmVsbG8sIFAuIEEuPC9hdXRob3I+PGF1dGhvcj5C
ZW52ZW5pc3R5LCBOLjwvYXV0aG9yPjxhdXRob3I+QmVycnksIEwuIFMuPC9hdXRob3I+PGF1dGhv
cj5CZXZhbiwgUy48L2F1dGhvcj48YXV0aG9yPkJsdW0sIEIuPC9hdXRob3I+PGF1dGhvcj5Ccm9v
a2luZywgSi48L2F1dGhvcj48YXV0aG9yPkNoZW4sIEsuIEcuPC9hdXRob3I+PGF1dGhvcj5DaG9v
LCBBLiBCLjwvYXV0aG9yPjxhdXRob3I+Q2h1cmNoaWxsLCBHLiBBLjwvYXV0aG9yPjxhdXRob3I+
Q29yYmVsLCBNLjwvYXV0aG9yPjxhdXRob3I+RGFtamFub3YsIEkuPC9hdXRob3I+PGF1dGhvcj5E
cmFwZXIsIEouIFMuPC9hdXRob3I+PGF1dGhvcj5Edm9yYWssIFAuPC9hdXRob3I+PGF1dGhvcj5F
bWFudWVsc3NvbiwgSy48L2F1dGhvcj48YXV0aG9yPkZsZWNrLCBSLiBBLjwvYXV0aG9yPjxhdXRo
b3I+Rm9yZCwgQS48L2F1dGhvcj48YXV0aG9yPkdlcnRvdywgSy48L2F1dGhvcj48YXV0aG9yPkdl
cnRzZW5zdGVpbiwgTS48L2F1dGhvcj48YXV0aG9yPkdva2hhbGUsIFAuIEouPC9hdXRob3I+PGF1
dGhvcj5IYW1pbHRvbiwgUi4gUy48L2F1dGhvcj48YXV0aG9yPkhhbXBsLCBBLjwvYXV0aG9yPjxh
dXRob3I+SGVhbHksIEwuIEUuPC9hdXRob3I+PGF1dGhvcj5Ib3ZhdHRhLCBPLjwvYXV0aG9yPjxh
dXRob3I+SHlsbG5lciwgSi48L2F1dGhvcj48YXV0aG9yPkltcmVoLCBNLiBQLjwvYXV0aG9yPjxh
dXRob3I+SXRza292aXR6LUVsZG9yLCBKLjwvYXV0aG9yPjxhdXRob3I+SmFja3NvbiwgSi48L2F1
dGhvcj48YXV0aG9yPkpvaG5zb24sIEouIEwuPC9hdXRob3I+PGF1dGhvcj5Kb25lcywgTS48L2F1
dGhvcj48YXV0aG9yPktlZSwgSy48L2F1dGhvcj48YXV0aG9yPktpbmcsIEIuIEwuPC9hdXRob3I+
PGF1dGhvcj5Lbm93bGVzLCBCLiBCLjwvYXV0aG9yPjxhdXRob3I+TGFrbywgTS48L2F1dGhvcj48
YXV0aG9yPkxlYnJpbiwgRi48L2F1dGhvcj48YXV0aG9yPk1hbGxvbiwgQi4gUy48L2F1dGhvcj48
YXV0aG9yPk1hbm5pbmcsIEQuPC9hdXRob3I+PGF1dGhvcj5NYXlzaGFyLCBZLjwvYXV0aG9yPjxh
dXRob3I+TWNLYXksIFIuIEQuPC9hdXRob3I+PGF1dGhvcj5NaWNoYWxza2EsIEEuIEUuPC9hdXRo
b3I+PGF1dGhvcj5NaWtrb2xhLCBNLjwvYXV0aG9yPjxhdXRob3I+TWlsZWlrb3Zza3ksIE0uPC9h
dXRob3I+PGF1dGhvcj5NaW5nZXIsIFMuIEwuPC9hdXRob3I+PGF1dGhvcj5Nb29yZSwgSC4gRC48
L2F1dGhvcj48YXV0aG9yPk11bW1lcnksIEMuIEwuPC9hdXRob3I+PGF1dGhvcj5OYWd5LCBBLjwv
YXV0aG9yPjxhdXRob3I+TmFrYXRzdWppLCBOLjwvYXV0aG9yPjxhdXRob3I+TyZhcG9zO0JyaWVu
LCBDLiBNLjwvYXV0aG9yPjxhdXRob3I+T2gsIFMuIEsuPC9hdXRob3I+PGF1dGhvcj5PbHNzb24s
IEMuPC9hdXRob3I+PGF1dGhvcj5PdG9ua29za2ksIFQuPC9hdXRob3I+PGF1dGhvcj5QYXJrLCBL
LiBZLjwvYXV0aG9yPjxhdXRob3I+UGFzc2llciwgUi48L2F1dGhvcj48YXV0aG9yPlBhdGVsLCBI
LjwvYXV0aG9yPjxhdXRob3I+UGF0ZWwsIE0uPC9hdXRob3I+PGF1dGhvcj5QZWRlcnNlbiwgUi48
L2F1dGhvcj48YXV0aG9yPlBlcmEsIE0uIEYuPC9hdXRob3I+PGF1dGhvcj5QaWVrYXJjenlrLCBN
LiBTLjwvYXV0aG9yPjxhdXRob3I+UGVyYSwgUi4gQS48L2F1dGhvcj48YXV0aG9yPlJldWJpbm9m
ZiwgQi4gRS48L2F1dGhvcj48YXV0aG9yPlJvYmlucywgQS4gSi48L2F1dGhvcj48YXV0aG9yPlJv
c3NhbnQsIEouPC9hdXRob3I+PGF1dGhvcj5SdWdnLUd1bm4sIFAuPC9hdXRob3I+PGF1dGhvcj5T
Y2h1bHosIFQuIEMuPC9hdXRob3I+PGF1dGhvcj5TZW1iLCBILjwvYXV0aG9yPjxhdXRob3I+U2hl
cnJlciwgRS4gUy48L2F1dGhvcj48YXV0aG9yPlNpZW1lbiwgSC48L2F1dGhvcj48YXV0aG9yPlN0
YWNleSwgRy4gTi48L2F1dGhvcj48YXV0aG9yPlN0b2prb3ZpYywgTS48L2F1dGhvcj48YXV0aG9y
PlN1ZW1vcmksIEguPC9hdXRob3I+PGF1dGhvcj5TemF0a2lld2ljeiwgSi48L2F1dGhvcj48YXV0
aG9yPlR1cmV0c2t5LCBULjwvYXV0aG9yPjxhdXRob3I+VHV1cmksIFQuPC9hdXRob3I+PGF1dGhv
cj52YW4gZGVuIEJyaW5rLCBTLjwvYXV0aG9yPjxhdXRob3I+VmludGVyc3RlbiwgSy48L2F1dGhv
cj48YXV0aG9yPlZ1b3Jpc3RvLCBTLjwvYXV0aG9yPjxhdXRob3I+V2FyZCwgRC48L2F1dGhvcj48
YXV0aG9yPldlYXZlciwgVC4gQS48L2F1dGhvcj48YXV0aG9yPllvdW5nLCBMLiBBLjwvYXV0aG9y
PjxhdXRob3I+WmhhbmcsIFcuPC9hdXRob3I+PC9hdXRob3JzPjwvY29udHJpYnV0b3JzPjxhdXRo
LWFkZHJlc3M+VUsgU3RlbSBDZWxsIEJhbmssIERpdmlzaW9uIG9mIENlbGwgQmlvbG9neSBhbmQg
SW1hZ2luZywgTmF0aW9uYWwgSW5zdGl0dXRlIGZvciBCaW9sb2dpY2FsIFN0YW5kYXJkcyBhbmQg
Q29udHJvbCwgU291dGggTWltbXMsIEhlcnRzLiwgRU42IDNRRywgVUsuPC9hdXRoLWFkZHJlc3M+
PHRpdGxlcz48dGl0bGU+Q2hhcmFjdGVyaXphdGlvbiBvZiBodW1hbiBlbWJyeW9uaWMgc3RlbSBj
ZWxsIGxpbmVzIGJ5IHRoZSBJbnRlcm5hdGlvbmFsIFN0ZW0gQ2VsbCBJbml0aWF0aXZlPC90aXRs
ZT48c2Vjb25kYXJ5LXRpdGxlPk5hdCBCaW90ZWNobm9sPC9zZWNvbmRhcnktdGl0bGU+PGFsdC10
aXRsZT5OYXR1cmUgYmlvdGVjaG5vbG9neTwvYWx0LXRpdGxlPjwvdGl0bGVzPjxwZXJpb2RpY2Fs
PjxmdWxsLXRpdGxlPk5hdCBCaW90ZWNobm9sPC9mdWxsLXRpdGxlPjxhYmJyLTE+TmF0dXJlIGJp
b3RlY2hub2xvZ3k8L2FiYnItMT48L3BlcmlvZGljYWw+PGFsdC1wZXJpb2RpY2FsPjxmdWxsLXRp
dGxlPk5hdCBCaW90ZWNobm9sPC9mdWxsLXRpdGxlPjxhYmJyLTE+TmF0dXJlIGJpb3RlY2hub2xv
Z3k8L2FiYnItMT48L2FsdC1wZXJpb2RpY2FsPjxwYWdlcz44MDMtMTY8L3BhZ2VzPjx2b2x1bWU+
MjU8L3ZvbHVtZT48bnVtYmVyPjc8L251bWJlcj48a2V5d29yZHM+PGtleXdvcmQ+QWxrYWxpbmUg
UGhvc3BoYXRhc2UvbWV0YWJvbGlzbTwva2V5d29yZD48a2V5d29yZD5BbnRpZ2VucywgQ0QvYmlv
c3ludGhlc2lzPC9rZXl3b3JkPjxrZXl3b3JkPkJpb3RlY2hub2xvZ3kvbWV0aG9kczwva2V5d29y
ZD48a2V5d29yZD5DZWxsIERpZmZlcmVudGlhdGlvbjwva2V5d29yZD48a2V5d29yZD5DZWxsIExp
bmVhZ2U8L2tleXdvcmQ+PGtleXdvcmQ+Q2VsbCBNZW1icmFuZS9tZXRhYm9saXNtPC9rZXl3b3Jk
PjxrZXl3b3JkPkNlbGxzLCBDdWx0dXJlZDwva2V5d29yZD48a2V5d29yZD5DbHVzdGVyIEFuYWx5
c2lzPC9rZXl3b3JkPjxrZXl3b3JkPkVtYnJ5b25pYyBTdGVtIENlbGxzLypjeXRvbG9neTwva2V5
d29yZD48a2V5d29yZD5GZW1hbGU8L2tleXdvcmQ+PGtleXdvcmQ+R2VuZSBFeHByZXNzaW9uIFBy
b2ZpbGluZzwva2V5d29yZD48a2V5d29yZD4qR2VuZSBFeHByZXNzaW9uIFJlZ3VsYXRpb24sIERl
dmVsb3BtZW50YWw8L2tleXdvcmQ+PGtleXdvcmQ+R2Vub3R5cGU8L2tleXdvcmQ+PGtleXdvcmQ+
R2x5Y29saXBpZHMvY2hlbWlzdHJ5PC9rZXl3b3JkPjxrZXl3b3JkPkh1bWFuczwva2V5d29yZD48
a2V5d29yZD5NZW1icmFuZSBHbHljb3Byb3RlaW5zL2Jpb3N5bnRoZXNpczwva2V5d29yZD48a2V5
d29yZD5UZXRyYXNwYW5pbiAyOTwva2V5d29yZD48L2tleXdvcmRzPjxkYXRlcz48eWVhcj4yMDA3
PC95ZWFyPjxwdWItZGF0ZXM+PGRhdGU+SnVsPC9kYXRlPjwvcHViLWRhdGVzPjwvZGF0ZXM+PGlz
Ym4+MTA4Ny0wMTU2IChQcmludCkmI3hEOzEwODctMDE1NiAoTGlua2luZyk8L2lzYm4+PGFjY2Vz
c2lvbi1udW0+MTc1NzI2NjY8L2FjY2Vzc2lvbi1udW0+PHVybHM+PHJlbGF0ZWQtdXJscz48dXJs
Pmh0dHA6Ly93d3cubmNiaS5ubG0ubmloLmdvdi9wdWJtZWQvMTc1NzI2NjY8L3VybD48L3JlbGF0
ZWQtdXJscz48L3VybHM+PGVsZWN0cm9uaWMtcmVzb3VyY2UtbnVtPjEwLjEwMzgvbmJ0MTMxODwv
ZWxlY3Ryb25pYy1yZXNvdXJjZS1udW0+PC9yZWNvcmQ+PC9DaXRlPjwvRW5kTm90ZT5=
</w:fldData>
        </w:fldChar>
      </w:r>
      <w:r w:rsidR="00A3219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instrText xml:space="preserve"> ADDIN EN.CITE </w:instrText>
      </w:r>
      <w:r w:rsidR="00A3219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begin">
          <w:fldData xml:space="preserve">PEVuZE5vdGU+PENpdGU+PEF1dGhvcj5JbnRlcm5hdGlvbmFsIFN0ZW0gQ2VsbDwvQXV0aG9yPjxZ
ZWFyPjIwMDc8L1llYXI+PFJlY051bT40OTwvUmVjTnVtPjxEaXNwbGF5VGV4dD48c3R5bGUgZmFj
ZT0ic3VwZXJzY3JpcHQiPlsyMF08L3N0eWxlPjwvRGlzcGxheVRleHQ+PHJlY29yZD48cmVjLW51
bWJlcj40OTwvcmVjLW51bWJlcj48Zm9yZWlnbi1rZXlzPjxrZXkgYXBwPSJFTiIgZGItaWQ9Ijll
Znp4cmR3NWZ0ZHh5ZWF6ZDl4YWRhYjlzd3NyMDJ0YTlzMiI+NDk8L2tleT48L2ZvcmVpZ24ta2V5
cz48cmVmLXR5cGUgbmFtZT0iSm91cm5hbCBBcnRpY2xlIj4xNzwvcmVmLXR5cGU+PGNvbnRyaWJ1
dG9ycz48YXV0aG9ycz48YXV0aG9yPkludGVybmF0aW9uYWwgU3RlbSBDZWxsLCBJbml0aWF0aXZl
PC9hdXRob3I+PGF1dGhvcj5BZGV3dW1pLCBPLjwvYXV0aG9yPjxhdXRob3I+QWZsYXRvb25pYW4s
IEIuPC9hdXRob3I+PGF1dGhvcj5BaHJsdW5kLVJpY2h0ZXIsIEwuPC9hdXRob3I+PGF1dGhvcj5B
bWl0LCBNLjwvYXV0aG9yPjxhdXRob3I+QW5kcmV3cywgUC4gVy48L2F1dGhvcj48YXV0aG9yPkJl
aWdodG9uLCBHLjwvYXV0aG9yPjxhdXRob3I+QmVsbG8sIFAuIEEuPC9hdXRob3I+PGF1dGhvcj5C
ZW52ZW5pc3R5LCBOLjwvYXV0aG9yPjxhdXRob3I+QmVycnksIEwuIFMuPC9hdXRob3I+PGF1dGhv
cj5CZXZhbiwgUy48L2F1dGhvcj48YXV0aG9yPkJsdW0sIEIuPC9hdXRob3I+PGF1dGhvcj5Ccm9v
a2luZywgSi48L2F1dGhvcj48YXV0aG9yPkNoZW4sIEsuIEcuPC9hdXRob3I+PGF1dGhvcj5DaG9v
LCBBLiBCLjwvYXV0aG9yPjxhdXRob3I+Q2h1cmNoaWxsLCBHLiBBLjwvYXV0aG9yPjxhdXRob3I+
Q29yYmVsLCBNLjwvYXV0aG9yPjxhdXRob3I+RGFtamFub3YsIEkuPC9hdXRob3I+PGF1dGhvcj5E
cmFwZXIsIEouIFMuPC9hdXRob3I+PGF1dGhvcj5Edm9yYWssIFAuPC9hdXRob3I+PGF1dGhvcj5F
bWFudWVsc3NvbiwgSy48L2F1dGhvcj48YXV0aG9yPkZsZWNrLCBSLiBBLjwvYXV0aG9yPjxhdXRo
b3I+Rm9yZCwgQS48L2F1dGhvcj48YXV0aG9yPkdlcnRvdywgSy48L2F1dGhvcj48YXV0aG9yPkdl
cnRzZW5zdGVpbiwgTS48L2F1dGhvcj48YXV0aG9yPkdva2hhbGUsIFAuIEouPC9hdXRob3I+PGF1
dGhvcj5IYW1pbHRvbiwgUi4gUy48L2F1dGhvcj48YXV0aG9yPkhhbXBsLCBBLjwvYXV0aG9yPjxh
dXRob3I+SGVhbHksIEwuIEUuPC9hdXRob3I+PGF1dGhvcj5Ib3ZhdHRhLCBPLjwvYXV0aG9yPjxh
dXRob3I+SHlsbG5lciwgSi48L2F1dGhvcj48YXV0aG9yPkltcmVoLCBNLiBQLjwvYXV0aG9yPjxh
dXRob3I+SXRza292aXR6LUVsZG9yLCBKLjwvYXV0aG9yPjxhdXRob3I+SmFja3NvbiwgSi48L2F1
dGhvcj48YXV0aG9yPkpvaG5zb24sIEouIEwuPC9hdXRob3I+PGF1dGhvcj5Kb25lcywgTS48L2F1
dGhvcj48YXV0aG9yPktlZSwgSy48L2F1dGhvcj48YXV0aG9yPktpbmcsIEIuIEwuPC9hdXRob3I+
PGF1dGhvcj5Lbm93bGVzLCBCLiBCLjwvYXV0aG9yPjxhdXRob3I+TGFrbywgTS48L2F1dGhvcj48
YXV0aG9yPkxlYnJpbiwgRi48L2F1dGhvcj48YXV0aG9yPk1hbGxvbiwgQi4gUy48L2F1dGhvcj48
YXV0aG9yPk1hbm5pbmcsIEQuPC9hdXRob3I+PGF1dGhvcj5NYXlzaGFyLCBZLjwvYXV0aG9yPjxh
dXRob3I+TWNLYXksIFIuIEQuPC9hdXRob3I+PGF1dGhvcj5NaWNoYWxza2EsIEEuIEUuPC9hdXRo
b3I+PGF1dGhvcj5NaWtrb2xhLCBNLjwvYXV0aG9yPjxhdXRob3I+TWlsZWlrb3Zza3ksIE0uPC9h
dXRob3I+PGF1dGhvcj5NaW5nZXIsIFMuIEwuPC9hdXRob3I+PGF1dGhvcj5Nb29yZSwgSC4gRC48
L2F1dGhvcj48YXV0aG9yPk11bW1lcnksIEMuIEwuPC9hdXRob3I+PGF1dGhvcj5OYWd5LCBBLjwv
YXV0aG9yPjxhdXRob3I+TmFrYXRzdWppLCBOLjwvYXV0aG9yPjxhdXRob3I+TyZhcG9zO0JyaWVu
LCBDLiBNLjwvYXV0aG9yPjxhdXRob3I+T2gsIFMuIEsuPC9hdXRob3I+PGF1dGhvcj5PbHNzb24s
IEMuPC9hdXRob3I+PGF1dGhvcj5PdG9ua29za2ksIFQuPC9hdXRob3I+PGF1dGhvcj5QYXJrLCBL
LiBZLjwvYXV0aG9yPjxhdXRob3I+UGFzc2llciwgUi48L2F1dGhvcj48YXV0aG9yPlBhdGVsLCBI
LjwvYXV0aG9yPjxhdXRob3I+UGF0ZWwsIE0uPC9hdXRob3I+PGF1dGhvcj5QZWRlcnNlbiwgUi48
L2F1dGhvcj48YXV0aG9yPlBlcmEsIE0uIEYuPC9hdXRob3I+PGF1dGhvcj5QaWVrYXJjenlrLCBN
LiBTLjwvYXV0aG9yPjxhdXRob3I+UGVyYSwgUi4gQS48L2F1dGhvcj48YXV0aG9yPlJldWJpbm9m
ZiwgQi4gRS48L2F1dGhvcj48YXV0aG9yPlJvYmlucywgQS4gSi48L2F1dGhvcj48YXV0aG9yPlJv
c3NhbnQsIEouPC9hdXRob3I+PGF1dGhvcj5SdWdnLUd1bm4sIFAuPC9hdXRob3I+PGF1dGhvcj5T
Y2h1bHosIFQuIEMuPC9hdXRob3I+PGF1dGhvcj5TZW1iLCBILjwvYXV0aG9yPjxhdXRob3I+U2hl
cnJlciwgRS4gUy48L2F1dGhvcj48YXV0aG9yPlNpZW1lbiwgSC48L2F1dGhvcj48YXV0aG9yPlN0
YWNleSwgRy4gTi48L2F1dGhvcj48YXV0aG9yPlN0b2prb3ZpYywgTS48L2F1dGhvcj48YXV0aG9y
PlN1ZW1vcmksIEguPC9hdXRob3I+PGF1dGhvcj5TemF0a2lld2ljeiwgSi48L2F1dGhvcj48YXV0
aG9yPlR1cmV0c2t5LCBULjwvYXV0aG9yPjxhdXRob3I+VHV1cmksIFQuPC9hdXRob3I+PGF1dGhv
cj52YW4gZGVuIEJyaW5rLCBTLjwvYXV0aG9yPjxhdXRob3I+VmludGVyc3RlbiwgSy48L2F1dGhv
cj48YXV0aG9yPlZ1b3Jpc3RvLCBTLjwvYXV0aG9yPjxhdXRob3I+V2FyZCwgRC48L2F1dGhvcj48
YXV0aG9yPldlYXZlciwgVC4gQS48L2F1dGhvcj48YXV0aG9yPllvdW5nLCBMLiBBLjwvYXV0aG9y
PjxhdXRob3I+WmhhbmcsIFcuPC9hdXRob3I+PC9hdXRob3JzPjwvY29udHJpYnV0b3JzPjxhdXRo
LWFkZHJlc3M+VUsgU3RlbSBDZWxsIEJhbmssIERpdmlzaW9uIG9mIENlbGwgQmlvbG9neSBhbmQg
SW1hZ2luZywgTmF0aW9uYWwgSW5zdGl0dXRlIGZvciBCaW9sb2dpY2FsIFN0YW5kYXJkcyBhbmQg
Q29udHJvbCwgU291dGggTWltbXMsIEhlcnRzLiwgRU42IDNRRywgVUsuPC9hdXRoLWFkZHJlc3M+
PHRpdGxlcz48dGl0bGU+Q2hhcmFjdGVyaXphdGlvbiBvZiBodW1hbiBlbWJyeW9uaWMgc3RlbSBj
ZWxsIGxpbmVzIGJ5IHRoZSBJbnRlcm5hdGlvbmFsIFN0ZW0gQ2VsbCBJbml0aWF0aXZlPC90aXRs
ZT48c2Vjb25kYXJ5LXRpdGxlPk5hdCBCaW90ZWNobm9sPC9zZWNvbmRhcnktdGl0bGU+PGFsdC10
aXRsZT5OYXR1cmUgYmlvdGVjaG5vbG9neTwvYWx0LXRpdGxlPjwvdGl0bGVzPjxwZXJpb2RpY2Fs
PjxmdWxsLXRpdGxlPk5hdCBCaW90ZWNobm9sPC9mdWxsLXRpdGxlPjxhYmJyLTE+TmF0dXJlIGJp
b3RlY2hub2xvZ3k8L2FiYnItMT48L3BlcmlvZGljYWw+PGFsdC1wZXJpb2RpY2FsPjxmdWxsLXRp
dGxlPk5hdCBCaW90ZWNobm9sPC9mdWxsLXRpdGxlPjxhYmJyLTE+TmF0dXJlIGJpb3RlY2hub2xv
Z3k8L2FiYnItMT48L2FsdC1wZXJpb2RpY2FsPjxwYWdlcz44MDMtMTY8L3BhZ2VzPjx2b2x1bWU+
MjU8L3ZvbHVtZT48bnVtYmVyPjc8L251bWJlcj48a2V5d29yZHM+PGtleXdvcmQ+QWxrYWxpbmUg
UGhvc3BoYXRhc2UvbWV0YWJvbGlzbTwva2V5d29yZD48a2V5d29yZD5BbnRpZ2VucywgQ0QvYmlv
c3ludGhlc2lzPC9rZXl3b3JkPjxrZXl3b3JkPkJpb3RlY2hub2xvZ3kvbWV0aG9kczwva2V5d29y
ZD48a2V5d29yZD5DZWxsIERpZmZlcmVudGlhdGlvbjwva2V5d29yZD48a2V5d29yZD5DZWxsIExp
bmVhZ2U8L2tleXdvcmQ+PGtleXdvcmQ+Q2VsbCBNZW1icmFuZS9tZXRhYm9saXNtPC9rZXl3b3Jk
PjxrZXl3b3JkPkNlbGxzLCBDdWx0dXJlZDwva2V5d29yZD48a2V5d29yZD5DbHVzdGVyIEFuYWx5
c2lzPC9rZXl3b3JkPjxrZXl3b3JkPkVtYnJ5b25pYyBTdGVtIENlbGxzLypjeXRvbG9neTwva2V5
d29yZD48a2V5d29yZD5GZW1hbGU8L2tleXdvcmQ+PGtleXdvcmQ+R2VuZSBFeHByZXNzaW9uIFBy
b2ZpbGluZzwva2V5d29yZD48a2V5d29yZD4qR2VuZSBFeHByZXNzaW9uIFJlZ3VsYXRpb24sIERl
dmVsb3BtZW50YWw8L2tleXdvcmQ+PGtleXdvcmQ+R2Vub3R5cGU8L2tleXdvcmQ+PGtleXdvcmQ+
R2x5Y29saXBpZHMvY2hlbWlzdHJ5PC9rZXl3b3JkPjxrZXl3b3JkPkh1bWFuczwva2V5d29yZD48
a2V5d29yZD5NZW1icmFuZSBHbHljb3Byb3RlaW5zL2Jpb3N5bnRoZXNpczwva2V5d29yZD48a2V5
d29yZD5UZXRyYXNwYW5pbiAyOTwva2V5d29yZD48L2tleXdvcmRzPjxkYXRlcz48eWVhcj4yMDA3
PC95ZWFyPjxwdWItZGF0ZXM+PGRhdGU+SnVsPC9kYXRlPjwvcHViLWRhdGVzPjwvZGF0ZXM+PGlz
Ym4+MTA4Ny0wMTU2IChQcmludCkmI3hEOzEwODctMDE1NiAoTGlua2luZyk8L2lzYm4+PGFjY2Vz
c2lvbi1udW0+MTc1NzI2NjY8L2FjY2Vzc2lvbi1udW0+PHVybHM+PHJlbGF0ZWQtdXJscz48dXJs
Pmh0dHA6Ly93d3cubmNiaS5ubG0ubmloLmdvdi9wdWJtZWQvMTc1NzI2NjY8L3VybD48L3JlbGF0
ZWQtdXJscz48L3VybHM+PGVsZWN0cm9uaWMtcmVzb3VyY2UtbnVtPjEwLjEwMzgvbmJ0MTMxODwv
ZWxlY3Ryb25pYy1yZXNvdXJjZS1udW0+PC9yZWNvcmQ+PC9DaXRlPjwvRW5kTm90ZT5=
</w:fldData>
        </w:fldChar>
      </w:r>
      <w:r w:rsidR="00A3219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instrText xml:space="preserve"> ADDIN EN.CITE.DATA </w:instrText>
      </w:r>
      <w:r w:rsidR="00A3219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</w:r>
      <w:r w:rsidR="00A3219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end"/>
      </w:r>
      <w:r w:rsidR="00951FFB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</w:r>
      <w:r w:rsidR="00951FFB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separate"/>
      </w:r>
      <w:r w:rsidR="00A3219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</w:t>
      </w:r>
      <w:hyperlink w:anchor="_ENREF_20" w:tooltip="International Stem Cell, 2007 #49" w:history="1">
        <w:r w:rsidR="00621228" w:rsidRPr="00C94315">
          <w:rPr>
            <w:rFonts w:ascii="Book Antiqua" w:hAnsi="Book Antiqua" w:cs="Times New Roman"/>
            <w:color w:val="000000" w:themeColor="text1"/>
            <w:kern w:val="0"/>
            <w:sz w:val="24"/>
            <w:szCs w:val="24"/>
            <w:vertAlign w:val="superscript"/>
          </w:rPr>
          <w:t>20</w:t>
        </w:r>
      </w:hyperlink>
      <w:r w:rsidR="00A3219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]</w:t>
      </w:r>
      <w:r w:rsidR="00951FFB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end"/>
      </w:r>
      <w:r w:rsidR="00D37747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. </w:t>
      </w:r>
      <w:r w:rsidR="00044CFA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With the development of high</w:t>
      </w:r>
      <w:r w:rsidR="00C91C8F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-</w:t>
      </w:r>
      <w:r w:rsidR="00044CFA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hroughput sequencing</w:t>
      </w:r>
      <w:r w:rsidR="00111E9E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techniques</w:t>
      </w:r>
      <w:r w:rsidR="00044CFA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</w:t>
      </w:r>
      <w:r w:rsidR="0071611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111E9E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numerous</w:t>
      </w:r>
      <w:r w:rsidR="00044CFA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methods ha</w:t>
      </w:r>
      <w:r w:rsidR="00C91C8F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ve</w:t>
      </w:r>
      <w:r w:rsidR="00044CFA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been </w:t>
      </w:r>
      <w:r w:rsidR="00111E9E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developed </w:t>
      </w:r>
      <w:r w:rsidR="00044CFA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o address this issue. </w:t>
      </w:r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 </w:t>
      </w:r>
      <w:proofErr w:type="spellStart"/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luriTest</w:t>
      </w:r>
      <w:proofErr w:type="spellEnd"/>
      <w:proofErr w:type="gramStart"/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®</w:t>
      </w:r>
      <w:proofErr w:type="gramEnd"/>
      <w:r w:rsidR="00261CC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begin">
          <w:fldData xml:space="preserve">PEVuZE5vdGU+PENpdGU+PEF1dGhvcj5NdWxsZXI8L0F1dGhvcj48WWVhcj4yMDExPC9ZZWFyPjxS
ZWNOdW0+NTwvUmVjTnVtPjxEaXNwbGF5VGV4dD48c3R5bGUgZmFjZT0ic3VwZXJzY3JpcHQiPlsy
MV08L3N0eWxlPjwvRGlzcGxheVRleHQ+PHJlY29yZD48cmVjLW51bWJlcj41PC9yZWMtbnVtYmVy
Pjxmb3JlaWduLWtleXM+PGtleSBhcHA9IkVOIiBkYi1pZD0iOWVmenhyZHc1ZnRkeHllYXpkOXhh
ZGFiOXN3c3IwMnRhOXMyIj41PC9rZXk+PC9mb3JlaWduLWtleXM+PHJlZi10eXBlIG5hbWU9Ikpv
dXJuYWwgQXJ0aWNsZSI+MTc8L3JlZi10eXBlPjxjb250cmlidXRvcnM+PGF1dGhvcnM+PGF1dGhv
cj5NdWxsZXIsIEYuIEouPC9hdXRob3I+PGF1dGhvcj5TY2h1bGR0LCBCLiBNLjwvYXV0aG9yPjxh
dXRob3I+V2lsbGlhbXMsIFIuPC9hdXRob3I+PGF1dGhvcj5NYXNvbiwgRC48L2F1dGhvcj48YXV0
aG9yPkFsdHVuLCBHLjwvYXV0aG9yPjxhdXRob3I+UGFwYXBldHJvdSwgRS4gUC48L2F1dGhvcj48
YXV0aG9yPkRhbm5lciwgUy48L2F1dGhvcj48YXV0aG9yPkdvbGRtYW5uLCBKLiBFLjwvYXV0aG9y
PjxhdXRob3I+SGVyYnN0LCBBLjwvYXV0aG9yPjxhdXRob3I+U2NobWlkdCwgTi4gTy48L2F1dGhv
cj48YXV0aG9yPkFsZGVuaG9mZiwgSi4gQi48L2F1dGhvcj48YXV0aG9yPkxhdXJlbnQsIEwuIEMu
PC9hdXRob3I+PGF1dGhvcj5Mb3JpbmcsIEouIEYuPC9hdXRob3I+PC9hdXRob3JzPjwvY29udHJp
YnV0b3JzPjxhdXRoLWFkZHJlc3M+WmVudHJ1bSBmdXIgSW50ZWdyYXRpdmUgUHN5Y2hpYXRyaWUs
IEtpZWwsIEdlcm1hbnkuIGZqLm11ZWxsZXJAemlwLWtpZWwuZGU8L2F1dGgtYWRkcmVzcz48dGl0
bGVzPjx0aXRsZT5BIGJpb2luZm9ybWF0aWMgYXNzYXkgZm9yIHBsdXJpcG90ZW5jeSBpbiBodW1h
biBjZWxsczwvdGl0bGU+PHNlY29uZGFyeS10aXRsZT5OYXQgTWV0aG9kczwvc2Vjb25kYXJ5LXRp
dGxlPjxhbHQtdGl0bGU+TmF0dXJlIG1ldGhvZHM8L2FsdC10aXRsZT48L3RpdGxlcz48cGVyaW9k
aWNhbD48ZnVsbC10aXRsZT5OYXQgTWV0aG9kczwvZnVsbC10aXRsZT48YWJici0xPk5hdHVyZSBt
ZXRob2RzPC9hYmJyLTE+PC9wZXJpb2RpY2FsPjxhbHQtcGVyaW9kaWNhbD48ZnVsbC10aXRsZT5O
YXQgTWV0aG9kczwvZnVsbC10aXRsZT48YWJici0xPk5hdHVyZSBtZXRob2RzPC9hYmJyLTE+PC9h
bHQtcGVyaW9kaWNhbD48cGFnZXM+MzE1LTc8L3BhZ2VzPjx2b2x1bWU+ODwvdm9sdW1lPjxudW1i
ZXI+NDwvbnVtYmVyPjxrZXl3b3Jkcz48a2V5d29yZD5DZWxsIERpZmZlcmVudGlhdGlvbjwva2V5
d29yZD48a2V5d29yZD5DZWxsIExpbmU8L2tleXdvcmQ+PGtleXdvcmQ+Q29tcHV0YXRpb25hbCBC
aW9sb2d5LyptZXRob2RzPC9rZXl3b3JkPjxrZXl3b3JkPipHZW5lIEV4cHJlc3Npb24gUHJvZmls
aW5nPC9rZXl3b3JkPjxrZXl3b3JkPkdlbmUgRXhwcmVzc2lvbiBSZWd1bGF0aW9uPC9rZXl3b3Jk
PjxrZXl3b3JkPkh1bWFuczwva2V5d29yZD48a2V5d29yZD5Nb2RlbHMsIEdlbmV0aWM8L2tleXdv
cmQ+PGtleXdvcmQ+TmV1cm9uczwva2V5d29yZD48a2V5d29yZD5PbGlnb251Y2xlb3RpZGUgQXJy
YXkgU2VxdWVuY2UgQW5hbHlzaXM8L2tleXdvcmQ+PGtleXdvcmQ+UGx1cmlwb3RlbnQgU3RlbSBD
ZWxscy8qcGh5c2lvbG9neTwva2V5d29yZD48a2V5d29yZD5Tb2Z0d2FyZTwva2V5d29yZD48L2tl
eXdvcmRzPjxkYXRlcz48eWVhcj4yMDExPC95ZWFyPjxwdWItZGF0ZXM+PGRhdGU+QXByPC9kYXRl
PjwvcHViLWRhdGVzPjwvZGF0ZXM+PGlzYm4+MTU0OC03MTA1IChFbGVjdHJvbmljKSYjeEQ7MTU0
OC03MDkxIChMaW5raW5nKTwvaXNibj48YWNjZXNzaW9uLW51bT4yMTM3ODk3OTwvYWNjZXNzaW9u
LW51bT48dXJscz48cmVsYXRlZC11cmxzPjx1cmw+aHR0cDovL3d3dy5uY2JpLm5sbS5uaWguZ292
L3B1Ym1lZC8yMTM3ODk3OTwvdXJsPjwvcmVsYXRlZC11cmxzPjwvdXJscz48Y3VzdG9tMj4zMjY1
MzIzPC9jdXN0b20yPjxlbGVjdHJvbmljLXJlc291cmNlLW51bT4xMC4xMDM4L25tZXRoLjE1ODA8
L2VsZWN0cm9uaWMtcmVzb3VyY2UtbnVtPjwvcmVjb3JkPjwvQ2l0ZT48L0VuZE5vdGU+AG==
</w:fldData>
        </w:fldChar>
      </w:r>
      <w:r w:rsidR="00A3219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instrText xml:space="preserve"> ADDIN EN.CITE </w:instrText>
      </w:r>
      <w:r w:rsidR="00A3219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begin">
          <w:fldData xml:space="preserve">PEVuZE5vdGU+PENpdGU+PEF1dGhvcj5NdWxsZXI8L0F1dGhvcj48WWVhcj4yMDExPC9ZZWFyPjxS
ZWNOdW0+NTwvUmVjTnVtPjxEaXNwbGF5VGV4dD48c3R5bGUgZmFjZT0ic3VwZXJzY3JpcHQiPlsy
MV08L3N0eWxlPjwvRGlzcGxheVRleHQ+PHJlY29yZD48cmVjLW51bWJlcj41PC9yZWMtbnVtYmVy
Pjxmb3JlaWduLWtleXM+PGtleSBhcHA9IkVOIiBkYi1pZD0iOWVmenhyZHc1ZnRkeHllYXpkOXhh
ZGFiOXN3c3IwMnRhOXMyIj41PC9rZXk+PC9mb3JlaWduLWtleXM+PHJlZi10eXBlIG5hbWU9Ikpv
dXJuYWwgQXJ0aWNsZSI+MTc8L3JlZi10eXBlPjxjb250cmlidXRvcnM+PGF1dGhvcnM+PGF1dGhv
cj5NdWxsZXIsIEYuIEouPC9hdXRob3I+PGF1dGhvcj5TY2h1bGR0LCBCLiBNLjwvYXV0aG9yPjxh
dXRob3I+V2lsbGlhbXMsIFIuPC9hdXRob3I+PGF1dGhvcj5NYXNvbiwgRC48L2F1dGhvcj48YXV0
aG9yPkFsdHVuLCBHLjwvYXV0aG9yPjxhdXRob3I+UGFwYXBldHJvdSwgRS4gUC48L2F1dGhvcj48
YXV0aG9yPkRhbm5lciwgUy48L2F1dGhvcj48YXV0aG9yPkdvbGRtYW5uLCBKLiBFLjwvYXV0aG9y
PjxhdXRob3I+SGVyYnN0LCBBLjwvYXV0aG9yPjxhdXRob3I+U2NobWlkdCwgTi4gTy48L2F1dGhv
cj48YXV0aG9yPkFsZGVuaG9mZiwgSi4gQi48L2F1dGhvcj48YXV0aG9yPkxhdXJlbnQsIEwuIEMu
PC9hdXRob3I+PGF1dGhvcj5Mb3JpbmcsIEouIEYuPC9hdXRob3I+PC9hdXRob3JzPjwvY29udHJp
YnV0b3JzPjxhdXRoLWFkZHJlc3M+WmVudHJ1bSBmdXIgSW50ZWdyYXRpdmUgUHN5Y2hpYXRyaWUs
IEtpZWwsIEdlcm1hbnkuIGZqLm11ZWxsZXJAemlwLWtpZWwuZGU8L2F1dGgtYWRkcmVzcz48dGl0
bGVzPjx0aXRsZT5BIGJpb2luZm9ybWF0aWMgYXNzYXkgZm9yIHBsdXJpcG90ZW5jeSBpbiBodW1h
biBjZWxsczwvdGl0bGU+PHNlY29uZGFyeS10aXRsZT5OYXQgTWV0aG9kczwvc2Vjb25kYXJ5LXRp
dGxlPjxhbHQtdGl0bGU+TmF0dXJlIG1ldGhvZHM8L2FsdC10aXRsZT48L3RpdGxlcz48cGVyaW9k
aWNhbD48ZnVsbC10aXRsZT5OYXQgTWV0aG9kczwvZnVsbC10aXRsZT48YWJici0xPk5hdHVyZSBt
ZXRob2RzPC9hYmJyLTE+PC9wZXJpb2RpY2FsPjxhbHQtcGVyaW9kaWNhbD48ZnVsbC10aXRsZT5O
YXQgTWV0aG9kczwvZnVsbC10aXRsZT48YWJici0xPk5hdHVyZSBtZXRob2RzPC9hYmJyLTE+PC9h
bHQtcGVyaW9kaWNhbD48cGFnZXM+MzE1LTc8L3BhZ2VzPjx2b2x1bWU+ODwvdm9sdW1lPjxudW1i
ZXI+NDwvbnVtYmVyPjxrZXl3b3Jkcz48a2V5d29yZD5DZWxsIERpZmZlcmVudGlhdGlvbjwva2V5
d29yZD48a2V5d29yZD5DZWxsIExpbmU8L2tleXdvcmQ+PGtleXdvcmQ+Q29tcHV0YXRpb25hbCBC
aW9sb2d5LyptZXRob2RzPC9rZXl3b3JkPjxrZXl3b3JkPipHZW5lIEV4cHJlc3Npb24gUHJvZmls
aW5nPC9rZXl3b3JkPjxrZXl3b3JkPkdlbmUgRXhwcmVzc2lvbiBSZWd1bGF0aW9uPC9rZXl3b3Jk
PjxrZXl3b3JkPkh1bWFuczwva2V5d29yZD48a2V5d29yZD5Nb2RlbHMsIEdlbmV0aWM8L2tleXdv
cmQ+PGtleXdvcmQ+TmV1cm9uczwva2V5d29yZD48a2V5d29yZD5PbGlnb251Y2xlb3RpZGUgQXJy
YXkgU2VxdWVuY2UgQW5hbHlzaXM8L2tleXdvcmQ+PGtleXdvcmQ+UGx1cmlwb3RlbnQgU3RlbSBD
ZWxscy8qcGh5c2lvbG9neTwva2V5d29yZD48a2V5d29yZD5Tb2Z0d2FyZTwva2V5d29yZD48L2tl
eXdvcmRzPjxkYXRlcz48eWVhcj4yMDExPC95ZWFyPjxwdWItZGF0ZXM+PGRhdGU+QXByPC9kYXRl
PjwvcHViLWRhdGVzPjwvZGF0ZXM+PGlzYm4+MTU0OC03MTA1IChFbGVjdHJvbmljKSYjeEQ7MTU0
OC03MDkxIChMaW5raW5nKTwvaXNibj48YWNjZXNzaW9uLW51bT4yMTM3ODk3OTwvYWNjZXNzaW9u
LW51bT48dXJscz48cmVsYXRlZC11cmxzPjx1cmw+aHR0cDovL3d3dy5uY2JpLm5sbS5uaWguZ292
L3B1Ym1lZC8yMTM3ODk3OTwvdXJsPjwvcmVsYXRlZC11cmxzPjwvdXJscz48Y3VzdG9tMj4zMjY1
MzIzPC9jdXN0b20yPjxlbGVjdHJvbmljLXJlc291cmNlLW51bT4xMC4xMDM4L25tZXRoLjE1ODA8
L2VsZWN0cm9uaWMtcmVzb3VyY2UtbnVtPjwvcmVjb3JkPjwvQ2l0ZT48L0VuZE5vdGU+AG==
</w:fldData>
        </w:fldChar>
      </w:r>
      <w:r w:rsidR="00A3219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instrText xml:space="preserve"> ADDIN EN.CITE.DATA </w:instrText>
      </w:r>
      <w:r w:rsidR="00A3219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</w:r>
      <w:r w:rsidR="00A3219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end"/>
      </w:r>
      <w:r w:rsidR="00261CC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</w:r>
      <w:r w:rsidR="00261CC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separate"/>
      </w:r>
      <w:r w:rsidR="00A3219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</w:t>
      </w:r>
      <w:hyperlink w:anchor="_ENREF_21" w:tooltip="Muller, 2011 #5" w:history="1">
        <w:r w:rsidR="00621228" w:rsidRPr="00C94315">
          <w:rPr>
            <w:rFonts w:ascii="Book Antiqua" w:hAnsi="Book Antiqua" w:cs="Times New Roman"/>
            <w:color w:val="000000" w:themeColor="text1"/>
            <w:kern w:val="0"/>
            <w:sz w:val="24"/>
            <w:szCs w:val="24"/>
            <w:vertAlign w:val="superscript"/>
          </w:rPr>
          <w:t>21</w:t>
        </w:r>
      </w:hyperlink>
      <w:r w:rsidR="00A3219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]</w:t>
      </w:r>
      <w:r w:rsidR="00261CC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end"/>
      </w:r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 a rapid test based on microarray and bioinformatics assay, provides quantitative information</w:t>
      </w:r>
      <w:r w:rsidR="009B2BDD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8F2385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on </w:t>
      </w:r>
      <w:proofErr w:type="spellStart"/>
      <w:r w:rsidR="002449FD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hPSC</w:t>
      </w:r>
      <w:proofErr w:type="spellEnd"/>
      <w:r w:rsidR="002449FD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quality</w:t>
      </w:r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. Two summary scores, </w:t>
      </w:r>
      <w:r w:rsidR="008F2385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 </w:t>
      </w:r>
      <w:proofErr w:type="spellStart"/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luripotency</w:t>
      </w:r>
      <w:proofErr w:type="spellEnd"/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score and novelty score</w:t>
      </w:r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begin">
          <w:fldData xml:space="preserve">PEVuZE5vdGU+PENpdGU+PEF1dGhvcj5JbnRlcm5hdGlvbmFsIFN0ZW0gQ2VsbDwvQXV0aG9yPjxZ
ZWFyPjIwMTg8L1llYXI+PFJlY051bT4xODwvUmVjTnVtPjxEaXNwbGF5VGV4dD48c3R5bGUgZmFj
ZT0ic3VwZXJzY3JpcHQiPlsyMiwgMjNdPC9zdHlsZT48L0Rpc3BsYXlUZXh0PjxyZWNvcmQ+PHJl
Yy1udW1iZXI+MTg8L3JlYy1udW1iZXI+PGZvcmVpZ24ta2V5cz48a2V5IGFwcD0iRU4iIGRiLWlk
PSI5ZWZ6eHJkdzVmdGR4eWVhemQ5eGFkYWI5c3dzcjAydGE5czIiPjE4PC9rZXk+PC9mb3JlaWdu
LWtleXM+PHJlZi10eXBlIG5hbWU9IkpvdXJuYWwgQXJ0aWNsZSI+MTc8L3JlZi10eXBlPjxjb250
cmlidXRvcnM+PGF1dGhvcnM+PGF1dGhvcj5JbnRlcm5hdGlvbmFsIFN0ZW0gQ2VsbCwgSW5pdGlh
dGl2ZTwvYXV0aG9yPjwvYXV0aG9ycz48L2NvbnRyaWJ1dG9ycz48dGl0bGVzPjx0aXRsZT5Bc3Nl
c3NtZW50IG9mIGVzdGFibGlzaGVkIHRlY2huaXF1ZXMgdG8gZGV0ZXJtaW5lIGRldmVsb3BtZW50
YWwgYW5kIG1hbGlnbmFudCBwb3RlbnRpYWwgb2YgaHVtYW4gcGx1cmlwb3RlbnQgc3RlbSBjZWxs
czwvdGl0bGU+PHNlY29uZGFyeS10aXRsZT5OYXQgQ29tbXVuPC9zZWNvbmRhcnktdGl0bGU+PGFs
dC10aXRsZT5OYXR1cmUgY29tbXVuaWNhdGlvbnM8L2FsdC10aXRsZT48L3RpdGxlcz48cGVyaW9k
aWNhbD48ZnVsbC10aXRsZT5OYXQgQ29tbXVuPC9mdWxsLXRpdGxlPjxhYmJyLTE+TmF0dXJlIGNv
bW11bmljYXRpb25zPC9hYmJyLTE+PC9wZXJpb2RpY2FsPjxhbHQtcGVyaW9kaWNhbD48ZnVsbC10
aXRsZT5OYXQgQ29tbXVuPC9mdWxsLXRpdGxlPjxhYmJyLTE+TmF0dXJlIGNvbW11bmljYXRpb25z
PC9hYmJyLTE+PC9hbHQtcGVyaW9kaWNhbD48cGFnZXM+MTkyNTwvcGFnZXM+PHZvbHVtZT45PC92
b2x1bWU+PG51bWJlcj4xPC9udW1iZXI+PGtleXdvcmRzPjxrZXl3b3JkPkFuaW1hbHM8L2tleXdv
cmQ+PGtleXdvcmQ+Q2VsbCBDdWx0dXJlIFRlY2huaXF1ZXMvKm1ldGhvZHM8L2tleXdvcmQ+PGtl
eXdvcmQ+KkNlbGwgRGlmZmVyZW50aWF0aW9uPC9rZXl3b3JkPjxrZXl3b3JkPkNlbGwgTGluZTwv
a2V5d29yZD48a2V5d29yZD5Db21wdXRhdGlvbmFsIEJpb2xvZ3kvKm1ldGhvZHM8L2tleXdvcmQ+
PGtleXdvcmQ+RW1icnlvaWQgQm9kaWVzL21ldGFib2xpc208L2tleXdvcmQ+PGtleXdvcmQ+RW5k
b2Rlcm0vbWV0YWJvbGlzbTwva2V5d29yZD48a2V5d29yZD5HZW5lIEV4cHJlc3Npb248L2tleXdv
cmQ+PGtleXdvcmQ+SGlzdG9sb2dpY2FsIFRlY2huaXF1ZXMvKm1ldGhvZHM8L2tleXdvcmQ+PGtl
eXdvcmQ+SHVtYW5zPC9rZXl3b3JkPjxrZXl3b3JkPk1pY2U8L2tleXdvcmQ+PGtleXdvcmQ+UGx1
cmlwb3RlbnQgU3RlbSBDZWxscy8qY3l0b2xvZ3kvbWV0YWJvbGlzbTwva2V5d29yZD48a2V5d29y
ZD5UZXJhdG9tYS9lbWJyeW9sb2d5L2dlbmV0aWNzL21ldGFib2xpc20vKnBoeXNpb3BhdGhvbG9n
eTwva2V5d29yZD48L2tleXdvcmRzPjxkYXRlcz48eWVhcj4yMDE4PC95ZWFyPjxwdWItZGF0ZXM+
PGRhdGU+TWF5IDE1PC9kYXRlPjwvcHViLWRhdGVzPjwvZGF0ZXM+PGlzYm4+MjA0MS0xNzIzIChF
bGVjdHJvbmljKSYjeEQ7MjA0MS0xNzIzIChMaW5raW5nKTwvaXNibj48YWNjZXNzaW9uLW51bT4y
OTc2NTAxNzwvYWNjZXNzaW9uLW51bT48dXJscz48cmVsYXRlZC11cmxzPjx1cmw+aHR0cDovL3d3
dy5uY2JpLm5sbS5uaWguZ292L3B1Ym1lZC8yOTc2NTAxNzwvdXJsPjwvcmVsYXRlZC11cmxzPjwv
dXJscz48Y3VzdG9tMj41OTU0MDU1PC9jdXN0b20yPjxlbGVjdHJvbmljLXJlc291cmNlLW51bT4x
MC4xMDM4L3M0MTQ2Ny0wMTgtMDQwMTEtMzwvZWxlY3Ryb25pYy1yZXNvdXJjZS1udW0+PC9yZWNv
cmQ+PC9DaXRlPjxDaXRlPjxBdXRob3I+Qm91bWE8L0F1dGhvcj48WWVhcj4yMDE3PC9ZZWFyPjxS
ZWNOdW0+MjA8L1JlY051bT48cmVjb3JkPjxyZWMtbnVtYmVyPjIwPC9yZWMtbnVtYmVyPjxmb3Jl
aWduLWtleXM+PGtleSBhcHA9IkVOIiBkYi1pZD0iOWVmenhyZHc1ZnRkeHllYXpkOXhhZGFiOXN3
c3IwMnRhOXMyIj4yMDwva2V5PjwvZm9yZWlnbi1rZXlzPjxyZWYtdHlwZSBuYW1lPSJKb3VybmFs
IEFydGljbGUiPjE3PC9yZWYtdHlwZT48Y29udHJpYnV0b3JzPjxhdXRob3JzPjxhdXRob3I+Qm91
bWEsIE0uIEouPC9hdXRob3I+PGF1dGhvcj52YW4gSXRlcnNvbiwgTS48L2F1dGhvcj48YXV0aG9y
PkphbnNzZW4sIEIuPC9hdXRob3I+PGF1dGhvcj5NdW1tZXJ5LCBDLiBMLjwvYXV0aG9yPjxhdXRo
b3I+U2FsdmF0b3JpLCBELiBDLiBGLjwvYXV0aG9yPjxhdXRob3I+RnJldW5kLCBDLjwvYXV0aG9y
PjwvYXV0aG9ycz48L2NvbnRyaWJ1dG9ycz48YXV0aC1hZGRyZXNzPkRlcGFydG1lbnQgb2YgQW5h
dG9teSAmYW1wOyBFbWJyeW9sb2d5LCBMZWlkZW4gVW5pdmVyc2l0eSBNZWRpY2FsIENlbnRlciwg
RWludGhvdmVud2VnIDIwLCAyMzMzIFpDIExlaWRlbiwgdGhlIE5ldGhlcmxhbmRzLiYjeEQ7RGVw
YXJ0bWVudCBvZiBNb2xlY3VsYXIgRXBpZGVtaW9sb2d5LCBMZWlkZW4gVW5pdmVyc2l0eSBNZWRp
Y2FsIENlbnRlciwgRWludGhvdmVud2VnIDIwLCAyMzMzIFpDIExlaWRlbiwgdGhlIE5ldGhlcmxh
bmRzLiYjeEQ7R2Vub21lU2NhbiBCLlYuLCBQbGVzbWFubGFhbiAxRCwgMjMzMyBCWiBMZWlkZW4s
IHRoZSBOZXRoZXJsYW5kcy4mI3hEO0NlbnRyYWwgTGFib3JhdG9yeSBBbmltYWwgRmFjaWxpdHks
IExlaWRlbiBVbml2ZXJzaXR5IE1lZGljYWwgQ2VudGVyLCBFaW50aG92ZW53ZWcgMjAsIDIzMzMg
WkMgTGVpZGVuLCB0aGUgTmV0aGVybGFuZHMuIEVsZWN0cm9uaWMgYWRkcmVzczogZC5jLmYuc2Fs
dmF0b3JpQGx1bWMubmwuJiN4RDtEZXBhcnRtZW50IG9mIEFuYXRvbXkgJmFtcDsgRW1icnlvbG9n
eSwgTGVpZGVuIFVuaXZlcnNpdHkgTWVkaWNhbCBDZW50ZXIsIEVpbnRob3ZlbndlZyAyMCwgMjMz
MyBaQyBMZWlkZW4sIHRoZSBOZXRoZXJsYW5kcy4gRWxlY3Ryb25pYyBhZGRyZXNzOiBjLm0uYS5o
LmZyZXVuZEBsdW1jLm5sLjwvYXV0aC1hZGRyZXNzPjx0aXRsZXM+PHRpdGxlPkRpZmZlcmVudGlh
dGlvbi1EZWZlY3RpdmUgSHVtYW4gSW5kdWNlZCBQbHVyaXBvdGVudCBTdGVtIENlbGxzIFJldmVh
bCBTdHJlbmd0aHMgYW5kIExpbWl0YXRpb25zIG9mIHRoZSBUZXJhdG9tYSBBc3NheSBhbmQgSW4g
Vml0cm8gUGx1cmlwb3RlbmN5IEFzc2F5czwvdGl0bGU+PHNlY29uZGFyeS10aXRsZT5TdGVtIENl
bGwgUmVwb3J0czwvc2Vjb25kYXJ5LXRpdGxlPjxhbHQtdGl0bGU+U3RlbSBjZWxsIHJlcG9ydHM8
L2FsdC10aXRsZT48L3RpdGxlcz48cGVyaW9kaWNhbD48ZnVsbC10aXRsZT5TdGVtIENlbGwgUmVw
b3J0czwvZnVsbC10aXRsZT48YWJici0xPlN0ZW0gY2VsbCByZXBvcnRzPC9hYmJyLTE+PC9wZXJp
b2RpY2FsPjxhbHQtcGVyaW9kaWNhbD48ZnVsbC10aXRsZT5TdGVtIENlbGwgUmVwb3J0czwvZnVs
bC10aXRsZT48YWJici0xPlN0ZW0gY2VsbCByZXBvcnRzPC9hYmJyLTE+PC9hbHQtcGVyaW9kaWNh
bD48cGFnZXM+MTM0MC0xMzUzPC9wYWdlcz48dm9sdW1lPjg8L3ZvbHVtZT48bnVtYmVyPjU8L251
bWJlcj48a2V5d29yZHM+PGtleXdvcmQ+QW5pbWFsczwva2V5d29yZD48a2V5d29yZD5DYXJjaW5v
Z2VuaWNpdHkgVGVzdHMvYWR2ZXJzZSBlZmZlY3RzL21ldGhvZHMvKnN0YW5kYXJkczwva2V5d29y
ZD48a2V5d29yZD4qQ2VsbCBEaWZmZXJlbnRpYXRpb248L2tleXdvcmQ+PGtleXdvcmQ+Q2VsbCBM
aW5lPC9rZXl3b3JkPjxrZXl3b3JkPkh1bWFuczwva2V5d29yZD48a2V5d29yZD5JbmR1Y2VkIFBs
dXJpcG90ZW50IFN0ZW0gQ2VsbHMvKmN5dG9sb2d5PC9rZXl3b3JkPjxrZXl3b3JkPk1hbGU8L2tl
eXdvcmQ+PGtleXdvcmQ+TWljZTwva2V5d29yZD48a2V5d29yZD5NaWNlLCBJbmJyZWQgTk9EPC9r
ZXl3b3JkPjxrZXl3b3JkPk1pY2UsIFNDSUQ8L2tleXdvcmQ+PGtleXdvcmQ+VGVyYXRvbWEvKnBh
dGhvbG9neTwva2V5d29yZD48a2V5d29yZD5YZW5vZ3JhZnQgTW9kZWwgQW50aXR1bW9yIEFzc2F5
cy9tZXRob2RzLypzdGFuZGFyZHM8L2tleXdvcmQ+PC9rZXl3b3Jkcz48ZGF0ZXM+PHllYXI+MjAx
NzwveWVhcj48cHViLWRhdGVzPjxkYXRlPk1heSA5PC9kYXRlPjwvcHViLWRhdGVzPjwvZGF0ZXM+
PGlzYm4+MjIxMy02NzExIChFbGVjdHJvbmljKSYjeEQ7MjIxMy02NzExIChMaW5raW5nKTwvaXNi
bj48YWNjZXNzaW9uLW51bT4yODQ5NDk0MDwvYWNjZXNzaW9uLW51bT48dXJscz48cmVsYXRlZC11
cmxzPjx1cmw+aHR0cDovL3d3dy5uY2JpLm5sbS5uaWguZ292L3B1Ym1lZC8yODQ5NDk0MDwvdXJs
PjwvcmVsYXRlZC11cmxzPjwvdXJscz48Y3VzdG9tMj41NDI1NjIxPC9jdXN0b20yPjxlbGVjdHJv
bmljLXJlc291cmNlLW51bT4xMC4xMDE2L2ouc3RlbWNyLjIwMTcuMDMuMDA5PC9lbGVjdHJvbmlj
LXJlc291cmNlLW51bT48L3JlY29yZD48L0NpdGU+PC9FbmROb3RlPn==
</w:fldData>
        </w:fldChar>
      </w:r>
      <w:r w:rsidR="0062122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instrText xml:space="preserve"> ADDIN EN.CITE </w:instrText>
      </w:r>
      <w:r w:rsidR="0062122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begin">
          <w:fldData xml:space="preserve">PEVuZE5vdGU+PENpdGU+PEF1dGhvcj5JbnRlcm5hdGlvbmFsIFN0ZW0gQ2VsbDwvQXV0aG9yPjxZ
ZWFyPjIwMTg8L1llYXI+PFJlY051bT4xODwvUmVjTnVtPjxEaXNwbGF5VGV4dD48c3R5bGUgZmFj
ZT0ic3VwZXJzY3JpcHQiPlsyMiwgMjNdPC9zdHlsZT48L0Rpc3BsYXlUZXh0PjxyZWNvcmQ+PHJl
Yy1udW1iZXI+MTg8L3JlYy1udW1iZXI+PGZvcmVpZ24ta2V5cz48a2V5IGFwcD0iRU4iIGRiLWlk
PSI5ZWZ6eHJkdzVmdGR4eWVhemQ5eGFkYWI5c3dzcjAydGE5czIiPjE4PC9rZXk+PC9mb3JlaWdu
LWtleXM+PHJlZi10eXBlIG5hbWU9IkpvdXJuYWwgQXJ0aWNsZSI+MTc8L3JlZi10eXBlPjxjb250
cmlidXRvcnM+PGF1dGhvcnM+PGF1dGhvcj5JbnRlcm5hdGlvbmFsIFN0ZW0gQ2VsbCwgSW5pdGlh
dGl2ZTwvYXV0aG9yPjwvYXV0aG9ycz48L2NvbnRyaWJ1dG9ycz48dGl0bGVzPjx0aXRsZT5Bc3Nl
c3NtZW50IG9mIGVzdGFibGlzaGVkIHRlY2huaXF1ZXMgdG8gZGV0ZXJtaW5lIGRldmVsb3BtZW50
YWwgYW5kIG1hbGlnbmFudCBwb3RlbnRpYWwgb2YgaHVtYW4gcGx1cmlwb3RlbnQgc3RlbSBjZWxs
czwvdGl0bGU+PHNlY29uZGFyeS10aXRsZT5OYXQgQ29tbXVuPC9zZWNvbmRhcnktdGl0bGU+PGFs
dC10aXRsZT5OYXR1cmUgY29tbXVuaWNhdGlvbnM8L2FsdC10aXRsZT48L3RpdGxlcz48cGVyaW9k
aWNhbD48ZnVsbC10aXRsZT5OYXQgQ29tbXVuPC9mdWxsLXRpdGxlPjxhYmJyLTE+TmF0dXJlIGNv
bW11bmljYXRpb25zPC9hYmJyLTE+PC9wZXJpb2RpY2FsPjxhbHQtcGVyaW9kaWNhbD48ZnVsbC10
aXRsZT5OYXQgQ29tbXVuPC9mdWxsLXRpdGxlPjxhYmJyLTE+TmF0dXJlIGNvbW11bmljYXRpb25z
PC9hYmJyLTE+PC9hbHQtcGVyaW9kaWNhbD48cGFnZXM+MTkyNTwvcGFnZXM+PHZvbHVtZT45PC92
b2x1bWU+PG51bWJlcj4xPC9udW1iZXI+PGtleXdvcmRzPjxrZXl3b3JkPkFuaW1hbHM8L2tleXdv
cmQ+PGtleXdvcmQ+Q2VsbCBDdWx0dXJlIFRlY2huaXF1ZXMvKm1ldGhvZHM8L2tleXdvcmQ+PGtl
eXdvcmQ+KkNlbGwgRGlmZmVyZW50aWF0aW9uPC9rZXl3b3JkPjxrZXl3b3JkPkNlbGwgTGluZTwv
a2V5d29yZD48a2V5d29yZD5Db21wdXRhdGlvbmFsIEJpb2xvZ3kvKm1ldGhvZHM8L2tleXdvcmQ+
PGtleXdvcmQ+RW1icnlvaWQgQm9kaWVzL21ldGFib2xpc208L2tleXdvcmQ+PGtleXdvcmQ+RW5k
b2Rlcm0vbWV0YWJvbGlzbTwva2V5d29yZD48a2V5d29yZD5HZW5lIEV4cHJlc3Npb248L2tleXdv
cmQ+PGtleXdvcmQ+SGlzdG9sb2dpY2FsIFRlY2huaXF1ZXMvKm1ldGhvZHM8L2tleXdvcmQ+PGtl
eXdvcmQ+SHVtYW5zPC9rZXl3b3JkPjxrZXl3b3JkPk1pY2U8L2tleXdvcmQ+PGtleXdvcmQ+UGx1
cmlwb3RlbnQgU3RlbSBDZWxscy8qY3l0b2xvZ3kvbWV0YWJvbGlzbTwva2V5d29yZD48a2V5d29y
ZD5UZXJhdG9tYS9lbWJyeW9sb2d5L2dlbmV0aWNzL21ldGFib2xpc20vKnBoeXNpb3BhdGhvbG9n
eTwva2V5d29yZD48L2tleXdvcmRzPjxkYXRlcz48eWVhcj4yMDE4PC95ZWFyPjxwdWItZGF0ZXM+
PGRhdGU+TWF5IDE1PC9kYXRlPjwvcHViLWRhdGVzPjwvZGF0ZXM+PGlzYm4+MjA0MS0xNzIzIChF
bGVjdHJvbmljKSYjeEQ7MjA0MS0xNzIzIChMaW5raW5nKTwvaXNibj48YWNjZXNzaW9uLW51bT4y
OTc2NTAxNzwvYWNjZXNzaW9uLW51bT48dXJscz48cmVsYXRlZC11cmxzPjx1cmw+aHR0cDovL3d3
dy5uY2JpLm5sbS5uaWguZ292L3B1Ym1lZC8yOTc2NTAxNzwvdXJsPjwvcmVsYXRlZC11cmxzPjwv
dXJscz48Y3VzdG9tMj41OTU0MDU1PC9jdXN0b20yPjxlbGVjdHJvbmljLXJlc291cmNlLW51bT4x
MC4xMDM4L3M0MTQ2Ny0wMTgtMDQwMTEtMzwvZWxlY3Ryb25pYy1yZXNvdXJjZS1udW0+PC9yZWNv
cmQ+PC9DaXRlPjxDaXRlPjxBdXRob3I+Qm91bWE8L0F1dGhvcj48WWVhcj4yMDE3PC9ZZWFyPjxS
ZWNOdW0+MjA8L1JlY051bT48cmVjb3JkPjxyZWMtbnVtYmVyPjIwPC9yZWMtbnVtYmVyPjxmb3Jl
aWduLWtleXM+PGtleSBhcHA9IkVOIiBkYi1pZD0iOWVmenhyZHc1ZnRkeHllYXpkOXhhZGFiOXN3
c3IwMnRhOXMyIj4yMDwva2V5PjwvZm9yZWlnbi1rZXlzPjxyZWYtdHlwZSBuYW1lPSJKb3VybmFs
IEFydGljbGUiPjE3PC9yZWYtdHlwZT48Y29udHJpYnV0b3JzPjxhdXRob3JzPjxhdXRob3I+Qm91
bWEsIE0uIEouPC9hdXRob3I+PGF1dGhvcj52YW4gSXRlcnNvbiwgTS48L2F1dGhvcj48YXV0aG9y
PkphbnNzZW4sIEIuPC9hdXRob3I+PGF1dGhvcj5NdW1tZXJ5LCBDLiBMLjwvYXV0aG9yPjxhdXRo
b3I+U2FsdmF0b3JpLCBELiBDLiBGLjwvYXV0aG9yPjxhdXRob3I+RnJldW5kLCBDLjwvYXV0aG9y
PjwvYXV0aG9ycz48L2NvbnRyaWJ1dG9ycz48YXV0aC1hZGRyZXNzPkRlcGFydG1lbnQgb2YgQW5h
dG9teSAmYW1wOyBFbWJyeW9sb2d5LCBMZWlkZW4gVW5pdmVyc2l0eSBNZWRpY2FsIENlbnRlciwg
RWludGhvdmVud2VnIDIwLCAyMzMzIFpDIExlaWRlbiwgdGhlIE5ldGhlcmxhbmRzLiYjeEQ7RGVw
YXJ0bWVudCBvZiBNb2xlY3VsYXIgRXBpZGVtaW9sb2d5LCBMZWlkZW4gVW5pdmVyc2l0eSBNZWRp
Y2FsIENlbnRlciwgRWludGhvdmVud2VnIDIwLCAyMzMzIFpDIExlaWRlbiwgdGhlIE5ldGhlcmxh
bmRzLiYjeEQ7R2Vub21lU2NhbiBCLlYuLCBQbGVzbWFubGFhbiAxRCwgMjMzMyBCWiBMZWlkZW4s
IHRoZSBOZXRoZXJsYW5kcy4mI3hEO0NlbnRyYWwgTGFib3JhdG9yeSBBbmltYWwgRmFjaWxpdHks
IExlaWRlbiBVbml2ZXJzaXR5IE1lZGljYWwgQ2VudGVyLCBFaW50aG92ZW53ZWcgMjAsIDIzMzMg
WkMgTGVpZGVuLCB0aGUgTmV0aGVybGFuZHMuIEVsZWN0cm9uaWMgYWRkcmVzczogZC5jLmYuc2Fs
dmF0b3JpQGx1bWMubmwuJiN4RDtEZXBhcnRtZW50IG9mIEFuYXRvbXkgJmFtcDsgRW1icnlvbG9n
eSwgTGVpZGVuIFVuaXZlcnNpdHkgTWVkaWNhbCBDZW50ZXIsIEVpbnRob3ZlbndlZyAyMCwgMjMz
MyBaQyBMZWlkZW4sIHRoZSBOZXRoZXJsYW5kcy4gRWxlY3Ryb25pYyBhZGRyZXNzOiBjLm0uYS5o
LmZyZXVuZEBsdW1jLm5sLjwvYXV0aC1hZGRyZXNzPjx0aXRsZXM+PHRpdGxlPkRpZmZlcmVudGlh
dGlvbi1EZWZlY3RpdmUgSHVtYW4gSW5kdWNlZCBQbHVyaXBvdGVudCBTdGVtIENlbGxzIFJldmVh
bCBTdHJlbmd0aHMgYW5kIExpbWl0YXRpb25zIG9mIHRoZSBUZXJhdG9tYSBBc3NheSBhbmQgSW4g
Vml0cm8gUGx1cmlwb3RlbmN5IEFzc2F5czwvdGl0bGU+PHNlY29uZGFyeS10aXRsZT5TdGVtIENl
bGwgUmVwb3J0czwvc2Vjb25kYXJ5LXRpdGxlPjxhbHQtdGl0bGU+U3RlbSBjZWxsIHJlcG9ydHM8
L2FsdC10aXRsZT48L3RpdGxlcz48cGVyaW9kaWNhbD48ZnVsbC10aXRsZT5TdGVtIENlbGwgUmVw
b3J0czwvZnVsbC10aXRsZT48YWJici0xPlN0ZW0gY2VsbCByZXBvcnRzPC9hYmJyLTE+PC9wZXJp
b2RpY2FsPjxhbHQtcGVyaW9kaWNhbD48ZnVsbC10aXRsZT5TdGVtIENlbGwgUmVwb3J0czwvZnVs
bC10aXRsZT48YWJici0xPlN0ZW0gY2VsbCByZXBvcnRzPC9hYmJyLTE+PC9hbHQtcGVyaW9kaWNh
bD48cGFnZXM+MTM0MC0xMzUzPC9wYWdlcz48dm9sdW1lPjg8L3ZvbHVtZT48bnVtYmVyPjU8L251
bWJlcj48a2V5d29yZHM+PGtleXdvcmQ+QW5pbWFsczwva2V5d29yZD48a2V5d29yZD5DYXJjaW5v
Z2VuaWNpdHkgVGVzdHMvYWR2ZXJzZSBlZmZlY3RzL21ldGhvZHMvKnN0YW5kYXJkczwva2V5d29y
ZD48a2V5d29yZD4qQ2VsbCBEaWZmZXJlbnRpYXRpb248L2tleXdvcmQ+PGtleXdvcmQ+Q2VsbCBM
aW5lPC9rZXl3b3JkPjxrZXl3b3JkPkh1bWFuczwva2V5d29yZD48a2V5d29yZD5JbmR1Y2VkIFBs
dXJpcG90ZW50IFN0ZW0gQ2VsbHMvKmN5dG9sb2d5PC9rZXl3b3JkPjxrZXl3b3JkPk1hbGU8L2tl
eXdvcmQ+PGtleXdvcmQ+TWljZTwva2V5d29yZD48a2V5d29yZD5NaWNlLCBJbmJyZWQgTk9EPC9r
ZXl3b3JkPjxrZXl3b3JkPk1pY2UsIFNDSUQ8L2tleXdvcmQ+PGtleXdvcmQ+VGVyYXRvbWEvKnBh
dGhvbG9neTwva2V5d29yZD48a2V5d29yZD5YZW5vZ3JhZnQgTW9kZWwgQW50aXR1bW9yIEFzc2F5
cy9tZXRob2RzLypzdGFuZGFyZHM8L2tleXdvcmQ+PC9rZXl3b3Jkcz48ZGF0ZXM+PHllYXI+MjAx
NzwveWVhcj48cHViLWRhdGVzPjxkYXRlPk1heSA5PC9kYXRlPjwvcHViLWRhdGVzPjwvZGF0ZXM+
PGlzYm4+MjIxMy02NzExIChFbGVjdHJvbmljKSYjeEQ7MjIxMy02NzExIChMaW5raW5nKTwvaXNi
bj48YWNjZXNzaW9uLW51bT4yODQ5NDk0MDwvYWNjZXNzaW9uLW51bT48dXJscz48cmVsYXRlZC11
cmxzPjx1cmw+aHR0cDovL3d3dy5uY2JpLm5sbS5uaWguZ292L3B1Ym1lZC8yODQ5NDk0MDwvdXJs
PjwvcmVsYXRlZC11cmxzPjwvdXJscz48Y3VzdG9tMj41NDI1NjIxPC9jdXN0b20yPjxlbGVjdHJv
bmljLXJlc291cmNlLW51bT4xMC4xMDE2L2ouc3RlbWNyLjIwMTcuMDMuMDA5PC9lbGVjdHJvbmlj
LXJlc291cmNlLW51bT48L3JlY29yZD48L0NpdGU+PC9FbmROb3RlPn==
</w:fldData>
        </w:fldChar>
      </w:r>
      <w:r w:rsidR="0062122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instrText xml:space="preserve"> ADDIN EN.CITE.DATA </w:instrText>
      </w:r>
      <w:r w:rsidR="0062122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</w:r>
      <w:r w:rsidR="0062122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end"/>
      </w:r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</w:r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separate"/>
      </w:r>
      <w:r w:rsidR="00621228" w:rsidRPr="00C94315">
        <w:rPr>
          <w:rFonts w:ascii="Book Antiqua" w:hAnsi="Book Antiqua" w:cs="Times New Roman"/>
          <w:noProof/>
          <w:color w:val="000000" w:themeColor="text1"/>
          <w:kern w:val="0"/>
          <w:sz w:val="24"/>
          <w:szCs w:val="24"/>
          <w:vertAlign w:val="superscript"/>
        </w:rPr>
        <w:t>[</w:t>
      </w:r>
      <w:hyperlink w:anchor="_ENREF_22" w:tooltip="International Stem Cell, 2018 #18" w:history="1">
        <w:r w:rsidR="00621228" w:rsidRPr="00C94315">
          <w:rPr>
            <w:rFonts w:ascii="Book Antiqua" w:hAnsi="Book Antiqua" w:cs="Times New Roman"/>
            <w:noProof/>
            <w:color w:val="000000" w:themeColor="text1"/>
            <w:kern w:val="0"/>
            <w:sz w:val="24"/>
            <w:szCs w:val="24"/>
            <w:vertAlign w:val="superscript"/>
          </w:rPr>
          <w:t>22</w:t>
        </w:r>
      </w:hyperlink>
      <w:r w:rsidR="006D68A2" w:rsidRPr="00C94315">
        <w:rPr>
          <w:rFonts w:ascii="Book Antiqua" w:hAnsi="Book Antiqua" w:cs="Times New Roman"/>
          <w:noProof/>
          <w:color w:val="000000" w:themeColor="text1"/>
          <w:kern w:val="0"/>
          <w:sz w:val="24"/>
          <w:szCs w:val="24"/>
          <w:vertAlign w:val="superscript"/>
        </w:rPr>
        <w:t>,</w:t>
      </w:r>
      <w:hyperlink w:anchor="_ENREF_23" w:tooltip="Bouma, 2017 #20" w:history="1">
        <w:r w:rsidR="00621228" w:rsidRPr="00C94315">
          <w:rPr>
            <w:rFonts w:ascii="Book Antiqua" w:hAnsi="Book Antiqua" w:cs="Times New Roman"/>
            <w:noProof/>
            <w:color w:val="000000" w:themeColor="text1"/>
            <w:kern w:val="0"/>
            <w:sz w:val="24"/>
            <w:szCs w:val="24"/>
            <w:vertAlign w:val="superscript"/>
          </w:rPr>
          <w:t>23</w:t>
        </w:r>
      </w:hyperlink>
      <w:r w:rsidR="00621228" w:rsidRPr="00C94315">
        <w:rPr>
          <w:rFonts w:ascii="Book Antiqua" w:hAnsi="Book Antiqua" w:cs="Times New Roman"/>
          <w:noProof/>
          <w:color w:val="000000" w:themeColor="text1"/>
          <w:kern w:val="0"/>
          <w:sz w:val="24"/>
          <w:szCs w:val="24"/>
          <w:vertAlign w:val="superscript"/>
        </w:rPr>
        <w:t>]</w:t>
      </w:r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end"/>
      </w:r>
      <w:r w:rsidR="00BC796B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</w:t>
      </w:r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which are generated from global gene expression profiles, </w:t>
      </w:r>
      <w:r w:rsidR="008719BF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can </w:t>
      </w:r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redict whether a</w:t>
      </w:r>
      <w:r w:rsidR="008F2385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n</w:t>
      </w:r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proofErr w:type="spellStart"/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hPSC</w:t>
      </w:r>
      <w:proofErr w:type="spellEnd"/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line is pluripotent </w:t>
      </w:r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lastRenderedPageBreak/>
        <w:t xml:space="preserve">based on </w:t>
      </w:r>
      <w:r w:rsidR="00F25A0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its</w:t>
      </w:r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molecular similarity to other known cell lines and exclude cells that differ substantially from normal </w:t>
      </w:r>
      <w:proofErr w:type="spellStart"/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hPSC</w:t>
      </w:r>
      <w:proofErr w:type="spellEnd"/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lines. </w:t>
      </w:r>
      <w:r w:rsidR="004A62C5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</w:t>
      </w:r>
      <w:r w:rsidR="008F2385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n</w:t>
      </w:r>
      <w:r w:rsidR="004A62C5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proofErr w:type="spellStart"/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hPSC</w:t>
      </w:r>
      <w:proofErr w:type="spellEnd"/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line </w:t>
      </w:r>
      <w:r w:rsidR="008F2385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with </w:t>
      </w:r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 high </w:t>
      </w:r>
      <w:proofErr w:type="spellStart"/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luripotency</w:t>
      </w:r>
      <w:proofErr w:type="spellEnd"/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score and low novelty score would be regarded as </w:t>
      </w:r>
      <w:r w:rsidR="008F2385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having passed </w:t>
      </w:r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 </w:t>
      </w:r>
      <w:proofErr w:type="spellStart"/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luriTest</w:t>
      </w:r>
      <w:proofErr w:type="spellEnd"/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. Another assay, </w:t>
      </w:r>
      <w:r w:rsidR="008F2385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he “</w:t>
      </w:r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deviation scorecard</w:t>
      </w:r>
      <w:r w:rsidR="008F2385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”</w:t>
      </w:r>
      <w:r w:rsidR="00261CC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begin"/>
      </w:r>
      <w:r w:rsidR="00C4488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instrText xml:space="preserve"> ADDIN EN.CITE &lt;EndNote&gt;&lt;Cite&gt;&lt;Author&gt;Bock&lt;/Author&gt;&lt;Year&gt;2011&lt;/Year&gt;&lt;RecNum&gt;7&lt;/RecNum&gt;&lt;DisplayText&gt;&lt;style face="superscript"&gt;[1]&lt;/style&gt;&lt;/DisplayText&gt;&lt;record&gt;&lt;rec-number&gt;7&lt;/rec-number&gt;&lt;foreign-keys&gt;&lt;key app="EN" db-id="9efzxrdw5ftdxyeazd9xadab9swsr02ta9s2"&gt;7&lt;/key&gt;&lt;/foreign-keys&gt;&lt;ref-type name="Journal Article"&gt;17&lt;/ref-type&gt;&lt;contributors&gt;&lt;authors&gt;&lt;author&gt;Bock, C.&lt;/author&gt;&lt;author&gt;Kiskinis, E.&lt;/author&gt;&lt;author&gt;Verstappen, G.&lt;/author&gt;&lt;author&gt;Gu, H.&lt;/author&gt;&lt;author&gt;Boulting, G.&lt;/author&gt;&lt;author&gt;Smith, Z. D.&lt;/author&gt;&lt;author&gt;Ziller, M.&lt;/author&gt;&lt;author&gt;Croft, G. F.&lt;/author&gt;&lt;author&gt;Amoroso, M. W.&lt;/author&gt;&lt;author&gt;Oakley, D. H.&lt;/author&gt;&lt;author&gt;Gnirke, A.&lt;/author&gt;&lt;author&gt;Eggan, K.&lt;/author&gt;&lt;author&gt;Meissner, A.&lt;/author&gt;&lt;/authors&gt;&lt;/contributors&gt;&lt;auth-address&gt;Broad Institute, Cambridge, MA 02142, USA.&lt;/auth-address&gt;&lt;titles&gt;&lt;title&gt;Reference Maps of human ES and iPS cell variation enable high-throughput characterization of pluripotent cell lines&lt;/title&gt;&lt;secondary-title&gt;Cell&lt;/secondary-title&gt;&lt;alt-title&gt;Cell&lt;/alt-title&gt;&lt;/titles&gt;&lt;periodical&gt;&lt;full-title&gt;Cell&lt;/full-title&gt;&lt;abbr-1&gt;Cell&lt;/abbr-1&gt;&lt;/periodical&gt;&lt;alt-periodical&gt;&lt;full-title&gt;Cell&lt;/full-title&gt;&lt;abbr-1&gt;Cell&lt;/abbr-1&gt;&lt;/alt-periodical&gt;&lt;pages&gt;439-52&lt;/pages&gt;&lt;volume&gt;144&lt;/volume&gt;&lt;number&gt;3&lt;/number&gt;&lt;keywords&gt;&lt;keyword&gt;Cell Differentiation&lt;/keyword&gt;&lt;keyword&gt;Cell Line&lt;/keyword&gt;&lt;keyword&gt;*DNA Methylation&lt;/keyword&gt;&lt;keyword&gt;Embryonic Stem Cells/cytology/*physiology&lt;/keyword&gt;&lt;keyword&gt;Gene Expression Profiling/*standards&lt;/keyword&gt;&lt;keyword&gt;Humans&lt;/keyword&gt;&lt;keyword&gt;Induced Pluripotent Stem Cells/cytology/*physiology&lt;/keyword&gt;&lt;/keywords&gt;&lt;dates&gt;&lt;year&gt;2011&lt;/year&gt;&lt;pub-dates&gt;&lt;date&gt;Feb 4&lt;/date&gt;&lt;/pub-dates&gt;&lt;/dates&gt;&lt;isbn&gt;1097-4172 (Electronic)&amp;#xD;0092-8674 (Linking)&lt;/isbn&gt;&lt;accession-num&gt;21295703&lt;/accession-num&gt;&lt;urls&gt;&lt;related-urls&gt;&lt;url&gt;http://www.ncbi.nlm.nih.gov/pubmed/21295703&lt;/url&gt;&lt;/related-urls&gt;&lt;/urls&gt;&lt;custom2&gt;3063454&lt;/custom2&gt;&lt;electronic-resource-num&gt;10.1016/j.cell.2010.12.032&lt;/electronic-resource-num&gt;&lt;/record&gt;&lt;/Cite&gt;&lt;/EndNote&gt;</w:instrText>
      </w:r>
      <w:r w:rsidR="00261CC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separate"/>
      </w:r>
      <w:r w:rsidR="00C4488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</w:t>
      </w:r>
      <w:hyperlink w:anchor="_ENREF_1" w:tooltip="Bock, 2011 #7" w:history="1">
        <w:r w:rsidR="00621228" w:rsidRPr="00C94315">
          <w:rPr>
            <w:rFonts w:ascii="Book Antiqua" w:hAnsi="Book Antiqua" w:cs="Times New Roman"/>
            <w:color w:val="000000" w:themeColor="text1"/>
            <w:kern w:val="0"/>
            <w:sz w:val="24"/>
            <w:szCs w:val="24"/>
            <w:vertAlign w:val="superscript"/>
          </w:rPr>
          <w:t>1</w:t>
        </w:r>
      </w:hyperlink>
      <w:r w:rsidR="00C4488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]</w:t>
      </w:r>
      <w:r w:rsidR="00261CC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end"/>
      </w:r>
      <w:r w:rsidR="00F25A0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</w:t>
      </w:r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which </w:t>
      </w:r>
      <w:r w:rsidR="008F2385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combines </w:t>
      </w:r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DNA methylation and gene expression with </w:t>
      </w:r>
      <w:proofErr w:type="spellStart"/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bioinformatic</w:t>
      </w:r>
      <w:proofErr w:type="spellEnd"/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comparison to an ESC reference, also provide</w:t>
      </w:r>
      <w:r w:rsidR="008F2385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</w:t>
      </w:r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comprehensive </w:t>
      </w:r>
      <w:r w:rsidR="008C7436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information</w:t>
      </w:r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5D237C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nd </w:t>
      </w:r>
      <w:r w:rsidR="008F2385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excludes </w:t>
      </w:r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problematic cell lines </w:t>
      </w:r>
      <w:r w:rsidR="008F2385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at </w:t>
      </w:r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hould be avoided for a</w:t>
      </w:r>
      <w:r w:rsidR="00F25A0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n</w:t>
      </w:r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intended application. However, these methods </w:t>
      </w:r>
      <w:r w:rsidR="008F2385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can </w:t>
      </w:r>
      <w:r w:rsidR="00FA3BEC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only </w:t>
      </w:r>
      <w:r w:rsidR="008F2385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be used to determine </w:t>
      </w:r>
      <w:r w:rsidR="00E37BAF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whether </w:t>
      </w:r>
      <w:r w:rsidR="008C7436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</w:t>
      </w:r>
      <w:r w:rsidR="008F2385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n</w:t>
      </w:r>
      <w:r w:rsidR="008C7436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proofErr w:type="spellStart"/>
      <w:r w:rsidR="00E37BAF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hPS</w:t>
      </w:r>
      <w:r w:rsidR="008C7436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C</w:t>
      </w:r>
      <w:proofErr w:type="spellEnd"/>
      <w:r w:rsidR="008C7436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line</w:t>
      </w:r>
      <w:r w:rsidR="00E37BAF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FA3BEC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meet</w:t>
      </w:r>
      <w:r w:rsidR="008C7436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</w:t>
      </w:r>
      <w:r w:rsidR="00FA3BEC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the criteria for </w:t>
      </w:r>
      <w:proofErr w:type="spellStart"/>
      <w:r w:rsidR="00FA3BEC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luripotency</w:t>
      </w:r>
      <w:proofErr w:type="spellEnd"/>
      <w:r w:rsidR="00FA3BEC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8F2385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nd </w:t>
      </w:r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do not directly assess </w:t>
      </w:r>
      <w:r w:rsidR="008F2385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 </w:t>
      </w:r>
      <w:r w:rsidR="002B5505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specific </w:t>
      </w:r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differentiation capa</w:t>
      </w:r>
      <w:r w:rsidR="00D2284C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bili</w:t>
      </w:r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y</w:t>
      </w:r>
      <w:r w:rsidR="008F2385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of the cells</w:t>
      </w:r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.</w:t>
      </w:r>
    </w:p>
    <w:p w14:paraId="2991AFCE" w14:textId="77777777" w:rsidR="00647350" w:rsidRPr="00C94315" w:rsidRDefault="00647350" w:rsidP="008F748E">
      <w:pPr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</w:p>
    <w:p w14:paraId="3986822D" w14:textId="0A732077" w:rsidR="00647350" w:rsidRPr="00C94315" w:rsidRDefault="00647350" w:rsidP="008F748E">
      <w:pPr>
        <w:spacing w:line="360" w:lineRule="auto"/>
        <w:rPr>
          <w:rFonts w:ascii="Book Antiqua" w:hAnsi="Book Antiqua" w:cs="Times New Roman"/>
          <w:b/>
          <w:bCs/>
          <w:i/>
          <w:iCs/>
          <w:color w:val="000000" w:themeColor="text1"/>
          <w:kern w:val="0"/>
          <w:sz w:val="24"/>
          <w:szCs w:val="24"/>
        </w:rPr>
      </w:pPr>
      <w:r w:rsidRPr="00C94315">
        <w:rPr>
          <w:rFonts w:ascii="Book Antiqua" w:hAnsi="Book Antiqua" w:cs="Times New Roman"/>
          <w:b/>
          <w:bCs/>
          <w:i/>
          <w:iCs/>
          <w:color w:val="000000" w:themeColor="text1"/>
          <w:kern w:val="0"/>
          <w:sz w:val="24"/>
          <w:szCs w:val="24"/>
        </w:rPr>
        <w:t>Prediction of differentiation potential</w:t>
      </w:r>
    </w:p>
    <w:p w14:paraId="0F1CFEC7" w14:textId="206F30B0" w:rsidR="00E14B3F" w:rsidRPr="00C94315" w:rsidRDefault="00023BFC" w:rsidP="008F748E">
      <w:pPr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s </w:t>
      </w:r>
      <w:r w:rsidR="008F2385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described </w:t>
      </w:r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bove, </w:t>
      </w:r>
      <w:r w:rsidR="008F2385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 </w:t>
      </w:r>
      <w:proofErr w:type="spellStart"/>
      <w:r w:rsidR="00E14B3F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eratoma</w:t>
      </w:r>
      <w:proofErr w:type="spellEnd"/>
      <w:r w:rsidR="00E14B3F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ssay is the most frequently used method</w:t>
      </w:r>
      <w:r w:rsidR="008C7606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o assess the </w:t>
      </w:r>
      <w:proofErr w:type="spellStart"/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luripotency</w:t>
      </w:r>
      <w:proofErr w:type="spellEnd"/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of </w:t>
      </w:r>
      <w:proofErr w:type="spellStart"/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hPSCs</w:t>
      </w:r>
      <w:proofErr w:type="spellEnd"/>
      <w:r w:rsidR="00E14B3F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. However, it </w:t>
      </w:r>
      <w:r w:rsidR="008F2385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does not </w:t>
      </w:r>
      <w:r w:rsidR="00E14B3F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yield quantitative information on lineage differentiation </w:t>
      </w:r>
      <w:proofErr w:type="gramStart"/>
      <w:r w:rsidR="00E14B3F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otential</w:t>
      </w:r>
      <w:proofErr w:type="gramEnd"/>
      <w:r w:rsidR="00E14B3F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begin">
          <w:fldData xml:space="preserve">PEVuZE5vdGU+PENpdGU+PEF1dGhvcj5BbmRyZXdzPC9BdXRob3I+PFllYXI+MjAxNTwvWWVhcj48
UmVjTnVtPjM1PC9SZWNOdW0+PERpc3BsYXlUZXh0PjxzdHlsZSBmYWNlPSJzdXBlcnNjcmlwdCI+
WzI0XTwvc3R5bGU+PC9EaXNwbGF5VGV4dD48cmVjb3JkPjxyZWMtbnVtYmVyPjM1PC9yZWMtbnVt
YmVyPjxmb3JlaWduLWtleXM+PGtleSBhcHA9IkVOIiBkYi1pZD0iOWVmenhyZHc1ZnRkeHllYXpk
OXhhZGFiOXN3c3IwMnRhOXMyIj4zNTwva2V5PjwvZm9yZWlnbi1rZXlzPjxyZWYtdHlwZSBuYW1l
PSJKb3VybmFsIEFydGljbGUiPjE3PC9yZWYtdHlwZT48Y29udHJpYnV0b3JzPjxhdXRob3JzPjxh
dXRob3I+QW5kcmV3cywgUC4gVy48L2F1dGhvcj48YXV0aG9yPkJha2VyLCBELjwvYXV0aG9yPjxh
dXRob3I+QmVudmluaXN0eSwgTi48L2F1dGhvcj48YXV0aG9yPk1pcmFuZGEsIEIuPC9hdXRob3I+
PGF1dGhvcj5CcnVjZSwgSy48L2F1dGhvcj48YXV0aG9yPkJydXN0bGUsIE8uPC9hdXRob3I+PGF1
dGhvcj5DaG9pLCBNLjwvYXV0aG9yPjxhdXRob3I+Q2hvaSwgWS4gTS48L2F1dGhvcj48YXV0aG9y
PkNyb29rLCBKLiBNLjwvYXV0aG9yPjxhdXRob3I+ZGUgU291c2EsIFAuIEEuPC9hdXRob3I+PGF1
dGhvcj5Edm9yYWssIFAuPC9hdXRob3I+PGF1dGhvcj5GcmV1bmQsIEMuPC9hdXRob3I+PGF1dGhv
cj5GaXJwbywgTS48L2F1dGhvcj48YXV0aG9yPkZ1cnVlLCBNLiBLLjwvYXV0aG9yPjxhdXRob3I+
R29raGFsZSwgUC48L2F1dGhvcj48YXV0aG9yPkhhLCBILiBZLjwvYXV0aG9yPjxhdXRob3I+SGFu
LCBFLjwvYXV0aG9yPjxhdXRob3I+SGF1cHQsIFMuPC9hdXRob3I+PGF1dGhvcj5IZWFseSwgTC48
L2F1dGhvcj48YXV0aG9yPkhlaSwgRC4gSi48L2F1dGhvcj48YXV0aG9yPkhvdmF0dGEsIE8uPC9h
dXRob3I+PGF1dGhvcj5IdW50LCBDLjwvYXV0aG9yPjxhdXRob3I+SHdhbmcsIFMuIE0uPC9hdXRo
b3I+PGF1dGhvcj5JbmFtZGFyLCBNLiBTLjwvYXV0aG9yPjxhdXRob3I+SXNhc2ksIFIuIE0uPC9h
dXRob3I+PGF1dGhvcj5KYWNvbmksIE0uPC9hdXRob3I+PGF1dGhvcj5KZWtlcmxlLCBWLjwvYXV0
aG9yPjxhdXRob3I+S2FtdGhvcm4sIFAuPC9hdXRob3I+PGF1dGhvcj5LaWJiZXksIE0uIEMuPC9h
dXRob3I+PGF1dGhvcj5LbmV6ZXZpYywgSS48L2F1dGhvcj48YXV0aG9yPktub3dsZXMsIEIuIEIu
PC9hdXRob3I+PGF1dGhvcj5Lb28sIFMuIEsuPC9hdXRob3I+PGF1dGhvcj5MYWFiaSwgWS48L2F1
dGhvcj48YXV0aG9yPkxlb3BvbGRvLCBMLjwvYXV0aG9yPjxhdXRob3I+TGl1LCBQLjwvYXV0aG9y
PjxhdXRob3I+TG9tYXgsIEcuIFAuPC9hdXRob3I+PGF1dGhvcj5Mb3JpbmcsIEouIEYuPC9hdXRo
b3I+PGF1dGhvcj5MdWR3aWcsIFQuIEUuPC9hdXRob3I+PGF1dGhvcj5Nb250Z29tZXJ5LCBLLjwv
YXV0aG9yPjxhdXRob3I+TXVtbWVyeSwgQy48L2F1dGhvcj48YXV0aG9yPk5hZ3ksIEEuPC9hdXRo
b3I+PGF1dGhvcj5OYWthbXVyYSwgWS48L2F1dGhvcj48YXV0aG9yPk5ha2F0c3VqaSwgTi48L2F1
dGhvcj48YXV0aG9yPk9oLCBTLjwvYXV0aG9yPjxhdXRob3I+T2gsIFMuIEsuPC9hdXRob3I+PGF1
dGhvcj5PdG9ua29za2ksIFQuPC9hdXRob3I+PGF1dGhvcj5QZXJhLCBNLjwvYXV0aG9yPjxhdXRo
b3I+UGVzY2hhbnNraSwgTS48L2F1dGhvcj48YXV0aG9yPlByYW5rZSwgUC48L2F1dGhvcj48YXV0
aG9yPlJhamFsYSwgSy4gTS48L2F1dGhvcj48YXV0aG9yPlJhbywgTS48L2F1dGhvcj48YXV0aG9y
PlJ1dHRhY2h1aywgUi48L2F1dGhvcj48YXV0aG9yPlJldWJpbm9mZiwgQi48L2F1dGhvcj48YXV0
aG9yPlJpY2NvLCBMLjwvYXV0aG9yPjxhdXRob3I+Um9va2UsIEguPC9hdXRob3I+PGF1dGhvcj5T
aXBwLCBELjwvYXV0aG9yPjxhdXRob3I+U3RhY2V5LCBHLiBOLjwvYXV0aG9yPjxhdXRob3I+U3Vl
bW9yaSwgSC48L2F1dGhvcj48YXV0aG9yPlRha2FoYXNoaSwgVC4gQS48L2F1dGhvcj48YXV0aG9y
PlRha2FkYSwgSy48L2F1dGhvcj48YXV0aG9yPlRhbGliLCBTLjwvYXV0aG9yPjxhdXRob3I+VGFu
bmVuYmF1bSwgUy48L2F1dGhvcj48YXV0aG9yPll1YW4sIEIuIFouPC9hdXRob3I+PGF1dGhvcj5a
ZW5nLCBGLjwvYXV0aG9yPjxhdXRob3I+WmhvdSwgUS48L2F1dGhvcj48L2F1dGhvcnM+PC9jb250
cmlidXRvcnM+PGF1dGgtYWRkcmVzcz5EZXBhcnRtZW50IG9mIEJpb21lZGljYWwgU2NpZW5jZSwg
VGhlIFVuaXZlcnNpdHkgb2YgU2hlZmZpZWxkLCBTaGVmZmllbGQsIFVLLjwvYXV0aC1hZGRyZXNz
Pjx0aXRsZXM+PHRpdGxlPlBvaW50cyB0byBjb25zaWRlciBpbiB0aGUgZGV2ZWxvcG1lbnQgb2Yg
c2VlZCBzdG9ja3Mgb2YgcGx1cmlwb3RlbnQgc3RlbSBjZWxscyBmb3IgY2xpbmljYWwgYXBwbGlj
YXRpb25zOiBJbnRlcm5hdGlvbmFsIFN0ZW0gQ2VsbCBCYW5raW5nIEluaXRpYXRpdmUgKElTQ0JJ
KTwvdGl0bGU+PHNlY29uZGFyeS10aXRsZT5SZWdlbiBNZWQ8L3NlY29uZGFyeS10aXRsZT48YWx0
LXRpdGxlPlJlZ2VuZXJhdGl2ZSBtZWRpY2luZTwvYWx0LXRpdGxlPjwvdGl0bGVzPjxwZXJpb2Rp
Y2FsPjxmdWxsLXRpdGxlPlJlZ2VuIE1lZDwvZnVsbC10aXRsZT48YWJici0xPlJlZ2VuZXJhdGl2
ZSBtZWRpY2luZTwvYWJici0xPjwvcGVyaW9kaWNhbD48YWx0LXBlcmlvZGljYWw+PGZ1bGwtdGl0
bGU+UmVnZW4gTWVkPC9mdWxsLXRpdGxlPjxhYmJyLTE+UmVnZW5lcmF0aXZlIG1lZGljaW5lPC9h
YmJyLTE+PC9hbHQtcGVyaW9kaWNhbD48cGFnZXM+MS00NDwvcGFnZXM+PHZvbHVtZT4xMDwvdm9s
dW1lPjxudW1iZXI+MiBTdXBwbDwvbnVtYmVyPjxrZXl3b3Jkcz48a2V5d29yZD4qQmlvbG9naWNh
bCBTcGVjaW1lbiBCYW5rcy9ldGhpY3M8L2tleXdvcmQ+PGtleXdvcmQ+Q2FyY2lub2dlbmljaXR5
IFRlc3RzPC9rZXl3b3JkPjxrZXl3b3JkPipDZWxsIExpbmU8L2tleXdvcmQ+PGtleXdvcmQ+R2Vu
b21pYyBJbnN0YWJpbGl0eTwva2V5d29yZD48a2V5d29yZD5IdW1hbnM8L2tleXdvcmQ+PGtleXdv
cmQ+SW50ZXJuYXRpb25hbCBDb29wZXJhdGlvbjwva2V5d29yZD48a2V5d29yZD4qUGx1cmlwb3Rl
bnQgU3RlbSBDZWxsczwva2V5d29yZD48a2V5d29yZD4qUHJhY3RpY2UgR3VpZGVsaW5lcyBhcyBU
b3BpYzwva2V5d29yZD48a2V5d29yZD5SaXNrIEFzc2Vzc21lbnQ8L2tleXdvcmQ+PGtleXdvcmQ+
U2FmZXR5PC9rZXl3b3JkPjxrZXl3b3JkPlRpc3N1ZSBEb25vcnM8L2tleXdvcmQ+PGtleXdvcmQ+
VGlzc3VlIFByZXNlcnZhdGlvbi9tZXRob2RzPC9rZXl3b3JkPjwva2V5d29yZHM+PGRhdGVzPjx5
ZWFyPjIwMTU8L3llYXI+PC9kYXRlcz48aXNibj4xNzQ2LTA3NlggKEVsZWN0cm9uaWMpJiN4RDsx
NzQ2LTA3NTEgKExpbmtpbmcpPC9pc2JuPjxhY2Nlc3Npb24tbnVtPjI1Njc1MjY1PC9hY2Nlc3Np
b24tbnVtPjx1cmxzPjxyZWxhdGVkLXVybHM+PHVybD5odHRwOi8vd3d3Lm5jYmkubmxtLm5paC5n
b3YvcHVibWVkLzI1Njc1MjY1PC91cmw+PC9yZWxhdGVkLXVybHM+PC91cmxzPjxlbGVjdHJvbmlj
LXJlc291cmNlLW51bT4xMC4yMjE3L3JtZS4xNC45MzwvZWxlY3Ryb25pYy1yZXNvdXJjZS1udW0+
PC9yZWNvcmQ+PC9DaXRlPjwvRW5kTm90ZT4A
</w:fldData>
        </w:fldChar>
      </w:r>
      <w:r w:rsidR="00A3219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instrText xml:space="preserve"> ADDIN EN.CITE </w:instrText>
      </w:r>
      <w:r w:rsidR="00A3219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begin">
          <w:fldData xml:space="preserve">PEVuZE5vdGU+PENpdGU+PEF1dGhvcj5BbmRyZXdzPC9BdXRob3I+PFllYXI+MjAxNTwvWWVhcj48
UmVjTnVtPjM1PC9SZWNOdW0+PERpc3BsYXlUZXh0PjxzdHlsZSBmYWNlPSJzdXBlcnNjcmlwdCI+
WzI0XTwvc3R5bGU+PC9EaXNwbGF5VGV4dD48cmVjb3JkPjxyZWMtbnVtYmVyPjM1PC9yZWMtbnVt
YmVyPjxmb3JlaWduLWtleXM+PGtleSBhcHA9IkVOIiBkYi1pZD0iOWVmenhyZHc1ZnRkeHllYXpk
OXhhZGFiOXN3c3IwMnRhOXMyIj4zNTwva2V5PjwvZm9yZWlnbi1rZXlzPjxyZWYtdHlwZSBuYW1l
PSJKb3VybmFsIEFydGljbGUiPjE3PC9yZWYtdHlwZT48Y29udHJpYnV0b3JzPjxhdXRob3JzPjxh
dXRob3I+QW5kcmV3cywgUC4gVy48L2F1dGhvcj48YXV0aG9yPkJha2VyLCBELjwvYXV0aG9yPjxh
dXRob3I+QmVudmluaXN0eSwgTi48L2F1dGhvcj48YXV0aG9yPk1pcmFuZGEsIEIuPC9hdXRob3I+
PGF1dGhvcj5CcnVjZSwgSy48L2F1dGhvcj48YXV0aG9yPkJydXN0bGUsIE8uPC9hdXRob3I+PGF1
dGhvcj5DaG9pLCBNLjwvYXV0aG9yPjxhdXRob3I+Q2hvaSwgWS4gTS48L2F1dGhvcj48YXV0aG9y
PkNyb29rLCBKLiBNLjwvYXV0aG9yPjxhdXRob3I+ZGUgU291c2EsIFAuIEEuPC9hdXRob3I+PGF1
dGhvcj5Edm9yYWssIFAuPC9hdXRob3I+PGF1dGhvcj5GcmV1bmQsIEMuPC9hdXRob3I+PGF1dGhv
cj5GaXJwbywgTS48L2F1dGhvcj48YXV0aG9yPkZ1cnVlLCBNLiBLLjwvYXV0aG9yPjxhdXRob3I+
R29raGFsZSwgUC48L2F1dGhvcj48YXV0aG9yPkhhLCBILiBZLjwvYXV0aG9yPjxhdXRob3I+SGFu
LCBFLjwvYXV0aG9yPjxhdXRob3I+SGF1cHQsIFMuPC9hdXRob3I+PGF1dGhvcj5IZWFseSwgTC48
L2F1dGhvcj48YXV0aG9yPkhlaSwgRC4gSi48L2F1dGhvcj48YXV0aG9yPkhvdmF0dGEsIE8uPC9h
dXRob3I+PGF1dGhvcj5IdW50LCBDLjwvYXV0aG9yPjxhdXRob3I+SHdhbmcsIFMuIE0uPC9hdXRo
b3I+PGF1dGhvcj5JbmFtZGFyLCBNLiBTLjwvYXV0aG9yPjxhdXRob3I+SXNhc2ksIFIuIE0uPC9h
dXRob3I+PGF1dGhvcj5KYWNvbmksIE0uPC9hdXRob3I+PGF1dGhvcj5KZWtlcmxlLCBWLjwvYXV0
aG9yPjxhdXRob3I+S2FtdGhvcm4sIFAuPC9hdXRob3I+PGF1dGhvcj5LaWJiZXksIE0uIEMuPC9h
dXRob3I+PGF1dGhvcj5LbmV6ZXZpYywgSS48L2F1dGhvcj48YXV0aG9yPktub3dsZXMsIEIuIEIu
PC9hdXRob3I+PGF1dGhvcj5Lb28sIFMuIEsuPC9hdXRob3I+PGF1dGhvcj5MYWFiaSwgWS48L2F1
dGhvcj48YXV0aG9yPkxlb3BvbGRvLCBMLjwvYXV0aG9yPjxhdXRob3I+TGl1LCBQLjwvYXV0aG9y
PjxhdXRob3I+TG9tYXgsIEcuIFAuPC9hdXRob3I+PGF1dGhvcj5Mb3JpbmcsIEouIEYuPC9hdXRo
b3I+PGF1dGhvcj5MdWR3aWcsIFQuIEUuPC9hdXRob3I+PGF1dGhvcj5Nb250Z29tZXJ5LCBLLjwv
YXV0aG9yPjxhdXRob3I+TXVtbWVyeSwgQy48L2F1dGhvcj48YXV0aG9yPk5hZ3ksIEEuPC9hdXRo
b3I+PGF1dGhvcj5OYWthbXVyYSwgWS48L2F1dGhvcj48YXV0aG9yPk5ha2F0c3VqaSwgTi48L2F1
dGhvcj48YXV0aG9yPk9oLCBTLjwvYXV0aG9yPjxhdXRob3I+T2gsIFMuIEsuPC9hdXRob3I+PGF1
dGhvcj5PdG9ua29za2ksIFQuPC9hdXRob3I+PGF1dGhvcj5QZXJhLCBNLjwvYXV0aG9yPjxhdXRo
b3I+UGVzY2hhbnNraSwgTS48L2F1dGhvcj48YXV0aG9yPlByYW5rZSwgUC48L2F1dGhvcj48YXV0
aG9yPlJhamFsYSwgSy4gTS48L2F1dGhvcj48YXV0aG9yPlJhbywgTS48L2F1dGhvcj48YXV0aG9y
PlJ1dHRhY2h1aywgUi48L2F1dGhvcj48YXV0aG9yPlJldWJpbm9mZiwgQi48L2F1dGhvcj48YXV0
aG9yPlJpY2NvLCBMLjwvYXV0aG9yPjxhdXRob3I+Um9va2UsIEguPC9hdXRob3I+PGF1dGhvcj5T
aXBwLCBELjwvYXV0aG9yPjxhdXRob3I+U3RhY2V5LCBHLiBOLjwvYXV0aG9yPjxhdXRob3I+U3Vl
bW9yaSwgSC48L2F1dGhvcj48YXV0aG9yPlRha2FoYXNoaSwgVC4gQS48L2F1dGhvcj48YXV0aG9y
PlRha2FkYSwgSy48L2F1dGhvcj48YXV0aG9yPlRhbGliLCBTLjwvYXV0aG9yPjxhdXRob3I+VGFu
bmVuYmF1bSwgUy48L2F1dGhvcj48YXV0aG9yPll1YW4sIEIuIFouPC9hdXRob3I+PGF1dGhvcj5a
ZW5nLCBGLjwvYXV0aG9yPjxhdXRob3I+WmhvdSwgUS48L2F1dGhvcj48L2F1dGhvcnM+PC9jb250
cmlidXRvcnM+PGF1dGgtYWRkcmVzcz5EZXBhcnRtZW50IG9mIEJpb21lZGljYWwgU2NpZW5jZSwg
VGhlIFVuaXZlcnNpdHkgb2YgU2hlZmZpZWxkLCBTaGVmZmllbGQsIFVLLjwvYXV0aC1hZGRyZXNz
Pjx0aXRsZXM+PHRpdGxlPlBvaW50cyB0byBjb25zaWRlciBpbiB0aGUgZGV2ZWxvcG1lbnQgb2Yg
c2VlZCBzdG9ja3Mgb2YgcGx1cmlwb3RlbnQgc3RlbSBjZWxscyBmb3IgY2xpbmljYWwgYXBwbGlj
YXRpb25zOiBJbnRlcm5hdGlvbmFsIFN0ZW0gQ2VsbCBCYW5raW5nIEluaXRpYXRpdmUgKElTQ0JJ
KTwvdGl0bGU+PHNlY29uZGFyeS10aXRsZT5SZWdlbiBNZWQ8L3NlY29uZGFyeS10aXRsZT48YWx0
LXRpdGxlPlJlZ2VuZXJhdGl2ZSBtZWRpY2luZTwvYWx0LXRpdGxlPjwvdGl0bGVzPjxwZXJpb2Rp
Y2FsPjxmdWxsLXRpdGxlPlJlZ2VuIE1lZDwvZnVsbC10aXRsZT48YWJici0xPlJlZ2VuZXJhdGl2
ZSBtZWRpY2luZTwvYWJici0xPjwvcGVyaW9kaWNhbD48YWx0LXBlcmlvZGljYWw+PGZ1bGwtdGl0
bGU+UmVnZW4gTWVkPC9mdWxsLXRpdGxlPjxhYmJyLTE+UmVnZW5lcmF0aXZlIG1lZGljaW5lPC9h
YmJyLTE+PC9hbHQtcGVyaW9kaWNhbD48cGFnZXM+MS00NDwvcGFnZXM+PHZvbHVtZT4xMDwvdm9s
dW1lPjxudW1iZXI+MiBTdXBwbDwvbnVtYmVyPjxrZXl3b3Jkcz48a2V5d29yZD4qQmlvbG9naWNh
bCBTcGVjaW1lbiBCYW5rcy9ldGhpY3M8L2tleXdvcmQ+PGtleXdvcmQ+Q2FyY2lub2dlbmljaXR5
IFRlc3RzPC9rZXl3b3JkPjxrZXl3b3JkPipDZWxsIExpbmU8L2tleXdvcmQ+PGtleXdvcmQ+R2Vu
b21pYyBJbnN0YWJpbGl0eTwva2V5d29yZD48a2V5d29yZD5IdW1hbnM8L2tleXdvcmQ+PGtleXdv
cmQ+SW50ZXJuYXRpb25hbCBDb29wZXJhdGlvbjwva2V5d29yZD48a2V5d29yZD4qUGx1cmlwb3Rl
bnQgU3RlbSBDZWxsczwva2V5d29yZD48a2V5d29yZD4qUHJhY3RpY2UgR3VpZGVsaW5lcyBhcyBU
b3BpYzwva2V5d29yZD48a2V5d29yZD5SaXNrIEFzc2Vzc21lbnQ8L2tleXdvcmQ+PGtleXdvcmQ+
U2FmZXR5PC9rZXl3b3JkPjxrZXl3b3JkPlRpc3N1ZSBEb25vcnM8L2tleXdvcmQ+PGtleXdvcmQ+
VGlzc3VlIFByZXNlcnZhdGlvbi9tZXRob2RzPC9rZXl3b3JkPjwva2V5d29yZHM+PGRhdGVzPjx5
ZWFyPjIwMTU8L3llYXI+PC9kYXRlcz48aXNibj4xNzQ2LTA3NlggKEVsZWN0cm9uaWMpJiN4RDsx
NzQ2LTA3NTEgKExpbmtpbmcpPC9pc2JuPjxhY2Nlc3Npb24tbnVtPjI1Njc1MjY1PC9hY2Nlc3Np
b24tbnVtPjx1cmxzPjxyZWxhdGVkLXVybHM+PHVybD5odHRwOi8vd3d3Lm5jYmkubmxtLm5paC5n
b3YvcHVibWVkLzI1Njc1MjY1PC91cmw+PC9yZWxhdGVkLXVybHM+PC91cmxzPjxlbGVjdHJvbmlj
LXJlc291cmNlLW51bT4xMC4yMjE3L3JtZS4xNC45MzwvZWxlY3Ryb25pYy1yZXNvdXJjZS1udW0+
PC9yZWNvcmQ+PC9DaXRlPjwvRW5kTm90ZT4A
</w:fldData>
        </w:fldChar>
      </w:r>
      <w:r w:rsidR="00A3219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instrText xml:space="preserve"> ADDIN EN.CITE.DATA </w:instrText>
      </w:r>
      <w:r w:rsidR="00A3219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</w:r>
      <w:r w:rsidR="00A3219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end"/>
      </w:r>
      <w:r w:rsidR="00E14B3F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</w:r>
      <w:r w:rsidR="00E14B3F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separate"/>
      </w:r>
      <w:r w:rsidR="00A3219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</w:t>
      </w:r>
      <w:hyperlink w:anchor="_ENREF_24" w:tooltip="Andrews, 2015 #35" w:history="1">
        <w:r w:rsidR="00621228" w:rsidRPr="00C94315">
          <w:rPr>
            <w:rFonts w:ascii="Book Antiqua" w:hAnsi="Book Antiqua" w:cs="Times New Roman"/>
            <w:color w:val="000000" w:themeColor="text1"/>
            <w:kern w:val="0"/>
            <w:sz w:val="24"/>
            <w:szCs w:val="24"/>
            <w:vertAlign w:val="superscript"/>
          </w:rPr>
          <w:t>24</w:t>
        </w:r>
      </w:hyperlink>
      <w:r w:rsidR="00A3219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]</w:t>
      </w:r>
      <w:r w:rsidR="00E14B3F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end"/>
      </w:r>
      <w:r w:rsidR="00F25A0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E14B3F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n</w:t>
      </w:r>
      <w:r w:rsidR="007E4C79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o</w:t>
      </w:r>
      <w:r w:rsidR="00E14B3F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r provide specificity data </w:t>
      </w:r>
      <w:r w:rsidR="008F2385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o</w:t>
      </w:r>
      <w:r w:rsidR="00E14B3F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support </w:t>
      </w:r>
      <w:r w:rsidR="00E24334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 </w:t>
      </w:r>
      <w:r w:rsidR="00E14B3F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pplication-specific selection of the most suitable cell lines</w:t>
      </w:r>
      <w:r w:rsidR="00E14B3F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begin">
          <w:fldData xml:space="preserve">PEVuZE5vdGU+PENpdGU+PEF1dGhvcj5Cb3VsdGluZzwvQXV0aG9yPjxZZWFyPjIwMTE8L1llYXI+
PFJlY051bT4zNzwvUmVjTnVtPjxEaXNwbGF5VGV4dD48c3R5bGUgZmFjZT0ic3VwZXJzY3JpcHQi
PlsyNV08L3N0eWxlPjwvRGlzcGxheVRleHQ+PHJlY29yZD48cmVjLW51bWJlcj4zNzwvcmVjLW51
bWJlcj48Zm9yZWlnbi1rZXlzPjxrZXkgYXBwPSJFTiIgZGItaWQ9IjllZnp4cmR3NWZ0ZHh5ZWF6
ZDl4YWRhYjlzd3NyMDJ0YTlzMiI+Mzc8L2tleT48L2ZvcmVpZ24ta2V5cz48cmVmLXR5cGUgbmFt
ZT0iSm91cm5hbCBBcnRpY2xlIj4xNzwvcmVmLXR5cGU+PGNvbnRyaWJ1dG9ycz48YXV0aG9ycz48
YXV0aG9yPkJvdWx0aW5nLCBHLiBMLjwvYXV0aG9yPjxhdXRob3I+S2lza2luaXMsIEUuPC9hdXRo
b3I+PGF1dGhvcj5Dcm9mdCwgRy4gRi48L2F1dGhvcj48YXV0aG9yPkFtb3Jvc28sIE0uIFcuPC9h
dXRob3I+PGF1dGhvcj5PYWtsZXksIEQuIEguPC9hdXRob3I+PGF1dGhvcj5XYWluZ2VyLCBCLiBK
LjwvYXV0aG9yPjxhdXRob3I+V2lsbGlhbXMsIEQuIEouPC9hdXRob3I+PGF1dGhvcj5LYWhsZXIs
IEQuIEouPC9hdXRob3I+PGF1dGhvcj5ZYW1ha2ksIE0uPC9hdXRob3I+PGF1dGhvcj5EYXZpZG93
LCBMLjwvYXV0aG9yPjxhdXRob3I+Um9kb2xmYSwgQy4gVC48L2F1dGhvcj48YXV0aG9yPkRpbW9z
LCBKLiBULjwvYXV0aG9yPjxhdXRob3I+TWlra2lsaW5lbmksIFMuPC9hdXRob3I+PGF1dGhvcj5N
YWNEZXJtb3R0LCBBLiBCLjwvYXV0aG9yPjxhdXRob3I+V29vbGYsIEMuIEouPC9hdXRob3I+PGF1
dGhvcj5IZW5kZXJzb24sIEMuIEUuPC9hdXRob3I+PGF1dGhvcj5XaWNodGVybGUsIEguPC9hdXRo
b3I+PGF1dGhvcj5FZ2dhbiwgSy48L2F1dGhvcj48L2F1dGhvcnM+PC9jb250cmlidXRvcnM+PGF1
dGgtYWRkcmVzcz5UaGUgSG93YXJkIEh1Z2hlcyBNZWRpY2FsIEluc3RpdHV0ZSwgQ2FtYnJpZGdl
LCBNYXNzYWNodXNldHRzLCBVU0EuPC9hdXRoLWFkZHJlc3M+PHRpdGxlcz48dGl0bGU+QSBmdW5j
dGlvbmFsbHkgY2hhcmFjdGVyaXplZCB0ZXN0IHNldCBvZiBodW1hbiBpbmR1Y2VkIHBsdXJpcG90
ZW50IHN0ZW0gY2VsbHM8L3RpdGxlPjxzZWNvbmRhcnktdGl0bGU+TmF0IEJpb3RlY2hub2w8L3Nl
Y29uZGFyeS10aXRsZT48YWx0LXRpdGxlPk5hdHVyZSBiaW90ZWNobm9sb2d5PC9hbHQtdGl0bGU+
PC90aXRsZXM+PHBlcmlvZGljYWw+PGZ1bGwtdGl0bGU+TmF0IEJpb3RlY2hub2w8L2Z1bGwtdGl0
bGU+PGFiYnItMT5OYXR1cmUgYmlvdGVjaG5vbG9neTwvYWJici0xPjwvcGVyaW9kaWNhbD48YWx0
LXBlcmlvZGljYWw+PGZ1bGwtdGl0bGU+TmF0IEJpb3RlY2hub2w8L2Z1bGwtdGl0bGU+PGFiYnIt
MT5OYXR1cmUgYmlvdGVjaG5vbG9neTwvYWJici0xPjwvYWx0LXBlcmlvZGljYWw+PHBhZ2VzPjI3
OS04NjwvcGFnZXM+PHZvbHVtZT4yOTwvdm9sdW1lPjxudW1iZXI+MzwvbnVtYmVyPjxrZXl3b3Jk
cz48a2V5d29yZD5DZWxsIEN1bHR1cmUgVGVjaG5pcXVlcy8qbWV0aG9kczwva2V5d29yZD48a2V5
d29yZD5DZWxsIERpZmZlcmVudGlhdGlvbjwva2V5d29yZD48a2V5d29yZD5DZWxscywgQ3VsdHVy
ZWQ8L2tleXdvcmQ+PGtleXdvcmQ+Rmlicm9ibGFzdHMvKmN5dG9sb2d5PC9rZXl3b3JkPjxrZXl3
b3JkPkh1bWFuczwva2V5d29yZD48a2V5d29yZD5QbHVyaXBvdGVudCBTdGVtIENlbGxzLypjeXRv
bG9neTwva2V5d29yZD48a2V5d29yZD5Ta2luLypjeXRvbG9neTwva2V5d29yZD48a2V5d29yZD5U
aXNzdWUgRW5naW5lZXJpbmcvKm1ldGhvZHM8L2tleXdvcmQ+PC9rZXl3b3Jkcz48ZGF0ZXM+PHll
YXI+MjAxMTwveWVhcj48cHViLWRhdGVzPjxkYXRlPk1hcjwvZGF0ZT48L3B1Yi1kYXRlcz48L2Rh
dGVzPjxpc2JuPjE1NDYtMTY5NiAoRWxlY3Ryb25pYykmI3hEOzEwODctMDE1NiAoTGlua2luZyk8
L2lzYm4+PGFjY2Vzc2lvbi1udW0+MjEyOTM0NjQ8L2FjY2Vzc2lvbi1udW0+PHVybHM+PHJlbGF0
ZWQtdXJscz48dXJsPmh0dHA6Ly93d3cubmNiaS5ubG0ubmloLmdvdi9wdWJtZWQvMjEyOTM0NjQ8
L3VybD48L3JlbGF0ZWQtdXJscz48L3VybHM+PGN1c3RvbTI+MzIyOTMwNzwvY3VzdG9tMj48ZWxl
Y3Ryb25pYy1yZXNvdXJjZS1udW0+MTAuMTAzOC9uYnQuMTc4MzwvZWxlY3Ryb25pYy1yZXNvdXJj
ZS1udW0+PC9yZWNvcmQ+PC9DaXRlPjwvRW5kTm90ZT5=
</w:fldData>
        </w:fldChar>
      </w:r>
      <w:r w:rsidR="00A3219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instrText xml:space="preserve"> ADDIN EN.CITE </w:instrText>
      </w:r>
      <w:r w:rsidR="00A3219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begin">
          <w:fldData xml:space="preserve">PEVuZE5vdGU+PENpdGU+PEF1dGhvcj5Cb3VsdGluZzwvQXV0aG9yPjxZZWFyPjIwMTE8L1llYXI+
PFJlY051bT4zNzwvUmVjTnVtPjxEaXNwbGF5VGV4dD48c3R5bGUgZmFjZT0ic3VwZXJzY3JpcHQi
PlsyNV08L3N0eWxlPjwvRGlzcGxheVRleHQ+PHJlY29yZD48cmVjLW51bWJlcj4zNzwvcmVjLW51
bWJlcj48Zm9yZWlnbi1rZXlzPjxrZXkgYXBwPSJFTiIgZGItaWQ9IjllZnp4cmR3NWZ0ZHh5ZWF6
ZDl4YWRhYjlzd3NyMDJ0YTlzMiI+Mzc8L2tleT48L2ZvcmVpZ24ta2V5cz48cmVmLXR5cGUgbmFt
ZT0iSm91cm5hbCBBcnRpY2xlIj4xNzwvcmVmLXR5cGU+PGNvbnRyaWJ1dG9ycz48YXV0aG9ycz48
YXV0aG9yPkJvdWx0aW5nLCBHLiBMLjwvYXV0aG9yPjxhdXRob3I+S2lza2luaXMsIEUuPC9hdXRo
b3I+PGF1dGhvcj5Dcm9mdCwgRy4gRi48L2F1dGhvcj48YXV0aG9yPkFtb3Jvc28sIE0uIFcuPC9h
dXRob3I+PGF1dGhvcj5PYWtsZXksIEQuIEguPC9hdXRob3I+PGF1dGhvcj5XYWluZ2VyLCBCLiBK
LjwvYXV0aG9yPjxhdXRob3I+V2lsbGlhbXMsIEQuIEouPC9hdXRob3I+PGF1dGhvcj5LYWhsZXIs
IEQuIEouPC9hdXRob3I+PGF1dGhvcj5ZYW1ha2ksIE0uPC9hdXRob3I+PGF1dGhvcj5EYXZpZG93
LCBMLjwvYXV0aG9yPjxhdXRob3I+Um9kb2xmYSwgQy4gVC48L2F1dGhvcj48YXV0aG9yPkRpbW9z
LCBKLiBULjwvYXV0aG9yPjxhdXRob3I+TWlra2lsaW5lbmksIFMuPC9hdXRob3I+PGF1dGhvcj5N
YWNEZXJtb3R0LCBBLiBCLjwvYXV0aG9yPjxhdXRob3I+V29vbGYsIEMuIEouPC9hdXRob3I+PGF1
dGhvcj5IZW5kZXJzb24sIEMuIEUuPC9hdXRob3I+PGF1dGhvcj5XaWNodGVybGUsIEguPC9hdXRo
b3I+PGF1dGhvcj5FZ2dhbiwgSy48L2F1dGhvcj48L2F1dGhvcnM+PC9jb250cmlidXRvcnM+PGF1
dGgtYWRkcmVzcz5UaGUgSG93YXJkIEh1Z2hlcyBNZWRpY2FsIEluc3RpdHV0ZSwgQ2FtYnJpZGdl
LCBNYXNzYWNodXNldHRzLCBVU0EuPC9hdXRoLWFkZHJlc3M+PHRpdGxlcz48dGl0bGU+QSBmdW5j
dGlvbmFsbHkgY2hhcmFjdGVyaXplZCB0ZXN0IHNldCBvZiBodW1hbiBpbmR1Y2VkIHBsdXJpcG90
ZW50IHN0ZW0gY2VsbHM8L3RpdGxlPjxzZWNvbmRhcnktdGl0bGU+TmF0IEJpb3RlY2hub2w8L3Nl
Y29uZGFyeS10aXRsZT48YWx0LXRpdGxlPk5hdHVyZSBiaW90ZWNobm9sb2d5PC9hbHQtdGl0bGU+
PC90aXRsZXM+PHBlcmlvZGljYWw+PGZ1bGwtdGl0bGU+TmF0IEJpb3RlY2hub2w8L2Z1bGwtdGl0
bGU+PGFiYnItMT5OYXR1cmUgYmlvdGVjaG5vbG9neTwvYWJici0xPjwvcGVyaW9kaWNhbD48YWx0
LXBlcmlvZGljYWw+PGZ1bGwtdGl0bGU+TmF0IEJpb3RlY2hub2w8L2Z1bGwtdGl0bGU+PGFiYnIt
MT5OYXR1cmUgYmlvdGVjaG5vbG9neTwvYWJici0xPjwvYWx0LXBlcmlvZGljYWw+PHBhZ2VzPjI3
OS04NjwvcGFnZXM+PHZvbHVtZT4yOTwvdm9sdW1lPjxudW1iZXI+MzwvbnVtYmVyPjxrZXl3b3Jk
cz48a2V5d29yZD5DZWxsIEN1bHR1cmUgVGVjaG5pcXVlcy8qbWV0aG9kczwva2V5d29yZD48a2V5
d29yZD5DZWxsIERpZmZlcmVudGlhdGlvbjwva2V5d29yZD48a2V5d29yZD5DZWxscywgQ3VsdHVy
ZWQ8L2tleXdvcmQ+PGtleXdvcmQ+Rmlicm9ibGFzdHMvKmN5dG9sb2d5PC9rZXl3b3JkPjxrZXl3
b3JkPkh1bWFuczwva2V5d29yZD48a2V5d29yZD5QbHVyaXBvdGVudCBTdGVtIENlbGxzLypjeXRv
bG9neTwva2V5d29yZD48a2V5d29yZD5Ta2luLypjeXRvbG9neTwva2V5d29yZD48a2V5d29yZD5U
aXNzdWUgRW5naW5lZXJpbmcvKm1ldGhvZHM8L2tleXdvcmQ+PC9rZXl3b3Jkcz48ZGF0ZXM+PHll
YXI+MjAxMTwveWVhcj48cHViLWRhdGVzPjxkYXRlPk1hcjwvZGF0ZT48L3B1Yi1kYXRlcz48L2Rh
dGVzPjxpc2JuPjE1NDYtMTY5NiAoRWxlY3Ryb25pYykmI3hEOzEwODctMDE1NiAoTGlua2luZyk8
L2lzYm4+PGFjY2Vzc2lvbi1udW0+MjEyOTM0NjQ8L2FjY2Vzc2lvbi1udW0+PHVybHM+PHJlbGF0
ZWQtdXJscz48dXJsPmh0dHA6Ly93d3cubmNiaS5ubG0ubmloLmdvdi9wdWJtZWQvMjEyOTM0NjQ8
L3VybD48L3JlbGF0ZWQtdXJscz48L3VybHM+PGN1c3RvbTI+MzIyOTMwNzwvY3VzdG9tMj48ZWxl
Y3Ryb25pYy1yZXNvdXJjZS1udW0+MTAuMTAzOC9uYnQuMTc4MzwvZWxlY3Ryb25pYy1yZXNvdXJj
ZS1udW0+PC9yZWNvcmQ+PC9DaXRlPjwvRW5kTm90ZT5=
</w:fldData>
        </w:fldChar>
      </w:r>
      <w:r w:rsidR="00A3219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instrText xml:space="preserve"> ADDIN EN.CITE.DATA </w:instrText>
      </w:r>
      <w:r w:rsidR="00A3219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</w:r>
      <w:r w:rsidR="00A3219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end"/>
      </w:r>
      <w:r w:rsidR="00E14B3F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</w:r>
      <w:r w:rsidR="00E14B3F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separate"/>
      </w:r>
      <w:r w:rsidR="00A3219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</w:t>
      </w:r>
      <w:hyperlink w:anchor="_ENREF_25" w:tooltip="Boulting, 2011 #37" w:history="1">
        <w:r w:rsidR="00621228" w:rsidRPr="00C94315">
          <w:rPr>
            <w:rFonts w:ascii="Book Antiqua" w:hAnsi="Book Antiqua" w:cs="Times New Roman"/>
            <w:color w:val="000000" w:themeColor="text1"/>
            <w:kern w:val="0"/>
            <w:sz w:val="24"/>
            <w:szCs w:val="24"/>
            <w:vertAlign w:val="superscript"/>
          </w:rPr>
          <w:t>25</w:t>
        </w:r>
      </w:hyperlink>
      <w:r w:rsidR="00A3219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]</w:t>
      </w:r>
      <w:r w:rsidR="00E14B3F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end"/>
      </w:r>
      <w:r w:rsidR="00E14B3F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. </w:t>
      </w:r>
      <w:r w:rsidR="008F2385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hus</w:t>
      </w:r>
      <w:r w:rsidR="00465D06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</w:t>
      </w:r>
      <w:r w:rsidR="00E14B3F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8F2385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 </w:t>
      </w:r>
      <w:r w:rsidR="00E14B3F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“</w:t>
      </w:r>
      <w:proofErr w:type="spellStart"/>
      <w:r w:rsidR="00E14B3F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eratoScore</w:t>
      </w:r>
      <w:proofErr w:type="spellEnd"/>
      <w:r w:rsidR="00E14B3F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” was </w:t>
      </w:r>
      <w:proofErr w:type="gramStart"/>
      <w:r w:rsidR="00E14B3F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developed</w:t>
      </w:r>
      <w:proofErr w:type="gramEnd"/>
      <w:r w:rsidR="00E14B3F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begin">
          <w:fldData xml:space="preserve">PEVuZE5vdGU+PENpdGU+PEF1dGhvcj5BdmlvcjwvQXV0aG9yPjxZZWFyPjIwMTU8L1llYXI+PFJl
Y051bT4xOTwvUmVjTnVtPjxEaXNwbGF5VGV4dD48c3R5bGUgZmFjZT0ic3VwZXJzY3JpcHQiPlsy
Nl08L3N0eWxlPjwvRGlzcGxheVRleHQ+PHJlY29yZD48cmVjLW51bWJlcj4xOTwvcmVjLW51bWJl
cj48Zm9yZWlnbi1rZXlzPjxrZXkgYXBwPSJFTiIgZGItaWQ9IjllZnp4cmR3NWZ0ZHh5ZWF6ZDl4
YWRhYjlzd3NyMDJ0YTlzMiI+MTk8L2tleT48L2ZvcmVpZ24ta2V5cz48cmVmLXR5cGUgbmFtZT0i
Sm91cm5hbCBBcnRpY2xlIj4xNzwvcmVmLXR5cGU+PGNvbnRyaWJ1dG9ycz48YXV0aG9ycz48YXV0
aG9yPkF2aW9yLCBZLjwvYXV0aG9yPjxhdXRob3I+QmlhbmNvdHRpLCBKLiBDLjwvYXV0aG9yPjxh
dXRob3I+QmVudmVuaXN0eSwgTi48L2F1dGhvcj48L2F1dGhvcnM+PC9jb250cmlidXRvcnM+PGF1
dGgtYWRkcmVzcz5UaGUgQXpyaWVsaSBDZW50ZXIgZm9yIFN0ZW0gQ2VsbHMgYW5kIEdlbmV0aWMg
UmVzZWFyY2gsIERlcGFydG1lbnQgb2YgR2VuZXRpY3MsIFNpbGJlcm1hbiBJbnN0aXR1dGUgb2Yg
TGlmZSBTY2llbmNlcywgVGhlIEhlYnJldyBVbml2ZXJzaXR5LCBKZXJ1c2FsZW0gOTE5MDQsIElz
cmFlbC4mI3hEO1ppbGtoYSBOZXVyb2dlbmV0aWMgSW5zdGl0dXRlLCBLZWNrIFNjaG9vbCBvZiBN
ZWRpY2luZSwgVW5pdmVyc2l0eSBvZiBTb3V0aGVybiBDYWxpZm9ybmlhLCBMb3MgQW5nZWxlcywg
Q0EgOTAwODksIFVTQTsgRGVwYXJ0bWVudCBvZiBCaW9tZWRpY2FsIFNjaWVuY2VzIGFuZCBSZWdl
bmVyYXRpdmUgTWVkaWNpbmUgSW5zdGl0dXRlLCBDZWRhcnMtU2luYWkgTWVkaWNhbCBDZW50ZXIs
IExvcyBBbmdlbGVzLCBDQSA5MDA0OCwgVVNBLiYjeEQ7VGhlIEF6cmllbGkgQ2VudGVyIGZvciBT
dGVtIENlbGxzIGFuZCBHZW5ldGljIFJlc2VhcmNoLCBEZXBhcnRtZW50IG9mIEdlbmV0aWNzLCBT
aWxiZXJtYW4gSW5zdGl0dXRlIG9mIExpZmUgU2NpZW5jZXMsIFRoZSBIZWJyZXcgVW5pdmVyc2l0
eSwgSmVydXNhbGVtIDkxOTA0LCBJc3JhZWwuIEVsZWN0cm9uaWMgYWRkcmVzczogbmlzc2ltYkBj
Yy5odWppLmFjLmlsLjwvYXV0aC1hZGRyZXNzPjx0aXRsZXM+PHRpdGxlPlRlcmF0b1Njb3JlOiBB
c3Nlc3NpbmcgdGhlIERpZmZlcmVudGlhdGlvbiBQb3RlbnRpYWwgb2YgSHVtYW4gUGx1cmlwb3Rl
bnQgU3RlbSBDZWxscyBieSBRdWFudGl0YXRpdmUgRXhwcmVzc2lvbiBBbmFseXNpcyBvZiBUZXJh
dG9tYXM8L3RpdGxlPjxzZWNvbmRhcnktdGl0bGU+U3RlbSBDZWxsIFJlcG9ydHM8L3NlY29uZGFy
eS10aXRsZT48YWx0LXRpdGxlPlN0ZW0gY2VsbCByZXBvcnRzPC9hbHQtdGl0bGU+PC90aXRsZXM+
PHBlcmlvZGljYWw+PGZ1bGwtdGl0bGU+U3RlbSBDZWxsIFJlcG9ydHM8L2Z1bGwtdGl0bGU+PGFi
YnItMT5TdGVtIGNlbGwgcmVwb3J0czwvYWJici0xPjwvcGVyaW9kaWNhbD48YWx0LXBlcmlvZGlj
YWw+PGZ1bGwtdGl0bGU+U3RlbSBDZWxsIFJlcG9ydHM8L2Z1bGwtdGl0bGU+PGFiYnItMT5TdGVt
IGNlbGwgcmVwb3J0czwvYWJici0xPjwvYWx0LXBlcmlvZGljYWw+PHBhZ2VzPjk2Ny03NDwvcGFn
ZXM+PHZvbHVtZT40PC92b2x1bWU+PG51bWJlcj42PC9udW1iZXI+PGtleXdvcmRzPjxrZXl3b3Jk
PipBbGdvcml0aG1zPC9rZXl3b3JkPjxrZXl3b3JkPkNlbGwgRGlmZmVyZW50aWF0aW9uPC9rZXl3
b3JkPjxrZXl3b3JkPkNlbGwgTGluZWFnZTwva2V5d29yZD48a2V5d29yZD5DZWxscywgQ3VsdHVy
ZWQ8L2tleXdvcmQ+PGtleXdvcmQ+Q2hyb21vc29tZSBBYmVycmF0aW9uczwva2V5d29yZD48a2V5
d29yZD5EaXBsb2lkeTwva2V5d29yZD48a2V5d29yZD5IdW1hbnM8L2tleXdvcmQ+PGtleXdvcmQ+
SW50ZXJuZXQ8L2tleXdvcmQ+PGtleXdvcmQ+TmVvcGxhc21zL21ldGFib2xpc20vcGF0aG9sb2d5
PC9rZXl3b3JkPjxrZXl3b3JkPk9saWdvbnVjbGVvdGlkZSBBcnJheSBTZXF1ZW5jZSBBbmFseXNp
czwva2V5d29yZD48a2V5d29yZD5QbHVyaXBvdGVudCBTdGVtIENlbGxzL2N5dG9sb2d5LyptZXRh
Ym9saXNtPC9rZXl3b3JkPjxrZXl3b3JkPlRlcmF0b21hL2dlbmV0aWNzLyptZXRhYm9saXNtPC9r
ZXl3b3JkPjxrZXl3b3JkPlRyYW5zY3JpcHRvbWU8L2tleXdvcmQ+PGtleXdvcmQ+KlVzZXItQ29t
cHV0ZXIgSW50ZXJmYWNlPC9rZXl3b3JkPjwva2V5d29yZHM+PGRhdGVzPjx5ZWFyPjIwMTU8L3ll
YXI+PHB1Yi1kYXRlcz48ZGF0ZT5KdW4gOTwvZGF0ZT48L3B1Yi1kYXRlcz48L2RhdGVzPjxpc2Ju
PjIyMTMtNjcxMSAoRWxlY3Ryb25pYykmI3hEOzIyMTMtNjcxMSAoTGlua2luZyk8L2lzYm4+PGFj
Y2Vzc2lvbi1udW0+MjYwNzA2MTA8L2FjY2Vzc2lvbi1udW0+PHVybHM+PHJlbGF0ZWQtdXJscz48
dXJsPmh0dHA6Ly93d3cubmNiaS5ubG0ubmloLmdvdi9wdWJtZWQvMjYwNzA2MTA8L3VybD48L3Jl
bGF0ZWQtdXJscz48L3VybHM+PGN1c3RvbTI+NDQ3MTgyNDwvY3VzdG9tMj48ZWxlY3Ryb25pYy1y
ZXNvdXJjZS1udW0+MTAuMTAxNi9qLnN0ZW1jci4yMDE1LjA1LjAwNjwvZWxlY3Ryb25pYy1yZXNv
dXJjZS1udW0+PC9yZWNvcmQ+PC9DaXRlPjwvRW5kTm90ZT5=
</w:fldData>
        </w:fldChar>
      </w:r>
      <w:r w:rsidR="00A3219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instrText xml:space="preserve"> ADDIN EN.CITE </w:instrText>
      </w:r>
      <w:r w:rsidR="00A3219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begin">
          <w:fldData xml:space="preserve">PEVuZE5vdGU+PENpdGU+PEF1dGhvcj5BdmlvcjwvQXV0aG9yPjxZZWFyPjIwMTU8L1llYXI+PFJl
Y051bT4xOTwvUmVjTnVtPjxEaXNwbGF5VGV4dD48c3R5bGUgZmFjZT0ic3VwZXJzY3JpcHQiPlsy
Nl08L3N0eWxlPjwvRGlzcGxheVRleHQ+PHJlY29yZD48cmVjLW51bWJlcj4xOTwvcmVjLW51bWJl
cj48Zm9yZWlnbi1rZXlzPjxrZXkgYXBwPSJFTiIgZGItaWQ9IjllZnp4cmR3NWZ0ZHh5ZWF6ZDl4
YWRhYjlzd3NyMDJ0YTlzMiI+MTk8L2tleT48L2ZvcmVpZ24ta2V5cz48cmVmLXR5cGUgbmFtZT0i
Sm91cm5hbCBBcnRpY2xlIj4xNzwvcmVmLXR5cGU+PGNvbnRyaWJ1dG9ycz48YXV0aG9ycz48YXV0
aG9yPkF2aW9yLCBZLjwvYXV0aG9yPjxhdXRob3I+QmlhbmNvdHRpLCBKLiBDLjwvYXV0aG9yPjxh
dXRob3I+QmVudmVuaXN0eSwgTi48L2F1dGhvcj48L2F1dGhvcnM+PC9jb250cmlidXRvcnM+PGF1
dGgtYWRkcmVzcz5UaGUgQXpyaWVsaSBDZW50ZXIgZm9yIFN0ZW0gQ2VsbHMgYW5kIEdlbmV0aWMg
UmVzZWFyY2gsIERlcGFydG1lbnQgb2YgR2VuZXRpY3MsIFNpbGJlcm1hbiBJbnN0aXR1dGUgb2Yg
TGlmZSBTY2llbmNlcywgVGhlIEhlYnJldyBVbml2ZXJzaXR5LCBKZXJ1c2FsZW0gOTE5MDQsIElz
cmFlbC4mI3hEO1ppbGtoYSBOZXVyb2dlbmV0aWMgSW5zdGl0dXRlLCBLZWNrIFNjaG9vbCBvZiBN
ZWRpY2luZSwgVW5pdmVyc2l0eSBvZiBTb3V0aGVybiBDYWxpZm9ybmlhLCBMb3MgQW5nZWxlcywg
Q0EgOTAwODksIFVTQTsgRGVwYXJ0bWVudCBvZiBCaW9tZWRpY2FsIFNjaWVuY2VzIGFuZCBSZWdl
bmVyYXRpdmUgTWVkaWNpbmUgSW5zdGl0dXRlLCBDZWRhcnMtU2luYWkgTWVkaWNhbCBDZW50ZXIs
IExvcyBBbmdlbGVzLCBDQSA5MDA0OCwgVVNBLiYjeEQ7VGhlIEF6cmllbGkgQ2VudGVyIGZvciBT
dGVtIENlbGxzIGFuZCBHZW5ldGljIFJlc2VhcmNoLCBEZXBhcnRtZW50IG9mIEdlbmV0aWNzLCBT
aWxiZXJtYW4gSW5zdGl0dXRlIG9mIExpZmUgU2NpZW5jZXMsIFRoZSBIZWJyZXcgVW5pdmVyc2l0
eSwgSmVydXNhbGVtIDkxOTA0LCBJc3JhZWwuIEVsZWN0cm9uaWMgYWRkcmVzczogbmlzc2ltYkBj
Yy5odWppLmFjLmlsLjwvYXV0aC1hZGRyZXNzPjx0aXRsZXM+PHRpdGxlPlRlcmF0b1Njb3JlOiBB
c3Nlc3NpbmcgdGhlIERpZmZlcmVudGlhdGlvbiBQb3RlbnRpYWwgb2YgSHVtYW4gUGx1cmlwb3Rl
bnQgU3RlbSBDZWxscyBieSBRdWFudGl0YXRpdmUgRXhwcmVzc2lvbiBBbmFseXNpcyBvZiBUZXJh
dG9tYXM8L3RpdGxlPjxzZWNvbmRhcnktdGl0bGU+U3RlbSBDZWxsIFJlcG9ydHM8L3NlY29uZGFy
eS10aXRsZT48YWx0LXRpdGxlPlN0ZW0gY2VsbCByZXBvcnRzPC9hbHQtdGl0bGU+PC90aXRsZXM+
PHBlcmlvZGljYWw+PGZ1bGwtdGl0bGU+U3RlbSBDZWxsIFJlcG9ydHM8L2Z1bGwtdGl0bGU+PGFi
YnItMT5TdGVtIGNlbGwgcmVwb3J0czwvYWJici0xPjwvcGVyaW9kaWNhbD48YWx0LXBlcmlvZGlj
YWw+PGZ1bGwtdGl0bGU+U3RlbSBDZWxsIFJlcG9ydHM8L2Z1bGwtdGl0bGU+PGFiYnItMT5TdGVt
IGNlbGwgcmVwb3J0czwvYWJici0xPjwvYWx0LXBlcmlvZGljYWw+PHBhZ2VzPjk2Ny03NDwvcGFn
ZXM+PHZvbHVtZT40PC92b2x1bWU+PG51bWJlcj42PC9udW1iZXI+PGtleXdvcmRzPjxrZXl3b3Jk
PipBbGdvcml0aG1zPC9rZXl3b3JkPjxrZXl3b3JkPkNlbGwgRGlmZmVyZW50aWF0aW9uPC9rZXl3
b3JkPjxrZXl3b3JkPkNlbGwgTGluZWFnZTwva2V5d29yZD48a2V5d29yZD5DZWxscywgQ3VsdHVy
ZWQ8L2tleXdvcmQ+PGtleXdvcmQ+Q2hyb21vc29tZSBBYmVycmF0aW9uczwva2V5d29yZD48a2V5
d29yZD5EaXBsb2lkeTwva2V5d29yZD48a2V5d29yZD5IdW1hbnM8L2tleXdvcmQ+PGtleXdvcmQ+
SW50ZXJuZXQ8L2tleXdvcmQ+PGtleXdvcmQ+TmVvcGxhc21zL21ldGFib2xpc20vcGF0aG9sb2d5
PC9rZXl3b3JkPjxrZXl3b3JkPk9saWdvbnVjbGVvdGlkZSBBcnJheSBTZXF1ZW5jZSBBbmFseXNp
czwva2V5d29yZD48a2V5d29yZD5QbHVyaXBvdGVudCBTdGVtIENlbGxzL2N5dG9sb2d5LyptZXRh
Ym9saXNtPC9rZXl3b3JkPjxrZXl3b3JkPlRlcmF0b21hL2dlbmV0aWNzLyptZXRhYm9saXNtPC9r
ZXl3b3JkPjxrZXl3b3JkPlRyYW5zY3JpcHRvbWU8L2tleXdvcmQ+PGtleXdvcmQ+KlVzZXItQ29t
cHV0ZXIgSW50ZXJmYWNlPC9rZXl3b3JkPjwva2V5d29yZHM+PGRhdGVzPjx5ZWFyPjIwMTU8L3ll
YXI+PHB1Yi1kYXRlcz48ZGF0ZT5KdW4gOTwvZGF0ZT48L3B1Yi1kYXRlcz48L2RhdGVzPjxpc2Ju
PjIyMTMtNjcxMSAoRWxlY3Ryb25pYykmI3hEOzIyMTMtNjcxMSAoTGlua2luZyk8L2lzYm4+PGFj
Y2Vzc2lvbi1udW0+MjYwNzA2MTA8L2FjY2Vzc2lvbi1udW0+PHVybHM+PHJlbGF0ZWQtdXJscz48
dXJsPmh0dHA6Ly93d3cubmNiaS5ubG0ubmloLmdvdi9wdWJtZWQvMjYwNzA2MTA8L3VybD48L3Jl
bGF0ZWQtdXJscz48L3VybHM+PGN1c3RvbTI+NDQ3MTgyNDwvY3VzdG9tMj48ZWxlY3Ryb25pYy1y
ZXNvdXJjZS1udW0+MTAuMTAxNi9qLnN0ZW1jci4yMDE1LjA1LjAwNjwvZWxlY3Ryb25pYy1yZXNv
dXJjZS1udW0+PC9yZWNvcmQ+PC9DaXRlPjwvRW5kTm90ZT5=
</w:fldData>
        </w:fldChar>
      </w:r>
      <w:r w:rsidR="00A3219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instrText xml:space="preserve"> ADDIN EN.CITE.DATA </w:instrText>
      </w:r>
      <w:r w:rsidR="00A3219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</w:r>
      <w:r w:rsidR="00A3219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end"/>
      </w:r>
      <w:r w:rsidR="00E14B3F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</w:r>
      <w:r w:rsidR="00E14B3F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separate"/>
      </w:r>
      <w:r w:rsidR="00A3219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</w:t>
      </w:r>
      <w:hyperlink w:anchor="_ENREF_26" w:tooltip="Avior, 2015 #19" w:history="1">
        <w:r w:rsidR="00621228" w:rsidRPr="00C94315">
          <w:rPr>
            <w:rFonts w:ascii="Book Antiqua" w:hAnsi="Book Antiqua" w:cs="Times New Roman"/>
            <w:color w:val="000000" w:themeColor="text1"/>
            <w:kern w:val="0"/>
            <w:sz w:val="24"/>
            <w:szCs w:val="24"/>
            <w:vertAlign w:val="superscript"/>
          </w:rPr>
          <w:t>26</w:t>
        </w:r>
      </w:hyperlink>
      <w:r w:rsidR="00A3219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]</w:t>
      </w:r>
      <w:r w:rsidR="00E14B3F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end"/>
      </w:r>
      <w:r w:rsidR="00E14B3F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s a quantitative </w:t>
      </w:r>
      <w:r w:rsidR="000739BB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nd </w:t>
      </w:r>
      <w:r w:rsidR="00E14B3F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unified </w:t>
      </w:r>
      <w:r w:rsidR="000739BB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ssessment </w:t>
      </w:r>
      <w:r w:rsidR="008F2385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hat analyze</w:t>
      </w:r>
      <w:r w:rsidR="00F25A0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</w:t>
      </w:r>
      <w:r w:rsidR="000E4209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RNA sequencing data within heterogeneous </w:t>
      </w:r>
      <w:proofErr w:type="spellStart"/>
      <w:r w:rsidR="000E4209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hPSC</w:t>
      </w:r>
      <w:proofErr w:type="spellEnd"/>
      <w:r w:rsidR="000E4209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-derived </w:t>
      </w:r>
      <w:proofErr w:type="spellStart"/>
      <w:r w:rsidR="000E4209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eratomas</w:t>
      </w:r>
      <w:proofErr w:type="spellEnd"/>
      <w:r w:rsidR="000E4209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. </w:t>
      </w:r>
      <w:r w:rsidR="00246854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his score</w:t>
      </w:r>
      <w:r w:rsidR="000E4209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E14B3F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weigh</w:t>
      </w:r>
      <w:r w:rsidR="00662657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</w:t>
      </w:r>
      <w:r w:rsidR="00E14B3F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8F2385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differences in</w:t>
      </w:r>
      <w:r w:rsidR="00E14B3F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tissue-specific expression within a </w:t>
      </w:r>
      <w:proofErr w:type="spellStart"/>
      <w:r w:rsidR="00E14B3F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eratoma</w:t>
      </w:r>
      <w:proofErr w:type="spellEnd"/>
      <w:r w:rsidR="00E14B3F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nd provid</w:t>
      </w:r>
      <w:r w:rsidR="00662657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es</w:t>
      </w:r>
      <w:r w:rsidR="00E14B3F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n estimate of the ability of a</w:t>
      </w:r>
      <w:r w:rsidR="008F2385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n</w:t>
      </w:r>
      <w:r w:rsidR="00E14B3F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proofErr w:type="spellStart"/>
      <w:r w:rsidR="00E14B3F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hPSC</w:t>
      </w:r>
      <w:proofErr w:type="spellEnd"/>
      <w:r w:rsidR="00E14B3F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line to </w:t>
      </w:r>
      <w:proofErr w:type="gramStart"/>
      <w:r w:rsidR="00E14B3F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differentiate</w:t>
      </w:r>
      <w:proofErr w:type="gramEnd"/>
      <w:r w:rsidR="00E14B3F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begin">
          <w:fldData xml:space="preserve">PEVuZE5vdGU+PENpdGU+PEF1dGhvcj5BdmlvcjwvQXV0aG9yPjxZZWFyPjIwMTU8L1llYXI+PFJl
Y051bT4xOTwvUmVjTnVtPjxEaXNwbGF5VGV4dD48c3R5bGUgZmFjZT0ic3VwZXJzY3JpcHQiPlsy
MiwgMjMsIDI2XTwvc3R5bGU+PC9EaXNwbGF5VGV4dD48cmVjb3JkPjxyZWMtbnVtYmVyPjE5PC9y
ZWMtbnVtYmVyPjxmb3JlaWduLWtleXM+PGtleSBhcHA9IkVOIiBkYi1pZD0iOWVmenhyZHc1ZnRk
eHllYXpkOXhhZGFiOXN3c3IwMnRhOXMyIj4xOTwva2V5PjwvZm9yZWlnbi1rZXlzPjxyZWYtdHlw
ZSBuYW1lPSJKb3VybmFsIEFydGljbGUiPjE3PC9yZWYtdHlwZT48Y29udHJpYnV0b3JzPjxhdXRo
b3JzPjxhdXRob3I+QXZpb3IsIFkuPC9hdXRob3I+PGF1dGhvcj5CaWFuY290dGksIEouIEMuPC9h
dXRob3I+PGF1dGhvcj5CZW52ZW5pc3R5LCBOLjwvYXV0aG9yPjwvYXV0aG9ycz48L2NvbnRyaWJ1
dG9ycz48YXV0aC1hZGRyZXNzPlRoZSBBenJpZWxpIENlbnRlciBmb3IgU3RlbSBDZWxscyBhbmQg
R2VuZXRpYyBSZXNlYXJjaCwgRGVwYXJ0bWVudCBvZiBHZW5ldGljcywgU2lsYmVybWFuIEluc3Rp
dHV0ZSBvZiBMaWZlIFNjaWVuY2VzLCBUaGUgSGVicmV3IFVuaXZlcnNpdHksIEplcnVzYWxlbSA5
MTkwNCwgSXNyYWVsLiYjeEQ7Wmlsa2hhIE5ldXJvZ2VuZXRpYyBJbnN0aXR1dGUsIEtlY2sgU2No
b29sIG9mIE1lZGljaW5lLCBVbml2ZXJzaXR5IG9mIFNvdXRoZXJuIENhbGlmb3JuaWEsIExvcyBB
bmdlbGVzLCBDQSA5MDA4OSwgVVNBOyBEZXBhcnRtZW50IG9mIEJpb21lZGljYWwgU2NpZW5jZXMg
YW5kIFJlZ2VuZXJhdGl2ZSBNZWRpY2luZSBJbnN0aXR1dGUsIENlZGFycy1TaW5haSBNZWRpY2Fs
IENlbnRlciwgTG9zIEFuZ2VsZXMsIENBIDkwMDQ4LCBVU0EuJiN4RDtUaGUgQXpyaWVsaSBDZW50
ZXIgZm9yIFN0ZW0gQ2VsbHMgYW5kIEdlbmV0aWMgUmVzZWFyY2gsIERlcGFydG1lbnQgb2YgR2Vu
ZXRpY3MsIFNpbGJlcm1hbiBJbnN0aXR1dGUgb2YgTGlmZSBTY2llbmNlcywgVGhlIEhlYnJldyBV
bml2ZXJzaXR5LCBKZXJ1c2FsZW0gOTE5MDQsIElzcmFlbC4gRWxlY3Ryb25pYyBhZGRyZXNzOiBu
aXNzaW1iQGNjLmh1amkuYWMuaWwuPC9hdXRoLWFkZHJlc3M+PHRpdGxlcz48dGl0bGU+VGVyYXRv
U2NvcmU6IEFzc2Vzc2luZyB0aGUgRGlmZmVyZW50aWF0aW9uIFBvdGVudGlhbCBvZiBIdW1hbiBQ
bHVyaXBvdGVudCBTdGVtIENlbGxzIGJ5IFF1YW50aXRhdGl2ZSBFeHByZXNzaW9uIEFuYWx5c2lz
IG9mIFRlcmF0b21hczwvdGl0bGU+PHNlY29uZGFyeS10aXRsZT5TdGVtIENlbGwgUmVwb3J0czwv
c2Vjb25kYXJ5LXRpdGxlPjxhbHQtdGl0bGU+U3RlbSBjZWxsIHJlcG9ydHM8L2FsdC10aXRsZT48
L3RpdGxlcz48cGVyaW9kaWNhbD48ZnVsbC10aXRsZT5TdGVtIENlbGwgUmVwb3J0czwvZnVsbC10
aXRsZT48YWJici0xPlN0ZW0gY2VsbCByZXBvcnRzPC9hYmJyLTE+PC9wZXJpb2RpY2FsPjxhbHQt
cGVyaW9kaWNhbD48ZnVsbC10aXRsZT5TdGVtIENlbGwgUmVwb3J0czwvZnVsbC10aXRsZT48YWJi
ci0xPlN0ZW0gY2VsbCByZXBvcnRzPC9hYmJyLTE+PC9hbHQtcGVyaW9kaWNhbD48cGFnZXM+OTY3
LTc0PC9wYWdlcz48dm9sdW1lPjQ8L3ZvbHVtZT48bnVtYmVyPjY8L251bWJlcj48a2V5d29yZHM+
PGtleXdvcmQ+KkFsZ29yaXRobXM8L2tleXdvcmQ+PGtleXdvcmQ+Q2VsbCBEaWZmZXJlbnRpYXRp
b248L2tleXdvcmQ+PGtleXdvcmQ+Q2VsbCBMaW5lYWdlPC9rZXl3b3JkPjxrZXl3b3JkPkNlbGxz
LCBDdWx0dXJlZDwva2V5d29yZD48a2V5d29yZD5DaHJvbW9zb21lIEFiZXJyYXRpb25zPC9rZXl3
b3JkPjxrZXl3b3JkPkRpcGxvaWR5PC9rZXl3b3JkPjxrZXl3b3JkPkh1bWFuczwva2V5d29yZD48
a2V5d29yZD5JbnRlcm5ldDwva2V5d29yZD48a2V5d29yZD5OZW9wbGFzbXMvbWV0YWJvbGlzbS9w
YXRob2xvZ3k8L2tleXdvcmQ+PGtleXdvcmQ+T2xpZ29udWNsZW90aWRlIEFycmF5IFNlcXVlbmNl
IEFuYWx5c2lzPC9rZXl3b3JkPjxrZXl3b3JkPlBsdXJpcG90ZW50IFN0ZW0gQ2VsbHMvY3l0b2xv
Z3kvKm1ldGFib2xpc208L2tleXdvcmQ+PGtleXdvcmQ+VGVyYXRvbWEvZ2VuZXRpY3MvKm1ldGFi
b2xpc208L2tleXdvcmQ+PGtleXdvcmQ+VHJhbnNjcmlwdG9tZTwva2V5d29yZD48a2V5d29yZD4q
VXNlci1Db21wdXRlciBJbnRlcmZhY2U8L2tleXdvcmQ+PC9rZXl3b3Jkcz48ZGF0ZXM+PHllYXI+
MjAxNTwveWVhcj48cHViLWRhdGVzPjxkYXRlPkp1biA5PC9kYXRlPjwvcHViLWRhdGVzPjwvZGF0
ZXM+PGlzYm4+MjIxMy02NzExIChFbGVjdHJvbmljKSYjeEQ7MjIxMy02NzExIChMaW5raW5nKTwv
aXNibj48YWNjZXNzaW9uLW51bT4yNjA3MDYxMDwvYWNjZXNzaW9uLW51bT48dXJscz48cmVsYXRl
ZC11cmxzPjx1cmw+aHR0cDovL3d3dy5uY2JpLm5sbS5uaWguZ292L3B1Ym1lZC8yNjA3MDYxMDwv
dXJsPjwvcmVsYXRlZC11cmxzPjwvdXJscz48Y3VzdG9tMj40NDcxODI0PC9jdXN0b20yPjxlbGVj
dHJvbmljLXJlc291cmNlLW51bT4xMC4xMDE2L2ouc3RlbWNyLjIwMTUuMDUuMDA2PC9lbGVjdHJv
bmljLXJlc291cmNlLW51bT48L3JlY29yZD48L0NpdGU+PENpdGU+PEF1dGhvcj5Cb3VtYTwvQXV0
aG9yPjxZZWFyPjIwMTc8L1llYXI+PFJlY051bT4yMDwvUmVjTnVtPjxyZWNvcmQ+PHJlYy1udW1i
ZXI+MjA8L3JlYy1udW1iZXI+PGZvcmVpZ24ta2V5cz48a2V5IGFwcD0iRU4iIGRiLWlkPSI5ZWZ6
eHJkdzVmdGR4eWVhemQ5eGFkYWI5c3dzcjAydGE5czIiPjIwPC9rZXk+PC9mb3JlaWduLWtleXM+
PHJlZi10eXBlIG5hbWU9IkpvdXJuYWwgQXJ0aWNsZSI+MTc8L3JlZi10eXBlPjxjb250cmlidXRv
cnM+PGF1dGhvcnM+PGF1dGhvcj5Cb3VtYSwgTS4gSi48L2F1dGhvcj48YXV0aG9yPnZhbiBJdGVy
c29uLCBNLjwvYXV0aG9yPjxhdXRob3I+SmFuc3NlbiwgQi48L2F1dGhvcj48YXV0aG9yPk11bW1l
cnksIEMuIEwuPC9hdXRob3I+PGF1dGhvcj5TYWx2YXRvcmksIEQuIEMuIEYuPC9hdXRob3I+PGF1
dGhvcj5GcmV1bmQsIEMuPC9hdXRob3I+PC9hdXRob3JzPjwvY29udHJpYnV0b3JzPjxhdXRoLWFk
ZHJlc3M+RGVwYXJ0bWVudCBvZiBBbmF0b215ICZhbXA7IEVtYnJ5b2xvZ3ksIExlaWRlbiBVbml2
ZXJzaXR5IE1lZGljYWwgQ2VudGVyLCBFaW50aG92ZW53ZWcgMjAsIDIzMzMgWkMgTGVpZGVuLCB0
aGUgTmV0aGVybGFuZHMuJiN4RDtEZXBhcnRtZW50IG9mIE1vbGVjdWxhciBFcGlkZW1pb2xvZ3ks
IExlaWRlbiBVbml2ZXJzaXR5IE1lZGljYWwgQ2VudGVyLCBFaW50aG92ZW53ZWcgMjAsIDIzMzMg
WkMgTGVpZGVuLCB0aGUgTmV0aGVybGFuZHMuJiN4RDtHZW5vbWVTY2FuIEIuVi4sIFBsZXNtYW5s
YWFuIDFELCAyMzMzIEJaIExlaWRlbiwgdGhlIE5ldGhlcmxhbmRzLiYjeEQ7Q2VudHJhbCBMYWJv
cmF0b3J5IEFuaW1hbCBGYWNpbGl0eSwgTGVpZGVuIFVuaXZlcnNpdHkgTWVkaWNhbCBDZW50ZXIs
IEVpbnRob3ZlbndlZyAyMCwgMjMzMyBaQyBMZWlkZW4sIHRoZSBOZXRoZXJsYW5kcy4gRWxlY3Ry
b25pYyBhZGRyZXNzOiBkLmMuZi5zYWx2YXRvcmlAbHVtYy5ubC4mI3hEO0RlcGFydG1lbnQgb2Yg
QW5hdG9teSAmYW1wOyBFbWJyeW9sb2d5LCBMZWlkZW4gVW5pdmVyc2l0eSBNZWRpY2FsIENlbnRl
ciwgRWludGhvdmVud2VnIDIwLCAyMzMzIFpDIExlaWRlbiwgdGhlIE5ldGhlcmxhbmRzLiBFbGVj
dHJvbmljIGFkZHJlc3M6IGMubS5hLmguZnJldW5kQGx1bWMubmwuPC9hdXRoLWFkZHJlc3M+PHRp
dGxlcz48dGl0bGU+RGlmZmVyZW50aWF0aW9uLURlZmVjdGl2ZSBIdW1hbiBJbmR1Y2VkIFBsdXJp
cG90ZW50IFN0ZW0gQ2VsbHMgUmV2ZWFsIFN0cmVuZ3RocyBhbmQgTGltaXRhdGlvbnMgb2YgdGhl
IFRlcmF0b21hIEFzc2F5IGFuZCBJbiBWaXRybyBQbHVyaXBvdGVuY3kgQXNzYXlzPC90aXRsZT48
c2Vjb25kYXJ5LXRpdGxlPlN0ZW0gQ2VsbCBSZXBvcnRzPC9zZWNvbmRhcnktdGl0bGU+PGFsdC10
aXRsZT5TdGVtIGNlbGwgcmVwb3J0czwvYWx0LXRpdGxlPjwvdGl0bGVzPjxwZXJpb2RpY2FsPjxm
dWxsLXRpdGxlPlN0ZW0gQ2VsbCBSZXBvcnRzPC9mdWxsLXRpdGxlPjxhYmJyLTE+U3RlbSBjZWxs
IHJlcG9ydHM8L2FiYnItMT48L3BlcmlvZGljYWw+PGFsdC1wZXJpb2RpY2FsPjxmdWxsLXRpdGxl
PlN0ZW0gQ2VsbCBSZXBvcnRzPC9mdWxsLXRpdGxlPjxhYmJyLTE+U3RlbSBjZWxsIHJlcG9ydHM8
L2FiYnItMT48L2FsdC1wZXJpb2RpY2FsPjxwYWdlcz4xMzQwLTEzNTM8L3BhZ2VzPjx2b2x1bWU+
ODwvdm9sdW1lPjxudW1iZXI+NTwvbnVtYmVyPjxrZXl3b3Jkcz48a2V5d29yZD5BbmltYWxzPC9r
ZXl3b3JkPjxrZXl3b3JkPkNhcmNpbm9nZW5pY2l0eSBUZXN0cy9hZHZlcnNlIGVmZmVjdHMvbWV0
aG9kcy8qc3RhbmRhcmRzPC9rZXl3b3JkPjxrZXl3b3JkPipDZWxsIERpZmZlcmVudGlhdGlvbjwv
a2V5d29yZD48a2V5d29yZD5DZWxsIExpbmU8L2tleXdvcmQ+PGtleXdvcmQ+SHVtYW5zPC9rZXl3
b3JkPjxrZXl3b3JkPkluZHVjZWQgUGx1cmlwb3RlbnQgU3RlbSBDZWxscy8qY3l0b2xvZ3k8L2tl
eXdvcmQ+PGtleXdvcmQ+TWFsZTwva2V5d29yZD48a2V5d29yZD5NaWNlPC9rZXl3b3JkPjxrZXl3
b3JkPk1pY2UsIEluYnJlZCBOT0Q8L2tleXdvcmQ+PGtleXdvcmQ+TWljZSwgU0NJRDwva2V5d29y
ZD48a2V5d29yZD5UZXJhdG9tYS8qcGF0aG9sb2d5PC9rZXl3b3JkPjxrZXl3b3JkPlhlbm9ncmFm
dCBNb2RlbCBBbnRpdHVtb3IgQXNzYXlzL21ldGhvZHMvKnN0YW5kYXJkczwva2V5d29yZD48L2tl
eXdvcmRzPjxkYXRlcz48eWVhcj4yMDE3PC95ZWFyPjxwdWItZGF0ZXM+PGRhdGU+TWF5IDk8L2Rh
dGU+PC9wdWItZGF0ZXM+PC9kYXRlcz48aXNibj4yMjEzLTY3MTEgKEVsZWN0cm9uaWMpJiN4RDsy
MjEzLTY3MTEgKExpbmtpbmcpPC9pc2JuPjxhY2Nlc3Npb24tbnVtPjI4NDk0OTQwPC9hY2Nlc3Np
b24tbnVtPjx1cmxzPjxyZWxhdGVkLXVybHM+PHVybD5odHRwOi8vd3d3Lm5jYmkubmxtLm5paC5n
b3YvcHVibWVkLzI4NDk0OTQwPC91cmw+PC9yZWxhdGVkLXVybHM+PC91cmxzPjxjdXN0b20yPjU0
MjU2MjE8L2N1c3RvbTI+PGVsZWN0cm9uaWMtcmVzb3VyY2UtbnVtPjEwLjEwMTYvai5zdGVtY3Iu
MjAxNy4wMy4wMDk8L2VsZWN0cm9uaWMtcmVzb3VyY2UtbnVtPjwvcmVjb3JkPjwvQ2l0ZT48Q2l0
ZT48QXV0aG9yPkludGVybmF0aW9uYWwgU3RlbSBDZWxsPC9BdXRob3I+PFllYXI+MjAxODwvWWVh
cj48UmVjTnVtPjE4PC9SZWNOdW0+PHJlY29yZD48cmVjLW51bWJlcj4xODwvcmVjLW51bWJlcj48
Zm9yZWlnbi1rZXlzPjxrZXkgYXBwPSJFTiIgZGItaWQ9IjllZnp4cmR3NWZ0ZHh5ZWF6ZDl4YWRh
Yjlzd3NyMDJ0YTlzMiI+MTg8L2tleT48L2ZvcmVpZ24ta2V5cz48cmVmLXR5cGUgbmFtZT0iSm91
cm5hbCBBcnRpY2xlIj4xNzwvcmVmLXR5cGU+PGNvbnRyaWJ1dG9ycz48YXV0aG9ycz48YXV0aG9y
PkludGVybmF0aW9uYWwgU3RlbSBDZWxsLCBJbml0aWF0aXZlPC9hdXRob3I+PC9hdXRob3JzPjwv
Y29udHJpYnV0b3JzPjx0aXRsZXM+PHRpdGxlPkFzc2Vzc21lbnQgb2YgZXN0YWJsaXNoZWQgdGVj
aG5pcXVlcyB0byBkZXRlcm1pbmUgZGV2ZWxvcG1lbnRhbCBhbmQgbWFsaWduYW50IHBvdGVudGlh
bCBvZiBodW1hbiBwbHVyaXBvdGVudCBzdGVtIGNlbGxzPC90aXRsZT48c2Vjb25kYXJ5LXRpdGxl
Pk5hdCBDb21tdW48L3NlY29uZGFyeS10aXRsZT48YWx0LXRpdGxlPk5hdHVyZSBjb21tdW5pY2F0
aW9uczwvYWx0LXRpdGxlPjwvdGl0bGVzPjxwZXJpb2RpY2FsPjxmdWxsLXRpdGxlPk5hdCBDb21t
dW48L2Z1bGwtdGl0bGU+PGFiYnItMT5OYXR1cmUgY29tbXVuaWNhdGlvbnM8L2FiYnItMT48L3Bl
cmlvZGljYWw+PGFsdC1wZXJpb2RpY2FsPjxmdWxsLXRpdGxlPk5hdCBDb21tdW48L2Z1bGwtdGl0
bGU+PGFiYnItMT5OYXR1cmUgY29tbXVuaWNhdGlvbnM8L2FiYnItMT48L2FsdC1wZXJpb2RpY2Fs
PjxwYWdlcz4xOTI1PC9wYWdlcz48dm9sdW1lPjk8L3ZvbHVtZT48bnVtYmVyPjE8L251bWJlcj48
a2V5d29yZHM+PGtleXdvcmQ+QW5pbWFsczwva2V5d29yZD48a2V5d29yZD5DZWxsIEN1bHR1cmUg
VGVjaG5pcXVlcy8qbWV0aG9kczwva2V5d29yZD48a2V5d29yZD4qQ2VsbCBEaWZmZXJlbnRpYXRp
b248L2tleXdvcmQ+PGtleXdvcmQ+Q2VsbCBMaW5lPC9rZXl3b3JkPjxrZXl3b3JkPkNvbXB1dGF0
aW9uYWwgQmlvbG9neS8qbWV0aG9kczwva2V5d29yZD48a2V5d29yZD5FbWJyeW9pZCBCb2RpZXMv
bWV0YWJvbGlzbTwva2V5d29yZD48a2V5d29yZD5FbmRvZGVybS9tZXRhYm9saXNtPC9rZXl3b3Jk
PjxrZXl3b3JkPkdlbmUgRXhwcmVzc2lvbjwva2V5d29yZD48a2V5d29yZD5IaXN0b2xvZ2ljYWwg
VGVjaG5pcXVlcy8qbWV0aG9kczwva2V5d29yZD48a2V5d29yZD5IdW1hbnM8L2tleXdvcmQ+PGtl
eXdvcmQ+TWljZTwva2V5d29yZD48a2V5d29yZD5QbHVyaXBvdGVudCBTdGVtIENlbGxzLypjeXRv
bG9neS9tZXRhYm9saXNtPC9rZXl3b3JkPjxrZXl3b3JkPlRlcmF0b21hL2VtYnJ5b2xvZ3kvZ2Vu
ZXRpY3MvbWV0YWJvbGlzbS8qcGh5c2lvcGF0aG9sb2d5PC9rZXl3b3JkPjwva2V5d29yZHM+PGRh
dGVzPjx5ZWFyPjIwMTg8L3llYXI+PHB1Yi1kYXRlcz48ZGF0ZT5NYXkgMTU8L2RhdGU+PC9wdWIt
ZGF0ZXM+PC9kYXRlcz48aXNibj4yMDQxLTE3MjMgKEVsZWN0cm9uaWMpJiN4RDsyMDQxLTE3MjMg
KExpbmtpbmcpPC9pc2JuPjxhY2Nlc3Npb24tbnVtPjI5NzY1MDE3PC9hY2Nlc3Npb24tbnVtPjx1
cmxzPjxyZWxhdGVkLXVybHM+PHVybD5odHRwOi8vd3d3Lm5jYmkubmxtLm5paC5nb3YvcHVibWVk
LzI5NzY1MDE3PC91cmw+PC9yZWxhdGVkLXVybHM+PC91cmxzPjxjdXN0b20yPjU5NTQwNTU8L2N1
c3RvbTI+PGVsZWN0cm9uaWMtcmVzb3VyY2UtbnVtPjEwLjEwMzgvczQxNDY3LTAxOC0wNDAxMS0z
PC9lbGVjdHJvbmljLXJlc291cmNlLW51bT48L3JlY29yZD48L0NpdGU+PC9FbmROb3RlPn==
</w:fldData>
        </w:fldChar>
      </w:r>
      <w:r w:rsidR="0062122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instrText xml:space="preserve"> ADDIN EN.CITE </w:instrText>
      </w:r>
      <w:r w:rsidR="0062122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begin">
          <w:fldData xml:space="preserve">PEVuZE5vdGU+PENpdGU+PEF1dGhvcj5BdmlvcjwvQXV0aG9yPjxZZWFyPjIwMTU8L1llYXI+PFJl
Y051bT4xOTwvUmVjTnVtPjxEaXNwbGF5VGV4dD48c3R5bGUgZmFjZT0ic3VwZXJzY3JpcHQiPlsy
MiwgMjMsIDI2XTwvc3R5bGU+PC9EaXNwbGF5VGV4dD48cmVjb3JkPjxyZWMtbnVtYmVyPjE5PC9y
ZWMtbnVtYmVyPjxmb3JlaWduLWtleXM+PGtleSBhcHA9IkVOIiBkYi1pZD0iOWVmenhyZHc1ZnRk
eHllYXpkOXhhZGFiOXN3c3IwMnRhOXMyIj4xOTwva2V5PjwvZm9yZWlnbi1rZXlzPjxyZWYtdHlw
ZSBuYW1lPSJKb3VybmFsIEFydGljbGUiPjE3PC9yZWYtdHlwZT48Y29udHJpYnV0b3JzPjxhdXRo
b3JzPjxhdXRob3I+QXZpb3IsIFkuPC9hdXRob3I+PGF1dGhvcj5CaWFuY290dGksIEouIEMuPC9h
dXRob3I+PGF1dGhvcj5CZW52ZW5pc3R5LCBOLjwvYXV0aG9yPjwvYXV0aG9ycz48L2NvbnRyaWJ1
dG9ycz48YXV0aC1hZGRyZXNzPlRoZSBBenJpZWxpIENlbnRlciBmb3IgU3RlbSBDZWxscyBhbmQg
R2VuZXRpYyBSZXNlYXJjaCwgRGVwYXJ0bWVudCBvZiBHZW5ldGljcywgU2lsYmVybWFuIEluc3Rp
dHV0ZSBvZiBMaWZlIFNjaWVuY2VzLCBUaGUgSGVicmV3IFVuaXZlcnNpdHksIEplcnVzYWxlbSA5
MTkwNCwgSXNyYWVsLiYjeEQ7Wmlsa2hhIE5ldXJvZ2VuZXRpYyBJbnN0aXR1dGUsIEtlY2sgU2No
b29sIG9mIE1lZGljaW5lLCBVbml2ZXJzaXR5IG9mIFNvdXRoZXJuIENhbGlmb3JuaWEsIExvcyBB
bmdlbGVzLCBDQSA5MDA4OSwgVVNBOyBEZXBhcnRtZW50IG9mIEJpb21lZGljYWwgU2NpZW5jZXMg
YW5kIFJlZ2VuZXJhdGl2ZSBNZWRpY2luZSBJbnN0aXR1dGUsIENlZGFycy1TaW5haSBNZWRpY2Fs
IENlbnRlciwgTG9zIEFuZ2VsZXMsIENBIDkwMDQ4LCBVU0EuJiN4RDtUaGUgQXpyaWVsaSBDZW50
ZXIgZm9yIFN0ZW0gQ2VsbHMgYW5kIEdlbmV0aWMgUmVzZWFyY2gsIERlcGFydG1lbnQgb2YgR2Vu
ZXRpY3MsIFNpbGJlcm1hbiBJbnN0aXR1dGUgb2YgTGlmZSBTY2llbmNlcywgVGhlIEhlYnJldyBV
bml2ZXJzaXR5LCBKZXJ1c2FsZW0gOTE5MDQsIElzcmFlbC4gRWxlY3Ryb25pYyBhZGRyZXNzOiBu
aXNzaW1iQGNjLmh1amkuYWMuaWwuPC9hdXRoLWFkZHJlc3M+PHRpdGxlcz48dGl0bGU+VGVyYXRv
U2NvcmU6IEFzc2Vzc2luZyB0aGUgRGlmZmVyZW50aWF0aW9uIFBvdGVudGlhbCBvZiBIdW1hbiBQ
bHVyaXBvdGVudCBTdGVtIENlbGxzIGJ5IFF1YW50aXRhdGl2ZSBFeHByZXNzaW9uIEFuYWx5c2lz
IG9mIFRlcmF0b21hczwvdGl0bGU+PHNlY29uZGFyeS10aXRsZT5TdGVtIENlbGwgUmVwb3J0czwv
c2Vjb25kYXJ5LXRpdGxlPjxhbHQtdGl0bGU+U3RlbSBjZWxsIHJlcG9ydHM8L2FsdC10aXRsZT48
L3RpdGxlcz48cGVyaW9kaWNhbD48ZnVsbC10aXRsZT5TdGVtIENlbGwgUmVwb3J0czwvZnVsbC10
aXRsZT48YWJici0xPlN0ZW0gY2VsbCByZXBvcnRzPC9hYmJyLTE+PC9wZXJpb2RpY2FsPjxhbHQt
cGVyaW9kaWNhbD48ZnVsbC10aXRsZT5TdGVtIENlbGwgUmVwb3J0czwvZnVsbC10aXRsZT48YWJi
ci0xPlN0ZW0gY2VsbCByZXBvcnRzPC9hYmJyLTE+PC9hbHQtcGVyaW9kaWNhbD48cGFnZXM+OTY3
LTc0PC9wYWdlcz48dm9sdW1lPjQ8L3ZvbHVtZT48bnVtYmVyPjY8L251bWJlcj48a2V5d29yZHM+
PGtleXdvcmQ+KkFsZ29yaXRobXM8L2tleXdvcmQ+PGtleXdvcmQ+Q2VsbCBEaWZmZXJlbnRpYXRp
b248L2tleXdvcmQ+PGtleXdvcmQ+Q2VsbCBMaW5lYWdlPC9rZXl3b3JkPjxrZXl3b3JkPkNlbGxz
LCBDdWx0dXJlZDwva2V5d29yZD48a2V5d29yZD5DaHJvbW9zb21lIEFiZXJyYXRpb25zPC9rZXl3
b3JkPjxrZXl3b3JkPkRpcGxvaWR5PC9rZXl3b3JkPjxrZXl3b3JkPkh1bWFuczwva2V5d29yZD48
a2V5d29yZD5JbnRlcm5ldDwva2V5d29yZD48a2V5d29yZD5OZW9wbGFzbXMvbWV0YWJvbGlzbS9w
YXRob2xvZ3k8L2tleXdvcmQ+PGtleXdvcmQ+T2xpZ29udWNsZW90aWRlIEFycmF5IFNlcXVlbmNl
IEFuYWx5c2lzPC9rZXl3b3JkPjxrZXl3b3JkPlBsdXJpcG90ZW50IFN0ZW0gQ2VsbHMvY3l0b2xv
Z3kvKm1ldGFib2xpc208L2tleXdvcmQ+PGtleXdvcmQ+VGVyYXRvbWEvZ2VuZXRpY3MvKm1ldGFi
b2xpc208L2tleXdvcmQ+PGtleXdvcmQ+VHJhbnNjcmlwdG9tZTwva2V5d29yZD48a2V5d29yZD4q
VXNlci1Db21wdXRlciBJbnRlcmZhY2U8L2tleXdvcmQ+PC9rZXl3b3Jkcz48ZGF0ZXM+PHllYXI+
MjAxNTwveWVhcj48cHViLWRhdGVzPjxkYXRlPkp1biA5PC9kYXRlPjwvcHViLWRhdGVzPjwvZGF0
ZXM+PGlzYm4+MjIxMy02NzExIChFbGVjdHJvbmljKSYjeEQ7MjIxMy02NzExIChMaW5raW5nKTwv
aXNibj48YWNjZXNzaW9uLW51bT4yNjA3MDYxMDwvYWNjZXNzaW9uLW51bT48dXJscz48cmVsYXRl
ZC11cmxzPjx1cmw+aHR0cDovL3d3dy5uY2JpLm5sbS5uaWguZ292L3B1Ym1lZC8yNjA3MDYxMDwv
dXJsPjwvcmVsYXRlZC11cmxzPjwvdXJscz48Y3VzdG9tMj40NDcxODI0PC9jdXN0b20yPjxlbGVj
dHJvbmljLXJlc291cmNlLW51bT4xMC4xMDE2L2ouc3RlbWNyLjIwMTUuMDUuMDA2PC9lbGVjdHJv
bmljLXJlc291cmNlLW51bT48L3JlY29yZD48L0NpdGU+PENpdGU+PEF1dGhvcj5Cb3VtYTwvQXV0
aG9yPjxZZWFyPjIwMTc8L1llYXI+PFJlY051bT4yMDwvUmVjTnVtPjxyZWNvcmQ+PHJlYy1udW1i
ZXI+MjA8L3JlYy1udW1iZXI+PGZvcmVpZ24ta2V5cz48a2V5IGFwcD0iRU4iIGRiLWlkPSI5ZWZ6
eHJkdzVmdGR4eWVhemQ5eGFkYWI5c3dzcjAydGE5czIiPjIwPC9rZXk+PC9mb3JlaWduLWtleXM+
PHJlZi10eXBlIG5hbWU9IkpvdXJuYWwgQXJ0aWNsZSI+MTc8L3JlZi10eXBlPjxjb250cmlidXRv
cnM+PGF1dGhvcnM+PGF1dGhvcj5Cb3VtYSwgTS4gSi48L2F1dGhvcj48YXV0aG9yPnZhbiBJdGVy
c29uLCBNLjwvYXV0aG9yPjxhdXRob3I+SmFuc3NlbiwgQi48L2F1dGhvcj48YXV0aG9yPk11bW1l
cnksIEMuIEwuPC9hdXRob3I+PGF1dGhvcj5TYWx2YXRvcmksIEQuIEMuIEYuPC9hdXRob3I+PGF1
dGhvcj5GcmV1bmQsIEMuPC9hdXRob3I+PC9hdXRob3JzPjwvY29udHJpYnV0b3JzPjxhdXRoLWFk
ZHJlc3M+RGVwYXJ0bWVudCBvZiBBbmF0b215ICZhbXA7IEVtYnJ5b2xvZ3ksIExlaWRlbiBVbml2
ZXJzaXR5IE1lZGljYWwgQ2VudGVyLCBFaW50aG92ZW53ZWcgMjAsIDIzMzMgWkMgTGVpZGVuLCB0
aGUgTmV0aGVybGFuZHMuJiN4RDtEZXBhcnRtZW50IG9mIE1vbGVjdWxhciBFcGlkZW1pb2xvZ3ks
IExlaWRlbiBVbml2ZXJzaXR5IE1lZGljYWwgQ2VudGVyLCBFaW50aG92ZW53ZWcgMjAsIDIzMzMg
WkMgTGVpZGVuLCB0aGUgTmV0aGVybGFuZHMuJiN4RDtHZW5vbWVTY2FuIEIuVi4sIFBsZXNtYW5s
YWFuIDFELCAyMzMzIEJaIExlaWRlbiwgdGhlIE5ldGhlcmxhbmRzLiYjeEQ7Q2VudHJhbCBMYWJv
cmF0b3J5IEFuaW1hbCBGYWNpbGl0eSwgTGVpZGVuIFVuaXZlcnNpdHkgTWVkaWNhbCBDZW50ZXIs
IEVpbnRob3ZlbndlZyAyMCwgMjMzMyBaQyBMZWlkZW4sIHRoZSBOZXRoZXJsYW5kcy4gRWxlY3Ry
b25pYyBhZGRyZXNzOiBkLmMuZi5zYWx2YXRvcmlAbHVtYy5ubC4mI3hEO0RlcGFydG1lbnQgb2Yg
QW5hdG9teSAmYW1wOyBFbWJyeW9sb2d5LCBMZWlkZW4gVW5pdmVyc2l0eSBNZWRpY2FsIENlbnRl
ciwgRWludGhvdmVud2VnIDIwLCAyMzMzIFpDIExlaWRlbiwgdGhlIE5ldGhlcmxhbmRzLiBFbGVj
dHJvbmljIGFkZHJlc3M6IGMubS5hLmguZnJldW5kQGx1bWMubmwuPC9hdXRoLWFkZHJlc3M+PHRp
dGxlcz48dGl0bGU+RGlmZmVyZW50aWF0aW9uLURlZmVjdGl2ZSBIdW1hbiBJbmR1Y2VkIFBsdXJp
cG90ZW50IFN0ZW0gQ2VsbHMgUmV2ZWFsIFN0cmVuZ3RocyBhbmQgTGltaXRhdGlvbnMgb2YgdGhl
IFRlcmF0b21hIEFzc2F5IGFuZCBJbiBWaXRybyBQbHVyaXBvdGVuY3kgQXNzYXlzPC90aXRsZT48
c2Vjb25kYXJ5LXRpdGxlPlN0ZW0gQ2VsbCBSZXBvcnRzPC9zZWNvbmRhcnktdGl0bGU+PGFsdC10
aXRsZT5TdGVtIGNlbGwgcmVwb3J0czwvYWx0LXRpdGxlPjwvdGl0bGVzPjxwZXJpb2RpY2FsPjxm
dWxsLXRpdGxlPlN0ZW0gQ2VsbCBSZXBvcnRzPC9mdWxsLXRpdGxlPjxhYmJyLTE+U3RlbSBjZWxs
IHJlcG9ydHM8L2FiYnItMT48L3BlcmlvZGljYWw+PGFsdC1wZXJpb2RpY2FsPjxmdWxsLXRpdGxl
PlN0ZW0gQ2VsbCBSZXBvcnRzPC9mdWxsLXRpdGxlPjxhYmJyLTE+U3RlbSBjZWxsIHJlcG9ydHM8
L2FiYnItMT48L2FsdC1wZXJpb2RpY2FsPjxwYWdlcz4xMzQwLTEzNTM8L3BhZ2VzPjx2b2x1bWU+
ODwvdm9sdW1lPjxudW1iZXI+NTwvbnVtYmVyPjxrZXl3b3Jkcz48a2V5d29yZD5BbmltYWxzPC9r
ZXl3b3JkPjxrZXl3b3JkPkNhcmNpbm9nZW5pY2l0eSBUZXN0cy9hZHZlcnNlIGVmZmVjdHMvbWV0
aG9kcy8qc3RhbmRhcmRzPC9rZXl3b3JkPjxrZXl3b3JkPipDZWxsIERpZmZlcmVudGlhdGlvbjwv
a2V5d29yZD48a2V5d29yZD5DZWxsIExpbmU8L2tleXdvcmQ+PGtleXdvcmQ+SHVtYW5zPC9rZXl3
b3JkPjxrZXl3b3JkPkluZHVjZWQgUGx1cmlwb3RlbnQgU3RlbSBDZWxscy8qY3l0b2xvZ3k8L2tl
eXdvcmQ+PGtleXdvcmQ+TWFsZTwva2V5d29yZD48a2V5d29yZD5NaWNlPC9rZXl3b3JkPjxrZXl3
b3JkPk1pY2UsIEluYnJlZCBOT0Q8L2tleXdvcmQ+PGtleXdvcmQ+TWljZSwgU0NJRDwva2V5d29y
ZD48a2V5d29yZD5UZXJhdG9tYS8qcGF0aG9sb2d5PC9rZXl3b3JkPjxrZXl3b3JkPlhlbm9ncmFm
dCBNb2RlbCBBbnRpdHVtb3IgQXNzYXlzL21ldGhvZHMvKnN0YW5kYXJkczwva2V5d29yZD48L2tl
eXdvcmRzPjxkYXRlcz48eWVhcj4yMDE3PC95ZWFyPjxwdWItZGF0ZXM+PGRhdGU+TWF5IDk8L2Rh
dGU+PC9wdWItZGF0ZXM+PC9kYXRlcz48aXNibj4yMjEzLTY3MTEgKEVsZWN0cm9uaWMpJiN4RDsy
MjEzLTY3MTEgKExpbmtpbmcpPC9pc2JuPjxhY2Nlc3Npb24tbnVtPjI4NDk0OTQwPC9hY2Nlc3Np
b24tbnVtPjx1cmxzPjxyZWxhdGVkLXVybHM+PHVybD5odHRwOi8vd3d3Lm5jYmkubmxtLm5paC5n
b3YvcHVibWVkLzI4NDk0OTQwPC91cmw+PC9yZWxhdGVkLXVybHM+PC91cmxzPjxjdXN0b20yPjU0
MjU2MjE8L2N1c3RvbTI+PGVsZWN0cm9uaWMtcmVzb3VyY2UtbnVtPjEwLjEwMTYvai5zdGVtY3Iu
MjAxNy4wMy4wMDk8L2VsZWN0cm9uaWMtcmVzb3VyY2UtbnVtPjwvcmVjb3JkPjwvQ2l0ZT48Q2l0
ZT48QXV0aG9yPkludGVybmF0aW9uYWwgU3RlbSBDZWxsPC9BdXRob3I+PFllYXI+MjAxODwvWWVh
cj48UmVjTnVtPjE4PC9SZWNOdW0+PHJlY29yZD48cmVjLW51bWJlcj4xODwvcmVjLW51bWJlcj48
Zm9yZWlnbi1rZXlzPjxrZXkgYXBwPSJFTiIgZGItaWQ9IjllZnp4cmR3NWZ0ZHh5ZWF6ZDl4YWRh
Yjlzd3NyMDJ0YTlzMiI+MTg8L2tleT48L2ZvcmVpZ24ta2V5cz48cmVmLXR5cGUgbmFtZT0iSm91
cm5hbCBBcnRpY2xlIj4xNzwvcmVmLXR5cGU+PGNvbnRyaWJ1dG9ycz48YXV0aG9ycz48YXV0aG9y
PkludGVybmF0aW9uYWwgU3RlbSBDZWxsLCBJbml0aWF0aXZlPC9hdXRob3I+PC9hdXRob3JzPjwv
Y29udHJpYnV0b3JzPjx0aXRsZXM+PHRpdGxlPkFzc2Vzc21lbnQgb2YgZXN0YWJsaXNoZWQgdGVj
aG5pcXVlcyB0byBkZXRlcm1pbmUgZGV2ZWxvcG1lbnRhbCBhbmQgbWFsaWduYW50IHBvdGVudGlh
bCBvZiBodW1hbiBwbHVyaXBvdGVudCBzdGVtIGNlbGxzPC90aXRsZT48c2Vjb25kYXJ5LXRpdGxl
Pk5hdCBDb21tdW48L3NlY29uZGFyeS10aXRsZT48YWx0LXRpdGxlPk5hdHVyZSBjb21tdW5pY2F0
aW9uczwvYWx0LXRpdGxlPjwvdGl0bGVzPjxwZXJpb2RpY2FsPjxmdWxsLXRpdGxlPk5hdCBDb21t
dW48L2Z1bGwtdGl0bGU+PGFiYnItMT5OYXR1cmUgY29tbXVuaWNhdGlvbnM8L2FiYnItMT48L3Bl
cmlvZGljYWw+PGFsdC1wZXJpb2RpY2FsPjxmdWxsLXRpdGxlPk5hdCBDb21tdW48L2Z1bGwtdGl0
bGU+PGFiYnItMT5OYXR1cmUgY29tbXVuaWNhdGlvbnM8L2FiYnItMT48L2FsdC1wZXJpb2RpY2Fs
PjxwYWdlcz4xOTI1PC9wYWdlcz48dm9sdW1lPjk8L3ZvbHVtZT48bnVtYmVyPjE8L251bWJlcj48
a2V5d29yZHM+PGtleXdvcmQ+QW5pbWFsczwva2V5d29yZD48a2V5d29yZD5DZWxsIEN1bHR1cmUg
VGVjaG5pcXVlcy8qbWV0aG9kczwva2V5d29yZD48a2V5d29yZD4qQ2VsbCBEaWZmZXJlbnRpYXRp
b248L2tleXdvcmQ+PGtleXdvcmQ+Q2VsbCBMaW5lPC9rZXl3b3JkPjxrZXl3b3JkPkNvbXB1dGF0
aW9uYWwgQmlvbG9neS8qbWV0aG9kczwva2V5d29yZD48a2V5d29yZD5FbWJyeW9pZCBCb2RpZXMv
bWV0YWJvbGlzbTwva2V5d29yZD48a2V5d29yZD5FbmRvZGVybS9tZXRhYm9saXNtPC9rZXl3b3Jk
PjxrZXl3b3JkPkdlbmUgRXhwcmVzc2lvbjwva2V5d29yZD48a2V5d29yZD5IaXN0b2xvZ2ljYWwg
VGVjaG5pcXVlcy8qbWV0aG9kczwva2V5d29yZD48a2V5d29yZD5IdW1hbnM8L2tleXdvcmQ+PGtl
eXdvcmQ+TWljZTwva2V5d29yZD48a2V5d29yZD5QbHVyaXBvdGVudCBTdGVtIENlbGxzLypjeXRv
bG9neS9tZXRhYm9saXNtPC9rZXl3b3JkPjxrZXl3b3JkPlRlcmF0b21hL2VtYnJ5b2xvZ3kvZ2Vu
ZXRpY3MvbWV0YWJvbGlzbS8qcGh5c2lvcGF0aG9sb2d5PC9rZXl3b3JkPjwva2V5d29yZHM+PGRh
dGVzPjx5ZWFyPjIwMTg8L3llYXI+PHB1Yi1kYXRlcz48ZGF0ZT5NYXkgMTU8L2RhdGU+PC9wdWIt
ZGF0ZXM+PC9kYXRlcz48aXNibj4yMDQxLTE3MjMgKEVsZWN0cm9uaWMpJiN4RDsyMDQxLTE3MjMg
KExpbmtpbmcpPC9pc2JuPjxhY2Nlc3Npb24tbnVtPjI5NzY1MDE3PC9hY2Nlc3Npb24tbnVtPjx1
cmxzPjxyZWxhdGVkLXVybHM+PHVybD5odHRwOi8vd3d3Lm5jYmkubmxtLm5paC5nb3YvcHVibWVk
LzI5NzY1MDE3PC91cmw+PC9yZWxhdGVkLXVybHM+PC91cmxzPjxjdXN0b20yPjU5NTQwNTU8L2N1
c3RvbTI+PGVsZWN0cm9uaWMtcmVzb3VyY2UtbnVtPjEwLjEwMzgvczQxNDY3LTAxOC0wNDAxMS0z
PC9lbGVjdHJvbmljLXJlc291cmNlLW51bT48L3JlY29yZD48L0NpdGU+PC9FbmROb3RlPn==
</w:fldData>
        </w:fldChar>
      </w:r>
      <w:r w:rsidR="0062122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instrText xml:space="preserve"> ADDIN EN.CITE.DATA </w:instrText>
      </w:r>
      <w:r w:rsidR="0062122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</w:r>
      <w:r w:rsidR="0062122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end"/>
      </w:r>
      <w:r w:rsidR="00E14B3F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</w:r>
      <w:r w:rsidR="00E14B3F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separate"/>
      </w:r>
      <w:r w:rsidR="00621228" w:rsidRPr="00C94315">
        <w:rPr>
          <w:rFonts w:ascii="Book Antiqua" w:hAnsi="Book Antiqua" w:cs="Times New Roman"/>
          <w:noProof/>
          <w:color w:val="000000" w:themeColor="text1"/>
          <w:kern w:val="0"/>
          <w:sz w:val="24"/>
          <w:szCs w:val="24"/>
          <w:vertAlign w:val="superscript"/>
        </w:rPr>
        <w:t>[</w:t>
      </w:r>
      <w:hyperlink w:anchor="_ENREF_22" w:tooltip="International Stem Cell, 2018 #18" w:history="1">
        <w:r w:rsidR="00621228" w:rsidRPr="00C94315">
          <w:rPr>
            <w:rFonts w:ascii="Book Antiqua" w:hAnsi="Book Antiqua" w:cs="Times New Roman"/>
            <w:noProof/>
            <w:color w:val="000000" w:themeColor="text1"/>
            <w:kern w:val="0"/>
            <w:sz w:val="24"/>
            <w:szCs w:val="24"/>
            <w:vertAlign w:val="superscript"/>
          </w:rPr>
          <w:t>22</w:t>
        </w:r>
      </w:hyperlink>
      <w:r w:rsidR="006D68A2" w:rsidRPr="00C94315">
        <w:rPr>
          <w:rFonts w:ascii="Book Antiqua" w:hAnsi="Book Antiqua" w:cs="Times New Roman"/>
          <w:noProof/>
          <w:color w:val="000000" w:themeColor="text1"/>
          <w:kern w:val="0"/>
          <w:sz w:val="24"/>
          <w:szCs w:val="24"/>
          <w:vertAlign w:val="superscript"/>
        </w:rPr>
        <w:t>,</w:t>
      </w:r>
      <w:hyperlink w:anchor="_ENREF_23" w:tooltip="Bouma, 2017 #20" w:history="1">
        <w:r w:rsidR="00621228" w:rsidRPr="00C94315">
          <w:rPr>
            <w:rFonts w:ascii="Book Antiqua" w:hAnsi="Book Antiqua" w:cs="Times New Roman"/>
            <w:noProof/>
            <w:color w:val="000000" w:themeColor="text1"/>
            <w:kern w:val="0"/>
            <w:sz w:val="24"/>
            <w:szCs w:val="24"/>
            <w:vertAlign w:val="superscript"/>
          </w:rPr>
          <w:t>23</w:t>
        </w:r>
      </w:hyperlink>
      <w:r w:rsidR="006D68A2" w:rsidRPr="00C94315">
        <w:rPr>
          <w:rFonts w:ascii="Book Antiqua" w:hAnsi="Book Antiqua" w:cs="Times New Roman"/>
          <w:noProof/>
          <w:color w:val="000000" w:themeColor="text1"/>
          <w:kern w:val="0"/>
          <w:sz w:val="24"/>
          <w:szCs w:val="24"/>
          <w:vertAlign w:val="superscript"/>
        </w:rPr>
        <w:t>,</w:t>
      </w:r>
      <w:hyperlink w:anchor="_ENREF_26" w:tooltip="Avior, 2015 #19" w:history="1">
        <w:r w:rsidR="00621228" w:rsidRPr="00C94315">
          <w:rPr>
            <w:rFonts w:ascii="Book Antiqua" w:hAnsi="Book Antiqua" w:cs="Times New Roman"/>
            <w:noProof/>
            <w:color w:val="000000" w:themeColor="text1"/>
            <w:kern w:val="0"/>
            <w:sz w:val="24"/>
            <w:szCs w:val="24"/>
            <w:vertAlign w:val="superscript"/>
          </w:rPr>
          <w:t>26</w:t>
        </w:r>
      </w:hyperlink>
      <w:r w:rsidR="00621228" w:rsidRPr="00C94315">
        <w:rPr>
          <w:rFonts w:ascii="Book Antiqua" w:hAnsi="Book Antiqua" w:cs="Times New Roman"/>
          <w:noProof/>
          <w:color w:val="000000" w:themeColor="text1"/>
          <w:kern w:val="0"/>
          <w:sz w:val="24"/>
          <w:szCs w:val="24"/>
          <w:vertAlign w:val="superscript"/>
        </w:rPr>
        <w:t>]</w:t>
      </w:r>
      <w:r w:rsidR="00E14B3F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end"/>
      </w:r>
      <w:r w:rsidR="0063523A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8F2385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o overcome some of the limitations of</w:t>
      </w:r>
      <w:r w:rsidR="0063523A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histolog</w:t>
      </w:r>
      <w:r w:rsidR="00F25A0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ical</w:t>
      </w:r>
      <w:r w:rsidR="0063523A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nalysis.</w:t>
      </w:r>
    </w:p>
    <w:p w14:paraId="7352DC3F" w14:textId="35344D5F" w:rsidR="00206507" w:rsidRPr="00C94315" w:rsidRDefault="00D03CBE" w:rsidP="008F748E">
      <w:pPr>
        <w:autoSpaceDE w:val="0"/>
        <w:autoSpaceDN w:val="0"/>
        <w:adjustRightInd w:val="0"/>
        <w:spacing w:line="360" w:lineRule="auto"/>
        <w:ind w:firstLineChars="100" w:firstLine="240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proofErr w:type="spellStart"/>
      <w:proofErr w:type="gramStart"/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hPSC</w:t>
      </w:r>
      <w:proofErr w:type="spellEnd"/>
      <w:proofErr w:type="gramEnd"/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d</w:t>
      </w:r>
      <w:r w:rsidR="0064735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ifferentiation is a complex</w:t>
      </w:r>
      <w:r w:rsidR="00664E35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64735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nd multiple-step process,</w:t>
      </w:r>
      <w:r w:rsidR="005B555A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64735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 beginning of which </w:t>
      </w:r>
      <w:r w:rsidR="008F2385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involves </w:t>
      </w:r>
      <w:r w:rsidR="0064735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 </w:t>
      </w:r>
      <w:r w:rsidR="008F2385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particularly </w:t>
      </w:r>
      <w:r w:rsidR="0064735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heterogeneous status </w:t>
      </w:r>
      <w:r w:rsidR="008F2385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nd</w:t>
      </w:r>
      <w:r w:rsidR="0064735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diverse developmental mixture. During cell fate commitment to a differentiated lineage, genes are regulated by successive transcriptional programs</w:t>
      </w:r>
      <w:r w:rsidR="007E4306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</w:t>
      </w:r>
      <w:r w:rsidR="0064735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nd thus</w:t>
      </w:r>
      <w:r w:rsidR="007E4306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</w:t>
      </w:r>
      <w:r w:rsidR="0064735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8F2385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 </w:t>
      </w:r>
      <w:r w:rsidR="0064735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differentiation status </w:t>
      </w:r>
      <w:r w:rsidR="008F2385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can </w:t>
      </w:r>
      <w:r w:rsidR="0064735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be </w:t>
      </w:r>
      <w:r w:rsidR="008F2385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determined from</w:t>
      </w:r>
      <w:r w:rsidR="0064735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transcriptional profiles</w:t>
      </w:r>
      <w:r w:rsidR="00261CC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begin"/>
      </w:r>
      <w:r w:rsidR="00A3219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instrText xml:space="preserve"> ADDIN EN.CITE &lt;EndNote&gt;&lt;Cite&gt;&lt;Author&gt;Zagar&lt;/Author&gt;&lt;Year&gt;2011&lt;/Year&gt;&lt;RecNum&gt;23&lt;/RecNum&gt;&lt;DisplayText&gt;&lt;style face="superscript"&gt;[27]&lt;/style&gt;&lt;/DisplayText&gt;&lt;record&gt;&lt;rec-number&gt;23&lt;/rec-number&gt;&lt;foreign-keys&gt;&lt;key app="EN" db-id="9efzxrdw5ftdxyeazd9xadab9swsr02ta9s2"&gt;23&lt;/key&gt;&lt;/foreign-keys&gt;&lt;ref-type name="Journal Article"&gt;17&lt;/ref-type&gt;&lt;contributors&gt;&lt;authors&gt;&lt;author&gt;Zagar, L.&lt;/author&gt;&lt;author&gt;Mulas, F.&lt;/author&gt;&lt;author&gt;Garagna, S.&lt;/author&gt;&lt;author&gt;Zuccotti, M.&lt;/author&gt;&lt;author&gt;Bellazzi, R.&lt;/author&gt;&lt;author&gt;Zupan, B.&lt;/author&gt;&lt;/authors&gt;&lt;/contributors&gt;&lt;auth-address&gt;Faculty of Computer and Information Science, University of Ljubljana, Ljubljana, Slovenia.&lt;/auth-address&gt;&lt;titles&gt;&lt;title&gt;Stage prediction of embryonic stem cell differentiation from genome-wide expression data&lt;/title&gt;&lt;secondary-title&gt;Bioinformatics&lt;/secondary-title&gt;&lt;alt-title&gt;Bioinformatics&lt;/alt-title&gt;&lt;/titles&gt;&lt;periodical&gt;&lt;full-title&gt;Bioinformatics&lt;/full-title&gt;&lt;abbr-1&gt;Bioinformatics&lt;/abbr-1&gt;&lt;/periodical&gt;&lt;alt-periodical&gt;&lt;full-title&gt;Bioinformatics&lt;/full-title&gt;&lt;abbr-1&gt;Bioinformatics&lt;/abbr-1&gt;&lt;/alt-periodical&gt;&lt;pages&gt;2546-53&lt;/pages&gt;&lt;volume&gt;27&lt;/volume&gt;&lt;number&gt;18&lt;/number&gt;&lt;keywords&gt;&lt;keyword&gt;Animals&lt;/keyword&gt;&lt;keyword&gt;*Cell Differentiation&lt;/keyword&gt;&lt;keyword&gt;Embryonic Stem Cells/*cytology&lt;/keyword&gt;&lt;keyword&gt;Gene Expression&lt;/keyword&gt;&lt;keyword&gt;Gene Expression Profiling/methods&lt;/keyword&gt;&lt;keyword&gt;Genome&lt;/keyword&gt;&lt;keyword&gt;Genome-Wide Association Study&lt;/keyword&gt;&lt;keyword&gt;Humans&lt;/keyword&gt;&lt;keyword&gt;Mice&lt;/keyword&gt;&lt;keyword&gt;Rats&lt;/keyword&gt;&lt;/keywords&gt;&lt;dates&gt;&lt;year&gt;2011&lt;/year&gt;&lt;pub-dates&gt;&lt;date&gt;Sep 15&lt;/date&gt;&lt;/pub-dates&gt;&lt;/dates&gt;&lt;isbn&gt;1367-4811 (Electronic)&amp;#xD;1367-4803 (Linking)&lt;/isbn&gt;&lt;accession-num&gt;21765096&lt;/accession-num&gt;&lt;urls&gt;&lt;related-urls&gt;&lt;url&gt;http://www.ncbi.nlm.nih.gov/pubmed/21765096&lt;/url&gt;&lt;/related-urls&gt;&lt;/urls&gt;&lt;electronic-resource-num&gt;10.1093/bioinformatics/btr422&lt;/electronic-resource-num&gt;&lt;/record&gt;&lt;/Cite&gt;&lt;/EndNote&gt;</w:instrText>
      </w:r>
      <w:r w:rsidR="00261CC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separate"/>
      </w:r>
      <w:r w:rsidR="00A3219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</w:t>
      </w:r>
      <w:hyperlink w:anchor="_ENREF_27" w:tooltip="Zagar, 2011 #23" w:history="1">
        <w:r w:rsidR="00621228" w:rsidRPr="00C94315">
          <w:rPr>
            <w:rFonts w:ascii="Book Antiqua" w:hAnsi="Book Antiqua" w:cs="Times New Roman"/>
            <w:color w:val="000000" w:themeColor="text1"/>
            <w:kern w:val="0"/>
            <w:sz w:val="24"/>
            <w:szCs w:val="24"/>
            <w:vertAlign w:val="superscript"/>
          </w:rPr>
          <w:t>27</w:t>
        </w:r>
      </w:hyperlink>
      <w:r w:rsidR="00A3219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]</w:t>
      </w:r>
      <w:r w:rsidR="00261CC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end"/>
      </w:r>
      <w:r w:rsidR="0064735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. </w:t>
      </w:r>
      <w:r w:rsidR="008F2385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 c</w:t>
      </w:r>
      <w:r w:rsidR="0064735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ombination of gene expression profiling and bioinformatics assay </w:t>
      </w:r>
      <w:r w:rsidR="008F2385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is</w:t>
      </w:r>
      <w:r w:rsidR="0064735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invaluable for predicting the trajectory of cell</w:t>
      </w:r>
      <w:r w:rsidR="008F2385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</w:t>
      </w:r>
      <w:r w:rsidR="0064735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during differentiation. The “differentiation scale”</w:t>
      </w:r>
      <w:r w:rsidR="00261CC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begin"/>
      </w:r>
      <w:r w:rsidR="00A3219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instrText xml:space="preserve"> ADDIN EN.CITE &lt;EndNote&gt;&lt;Cite&gt;&lt;Author&gt;Zagar&lt;/Author&gt;&lt;Year&gt;2011&lt;/Year&gt;&lt;RecNum&gt;23&lt;/RecNum&gt;&lt;DisplayText&gt;&lt;style face="superscript"&gt;[27]&lt;/style&gt;&lt;/DisplayText&gt;&lt;record&gt;&lt;rec-number&gt;23&lt;/rec-number&gt;&lt;foreign-keys&gt;&lt;key app="EN" db-id="9efzxrdw5ftdxyeazd9xadab9swsr02ta9s2"&gt;23&lt;/key&gt;&lt;/foreign-keys&gt;&lt;ref-type name="Journal Article"&gt;17&lt;/ref-type&gt;&lt;contributors&gt;&lt;authors&gt;&lt;author&gt;Zagar, L.&lt;/author&gt;&lt;author&gt;Mulas, F.&lt;/author&gt;&lt;author&gt;Garagna, S.&lt;/author&gt;&lt;author&gt;Zuccotti, M.&lt;/author&gt;&lt;author&gt;Bellazzi, R.&lt;/author&gt;&lt;author&gt;Zupan, B.&lt;/author&gt;&lt;/authors&gt;&lt;/contributors&gt;&lt;auth-address&gt;Faculty of Computer and Information Science, University of Ljubljana, Ljubljana, Slovenia.&lt;/auth-address&gt;&lt;titles&gt;&lt;title&gt;Stage prediction of embryonic stem cell differentiation from genome-wide expression data&lt;/title&gt;&lt;secondary-title&gt;Bioinformatics&lt;/secondary-title&gt;&lt;alt-title&gt;Bioinformatics&lt;/alt-title&gt;&lt;/titles&gt;&lt;periodical&gt;&lt;full-title&gt;Bioinformatics&lt;/full-title&gt;&lt;abbr-1&gt;Bioinformatics&lt;/abbr-1&gt;&lt;/periodical&gt;&lt;alt-periodical&gt;&lt;full-title&gt;Bioinformatics&lt;/full-title&gt;&lt;abbr-1&gt;Bioinformatics&lt;/abbr-1&gt;&lt;/alt-periodical&gt;&lt;pages&gt;2546-53&lt;/pages&gt;&lt;volume&gt;27&lt;/volume&gt;&lt;number&gt;18&lt;/number&gt;&lt;keywords&gt;&lt;keyword&gt;Animals&lt;/keyword&gt;&lt;keyword&gt;*Cell Differentiation&lt;/keyword&gt;&lt;keyword&gt;Embryonic Stem Cells/*cytology&lt;/keyword&gt;&lt;keyword&gt;Gene Expression&lt;/keyword&gt;&lt;keyword&gt;Gene Expression Profiling/methods&lt;/keyword&gt;&lt;keyword&gt;Genome&lt;/keyword&gt;&lt;keyword&gt;Genome-Wide Association Study&lt;/keyword&gt;&lt;keyword&gt;Humans&lt;/keyword&gt;&lt;keyword&gt;Mice&lt;/keyword&gt;&lt;keyword&gt;Rats&lt;/keyword&gt;&lt;/keywords&gt;&lt;dates&gt;&lt;year&gt;2011&lt;/year&gt;&lt;pub-dates&gt;&lt;date&gt;Sep 15&lt;/date&gt;&lt;/pub-dates&gt;&lt;/dates&gt;&lt;isbn&gt;1367-4811 (Electronic)&amp;#xD;1367-4803 (Linking)&lt;/isbn&gt;&lt;accession-num&gt;21765096&lt;/accession-num&gt;&lt;urls&gt;&lt;related-urls&gt;&lt;url&gt;http://www.ncbi.nlm.nih.gov/pubmed/21765096&lt;/url&gt;&lt;/related-urls&gt;&lt;/urls&gt;&lt;electronic-resource-num&gt;10.1093/bioinformatics/btr422&lt;/electronic-resource-num&gt;&lt;/record&gt;&lt;/Cite&gt;&lt;/EndNote&gt;</w:instrText>
      </w:r>
      <w:r w:rsidR="00261CC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separate"/>
      </w:r>
      <w:r w:rsidR="00A3219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</w:t>
      </w:r>
      <w:hyperlink w:anchor="_ENREF_27" w:tooltip="Zagar, 2011 #23" w:history="1">
        <w:r w:rsidR="00621228" w:rsidRPr="00C94315">
          <w:rPr>
            <w:rFonts w:ascii="Book Antiqua" w:hAnsi="Book Antiqua" w:cs="Times New Roman"/>
            <w:color w:val="000000" w:themeColor="text1"/>
            <w:kern w:val="0"/>
            <w:sz w:val="24"/>
            <w:szCs w:val="24"/>
            <w:vertAlign w:val="superscript"/>
          </w:rPr>
          <w:t>27</w:t>
        </w:r>
      </w:hyperlink>
      <w:r w:rsidR="00A3219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]</w:t>
      </w:r>
      <w:r w:rsidR="00261CC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end"/>
      </w:r>
      <w:r w:rsidR="0064735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8F2385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based </w:t>
      </w:r>
      <w:r w:rsidR="0064735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on mRNA microarray</w:t>
      </w:r>
      <w:r w:rsidR="0042288C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nalysis</w:t>
      </w:r>
      <w:r w:rsidR="0064735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can indicate the staging of differentiation and </w:t>
      </w:r>
      <w:r w:rsidR="00186CD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show </w:t>
      </w:r>
      <w:r w:rsidR="0064735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how far the </w:t>
      </w:r>
      <w:proofErr w:type="spellStart"/>
      <w:r w:rsidR="0064735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hPSCs</w:t>
      </w:r>
      <w:proofErr w:type="spellEnd"/>
      <w:r w:rsidR="0064735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8F2385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have </w:t>
      </w:r>
      <w:r w:rsidR="0064735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departed from </w:t>
      </w:r>
      <w:r w:rsidR="0064735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lastRenderedPageBreak/>
        <w:t>the embryonic pluripotent state. However, this method</w:t>
      </w:r>
      <w:r w:rsidR="0098502A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8F2385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only </w:t>
      </w:r>
      <w:r w:rsidR="001D0D1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measures </w:t>
      </w:r>
      <w:r w:rsidR="0098502A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 overall </w:t>
      </w:r>
      <w:r w:rsidR="00C12E65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capability</w:t>
      </w:r>
      <w:r w:rsidR="0098502A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of a cell line toward</w:t>
      </w:r>
      <w:r w:rsidR="008F2385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</w:t>
      </w:r>
      <w:r w:rsidR="0098502A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differentiation into any </w:t>
      </w:r>
      <w:r w:rsidR="008F2385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cell type</w:t>
      </w:r>
      <w:r w:rsidR="00C12E65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nd</w:t>
      </w:r>
      <w:r w:rsidR="0064735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1D0D1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can</w:t>
      </w:r>
      <w:r w:rsidR="0064735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not clearly distinguish between any </w:t>
      </w:r>
      <w:proofErr w:type="gramStart"/>
      <w:r w:rsidR="0064735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direction</w:t>
      </w:r>
      <w:proofErr w:type="gramEnd"/>
      <w:r w:rsidR="0064735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of differentiation into </w:t>
      </w:r>
      <w:r w:rsidR="008F2385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 </w:t>
      </w:r>
      <w:r w:rsidR="0064735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ree germ layers. </w:t>
      </w:r>
      <w:r w:rsidR="008F2385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In </w:t>
      </w:r>
      <w:r w:rsidR="0064735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contrast, </w:t>
      </w:r>
      <w:r w:rsidR="008F2385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 </w:t>
      </w:r>
      <w:r w:rsidR="0064735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“</w:t>
      </w:r>
      <w:r w:rsidR="002D0FAD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lineage </w:t>
      </w:r>
      <w:r w:rsidR="004322BF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</w:t>
      </w:r>
      <w:r w:rsidR="0064735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core</w:t>
      </w:r>
      <w:r w:rsidR="004322BF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c</w:t>
      </w:r>
      <w:r w:rsidR="0064735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rd” assay</w:t>
      </w:r>
      <w:r w:rsidR="007E4306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</w:t>
      </w:r>
      <w:r w:rsidR="009A15E9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which</w:t>
      </w:r>
      <w:r w:rsidR="0064735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251A81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combines </w:t>
      </w:r>
      <w:r w:rsidR="004D38A9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simple </w:t>
      </w:r>
      <w:proofErr w:type="spellStart"/>
      <w:r w:rsidR="004D38A9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nondirected</w:t>
      </w:r>
      <w:proofErr w:type="spellEnd"/>
      <w:r w:rsidR="00296B1B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4D38A9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differentiation wit</w:t>
      </w:r>
      <w:r w:rsidR="0097384E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h</w:t>
      </w:r>
      <w:r w:rsidR="0064735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transcript counting of 500 lineage marker genes</w:t>
      </w:r>
      <w:r w:rsidR="007E4306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</w:t>
      </w:r>
      <w:r w:rsidR="0064735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251A81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can </w:t>
      </w:r>
      <w:r w:rsidR="00AD077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detect</w:t>
      </w:r>
      <w:r w:rsidR="00B038D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64735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he lineage-specific differentiation propensities of a</w:t>
      </w:r>
      <w:r w:rsidR="008F2385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n</w:t>
      </w:r>
      <w:r w:rsidR="0064735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proofErr w:type="spellStart"/>
      <w:r w:rsidR="0064735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hPSC</w:t>
      </w:r>
      <w:proofErr w:type="spellEnd"/>
      <w:r w:rsidR="0064735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line</w:t>
      </w:r>
      <w:r w:rsidR="00261CC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begin"/>
      </w:r>
      <w:r w:rsidR="00C4488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instrText xml:space="preserve"> ADDIN EN.CITE &lt;EndNote&gt;&lt;Cite&gt;&lt;Author&gt;Bock&lt;/Author&gt;&lt;Year&gt;2011&lt;/Year&gt;&lt;RecNum&gt;7&lt;/RecNum&gt;&lt;DisplayText&gt;&lt;style face="superscript"&gt;[1]&lt;/style&gt;&lt;/DisplayText&gt;&lt;record&gt;&lt;rec-number&gt;7&lt;/rec-number&gt;&lt;foreign-keys&gt;&lt;key app="EN" db-id="9efzxrdw5ftdxyeazd9xadab9swsr02ta9s2"&gt;7&lt;/key&gt;&lt;/foreign-keys&gt;&lt;ref-type name="Journal Article"&gt;17&lt;/ref-type&gt;&lt;contributors&gt;&lt;authors&gt;&lt;author&gt;Bock, C.&lt;/author&gt;&lt;author&gt;Kiskinis, E.&lt;/author&gt;&lt;author&gt;Verstappen, G.&lt;/author&gt;&lt;author&gt;Gu, H.&lt;/author&gt;&lt;author&gt;Boulting, G.&lt;/author&gt;&lt;author&gt;Smith, Z. D.&lt;/author&gt;&lt;author&gt;Ziller, M.&lt;/author&gt;&lt;author&gt;Croft, G. F.&lt;/author&gt;&lt;author&gt;Amoroso, M. W.&lt;/author&gt;&lt;author&gt;Oakley, D. H.&lt;/author&gt;&lt;author&gt;Gnirke, A.&lt;/author&gt;&lt;author&gt;Eggan, K.&lt;/author&gt;&lt;author&gt;Meissner, A.&lt;/author&gt;&lt;/authors&gt;&lt;/contributors&gt;&lt;auth-address&gt;Broad Institute, Cambridge, MA 02142, USA.&lt;/auth-address&gt;&lt;titles&gt;&lt;title&gt;Reference Maps of human ES and iPS cell variation enable high-throughput characterization of pluripotent cell lines&lt;/title&gt;&lt;secondary-title&gt;Cell&lt;/secondary-title&gt;&lt;alt-title&gt;Cell&lt;/alt-title&gt;&lt;/titles&gt;&lt;periodical&gt;&lt;full-title&gt;Cell&lt;/full-title&gt;&lt;abbr-1&gt;Cell&lt;/abbr-1&gt;&lt;/periodical&gt;&lt;alt-periodical&gt;&lt;full-title&gt;Cell&lt;/full-title&gt;&lt;abbr-1&gt;Cell&lt;/abbr-1&gt;&lt;/alt-periodical&gt;&lt;pages&gt;439-52&lt;/pages&gt;&lt;volume&gt;144&lt;/volume&gt;&lt;number&gt;3&lt;/number&gt;&lt;keywords&gt;&lt;keyword&gt;Cell Differentiation&lt;/keyword&gt;&lt;keyword&gt;Cell Line&lt;/keyword&gt;&lt;keyword&gt;*DNA Methylation&lt;/keyword&gt;&lt;keyword&gt;Embryonic Stem Cells/cytology/*physiology&lt;/keyword&gt;&lt;keyword&gt;Gene Expression Profiling/*standards&lt;/keyword&gt;&lt;keyword&gt;Humans&lt;/keyword&gt;&lt;keyword&gt;Induced Pluripotent Stem Cells/cytology/*physiology&lt;/keyword&gt;&lt;/keywords&gt;&lt;dates&gt;&lt;year&gt;2011&lt;/year&gt;&lt;pub-dates&gt;&lt;date&gt;Feb 4&lt;/date&gt;&lt;/pub-dates&gt;&lt;/dates&gt;&lt;isbn&gt;1097-4172 (Electronic)&amp;#xD;0092-8674 (Linking)&lt;/isbn&gt;&lt;accession-num&gt;21295703&lt;/accession-num&gt;&lt;urls&gt;&lt;related-urls&gt;&lt;url&gt;http://www.ncbi.nlm.nih.gov/pubmed/21295703&lt;/url&gt;&lt;/related-urls&gt;&lt;/urls&gt;&lt;custom2&gt;3063454&lt;/custom2&gt;&lt;electronic-resource-num&gt;10.1016/j.cell.2010.12.032&lt;/electronic-resource-num&gt;&lt;/record&gt;&lt;/Cite&gt;&lt;/EndNote&gt;</w:instrText>
      </w:r>
      <w:r w:rsidR="00261CC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separate"/>
      </w:r>
      <w:r w:rsidR="00C4488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</w:t>
      </w:r>
      <w:hyperlink w:anchor="_ENREF_1" w:tooltip="Bock, 2011 #7" w:history="1">
        <w:r w:rsidR="00621228" w:rsidRPr="00C94315">
          <w:rPr>
            <w:rFonts w:ascii="Book Antiqua" w:hAnsi="Book Antiqua" w:cs="Times New Roman"/>
            <w:color w:val="000000" w:themeColor="text1"/>
            <w:kern w:val="0"/>
            <w:sz w:val="24"/>
            <w:szCs w:val="24"/>
            <w:vertAlign w:val="superscript"/>
          </w:rPr>
          <w:t>1</w:t>
        </w:r>
      </w:hyperlink>
      <w:r w:rsidR="00C4488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]</w:t>
      </w:r>
      <w:r w:rsidR="00261CC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end"/>
      </w:r>
      <w:r w:rsidR="00F972C7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. </w:t>
      </w:r>
      <w:r w:rsidR="008B1C3B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For example, </w:t>
      </w:r>
      <w:proofErr w:type="spellStart"/>
      <w:r w:rsidR="008B1C3B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hPSC</w:t>
      </w:r>
      <w:proofErr w:type="spellEnd"/>
      <w:r w:rsidR="008B1C3B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lines </w:t>
      </w:r>
      <w:r w:rsidR="008F2385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showing </w:t>
      </w:r>
      <w:r w:rsidR="00AD077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high scores for ectoderm and neural differentiation propensit</w:t>
      </w:r>
      <w:r w:rsidR="00D71E29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ies </w:t>
      </w:r>
      <w:r w:rsidR="008F2385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re </w:t>
      </w:r>
      <w:r w:rsidR="00AD077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regarded </w:t>
      </w:r>
      <w:r w:rsidR="008F2385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s</w:t>
      </w:r>
      <w:r w:rsidR="00AD077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well-suited for studying neural function</w:t>
      </w:r>
      <w:r w:rsidR="000F4BB7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. </w:t>
      </w:r>
      <w:r w:rsidR="00D056A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</w:t>
      </w:r>
      <w:r w:rsidR="00AD077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h</w:t>
      </w:r>
      <w:r w:rsidR="00FD6C4C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is</w:t>
      </w:r>
      <w:r w:rsidR="00AD077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prediction </w:t>
      </w:r>
      <w:r w:rsidR="008C7F5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has been </w:t>
      </w:r>
      <w:r w:rsidR="00FD6C4C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confirm</w:t>
      </w:r>
      <w:r w:rsidR="00AD077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ed </w:t>
      </w:r>
      <w:r w:rsidR="008F2385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in experiments to quantify </w:t>
      </w:r>
      <w:r w:rsidR="00AD077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differentiation efficiencies specific for the ectoderm germ layer</w:t>
      </w:r>
      <w:r w:rsidR="00F930E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.</w:t>
      </w:r>
      <w:r w:rsidR="002223ED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947A5C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dditionally,</w:t>
      </w:r>
      <w:r w:rsidR="0064735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125A8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other </w:t>
      </w:r>
      <w:r w:rsidR="0064735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scores calculated </w:t>
      </w:r>
      <w:r w:rsidR="00947A5C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based </w:t>
      </w:r>
      <w:r w:rsidR="0064735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on the expression levels of </w:t>
      </w:r>
      <w:r w:rsidR="00BD21D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 set of </w:t>
      </w:r>
      <w:r w:rsidR="0064735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selected specific gene markers can </w:t>
      </w:r>
      <w:r w:rsidR="00947A5C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redict</w:t>
      </w:r>
      <w:r w:rsidR="0064735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proofErr w:type="spellStart"/>
      <w:r w:rsidR="0064735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hPSC</w:t>
      </w:r>
      <w:proofErr w:type="spellEnd"/>
      <w:r w:rsidR="0064735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differentiation potential</w:t>
      </w:r>
      <w:r w:rsidR="00947A5C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in similar </w:t>
      </w:r>
      <w:proofErr w:type="gramStart"/>
      <w:r w:rsidR="00947A5C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manners</w:t>
      </w:r>
      <w:proofErr w:type="gramEnd"/>
      <w:r w:rsidR="0064735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begin">
          <w:fldData xml:space="preserve">PEVuZE5vdGU+PENpdGU+PEF1dGhvcj5Uc2Fua292PC9BdXRob3I+PFllYXI+MjAxNTwvWWVhcj48
UmVjTnVtPjMzPC9SZWNOdW0+PERpc3BsYXlUZXh0PjxzdHlsZSBmYWNlPSJzdXBlcnNjcmlwdCI+
WzIyLCAyMywgMjhdPC9zdHlsZT48L0Rpc3BsYXlUZXh0PjxyZWNvcmQ+PHJlYy1udW1iZXI+MzM8
L3JlYy1udW1iZXI+PGZvcmVpZ24ta2V5cz48a2V5IGFwcD0iRU4iIGRiLWlkPSI5ZWZ6eHJkdzVm
dGR4eWVhemQ5eGFkYWI5c3dzcjAydGE5czIiPjMzPC9rZXk+PC9mb3JlaWduLWtleXM+PHJlZi10
eXBlIG5hbWU9IkpvdXJuYWwgQXJ0aWNsZSI+MTc8L3JlZi10eXBlPjxjb250cmlidXRvcnM+PGF1
dGhvcnM+PGF1dGhvcj5Uc2Fua292LCBBLiBNLjwvYXV0aG9yPjxhdXRob3I+QWtvcGlhbiwgVi48
L2F1dGhvcj48YXV0aG9yPlBvcCwgUi48L2F1dGhvcj48YXV0aG9yPkNoZXR0eSwgUy48L2F1dGhv
cj48YXV0aG9yPkdpZmZvcmQsIEMuIEEuPC9hdXRob3I+PGF1dGhvcj5EYWhlcm9uLCBMLjwvYXV0
aG9yPjxhdXRob3I+VHNhbmtvdmEsIE4uIE0uPC9hdXRob3I+PGF1dGhvcj5NZWlzc25lciwgQS48
L2F1dGhvcj48L2F1dGhvcnM+PC9jb250cmlidXRvcnM+PGF1dGgtYWRkcmVzcz5Ccm9hZCBJbnN0
aXR1dGUgb2YgTUlUIGFuZCBIYXJ2YXJkLCBDYW1icmlkZ2UsIE1hc3NhY2h1c2V0dHMsIFVTQS4m
I3hEO0hhcnZhcmQgU3RlbSBDZWxsIEluc3RpdHV0ZSwgQ2FtYnJpZGdlLCBNYXNzYWNodXNldHRz
LCBVU0EuJiN4RDtEZXBhcnRtZW50IG9mIFN0ZW0gQ2VsbCBhbmQgUmVnZW5lcmF0aXZlIEJpb2xv
Z3ksIEhhcnZhcmQgVW5pdmVyc2l0eSwgQ2FtYnJpZGdlLCBNYXNzYWNodXNldHRzLCBVU0EuJiN4
RDtEZXBhcnRtZW50IG9mIFBhdGhvbG9neSBhbmQgQ2VsbCBCaW9sb2d5LCBDb2x1bWJpYSBVbml2
ZXJzaXR5IE1lZGljYWwgQ2VudGVyLCBOZXcgWW9yaywgTmV3IFlvcmssIFVTQS4mI3hEO0RlcGFy
dG1lbnQgb2YgUGF0aG9sb2d5LCBJY2FobiBTY2hvb2wgb2YgTWVkaWNpbmUgYXQgTW91bnQgU2lu
YWksIE5ldyBZb3JrLCBOZXcgWW9yaywgVVNBLiYjeEQ7RGVwYXJ0bWVudCBvZiBOZXVyb3NjaWVu
Y2UsIEljYWhuIFNjaG9vbCBvZiBNZWRpY2luZSBhdCBNb3VudCBTaW5haSwgTmV3IFlvcmssIE5l
dyBZb3JrLCBVU0EuPC9hdXRoLWFkZHJlc3M+PHRpdGxlcz48dGl0bGU+QSBxUENSIFNjb3JlQ2Fy
ZCBxdWFudGlmaWVzIHRoZSBkaWZmZXJlbnRpYXRpb24gcG90ZW50aWFsIG9mIGh1bWFuIHBsdXJp
cG90ZW50IHN0ZW0gY2VsbHM8L3RpdGxlPjxzZWNvbmRhcnktdGl0bGU+TmF0IEJpb3RlY2hub2w8
L3NlY29uZGFyeS10aXRsZT48YWx0LXRpdGxlPk5hdHVyZSBiaW90ZWNobm9sb2d5PC9hbHQtdGl0
bGU+PC90aXRsZXM+PHBlcmlvZGljYWw+PGZ1bGwtdGl0bGU+TmF0IEJpb3RlY2hub2w8L2Z1bGwt
dGl0bGU+PGFiYnItMT5OYXR1cmUgYmlvdGVjaG5vbG9neTwvYWJici0xPjwvcGVyaW9kaWNhbD48
YWx0LXBlcmlvZGljYWw+PGZ1bGwtdGl0bGU+TmF0IEJpb3RlY2hub2w8L2Z1bGwtdGl0bGU+PGFi
YnItMT5OYXR1cmUgYmlvdGVjaG5vbG9neTwvYWJici0xPjwvYWx0LXBlcmlvZGljYWw+PHBhZ2Vz
PjExODItOTI8L3BhZ2VzPjx2b2x1bWU+MzM8L3ZvbHVtZT48bnVtYmVyPjExPC9udW1iZXI+PGtl
eXdvcmRzPjxrZXl3b3JkPkFuaW1hbHM8L2tleXdvcmQ+PGtleXdvcmQ+Q2VsbCBEaWZmZXJlbnRp
YXRpb24vKmdlbmV0aWNzPC9rZXl3b3JkPjxrZXl3b3JkPkNvbXB1dGF0aW9uYWwgQmlvbG9neS8q
bWV0aG9kczwva2V5d29yZD48a2V5d29yZD5FbWJyeW9pZCBCb2RpZXMvY3l0b2xvZ3kvbWV0YWJv
bGlzbS8qcGh5c2lvbG9neTwva2V5d29yZD48a2V5d29yZD5IdW1hbnM8L2tleXdvcmQ+PGtleXdv
cmQ+TWljZTwva2V5d29yZD48a2V5d29yZD5OZW9wbGFzbXMsIEV4cGVyaW1lbnRhbC9wYXRob2xv
Z3k8L2tleXdvcmQ+PGtleXdvcmQ+UGx1cmlwb3RlbnQgU3RlbSBDZWxscy9jeXRvbG9neS9tZXRh
Ym9saXNtLypwaHlzaW9sb2d5PC9rZXl3b3JkPjxrZXl3b3JkPlBvbHltZXJhc2UgQ2hhaW4gUmVh
Y3Rpb24vKm1ldGhvZHM8L2tleXdvcmQ+PGtleXdvcmQ+VGVyYXRvbWEvcGF0aG9sb2d5PC9rZXl3
b3JkPjwva2V5d29yZHM+PGRhdGVzPjx5ZWFyPjIwMTU8L3llYXI+PHB1Yi1kYXRlcz48ZGF0ZT5O
b3Y8L2RhdGU+PC9wdWItZGF0ZXM+PC9kYXRlcz48aXNibj4xNTQ2LTE2OTYgKEVsZWN0cm9uaWMp
JiN4RDsxMDg3LTAxNTYgKExpbmtpbmcpPC9pc2JuPjxhY2Nlc3Npb24tbnVtPjI2NTAxOTUyPC9h
Y2Nlc3Npb24tbnVtPjx1cmxzPjxyZWxhdGVkLXVybHM+PHVybD5odHRwOi8vd3d3Lm5jYmkubmxt
Lm5paC5nb3YvcHVibWVkLzI2NTAxOTUyPC91cmw+PC9yZWxhdGVkLXVybHM+PC91cmxzPjxjdXN0
b20yPjQ2MzY5NjQ8L2N1c3RvbTI+PGVsZWN0cm9uaWMtcmVzb3VyY2UtbnVtPjEwLjEwMzgvbmJ0
LjMzODc8L2VsZWN0cm9uaWMtcmVzb3VyY2UtbnVtPjwvcmVjb3JkPjwvQ2l0ZT48Q2l0ZT48QXV0
aG9yPkJvdW1hPC9BdXRob3I+PFllYXI+MjAxNzwvWWVhcj48UmVjTnVtPjIwPC9SZWNOdW0+PHJl
Y29yZD48cmVjLW51bWJlcj4yMDwvcmVjLW51bWJlcj48Zm9yZWlnbi1rZXlzPjxrZXkgYXBwPSJF
TiIgZGItaWQ9IjllZnp4cmR3NWZ0ZHh5ZWF6ZDl4YWRhYjlzd3NyMDJ0YTlzMiI+MjA8L2tleT48
L2ZvcmVpZ24ta2V5cz48cmVmLXR5cGUgbmFtZT0iSm91cm5hbCBBcnRpY2xlIj4xNzwvcmVmLXR5
cGU+PGNvbnRyaWJ1dG9ycz48YXV0aG9ycz48YXV0aG9yPkJvdW1hLCBNLiBKLjwvYXV0aG9yPjxh
dXRob3I+dmFuIEl0ZXJzb24sIE0uPC9hdXRob3I+PGF1dGhvcj5KYW5zc2VuLCBCLjwvYXV0aG9y
PjxhdXRob3I+TXVtbWVyeSwgQy4gTC48L2F1dGhvcj48YXV0aG9yPlNhbHZhdG9yaSwgRC4gQy4g
Ri48L2F1dGhvcj48YXV0aG9yPkZyZXVuZCwgQy48L2F1dGhvcj48L2F1dGhvcnM+PC9jb250cmli
dXRvcnM+PGF1dGgtYWRkcmVzcz5EZXBhcnRtZW50IG9mIEFuYXRvbXkgJmFtcDsgRW1icnlvbG9n
eSwgTGVpZGVuIFVuaXZlcnNpdHkgTWVkaWNhbCBDZW50ZXIsIEVpbnRob3ZlbndlZyAyMCwgMjMz
MyBaQyBMZWlkZW4sIHRoZSBOZXRoZXJsYW5kcy4mI3hEO0RlcGFydG1lbnQgb2YgTW9sZWN1bGFy
IEVwaWRlbWlvbG9neSwgTGVpZGVuIFVuaXZlcnNpdHkgTWVkaWNhbCBDZW50ZXIsIEVpbnRob3Zl
bndlZyAyMCwgMjMzMyBaQyBMZWlkZW4sIHRoZSBOZXRoZXJsYW5kcy4mI3hEO0dlbm9tZVNjYW4g
Qi5WLiwgUGxlc21hbmxhYW4gMUQsIDIzMzMgQlogTGVpZGVuLCB0aGUgTmV0aGVybGFuZHMuJiN4
RDtDZW50cmFsIExhYm9yYXRvcnkgQW5pbWFsIEZhY2lsaXR5LCBMZWlkZW4gVW5pdmVyc2l0eSBN
ZWRpY2FsIENlbnRlciwgRWludGhvdmVud2VnIDIwLCAyMzMzIFpDIExlaWRlbiwgdGhlIE5ldGhl
cmxhbmRzLiBFbGVjdHJvbmljIGFkZHJlc3M6IGQuYy5mLnNhbHZhdG9yaUBsdW1jLm5sLiYjeEQ7
RGVwYXJ0bWVudCBvZiBBbmF0b215ICZhbXA7IEVtYnJ5b2xvZ3ksIExlaWRlbiBVbml2ZXJzaXR5
IE1lZGljYWwgQ2VudGVyLCBFaW50aG92ZW53ZWcgMjAsIDIzMzMgWkMgTGVpZGVuLCB0aGUgTmV0
aGVybGFuZHMuIEVsZWN0cm9uaWMgYWRkcmVzczogYy5tLmEuaC5mcmV1bmRAbHVtYy5ubC48L2F1
dGgtYWRkcmVzcz48dGl0bGVzPjx0aXRsZT5EaWZmZXJlbnRpYXRpb24tRGVmZWN0aXZlIEh1bWFu
IEluZHVjZWQgUGx1cmlwb3RlbnQgU3RlbSBDZWxscyBSZXZlYWwgU3RyZW5ndGhzIGFuZCBMaW1p
dGF0aW9ucyBvZiB0aGUgVGVyYXRvbWEgQXNzYXkgYW5kIEluIFZpdHJvIFBsdXJpcG90ZW5jeSBB
c3NheXM8L3RpdGxlPjxzZWNvbmRhcnktdGl0bGU+U3RlbSBDZWxsIFJlcG9ydHM8L3NlY29uZGFy
eS10aXRsZT48YWx0LXRpdGxlPlN0ZW0gY2VsbCByZXBvcnRzPC9hbHQtdGl0bGU+PC90aXRsZXM+
PHBlcmlvZGljYWw+PGZ1bGwtdGl0bGU+U3RlbSBDZWxsIFJlcG9ydHM8L2Z1bGwtdGl0bGU+PGFi
YnItMT5TdGVtIGNlbGwgcmVwb3J0czwvYWJici0xPjwvcGVyaW9kaWNhbD48YWx0LXBlcmlvZGlj
YWw+PGZ1bGwtdGl0bGU+U3RlbSBDZWxsIFJlcG9ydHM8L2Z1bGwtdGl0bGU+PGFiYnItMT5TdGVt
IGNlbGwgcmVwb3J0czwvYWJici0xPjwvYWx0LXBlcmlvZGljYWw+PHBhZ2VzPjEzNDAtMTM1Mzwv
cGFnZXM+PHZvbHVtZT44PC92b2x1bWU+PG51bWJlcj41PC9udW1iZXI+PGtleXdvcmRzPjxrZXl3
b3JkPkFuaW1hbHM8L2tleXdvcmQ+PGtleXdvcmQ+Q2FyY2lub2dlbmljaXR5IFRlc3RzL2FkdmVy
c2UgZWZmZWN0cy9tZXRob2RzLypzdGFuZGFyZHM8L2tleXdvcmQ+PGtleXdvcmQ+KkNlbGwgRGlm
ZmVyZW50aWF0aW9uPC9rZXl3b3JkPjxrZXl3b3JkPkNlbGwgTGluZTwva2V5d29yZD48a2V5d29y
ZD5IdW1hbnM8L2tleXdvcmQ+PGtleXdvcmQ+SW5kdWNlZCBQbHVyaXBvdGVudCBTdGVtIENlbGxz
LypjeXRvbG9neTwva2V5d29yZD48a2V5d29yZD5NYWxlPC9rZXl3b3JkPjxrZXl3b3JkPk1pY2U8
L2tleXdvcmQ+PGtleXdvcmQ+TWljZSwgSW5icmVkIE5PRDwva2V5d29yZD48a2V5d29yZD5NaWNl
LCBTQ0lEPC9rZXl3b3JkPjxrZXl3b3JkPlRlcmF0b21hLypwYXRob2xvZ3k8L2tleXdvcmQ+PGtl
eXdvcmQ+WGVub2dyYWZ0IE1vZGVsIEFudGl0dW1vciBBc3NheXMvbWV0aG9kcy8qc3RhbmRhcmRz
PC9rZXl3b3JkPjwva2V5d29yZHM+PGRhdGVzPjx5ZWFyPjIwMTc8L3llYXI+PHB1Yi1kYXRlcz48
ZGF0ZT5NYXkgOTwvZGF0ZT48L3B1Yi1kYXRlcz48L2RhdGVzPjxpc2JuPjIyMTMtNjcxMSAoRWxl
Y3Ryb25pYykmI3hEOzIyMTMtNjcxMSAoTGlua2luZyk8L2lzYm4+PGFjY2Vzc2lvbi1udW0+Mjg0
OTQ5NDA8L2FjY2Vzc2lvbi1udW0+PHVybHM+PHJlbGF0ZWQtdXJscz48dXJsPmh0dHA6Ly93d3cu
bmNiaS5ubG0ubmloLmdvdi9wdWJtZWQvMjg0OTQ5NDA8L3VybD48L3JlbGF0ZWQtdXJscz48L3Vy
bHM+PGN1c3RvbTI+NTQyNTYyMTwvY3VzdG9tMj48ZWxlY3Ryb25pYy1yZXNvdXJjZS1udW0+MTAu
MTAxNi9qLnN0ZW1jci4yMDE3LjAzLjAwOTwvZWxlY3Ryb25pYy1yZXNvdXJjZS1udW0+PC9yZWNv
cmQ+PC9DaXRlPjxDaXRlPjxBdXRob3I+SW50ZXJuYXRpb25hbCBTdGVtIENlbGw8L0F1dGhvcj48
WWVhcj4yMDE4PC9ZZWFyPjxSZWNOdW0+MTg8L1JlY051bT48cmVjb3JkPjxyZWMtbnVtYmVyPjE4
PC9yZWMtbnVtYmVyPjxmb3JlaWduLWtleXM+PGtleSBhcHA9IkVOIiBkYi1pZD0iOWVmenhyZHc1
ZnRkeHllYXpkOXhhZGFiOXN3c3IwMnRhOXMyIj4xODwva2V5PjwvZm9yZWlnbi1rZXlzPjxyZWYt
dHlwZSBuYW1lPSJKb3VybmFsIEFydGljbGUiPjE3PC9yZWYtdHlwZT48Y29udHJpYnV0b3JzPjxh
dXRob3JzPjxhdXRob3I+SW50ZXJuYXRpb25hbCBTdGVtIENlbGwsIEluaXRpYXRpdmU8L2F1dGhv
cj48L2F1dGhvcnM+PC9jb250cmlidXRvcnM+PHRpdGxlcz48dGl0bGU+QXNzZXNzbWVudCBvZiBl
c3RhYmxpc2hlZCB0ZWNobmlxdWVzIHRvIGRldGVybWluZSBkZXZlbG9wbWVudGFsIGFuZCBtYWxp
Z25hbnQgcG90ZW50aWFsIG9mIGh1bWFuIHBsdXJpcG90ZW50IHN0ZW0gY2VsbHM8L3RpdGxlPjxz
ZWNvbmRhcnktdGl0bGU+TmF0IENvbW11bjwvc2Vjb25kYXJ5LXRpdGxlPjxhbHQtdGl0bGU+TmF0
dXJlIGNvbW11bmljYXRpb25zPC9hbHQtdGl0bGU+PC90aXRsZXM+PHBlcmlvZGljYWw+PGZ1bGwt
dGl0bGU+TmF0IENvbW11bjwvZnVsbC10aXRsZT48YWJici0xPk5hdHVyZSBjb21tdW5pY2F0aW9u
czwvYWJici0xPjwvcGVyaW9kaWNhbD48YWx0LXBlcmlvZGljYWw+PGZ1bGwtdGl0bGU+TmF0IENv
bW11bjwvZnVsbC10aXRsZT48YWJici0xPk5hdHVyZSBjb21tdW5pY2F0aW9uczwvYWJici0xPjwv
YWx0LXBlcmlvZGljYWw+PHBhZ2VzPjE5MjU8L3BhZ2VzPjx2b2x1bWU+OTwvdm9sdW1lPjxudW1i
ZXI+MTwvbnVtYmVyPjxrZXl3b3Jkcz48a2V5d29yZD5BbmltYWxzPC9rZXl3b3JkPjxrZXl3b3Jk
PkNlbGwgQ3VsdHVyZSBUZWNobmlxdWVzLyptZXRob2RzPC9rZXl3b3JkPjxrZXl3b3JkPipDZWxs
IERpZmZlcmVudGlhdGlvbjwva2V5d29yZD48a2V5d29yZD5DZWxsIExpbmU8L2tleXdvcmQ+PGtl
eXdvcmQ+Q29tcHV0YXRpb25hbCBCaW9sb2d5LyptZXRob2RzPC9rZXl3b3JkPjxrZXl3b3JkPkVt
YnJ5b2lkIEJvZGllcy9tZXRhYm9saXNtPC9rZXl3b3JkPjxrZXl3b3JkPkVuZG9kZXJtL21ldGFi
b2xpc208L2tleXdvcmQ+PGtleXdvcmQ+R2VuZSBFeHByZXNzaW9uPC9rZXl3b3JkPjxrZXl3b3Jk
Pkhpc3RvbG9naWNhbCBUZWNobmlxdWVzLyptZXRob2RzPC9rZXl3b3JkPjxrZXl3b3JkPkh1bWFu
czwva2V5d29yZD48a2V5d29yZD5NaWNlPC9rZXl3b3JkPjxrZXl3b3JkPlBsdXJpcG90ZW50IFN0
ZW0gQ2VsbHMvKmN5dG9sb2d5L21ldGFib2xpc208L2tleXdvcmQ+PGtleXdvcmQ+VGVyYXRvbWEv
ZW1icnlvbG9neS9nZW5ldGljcy9tZXRhYm9saXNtLypwaHlzaW9wYXRob2xvZ3k8L2tleXdvcmQ+
PC9rZXl3b3Jkcz48ZGF0ZXM+PHllYXI+MjAxODwveWVhcj48cHViLWRhdGVzPjxkYXRlPk1heSAx
NTwvZGF0ZT48L3B1Yi1kYXRlcz48L2RhdGVzPjxpc2JuPjIwNDEtMTcyMyAoRWxlY3Ryb25pYykm
I3hEOzIwNDEtMTcyMyAoTGlua2luZyk8L2lzYm4+PGFjY2Vzc2lvbi1udW0+Mjk3NjUwMTc8L2Fj
Y2Vzc2lvbi1udW0+PHVybHM+PHJlbGF0ZWQtdXJscz48dXJsPmh0dHA6Ly93d3cubmNiaS5ubG0u
bmloLmdvdi9wdWJtZWQvMjk3NjUwMTc8L3VybD48L3JlbGF0ZWQtdXJscz48L3VybHM+PGN1c3Rv
bTI+NTk1NDA1NTwvY3VzdG9tMj48ZWxlY3Ryb25pYy1yZXNvdXJjZS1udW0+MTAuMTAzOC9zNDE0
NjctMDE4LTA0MDExLTM8L2VsZWN0cm9uaWMtcmVzb3VyY2UtbnVtPjwvcmVjb3JkPjwvQ2l0ZT48
L0VuZE5vdGU+
</w:fldData>
        </w:fldChar>
      </w:r>
      <w:r w:rsidR="0062122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instrText xml:space="preserve"> ADDIN EN.CITE </w:instrText>
      </w:r>
      <w:r w:rsidR="0062122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begin">
          <w:fldData xml:space="preserve">PEVuZE5vdGU+PENpdGU+PEF1dGhvcj5Uc2Fua292PC9BdXRob3I+PFllYXI+MjAxNTwvWWVhcj48
UmVjTnVtPjMzPC9SZWNOdW0+PERpc3BsYXlUZXh0PjxzdHlsZSBmYWNlPSJzdXBlcnNjcmlwdCI+
WzIyLCAyMywgMjhdPC9zdHlsZT48L0Rpc3BsYXlUZXh0PjxyZWNvcmQ+PHJlYy1udW1iZXI+MzM8
L3JlYy1udW1iZXI+PGZvcmVpZ24ta2V5cz48a2V5IGFwcD0iRU4iIGRiLWlkPSI5ZWZ6eHJkdzVm
dGR4eWVhemQ5eGFkYWI5c3dzcjAydGE5czIiPjMzPC9rZXk+PC9mb3JlaWduLWtleXM+PHJlZi10
eXBlIG5hbWU9IkpvdXJuYWwgQXJ0aWNsZSI+MTc8L3JlZi10eXBlPjxjb250cmlidXRvcnM+PGF1
dGhvcnM+PGF1dGhvcj5Uc2Fua292LCBBLiBNLjwvYXV0aG9yPjxhdXRob3I+QWtvcGlhbiwgVi48
L2F1dGhvcj48YXV0aG9yPlBvcCwgUi48L2F1dGhvcj48YXV0aG9yPkNoZXR0eSwgUy48L2F1dGhv
cj48YXV0aG9yPkdpZmZvcmQsIEMuIEEuPC9hdXRob3I+PGF1dGhvcj5EYWhlcm9uLCBMLjwvYXV0
aG9yPjxhdXRob3I+VHNhbmtvdmEsIE4uIE0uPC9hdXRob3I+PGF1dGhvcj5NZWlzc25lciwgQS48
L2F1dGhvcj48L2F1dGhvcnM+PC9jb250cmlidXRvcnM+PGF1dGgtYWRkcmVzcz5Ccm9hZCBJbnN0
aXR1dGUgb2YgTUlUIGFuZCBIYXJ2YXJkLCBDYW1icmlkZ2UsIE1hc3NhY2h1c2V0dHMsIFVTQS4m
I3hEO0hhcnZhcmQgU3RlbSBDZWxsIEluc3RpdHV0ZSwgQ2FtYnJpZGdlLCBNYXNzYWNodXNldHRz
LCBVU0EuJiN4RDtEZXBhcnRtZW50IG9mIFN0ZW0gQ2VsbCBhbmQgUmVnZW5lcmF0aXZlIEJpb2xv
Z3ksIEhhcnZhcmQgVW5pdmVyc2l0eSwgQ2FtYnJpZGdlLCBNYXNzYWNodXNldHRzLCBVU0EuJiN4
RDtEZXBhcnRtZW50IG9mIFBhdGhvbG9neSBhbmQgQ2VsbCBCaW9sb2d5LCBDb2x1bWJpYSBVbml2
ZXJzaXR5IE1lZGljYWwgQ2VudGVyLCBOZXcgWW9yaywgTmV3IFlvcmssIFVTQS4mI3hEO0RlcGFy
dG1lbnQgb2YgUGF0aG9sb2d5LCBJY2FobiBTY2hvb2wgb2YgTWVkaWNpbmUgYXQgTW91bnQgU2lu
YWksIE5ldyBZb3JrLCBOZXcgWW9yaywgVVNBLiYjeEQ7RGVwYXJ0bWVudCBvZiBOZXVyb3NjaWVu
Y2UsIEljYWhuIFNjaG9vbCBvZiBNZWRpY2luZSBhdCBNb3VudCBTaW5haSwgTmV3IFlvcmssIE5l
dyBZb3JrLCBVU0EuPC9hdXRoLWFkZHJlc3M+PHRpdGxlcz48dGl0bGU+QSBxUENSIFNjb3JlQ2Fy
ZCBxdWFudGlmaWVzIHRoZSBkaWZmZXJlbnRpYXRpb24gcG90ZW50aWFsIG9mIGh1bWFuIHBsdXJp
cG90ZW50IHN0ZW0gY2VsbHM8L3RpdGxlPjxzZWNvbmRhcnktdGl0bGU+TmF0IEJpb3RlY2hub2w8
L3NlY29uZGFyeS10aXRsZT48YWx0LXRpdGxlPk5hdHVyZSBiaW90ZWNobm9sb2d5PC9hbHQtdGl0
bGU+PC90aXRsZXM+PHBlcmlvZGljYWw+PGZ1bGwtdGl0bGU+TmF0IEJpb3RlY2hub2w8L2Z1bGwt
dGl0bGU+PGFiYnItMT5OYXR1cmUgYmlvdGVjaG5vbG9neTwvYWJici0xPjwvcGVyaW9kaWNhbD48
YWx0LXBlcmlvZGljYWw+PGZ1bGwtdGl0bGU+TmF0IEJpb3RlY2hub2w8L2Z1bGwtdGl0bGU+PGFi
YnItMT5OYXR1cmUgYmlvdGVjaG5vbG9neTwvYWJici0xPjwvYWx0LXBlcmlvZGljYWw+PHBhZ2Vz
PjExODItOTI8L3BhZ2VzPjx2b2x1bWU+MzM8L3ZvbHVtZT48bnVtYmVyPjExPC9udW1iZXI+PGtl
eXdvcmRzPjxrZXl3b3JkPkFuaW1hbHM8L2tleXdvcmQ+PGtleXdvcmQ+Q2VsbCBEaWZmZXJlbnRp
YXRpb24vKmdlbmV0aWNzPC9rZXl3b3JkPjxrZXl3b3JkPkNvbXB1dGF0aW9uYWwgQmlvbG9neS8q
bWV0aG9kczwva2V5d29yZD48a2V5d29yZD5FbWJyeW9pZCBCb2RpZXMvY3l0b2xvZ3kvbWV0YWJv
bGlzbS8qcGh5c2lvbG9neTwva2V5d29yZD48a2V5d29yZD5IdW1hbnM8L2tleXdvcmQ+PGtleXdv
cmQ+TWljZTwva2V5d29yZD48a2V5d29yZD5OZW9wbGFzbXMsIEV4cGVyaW1lbnRhbC9wYXRob2xv
Z3k8L2tleXdvcmQ+PGtleXdvcmQ+UGx1cmlwb3RlbnQgU3RlbSBDZWxscy9jeXRvbG9neS9tZXRh
Ym9saXNtLypwaHlzaW9sb2d5PC9rZXl3b3JkPjxrZXl3b3JkPlBvbHltZXJhc2UgQ2hhaW4gUmVh
Y3Rpb24vKm1ldGhvZHM8L2tleXdvcmQ+PGtleXdvcmQ+VGVyYXRvbWEvcGF0aG9sb2d5PC9rZXl3
b3JkPjwva2V5d29yZHM+PGRhdGVzPjx5ZWFyPjIwMTU8L3llYXI+PHB1Yi1kYXRlcz48ZGF0ZT5O
b3Y8L2RhdGU+PC9wdWItZGF0ZXM+PC9kYXRlcz48aXNibj4xNTQ2LTE2OTYgKEVsZWN0cm9uaWMp
JiN4RDsxMDg3LTAxNTYgKExpbmtpbmcpPC9pc2JuPjxhY2Nlc3Npb24tbnVtPjI2NTAxOTUyPC9h
Y2Nlc3Npb24tbnVtPjx1cmxzPjxyZWxhdGVkLXVybHM+PHVybD5odHRwOi8vd3d3Lm5jYmkubmxt
Lm5paC5nb3YvcHVibWVkLzI2NTAxOTUyPC91cmw+PC9yZWxhdGVkLXVybHM+PC91cmxzPjxjdXN0
b20yPjQ2MzY5NjQ8L2N1c3RvbTI+PGVsZWN0cm9uaWMtcmVzb3VyY2UtbnVtPjEwLjEwMzgvbmJ0
LjMzODc8L2VsZWN0cm9uaWMtcmVzb3VyY2UtbnVtPjwvcmVjb3JkPjwvQ2l0ZT48Q2l0ZT48QXV0
aG9yPkJvdW1hPC9BdXRob3I+PFllYXI+MjAxNzwvWWVhcj48UmVjTnVtPjIwPC9SZWNOdW0+PHJl
Y29yZD48cmVjLW51bWJlcj4yMDwvcmVjLW51bWJlcj48Zm9yZWlnbi1rZXlzPjxrZXkgYXBwPSJF
TiIgZGItaWQ9IjllZnp4cmR3NWZ0ZHh5ZWF6ZDl4YWRhYjlzd3NyMDJ0YTlzMiI+MjA8L2tleT48
L2ZvcmVpZ24ta2V5cz48cmVmLXR5cGUgbmFtZT0iSm91cm5hbCBBcnRpY2xlIj4xNzwvcmVmLXR5
cGU+PGNvbnRyaWJ1dG9ycz48YXV0aG9ycz48YXV0aG9yPkJvdW1hLCBNLiBKLjwvYXV0aG9yPjxh
dXRob3I+dmFuIEl0ZXJzb24sIE0uPC9hdXRob3I+PGF1dGhvcj5KYW5zc2VuLCBCLjwvYXV0aG9y
PjxhdXRob3I+TXVtbWVyeSwgQy4gTC48L2F1dGhvcj48YXV0aG9yPlNhbHZhdG9yaSwgRC4gQy4g
Ri48L2F1dGhvcj48YXV0aG9yPkZyZXVuZCwgQy48L2F1dGhvcj48L2F1dGhvcnM+PC9jb250cmli
dXRvcnM+PGF1dGgtYWRkcmVzcz5EZXBhcnRtZW50IG9mIEFuYXRvbXkgJmFtcDsgRW1icnlvbG9n
eSwgTGVpZGVuIFVuaXZlcnNpdHkgTWVkaWNhbCBDZW50ZXIsIEVpbnRob3ZlbndlZyAyMCwgMjMz
MyBaQyBMZWlkZW4sIHRoZSBOZXRoZXJsYW5kcy4mI3hEO0RlcGFydG1lbnQgb2YgTW9sZWN1bGFy
IEVwaWRlbWlvbG9neSwgTGVpZGVuIFVuaXZlcnNpdHkgTWVkaWNhbCBDZW50ZXIsIEVpbnRob3Zl
bndlZyAyMCwgMjMzMyBaQyBMZWlkZW4sIHRoZSBOZXRoZXJsYW5kcy4mI3hEO0dlbm9tZVNjYW4g
Qi5WLiwgUGxlc21hbmxhYW4gMUQsIDIzMzMgQlogTGVpZGVuLCB0aGUgTmV0aGVybGFuZHMuJiN4
RDtDZW50cmFsIExhYm9yYXRvcnkgQW5pbWFsIEZhY2lsaXR5LCBMZWlkZW4gVW5pdmVyc2l0eSBN
ZWRpY2FsIENlbnRlciwgRWludGhvdmVud2VnIDIwLCAyMzMzIFpDIExlaWRlbiwgdGhlIE5ldGhl
cmxhbmRzLiBFbGVjdHJvbmljIGFkZHJlc3M6IGQuYy5mLnNhbHZhdG9yaUBsdW1jLm5sLiYjeEQ7
RGVwYXJ0bWVudCBvZiBBbmF0b215ICZhbXA7IEVtYnJ5b2xvZ3ksIExlaWRlbiBVbml2ZXJzaXR5
IE1lZGljYWwgQ2VudGVyLCBFaW50aG92ZW53ZWcgMjAsIDIzMzMgWkMgTGVpZGVuLCB0aGUgTmV0
aGVybGFuZHMuIEVsZWN0cm9uaWMgYWRkcmVzczogYy5tLmEuaC5mcmV1bmRAbHVtYy5ubC48L2F1
dGgtYWRkcmVzcz48dGl0bGVzPjx0aXRsZT5EaWZmZXJlbnRpYXRpb24tRGVmZWN0aXZlIEh1bWFu
IEluZHVjZWQgUGx1cmlwb3RlbnQgU3RlbSBDZWxscyBSZXZlYWwgU3RyZW5ndGhzIGFuZCBMaW1p
dGF0aW9ucyBvZiB0aGUgVGVyYXRvbWEgQXNzYXkgYW5kIEluIFZpdHJvIFBsdXJpcG90ZW5jeSBB
c3NheXM8L3RpdGxlPjxzZWNvbmRhcnktdGl0bGU+U3RlbSBDZWxsIFJlcG9ydHM8L3NlY29uZGFy
eS10aXRsZT48YWx0LXRpdGxlPlN0ZW0gY2VsbCByZXBvcnRzPC9hbHQtdGl0bGU+PC90aXRsZXM+
PHBlcmlvZGljYWw+PGZ1bGwtdGl0bGU+U3RlbSBDZWxsIFJlcG9ydHM8L2Z1bGwtdGl0bGU+PGFi
YnItMT5TdGVtIGNlbGwgcmVwb3J0czwvYWJici0xPjwvcGVyaW9kaWNhbD48YWx0LXBlcmlvZGlj
YWw+PGZ1bGwtdGl0bGU+U3RlbSBDZWxsIFJlcG9ydHM8L2Z1bGwtdGl0bGU+PGFiYnItMT5TdGVt
IGNlbGwgcmVwb3J0czwvYWJici0xPjwvYWx0LXBlcmlvZGljYWw+PHBhZ2VzPjEzNDAtMTM1Mzwv
cGFnZXM+PHZvbHVtZT44PC92b2x1bWU+PG51bWJlcj41PC9udW1iZXI+PGtleXdvcmRzPjxrZXl3
b3JkPkFuaW1hbHM8L2tleXdvcmQ+PGtleXdvcmQ+Q2FyY2lub2dlbmljaXR5IFRlc3RzL2FkdmVy
c2UgZWZmZWN0cy9tZXRob2RzLypzdGFuZGFyZHM8L2tleXdvcmQ+PGtleXdvcmQ+KkNlbGwgRGlm
ZmVyZW50aWF0aW9uPC9rZXl3b3JkPjxrZXl3b3JkPkNlbGwgTGluZTwva2V5d29yZD48a2V5d29y
ZD5IdW1hbnM8L2tleXdvcmQ+PGtleXdvcmQ+SW5kdWNlZCBQbHVyaXBvdGVudCBTdGVtIENlbGxz
LypjeXRvbG9neTwva2V5d29yZD48a2V5d29yZD5NYWxlPC9rZXl3b3JkPjxrZXl3b3JkPk1pY2U8
L2tleXdvcmQ+PGtleXdvcmQ+TWljZSwgSW5icmVkIE5PRDwva2V5d29yZD48a2V5d29yZD5NaWNl
LCBTQ0lEPC9rZXl3b3JkPjxrZXl3b3JkPlRlcmF0b21hLypwYXRob2xvZ3k8L2tleXdvcmQ+PGtl
eXdvcmQ+WGVub2dyYWZ0IE1vZGVsIEFudGl0dW1vciBBc3NheXMvbWV0aG9kcy8qc3RhbmRhcmRz
PC9rZXl3b3JkPjwva2V5d29yZHM+PGRhdGVzPjx5ZWFyPjIwMTc8L3llYXI+PHB1Yi1kYXRlcz48
ZGF0ZT5NYXkgOTwvZGF0ZT48L3B1Yi1kYXRlcz48L2RhdGVzPjxpc2JuPjIyMTMtNjcxMSAoRWxl
Y3Ryb25pYykmI3hEOzIyMTMtNjcxMSAoTGlua2luZyk8L2lzYm4+PGFjY2Vzc2lvbi1udW0+Mjg0
OTQ5NDA8L2FjY2Vzc2lvbi1udW0+PHVybHM+PHJlbGF0ZWQtdXJscz48dXJsPmh0dHA6Ly93d3cu
bmNiaS5ubG0ubmloLmdvdi9wdWJtZWQvMjg0OTQ5NDA8L3VybD48L3JlbGF0ZWQtdXJscz48L3Vy
bHM+PGN1c3RvbTI+NTQyNTYyMTwvY3VzdG9tMj48ZWxlY3Ryb25pYy1yZXNvdXJjZS1udW0+MTAu
MTAxNi9qLnN0ZW1jci4yMDE3LjAzLjAwOTwvZWxlY3Ryb25pYy1yZXNvdXJjZS1udW0+PC9yZWNv
cmQ+PC9DaXRlPjxDaXRlPjxBdXRob3I+SW50ZXJuYXRpb25hbCBTdGVtIENlbGw8L0F1dGhvcj48
WWVhcj4yMDE4PC9ZZWFyPjxSZWNOdW0+MTg8L1JlY051bT48cmVjb3JkPjxyZWMtbnVtYmVyPjE4
PC9yZWMtbnVtYmVyPjxmb3JlaWduLWtleXM+PGtleSBhcHA9IkVOIiBkYi1pZD0iOWVmenhyZHc1
ZnRkeHllYXpkOXhhZGFiOXN3c3IwMnRhOXMyIj4xODwva2V5PjwvZm9yZWlnbi1rZXlzPjxyZWYt
dHlwZSBuYW1lPSJKb3VybmFsIEFydGljbGUiPjE3PC9yZWYtdHlwZT48Y29udHJpYnV0b3JzPjxh
dXRob3JzPjxhdXRob3I+SW50ZXJuYXRpb25hbCBTdGVtIENlbGwsIEluaXRpYXRpdmU8L2F1dGhv
cj48L2F1dGhvcnM+PC9jb250cmlidXRvcnM+PHRpdGxlcz48dGl0bGU+QXNzZXNzbWVudCBvZiBl
c3RhYmxpc2hlZCB0ZWNobmlxdWVzIHRvIGRldGVybWluZSBkZXZlbG9wbWVudGFsIGFuZCBtYWxp
Z25hbnQgcG90ZW50aWFsIG9mIGh1bWFuIHBsdXJpcG90ZW50IHN0ZW0gY2VsbHM8L3RpdGxlPjxz
ZWNvbmRhcnktdGl0bGU+TmF0IENvbW11bjwvc2Vjb25kYXJ5LXRpdGxlPjxhbHQtdGl0bGU+TmF0
dXJlIGNvbW11bmljYXRpb25zPC9hbHQtdGl0bGU+PC90aXRsZXM+PHBlcmlvZGljYWw+PGZ1bGwt
dGl0bGU+TmF0IENvbW11bjwvZnVsbC10aXRsZT48YWJici0xPk5hdHVyZSBjb21tdW5pY2F0aW9u
czwvYWJici0xPjwvcGVyaW9kaWNhbD48YWx0LXBlcmlvZGljYWw+PGZ1bGwtdGl0bGU+TmF0IENv
bW11bjwvZnVsbC10aXRsZT48YWJici0xPk5hdHVyZSBjb21tdW5pY2F0aW9uczwvYWJici0xPjwv
YWx0LXBlcmlvZGljYWw+PHBhZ2VzPjE5MjU8L3BhZ2VzPjx2b2x1bWU+OTwvdm9sdW1lPjxudW1i
ZXI+MTwvbnVtYmVyPjxrZXl3b3Jkcz48a2V5d29yZD5BbmltYWxzPC9rZXl3b3JkPjxrZXl3b3Jk
PkNlbGwgQ3VsdHVyZSBUZWNobmlxdWVzLyptZXRob2RzPC9rZXl3b3JkPjxrZXl3b3JkPipDZWxs
IERpZmZlcmVudGlhdGlvbjwva2V5d29yZD48a2V5d29yZD5DZWxsIExpbmU8L2tleXdvcmQ+PGtl
eXdvcmQ+Q29tcHV0YXRpb25hbCBCaW9sb2d5LyptZXRob2RzPC9rZXl3b3JkPjxrZXl3b3JkPkVt
YnJ5b2lkIEJvZGllcy9tZXRhYm9saXNtPC9rZXl3b3JkPjxrZXl3b3JkPkVuZG9kZXJtL21ldGFi
b2xpc208L2tleXdvcmQ+PGtleXdvcmQ+R2VuZSBFeHByZXNzaW9uPC9rZXl3b3JkPjxrZXl3b3Jk
Pkhpc3RvbG9naWNhbCBUZWNobmlxdWVzLyptZXRob2RzPC9rZXl3b3JkPjxrZXl3b3JkPkh1bWFu
czwva2V5d29yZD48a2V5d29yZD5NaWNlPC9rZXl3b3JkPjxrZXl3b3JkPlBsdXJpcG90ZW50IFN0
ZW0gQ2VsbHMvKmN5dG9sb2d5L21ldGFib2xpc208L2tleXdvcmQ+PGtleXdvcmQ+VGVyYXRvbWEv
ZW1icnlvbG9neS9nZW5ldGljcy9tZXRhYm9saXNtLypwaHlzaW9wYXRob2xvZ3k8L2tleXdvcmQ+
PC9rZXl3b3Jkcz48ZGF0ZXM+PHllYXI+MjAxODwveWVhcj48cHViLWRhdGVzPjxkYXRlPk1heSAx
NTwvZGF0ZT48L3B1Yi1kYXRlcz48L2RhdGVzPjxpc2JuPjIwNDEtMTcyMyAoRWxlY3Ryb25pYykm
I3hEOzIwNDEtMTcyMyAoTGlua2luZyk8L2lzYm4+PGFjY2Vzc2lvbi1udW0+Mjk3NjUwMTc8L2Fj
Y2Vzc2lvbi1udW0+PHVybHM+PHJlbGF0ZWQtdXJscz48dXJsPmh0dHA6Ly93d3cubmNiaS5ubG0u
bmloLmdvdi9wdWJtZWQvMjk3NjUwMTc8L3VybD48L3JlbGF0ZWQtdXJscz48L3VybHM+PGN1c3Rv
bTI+NTk1NDA1NTwvY3VzdG9tMj48ZWxlY3Ryb25pYy1yZXNvdXJjZS1udW0+MTAuMTAzOC9zNDE0
NjctMDE4LTA0MDExLTM8L2VsZWN0cm9uaWMtcmVzb3VyY2UtbnVtPjwvcmVjb3JkPjwvQ2l0ZT48
L0VuZE5vdGU+
</w:fldData>
        </w:fldChar>
      </w:r>
      <w:r w:rsidR="0062122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instrText xml:space="preserve"> ADDIN EN.CITE.DATA </w:instrText>
      </w:r>
      <w:r w:rsidR="0062122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</w:r>
      <w:r w:rsidR="0062122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end"/>
      </w:r>
      <w:r w:rsidR="0064735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</w:r>
      <w:r w:rsidR="0064735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separate"/>
      </w:r>
      <w:r w:rsidR="00621228" w:rsidRPr="00C94315">
        <w:rPr>
          <w:rFonts w:ascii="Book Antiqua" w:hAnsi="Book Antiqua" w:cs="Times New Roman"/>
          <w:noProof/>
          <w:color w:val="000000" w:themeColor="text1"/>
          <w:kern w:val="0"/>
          <w:sz w:val="24"/>
          <w:szCs w:val="24"/>
          <w:vertAlign w:val="superscript"/>
        </w:rPr>
        <w:t>[</w:t>
      </w:r>
      <w:hyperlink w:anchor="_ENREF_22" w:tooltip="International Stem Cell, 2018 #18" w:history="1">
        <w:r w:rsidR="00621228" w:rsidRPr="00C94315">
          <w:rPr>
            <w:rFonts w:ascii="Book Antiqua" w:hAnsi="Book Antiqua" w:cs="Times New Roman"/>
            <w:noProof/>
            <w:color w:val="000000" w:themeColor="text1"/>
            <w:kern w:val="0"/>
            <w:sz w:val="24"/>
            <w:szCs w:val="24"/>
            <w:vertAlign w:val="superscript"/>
          </w:rPr>
          <w:t>22</w:t>
        </w:r>
      </w:hyperlink>
      <w:r w:rsidR="006D68A2" w:rsidRPr="00C94315">
        <w:rPr>
          <w:rFonts w:ascii="Book Antiqua" w:hAnsi="Book Antiqua" w:cs="Times New Roman"/>
          <w:noProof/>
          <w:color w:val="000000" w:themeColor="text1"/>
          <w:kern w:val="0"/>
          <w:sz w:val="24"/>
          <w:szCs w:val="24"/>
          <w:vertAlign w:val="superscript"/>
        </w:rPr>
        <w:t>,</w:t>
      </w:r>
      <w:hyperlink w:anchor="_ENREF_23" w:tooltip="Bouma, 2017 #20" w:history="1">
        <w:r w:rsidR="00621228" w:rsidRPr="00C94315">
          <w:rPr>
            <w:rFonts w:ascii="Book Antiqua" w:hAnsi="Book Antiqua" w:cs="Times New Roman"/>
            <w:noProof/>
            <w:color w:val="000000" w:themeColor="text1"/>
            <w:kern w:val="0"/>
            <w:sz w:val="24"/>
            <w:szCs w:val="24"/>
            <w:vertAlign w:val="superscript"/>
          </w:rPr>
          <w:t>23</w:t>
        </w:r>
      </w:hyperlink>
      <w:r w:rsidR="006D68A2" w:rsidRPr="00C94315">
        <w:rPr>
          <w:rFonts w:ascii="Book Antiqua" w:hAnsi="Book Antiqua" w:cs="Times New Roman"/>
          <w:noProof/>
          <w:color w:val="000000" w:themeColor="text1"/>
          <w:kern w:val="0"/>
          <w:sz w:val="24"/>
          <w:szCs w:val="24"/>
          <w:vertAlign w:val="superscript"/>
        </w:rPr>
        <w:t>,</w:t>
      </w:r>
      <w:hyperlink w:anchor="_ENREF_28" w:tooltip="Tsankov, 2015 #33" w:history="1">
        <w:r w:rsidR="00621228" w:rsidRPr="00C94315">
          <w:rPr>
            <w:rFonts w:ascii="Book Antiqua" w:hAnsi="Book Antiqua" w:cs="Times New Roman"/>
            <w:noProof/>
            <w:color w:val="000000" w:themeColor="text1"/>
            <w:kern w:val="0"/>
            <w:sz w:val="24"/>
            <w:szCs w:val="24"/>
            <w:vertAlign w:val="superscript"/>
          </w:rPr>
          <w:t>28</w:t>
        </w:r>
      </w:hyperlink>
      <w:r w:rsidR="00621228" w:rsidRPr="00C94315">
        <w:rPr>
          <w:rFonts w:ascii="Book Antiqua" w:hAnsi="Book Antiqua" w:cs="Times New Roman"/>
          <w:noProof/>
          <w:color w:val="000000" w:themeColor="text1"/>
          <w:kern w:val="0"/>
          <w:sz w:val="24"/>
          <w:szCs w:val="24"/>
          <w:vertAlign w:val="superscript"/>
        </w:rPr>
        <w:t>]</w:t>
      </w:r>
      <w:r w:rsidR="0064735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end"/>
      </w:r>
      <w:r w:rsidR="0064735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. </w:t>
      </w:r>
      <w:r w:rsidR="00D71E29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</w:t>
      </w:r>
      <w:r w:rsidR="00CC1CFF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hese </w:t>
      </w:r>
      <w:proofErr w:type="spellStart"/>
      <w:r w:rsidR="00CC1CFF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qPCR</w:t>
      </w:r>
      <w:proofErr w:type="spellEnd"/>
      <w:r w:rsidR="00CC1CFF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-based </w:t>
      </w:r>
      <w:r w:rsidR="00BD21D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ssay</w:t>
      </w:r>
      <w:r w:rsidR="00147E7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</w:t>
      </w:r>
      <w:r w:rsidR="00BD21D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552234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re</w:t>
      </w:r>
      <w:r w:rsidR="00BD21D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more rapid and accessibl</w:t>
      </w:r>
      <w:r w:rsidR="00BF7A67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e</w:t>
      </w:r>
      <w:r w:rsidR="00D71E29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than high-throughput methods</w:t>
      </w:r>
      <w:r w:rsidR="00575A34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. </w:t>
      </w:r>
    </w:p>
    <w:p w14:paraId="26E8C27C" w14:textId="3AB01477" w:rsidR="006B1A0D" w:rsidRPr="00C94315" w:rsidRDefault="002C091A" w:rsidP="008F748E">
      <w:pPr>
        <w:autoSpaceDE w:val="0"/>
        <w:autoSpaceDN w:val="0"/>
        <w:adjustRightInd w:val="0"/>
        <w:spacing w:line="360" w:lineRule="auto"/>
        <w:ind w:firstLineChars="100" w:firstLine="240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ccording to the </w:t>
      </w:r>
      <w:proofErr w:type="spellStart"/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hPSC</w:t>
      </w:r>
      <w:proofErr w:type="spellEnd"/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-derived differentiation protocol</w:t>
      </w:r>
      <w:r w:rsidR="00267316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s for </w:t>
      </w:r>
      <w:r w:rsidR="00580A06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various</w:t>
      </w:r>
      <w:r w:rsidR="00267316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types of cells</w:t>
      </w:r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, </w:t>
      </w:r>
      <w:proofErr w:type="spellStart"/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embryoid</w:t>
      </w:r>
      <w:proofErr w:type="spellEnd"/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bodies (EBs) </w:t>
      </w:r>
      <w:r w:rsidR="002756AA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re</w:t>
      </w:r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widely </w:t>
      </w:r>
      <w:proofErr w:type="gramStart"/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used</w:t>
      </w:r>
      <w:proofErr w:type="gramEnd"/>
      <w:r w:rsidR="00111DF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begin">
          <w:fldData xml:space="preserve">PEVuZE5vdGU+PENpdGU+PEF1dGhvcj5MaXU8L0F1dGhvcj48WWVhcj4yMDE5PC9ZZWFyPjxSZWNO
dW0+MTUwPC9SZWNOdW0+PERpc3BsYXlUZXh0PjxzdHlsZSBmYWNlPSJzdXBlcnNjcmlwdCI+WzI5
XTwvc3R5bGU+PC9EaXNwbGF5VGV4dD48cmVjb3JkPjxyZWMtbnVtYmVyPjE1MDwvcmVjLW51bWJl
cj48Zm9yZWlnbi1rZXlzPjxrZXkgYXBwPSJFTiIgZGItaWQ9InhyMDB4dHdlNGE1NWU1ZTJlZDc1
MHBzanp3MHdzc3R6cmZwciI+MTUwPC9rZXk+PC9mb3JlaWduLWtleXM+PHJlZi10eXBlIG5hbWU9
IkpvdXJuYWwgQXJ0aWNsZSI+MTc8L3JlZi10eXBlPjxjb250cmlidXRvcnM+PGF1dGhvcnM+PGF1
dGhvcj5MaXUsIEwuIFAuPC9hdXRob3I+PGF1dGhvcj5MaSwgWS4gTS48L2F1dGhvcj48YXV0aG9y
Pkd1bywgTi4gTi48L2F1dGhvcj48YXV0aG9yPkxpLCBTLjwvYXV0aG9yPjxhdXRob3I+TWEsIFgu
PC9hdXRob3I+PGF1dGhvcj5aaGFuZywgWS4gWC48L2F1dGhvcj48YXV0aG9yPkdhbywgWS48L2F1
dGhvcj48YXV0aG9yPkh1YW5nLCBKLiBMLjwvYXV0aG9yPjxhdXRob3I+WmhlbmcsIEQuIFguPC9h
dXRob3I+PGF1dGhvcj5XYW5nLCBMLiBZLjwvYXV0aG9yPjxhdXRob3I+WHUsIEguPC9hdXRob3I+
PGF1dGhvcj5IdWksIEwuPC9hdXRob3I+PGF1dGhvcj5aaGVuZywgWS4gVy48L2F1dGhvcj48L2F1
dGhvcnM+PC9jb250cmlidXRvcnM+PGF1dGgtYWRkcmVzcz5JbnN0aXR1dGUgb2YgUmVnZW5lcmF0
aXZlIE1lZGljaW5lLCBBZmZpbGlhdGVkIEhvc3BpdGFsIG9mIEppYW5nc3UgVW5pdmVyc2l0eSwg
SmlhbmdzdSBVbml2ZXJzaXR5LCBaaGVuamlhbmcsIEppYW5nc3UgMjEyMDAxLCBDaGluYTsgRGVw
YXJ0bWVudCBvZiBEZXJtYXRvbG9neSwgQWZmaWxpYXRlZCBIb3NwaXRhbCBvZiBKaWFuZ3N1IFVu
aXZlcnNpdHksIEppYW5nc3UgVW5pdmVyc2l0eSwgWmhlbmppYW5nLCBKaWFuZ3N1IDIxMjAwMSwg
Q2hpbmE7IEZhY3VsdHkgb2YgTWVkaWNpbmUsIFVuaXZlcnNpdHkgb2YgVHN1a3ViYSwgSWJhcmFr
aSAzMDUtODU3NSwgSmFwYW4uJiN4RDtJbnN0aXR1dGUgb2YgUmVnZW5lcmF0aXZlIE1lZGljaW5l
LCBBZmZpbGlhdGVkIEhvc3BpdGFsIG9mIEppYW5nc3UgVW5pdmVyc2l0eSwgSmlhbmdzdSBVbml2
ZXJzaXR5LCBaaGVuamlhbmcsIEppYW5nc3UgMjEyMDAxLCBDaGluYTsgRGVwYXJ0bWVudCBvZiBE
ZXJtYXRvbG9neSwgQWZmaWxpYXRlZCBIb3NwaXRhbCBvZiBKaWFuZ3N1IFVuaXZlcnNpdHksIEpp
YW5nc3UgVW5pdmVyc2l0eSwgWmhlbmppYW5nLCBKaWFuZ3N1IDIxMjAwMSwgQ2hpbmEuIEVsZWN0
cm9uaWMgYWRkcmVzczogbC55dW1laUBhbGl5dW4uY29tLiYjeEQ7SW5zdGl0dXRlIG9mIFJlZ2Vu
ZXJhdGl2ZSBNZWRpY2luZSwgQWZmaWxpYXRlZCBIb3NwaXRhbCBvZiBKaWFuZ3N1IFVuaXZlcnNp
dHksIEppYW5nc3UgVW5pdmVyc2l0eSwgWmhlbmppYW5nLCBKaWFuZ3N1IDIxMjAwMSwgQ2hpbmE7
IERlcGFydG1lbnQgb2YgRGVybWF0b2xvZ3ksIEFmZmlsaWF0ZWQgSG9zcGl0YWwgb2YgSmlhbmdz
dSBVbml2ZXJzaXR5LCBKaWFuZ3N1IFVuaXZlcnNpdHksIFpoZW5qaWFuZywgSmlhbmdzdSAyMTIw
MDEsIENoaW5hLiYjeEQ7U3RhdGUgS2V5IExhYm9yYXRvcnkgb2YgQ2VsbCBCaW9sb2d5LCBTaGFu
Z2hhaSBJbnN0aXR1dGUgb2YgQmlvY2hlbWlzdHJ5IGFuZCBDZWxsIEJpb2xvZ3ksIFNoYW5naGFp
IEluc3RpdHV0ZXMgZm9yIEJpb2xvZ2ljYWwgU2NpZW5jZXMsIENoaW5lc2UgQWNhZGVteSBvZiBT
Y2llbmNlcywgVW5pdmVyc2l0eSBvZiBDaGluZXNlIEFjYWRlbXkgb2YgU2NpZW5jZSwgU2hhbmdo
YWkgMjAwMDMxLCBDaGluYS4mI3hEO0ZhY3VsdHkgb2YgTWVkaWNpbmUsIFVuaXZlcnNpdHkgb2Yg
VHN1a3ViYSwgSWJhcmFraSAzMDUtODU3NSwgSmFwYW4uJiN4RDtTdGF0ZSBLZXkgTGFib3JhdG9y
eSBvZiBDZWxsIEJpb2xvZ3ksIFNoYW5naGFpIEluc3RpdHV0ZSBvZiBCaW9jaGVtaXN0cnkgYW5k
IENlbGwgQmlvbG9neSwgU2hhbmdoYWkgSW5zdGl0dXRlcyBmb3IgQmlvbG9naWNhbCBTY2llbmNl
cywgQ2hpbmVzZSBBY2FkZW15IG9mIFNjaWVuY2VzLCBVbml2ZXJzaXR5IG9mIENoaW5lc2UgQWNh
ZGVteSBvZiBTY2llbmNlLCBTaGFuZ2hhaSAyMDAwMzEsIENoaW5hOyBTY2hvb2wgb2YgTGlmZSBT
Y2llbmNlIGFuZCBUZWNobm9sb2d5LCBTaGFuZ2hhaSBUZWNoIFVuaXZlcnNpdHksIFNoYW5naGFp
IDIwMTIxMCwgQ2hpbmE7IFN0ZW0gQ2VsbCBhbmQgUmVnZW5lcmF0aXZlIE1lZGljaW5lIElubm92
YXRpb24gQWNhZGVteSwgQmVpamluZyAxMDAxMDEsIENoaW5hLiBFbGVjdHJvbmljIGFkZHJlc3M6
IGxqaHVpQHNpYmNiLmFjLmNuLiYjeEQ7SW5zdGl0dXRlIG9mIFJlZ2VuZXJhdGl2ZSBNZWRpY2lu
ZSwgQWZmaWxpYXRlZCBIb3NwaXRhbCBvZiBKaWFuZ3N1IFVuaXZlcnNpdHksIEppYW5nc3UgVW5p
dmVyc2l0eSwgWmhlbmppYW5nLCBKaWFuZ3N1IDIxMjAwMSwgQ2hpbmE7IEZhY3VsdHkgb2YgTWVk
aWNpbmUsIFVuaXZlcnNpdHkgb2YgVHN1a3ViYSwgSWJhcmFraSAzMDUtODU3NSwgSmFwYW47IFNj
aG9vbCBvZiBNZWRpY2luZSwgWW9rb2hhbWEgQ2l0eSBVbml2ZXJzaXR5LCBZb2tvaGFtYSAyMzYt
MDAwNCwgSmFwYW4uIEVsZWN0cm9uaWMgYWRkcmVzczogeXd6aGVuZ0BtZC50c3VrdWJhLmFjLmpw
LjwvYXV0aC1hZGRyZXNzPjx0aXRsZXM+PHRpdGxlPlRoZXJhcGV1dGljIFBvdGVudGlhbCBvZiBQ
YXRpZW50IGlQU0MtRGVyaXZlZCBpTWVsYW5vY3l0ZXMgaW4gQXV0b2xvZ291cyBUcmFuc3BsYW50
YXRpb248L3RpdGxlPjxzZWNvbmRhcnktdGl0bGU+Q2VsbCBSZXA8L3NlY29uZGFyeS10aXRsZT48
YWx0LXRpdGxlPkNlbGwgcmVwb3J0czwvYWx0LXRpdGxlPjwvdGl0bGVzPjxwZXJpb2RpY2FsPjxm
dWxsLXRpdGxlPkNlbGwgUmVwPC9mdWxsLXRpdGxlPjxhYmJyLTE+Q2VsbCByZXBvcnRzPC9hYmJy
LTE+PC9wZXJpb2RpY2FsPjxhbHQtcGVyaW9kaWNhbD48ZnVsbC10aXRsZT5DZWxsIFJlcDwvZnVs
bC10aXRsZT48YWJici0xPkNlbGwgcmVwb3J0czwvYWJici0xPjwvYWx0LXBlcmlvZGljYWw+PHBh
Z2VzPjQ1NS00NjYgZTU8L3BhZ2VzPjx2b2x1bWU+Mjc8L3ZvbHVtZT48bnVtYmVyPjI8L251bWJl
cj48ZGF0ZXM+PHllYXI+MjAxOTwveWVhcj48cHViLWRhdGVzPjxkYXRlPkFwciA5PC9kYXRlPjwv
cHViLWRhdGVzPjwvZGF0ZXM+PGlzYm4+MjIxMS0xMjQ3IChFbGVjdHJvbmljKTwvaXNibj48YWNj
ZXNzaW9uLW51bT4zMDk3MDI0OTwvYWNjZXNzaW9uLW51bT48dXJscz48cmVsYXRlZC11cmxzPjx1
cmw+aHR0cDovL3d3dy5uY2JpLm5sbS5uaWguZ292L3B1Ym1lZC8zMDk3MDI0OTwvdXJsPjwvcmVs
YXRlZC11cmxzPjwvdXJscz48ZWxlY3Ryb25pYy1yZXNvdXJjZS1udW0+MTAuMTAxNi9qLmNlbHJl
cC4yMDE5LjAzLjA0NjwvZWxlY3Ryb25pYy1yZXNvdXJjZS1udW0+PC9yZWNvcmQ+PC9DaXRlPjwv
RW5kTm90ZT4A
</w:fldData>
        </w:fldChar>
      </w:r>
      <w:r w:rsidR="0062122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instrText xml:space="preserve"> ADDIN EN.CITE </w:instrText>
      </w:r>
      <w:r w:rsidR="0062122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begin">
          <w:fldData xml:space="preserve">PEVuZE5vdGU+PENpdGU+PEF1dGhvcj5MaXU8L0F1dGhvcj48WWVhcj4yMDE5PC9ZZWFyPjxSZWNO
dW0+MTUwPC9SZWNOdW0+PERpc3BsYXlUZXh0PjxzdHlsZSBmYWNlPSJzdXBlcnNjcmlwdCI+WzI5
XTwvc3R5bGU+PC9EaXNwbGF5VGV4dD48cmVjb3JkPjxyZWMtbnVtYmVyPjE1MDwvcmVjLW51bWJl
cj48Zm9yZWlnbi1rZXlzPjxrZXkgYXBwPSJFTiIgZGItaWQ9InhyMDB4dHdlNGE1NWU1ZTJlZDc1
MHBzanp3MHdzc3R6cmZwciI+MTUwPC9rZXk+PC9mb3JlaWduLWtleXM+PHJlZi10eXBlIG5hbWU9
IkpvdXJuYWwgQXJ0aWNsZSI+MTc8L3JlZi10eXBlPjxjb250cmlidXRvcnM+PGF1dGhvcnM+PGF1
dGhvcj5MaXUsIEwuIFAuPC9hdXRob3I+PGF1dGhvcj5MaSwgWS4gTS48L2F1dGhvcj48YXV0aG9y
Pkd1bywgTi4gTi48L2F1dGhvcj48YXV0aG9yPkxpLCBTLjwvYXV0aG9yPjxhdXRob3I+TWEsIFgu
PC9hdXRob3I+PGF1dGhvcj5aaGFuZywgWS4gWC48L2F1dGhvcj48YXV0aG9yPkdhbywgWS48L2F1
dGhvcj48YXV0aG9yPkh1YW5nLCBKLiBMLjwvYXV0aG9yPjxhdXRob3I+WmhlbmcsIEQuIFguPC9h
dXRob3I+PGF1dGhvcj5XYW5nLCBMLiBZLjwvYXV0aG9yPjxhdXRob3I+WHUsIEguPC9hdXRob3I+
PGF1dGhvcj5IdWksIEwuPC9hdXRob3I+PGF1dGhvcj5aaGVuZywgWS4gVy48L2F1dGhvcj48L2F1
dGhvcnM+PC9jb250cmlidXRvcnM+PGF1dGgtYWRkcmVzcz5JbnN0aXR1dGUgb2YgUmVnZW5lcmF0
aXZlIE1lZGljaW5lLCBBZmZpbGlhdGVkIEhvc3BpdGFsIG9mIEppYW5nc3UgVW5pdmVyc2l0eSwg
SmlhbmdzdSBVbml2ZXJzaXR5LCBaaGVuamlhbmcsIEppYW5nc3UgMjEyMDAxLCBDaGluYTsgRGVw
YXJ0bWVudCBvZiBEZXJtYXRvbG9neSwgQWZmaWxpYXRlZCBIb3NwaXRhbCBvZiBKaWFuZ3N1IFVu
aXZlcnNpdHksIEppYW5nc3UgVW5pdmVyc2l0eSwgWmhlbmppYW5nLCBKaWFuZ3N1IDIxMjAwMSwg
Q2hpbmE7IEZhY3VsdHkgb2YgTWVkaWNpbmUsIFVuaXZlcnNpdHkgb2YgVHN1a3ViYSwgSWJhcmFr
aSAzMDUtODU3NSwgSmFwYW4uJiN4RDtJbnN0aXR1dGUgb2YgUmVnZW5lcmF0aXZlIE1lZGljaW5l
LCBBZmZpbGlhdGVkIEhvc3BpdGFsIG9mIEppYW5nc3UgVW5pdmVyc2l0eSwgSmlhbmdzdSBVbml2
ZXJzaXR5LCBaaGVuamlhbmcsIEppYW5nc3UgMjEyMDAxLCBDaGluYTsgRGVwYXJ0bWVudCBvZiBE
ZXJtYXRvbG9neSwgQWZmaWxpYXRlZCBIb3NwaXRhbCBvZiBKaWFuZ3N1IFVuaXZlcnNpdHksIEpp
YW5nc3UgVW5pdmVyc2l0eSwgWmhlbmppYW5nLCBKaWFuZ3N1IDIxMjAwMSwgQ2hpbmEuIEVsZWN0
cm9uaWMgYWRkcmVzczogbC55dW1laUBhbGl5dW4uY29tLiYjeEQ7SW5zdGl0dXRlIG9mIFJlZ2Vu
ZXJhdGl2ZSBNZWRpY2luZSwgQWZmaWxpYXRlZCBIb3NwaXRhbCBvZiBKaWFuZ3N1IFVuaXZlcnNp
dHksIEppYW5nc3UgVW5pdmVyc2l0eSwgWmhlbmppYW5nLCBKaWFuZ3N1IDIxMjAwMSwgQ2hpbmE7
IERlcGFydG1lbnQgb2YgRGVybWF0b2xvZ3ksIEFmZmlsaWF0ZWQgSG9zcGl0YWwgb2YgSmlhbmdz
dSBVbml2ZXJzaXR5LCBKaWFuZ3N1IFVuaXZlcnNpdHksIFpoZW5qaWFuZywgSmlhbmdzdSAyMTIw
MDEsIENoaW5hLiYjeEQ7U3RhdGUgS2V5IExhYm9yYXRvcnkgb2YgQ2VsbCBCaW9sb2d5LCBTaGFu
Z2hhaSBJbnN0aXR1dGUgb2YgQmlvY2hlbWlzdHJ5IGFuZCBDZWxsIEJpb2xvZ3ksIFNoYW5naGFp
IEluc3RpdHV0ZXMgZm9yIEJpb2xvZ2ljYWwgU2NpZW5jZXMsIENoaW5lc2UgQWNhZGVteSBvZiBT
Y2llbmNlcywgVW5pdmVyc2l0eSBvZiBDaGluZXNlIEFjYWRlbXkgb2YgU2NpZW5jZSwgU2hhbmdo
YWkgMjAwMDMxLCBDaGluYS4mI3hEO0ZhY3VsdHkgb2YgTWVkaWNpbmUsIFVuaXZlcnNpdHkgb2Yg
VHN1a3ViYSwgSWJhcmFraSAzMDUtODU3NSwgSmFwYW4uJiN4RDtTdGF0ZSBLZXkgTGFib3JhdG9y
eSBvZiBDZWxsIEJpb2xvZ3ksIFNoYW5naGFpIEluc3RpdHV0ZSBvZiBCaW9jaGVtaXN0cnkgYW5k
IENlbGwgQmlvbG9neSwgU2hhbmdoYWkgSW5zdGl0dXRlcyBmb3IgQmlvbG9naWNhbCBTY2llbmNl
cywgQ2hpbmVzZSBBY2FkZW15IG9mIFNjaWVuY2VzLCBVbml2ZXJzaXR5IG9mIENoaW5lc2UgQWNh
ZGVteSBvZiBTY2llbmNlLCBTaGFuZ2hhaSAyMDAwMzEsIENoaW5hOyBTY2hvb2wgb2YgTGlmZSBT
Y2llbmNlIGFuZCBUZWNobm9sb2d5LCBTaGFuZ2hhaSBUZWNoIFVuaXZlcnNpdHksIFNoYW5naGFp
IDIwMTIxMCwgQ2hpbmE7IFN0ZW0gQ2VsbCBhbmQgUmVnZW5lcmF0aXZlIE1lZGljaW5lIElubm92
YXRpb24gQWNhZGVteSwgQmVpamluZyAxMDAxMDEsIENoaW5hLiBFbGVjdHJvbmljIGFkZHJlc3M6
IGxqaHVpQHNpYmNiLmFjLmNuLiYjeEQ7SW5zdGl0dXRlIG9mIFJlZ2VuZXJhdGl2ZSBNZWRpY2lu
ZSwgQWZmaWxpYXRlZCBIb3NwaXRhbCBvZiBKaWFuZ3N1IFVuaXZlcnNpdHksIEppYW5nc3UgVW5p
dmVyc2l0eSwgWmhlbmppYW5nLCBKaWFuZ3N1IDIxMjAwMSwgQ2hpbmE7IEZhY3VsdHkgb2YgTWVk
aWNpbmUsIFVuaXZlcnNpdHkgb2YgVHN1a3ViYSwgSWJhcmFraSAzMDUtODU3NSwgSmFwYW47IFNj
aG9vbCBvZiBNZWRpY2luZSwgWW9rb2hhbWEgQ2l0eSBVbml2ZXJzaXR5LCBZb2tvaGFtYSAyMzYt
MDAwNCwgSmFwYW4uIEVsZWN0cm9uaWMgYWRkcmVzczogeXd6aGVuZ0BtZC50c3VrdWJhLmFjLmpw
LjwvYXV0aC1hZGRyZXNzPjx0aXRsZXM+PHRpdGxlPlRoZXJhcGV1dGljIFBvdGVudGlhbCBvZiBQ
YXRpZW50IGlQU0MtRGVyaXZlZCBpTWVsYW5vY3l0ZXMgaW4gQXV0b2xvZ291cyBUcmFuc3BsYW50
YXRpb248L3RpdGxlPjxzZWNvbmRhcnktdGl0bGU+Q2VsbCBSZXA8L3NlY29uZGFyeS10aXRsZT48
YWx0LXRpdGxlPkNlbGwgcmVwb3J0czwvYWx0LXRpdGxlPjwvdGl0bGVzPjxwZXJpb2RpY2FsPjxm
dWxsLXRpdGxlPkNlbGwgUmVwPC9mdWxsLXRpdGxlPjxhYmJyLTE+Q2VsbCByZXBvcnRzPC9hYmJy
LTE+PC9wZXJpb2RpY2FsPjxhbHQtcGVyaW9kaWNhbD48ZnVsbC10aXRsZT5DZWxsIFJlcDwvZnVs
bC10aXRsZT48YWJici0xPkNlbGwgcmVwb3J0czwvYWJici0xPjwvYWx0LXBlcmlvZGljYWw+PHBh
Z2VzPjQ1NS00NjYgZTU8L3BhZ2VzPjx2b2x1bWU+Mjc8L3ZvbHVtZT48bnVtYmVyPjI8L251bWJl
cj48ZGF0ZXM+PHllYXI+MjAxOTwveWVhcj48cHViLWRhdGVzPjxkYXRlPkFwciA5PC9kYXRlPjwv
cHViLWRhdGVzPjwvZGF0ZXM+PGlzYm4+MjIxMS0xMjQ3IChFbGVjdHJvbmljKTwvaXNibj48YWNj
ZXNzaW9uLW51bT4zMDk3MDI0OTwvYWNjZXNzaW9uLW51bT48dXJscz48cmVsYXRlZC11cmxzPjx1
cmw+aHR0cDovL3d3dy5uY2JpLm5sbS5uaWguZ292L3B1Ym1lZC8zMDk3MDI0OTwvdXJsPjwvcmVs
YXRlZC11cmxzPjwvdXJscz48ZWxlY3Ryb25pYy1yZXNvdXJjZS1udW0+MTAuMTAxNi9qLmNlbHJl
cC4yMDE5LjAzLjA0NjwvZWxlY3Ryb25pYy1yZXNvdXJjZS1udW0+PC9yZWNvcmQ+PC9DaXRlPjwv
RW5kTm90ZT4A
</w:fldData>
        </w:fldChar>
      </w:r>
      <w:r w:rsidR="0062122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instrText xml:space="preserve"> ADDIN EN.CITE.DATA </w:instrText>
      </w:r>
      <w:r w:rsidR="0062122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</w:r>
      <w:r w:rsidR="0062122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end"/>
      </w:r>
      <w:r w:rsidR="00111DF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</w:r>
      <w:r w:rsidR="00111DF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separate"/>
      </w:r>
      <w:r w:rsidR="00A32193" w:rsidRPr="00C94315">
        <w:rPr>
          <w:rFonts w:ascii="Book Antiqua" w:hAnsi="Book Antiqua" w:cs="Times New Roman"/>
          <w:noProof/>
          <w:color w:val="000000" w:themeColor="text1"/>
          <w:kern w:val="0"/>
          <w:sz w:val="24"/>
          <w:szCs w:val="24"/>
          <w:vertAlign w:val="superscript"/>
        </w:rPr>
        <w:t>[</w:t>
      </w:r>
      <w:hyperlink w:anchor="_ENREF_29" w:tooltip="Liu, 2019 #150" w:history="1">
        <w:r w:rsidR="00621228" w:rsidRPr="00C94315">
          <w:rPr>
            <w:rFonts w:ascii="Book Antiqua" w:hAnsi="Book Antiqua" w:cs="Times New Roman"/>
            <w:noProof/>
            <w:color w:val="000000" w:themeColor="text1"/>
            <w:kern w:val="0"/>
            <w:sz w:val="24"/>
            <w:szCs w:val="24"/>
            <w:vertAlign w:val="superscript"/>
          </w:rPr>
          <w:t>29</w:t>
        </w:r>
      </w:hyperlink>
      <w:r w:rsidR="00A32193" w:rsidRPr="00C94315">
        <w:rPr>
          <w:rFonts w:ascii="Book Antiqua" w:hAnsi="Book Antiqua" w:cs="Times New Roman"/>
          <w:noProof/>
          <w:color w:val="000000" w:themeColor="text1"/>
          <w:kern w:val="0"/>
          <w:sz w:val="24"/>
          <w:szCs w:val="24"/>
          <w:vertAlign w:val="superscript"/>
        </w:rPr>
        <w:t>]</w:t>
      </w:r>
      <w:r w:rsidR="00111DF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end"/>
      </w:r>
      <w:r w:rsidR="003E1FE6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AD0B1B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because they mimic many aspects of cell differentiation during early embryogenesis. </w:t>
      </w:r>
      <w:r w:rsidR="00BA6AE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Because </w:t>
      </w:r>
      <w:r w:rsidR="00F40FCB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y consist of tissues </w:t>
      </w:r>
      <w:r w:rsidR="00BA6AE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containing </w:t>
      </w:r>
      <w:r w:rsidR="00F40FCB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hree germ layers</w:t>
      </w:r>
      <w:r w:rsidR="001E2DDD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begin"/>
      </w:r>
      <w:r w:rsidR="00A3219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instrText xml:space="preserve"> ADDIN EN.CITE &lt;EndNote&gt;&lt;Cite&gt;&lt;Author&gt;Kurosawa&lt;/Author&gt;&lt;Year&gt;2007&lt;/Year&gt;&lt;RecNum&gt;51&lt;/RecNum&gt;&lt;DisplayText&gt;&lt;style face="superscript"&gt;[30]&lt;/style&gt;&lt;/DisplayText&gt;&lt;record&gt;&lt;rec-number&gt;51&lt;/rec-number&gt;&lt;foreign-keys&gt;&lt;key app="EN" db-id="9efzxrdw5ftdxyeazd9xadab9swsr02ta9s2"&gt;51&lt;/key&gt;&lt;/foreign-keys&gt;&lt;ref-type name="Journal Article"&gt;17&lt;/ref-type&gt;&lt;contributors&gt;&lt;authors&gt;&lt;author&gt;Kurosawa, H.&lt;/author&gt;&lt;/authors&gt;&lt;/contributors&gt;&lt;auth-address&gt;Division of Medicine and Engineering Science, Interdisciplinary Graduate School of Medicine and Engineering, University of Yamanashi, 4-3-11 Takeda, Kofu, Yamanashi, Japan. kurohiro@yamanashi.ac.jp&lt;/auth-address&gt;&lt;titles&gt;&lt;title&gt;Methods for inducing embryoid body formation: in vitro differentiation system of embryonic stem cells&lt;/title&gt;&lt;secondary-title&gt;J Biosci Bioeng&lt;/secondary-title&gt;&lt;alt-title&gt;Journal of bioscience and bioengineering&lt;/alt-title&gt;&lt;/titles&gt;&lt;periodical&gt;&lt;full-title&gt;J Biosci Bioeng&lt;/full-title&gt;&lt;abbr-1&gt;Journal of bioscience and bioengineering&lt;/abbr-1&gt;&lt;/periodical&gt;&lt;alt-periodical&gt;&lt;full-title&gt;J Biosci Bioeng&lt;/full-title&gt;&lt;abbr-1&gt;Journal of bioscience and bioengineering&lt;/abbr-1&gt;&lt;/alt-periodical&gt;&lt;pages&gt;389-98&lt;/pages&gt;&lt;volume&gt;103&lt;/volume&gt;&lt;number&gt;5&lt;/number&gt;&lt;keywords&gt;&lt;keyword&gt;Animals&lt;/keyword&gt;&lt;keyword&gt;Cell Culture Techniques/*instrumentation/*methods&lt;/keyword&gt;&lt;keyword&gt;Cell Differentiation&lt;/keyword&gt;&lt;keyword&gt;Cell Proliferation&lt;/keyword&gt;&lt;keyword&gt;Cells, Cultured&lt;/keyword&gt;&lt;keyword&gt;Embryonic Development/*physiology&lt;/keyword&gt;&lt;keyword&gt;Embryonic Stem Cells/*cytology/*physiology&lt;/keyword&gt;&lt;keyword&gt;Equipment Design&lt;/keyword&gt;&lt;keyword&gt;Humans&lt;/keyword&gt;&lt;keyword&gt;Tissue Engineering/*instrumentation/*methods&lt;/keyword&gt;&lt;/keywords&gt;&lt;dates&gt;&lt;year&gt;2007&lt;/year&gt;&lt;pub-dates&gt;&lt;date&gt;May&lt;/date&gt;&lt;/pub-dates&gt;&lt;/dates&gt;&lt;isbn&gt;1389-1723 (Print)&amp;#xD;1347-4421 (Linking)&lt;/isbn&gt;&lt;accession-num&gt;17609152&lt;/accession-num&gt;&lt;urls&gt;&lt;related-urls&gt;&lt;url&gt;http://www.ncbi.nlm.nih.gov/pubmed/17609152&lt;/url&gt;&lt;/related-urls&gt;&lt;/urls&gt;&lt;electronic-resource-num&gt;10.1263/jbb.103.389&lt;/electronic-resource-num&gt;&lt;/record&gt;&lt;/Cite&gt;&lt;/EndNote&gt;</w:instrText>
      </w:r>
      <w:r w:rsidR="001E2DDD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separate"/>
      </w:r>
      <w:r w:rsidR="00A3219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</w:t>
      </w:r>
      <w:hyperlink w:anchor="_ENREF_30" w:tooltip="Kurosawa, 2007 #51" w:history="1">
        <w:r w:rsidR="00621228" w:rsidRPr="00C94315">
          <w:rPr>
            <w:rFonts w:ascii="Book Antiqua" w:hAnsi="Book Antiqua" w:cs="Times New Roman"/>
            <w:color w:val="000000" w:themeColor="text1"/>
            <w:kern w:val="0"/>
            <w:sz w:val="24"/>
            <w:szCs w:val="24"/>
            <w:vertAlign w:val="superscript"/>
          </w:rPr>
          <w:t>30</w:t>
        </w:r>
      </w:hyperlink>
      <w:r w:rsidR="00A3219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]</w:t>
      </w:r>
      <w:r w:rsidR="001E2DDD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end"/>
      </w:r>
      <w:r w:rsidR="00F40FCB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, </w:t>
      </w:r>
      <w:r w:rsidR="00BA6AE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EBs </w:t>
      </w:r>
      <w:r w:rsidR="00F40FCB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can be utilized as a trigger </w:t>
      </w:r>
      <w:r w:rsidR="00BA6AE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of </w:t>
      </w:r>
      <w:r w:rsidR="00A54A8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not only</w:t>
      </w:r>
      <w:r w:rsidR="00F40FCB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F40FCB" w:rsidRPr="00C94315">
        <w:rPr>
          <w:rFonts w:ascii="Book Antiqua" w:hAnsi="Book Antiqua" w:cs="Times New Roman"/>
          <w:i/>
          <w:iCs/>
          <w:color w:val="000000" w:themeColor="text1"/>
          <w:kern w:val="0"/>
          <w:sz w:val="24"/>
          <w:szCs w:val="24"/>
        </w:rPr>
        <w:t>in vitro</w:t>
      </w:r>
      <w:r w:rsidR="00F40FCB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differentiation </w:t>
      </w:r>
      <w:r w:rsidR="00A54A8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of </w:t>
      </w:r>
      <w:proofErr w:type="spellStart"/>
      <w:r w:rsidR="00A54A8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hPSCs</w:t>
      </w:r>
      <w:proofErr w:type="spellEnd"/>
      <w:r w:rsidR="00A54A8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but also i</w:t>
      </w:r>
      <w:r w:rsidR="00460FCC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n</w:t>
      </w:r>
      <w:r w:rsidR="005A70C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BA6AE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ssay predicting</w:t>
      </w:r>
      <w:r w:rsidR="00111DF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differentiation p</w:t>
      </w:r>
      <w:r w:rsidR="00E3342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otential</w:t>
      </w:r>
      <w:r w:rsidR="006A0EA9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. </w:t>
      </w:r>
      <w:r w:rsidR="001772B5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For</w:t>
      </w:r>
      <w:r w:rsidR="006A0EA9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the latter</w:t>
      </w:r>
      <w:r w:rsidR="001772B5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purpose</w:t>
      </w:r>
      <w:r w:rsidR="006A0EA9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, </w:t>
      </w:r>
      <w:r w:rsidR="00BA6AE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EBs </w:t>
      </w:r>
      <w:r w:rsidR="006A0EA9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re</w:t>
      </w:r>
      <w:r w:rsidR="0064735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EC5EFC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induce</w:t>
      </w:r>
      <w:r w:rsidR="0064735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d </w:t>
      </w:r>
      <w:r w:rsidR="00BA6AE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o </w:t>
      </w:r>
      <w:r w:rsidR="00063C3E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pontaneous</w:t>
      </w:r>
      <w:r w:rsidR="00BA6AE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ly</w:t>
      </w:r>
      <w:r w:rsidR="00063C3E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differentiat</w:t>
      </w:r>
      <w:r w:rsidR="00BA6AE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e</w:t>
      </w:r>
      <w:r w:rsidR="00063C3E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64735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under neutral conditions</w:t>
      </w:r>
      <w:r w:rsidR="0064735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begin">
          <w:fldData xml:space="preserve">PEVuZE5vdGU+PENpdGU+PEF1dGhvcj5Cb2NrPC9BdXRob3I+PFllYXI+MjAxMTwvWWVhcj48UmVj
TnVtPjc8L1JlY051bT48RGlzcGxheVRleHQ+PHN0eWxlIGZhY2U9InN1cGVyc2NyaXB0Ij5bMSwg
MjJdPC9zdHlsZT48L0Rpc3BsYXlUZXh0PjxyZWNvcmQ+PHJlYy1udW1iZXI+NzwvcmVjLW51bWJl
cj48Zm9yZWlnbi1rZXlzPjxrZXkgYXBwPSJFTiIgZGItaWQ9IjllZnp4cmR3NWZ0ZHh5ZWF6ZDl4
YWRhYjlzd3NyMDJ0YTlzMiI+Nzwva2V5PjwvZm9yZWlnbi1rZXlzPjxyZWYtdHlwZSBuYW1lPSJK
b3VybmFsIEFydGljbGUiPjE3PC9yZWYtdHlwZT48Y29udHJpYnV0b3JzPjxhdXRob3JzPjxhdXRo
b3I+Qm9jaywgQy48L2F1dGhvcj48YXV0aG9yPktpc2tpbmlzLCBFLjwvYXV0aG9yPjxhdXRob3I+
VmVyc3RhcHBlbiwgRy48L2F1dGhvcj48YXV0aG9yPkd1LCBILjwvYXV0aG9yPjxhdXRob3I+Qm91
bHRpbmcsIEcuPC9hdXRob3I+PGF1dGhvcj5TbWl0aCwgWi4gRC48L2F1dGhvcj48YXV0aG9yPlpp
bGxlciwgTS48L2F1dGhvcj48YXV0aG9yPkNyb2Z0LCBHLiBGLjwvYXV0aG9yPjxhdXRob3I+QW1v
cm9zbywgTS4gVy48L2F1dGhvcj48YXV0aG9yPk9ha2xleSwgRC4gSC48L2F1dGhvcj48YXV0aG9y
PkduaXJrZSwgQS48L2F1dGhvcj48YXV0aG9yPkVnZ2FuLCBLLjwvYXV0aG9yPjxhdXRob3I+TWVp
c3NuZXIsIEEuPC9hdXRob3I+PC9hdXRob3JzPjwvY29udHJpYnV0b3JzPjxhdXRoLWFkZHJlc3M+
QnJvYWQgSW5zdGl0dXRlLCBDYW1icmlkZ2UsIE1BIDAyMTQyLCBVU0EuPC9hdXRoLWFkZHJlc3M+
PHRpdGxlcz48dGl0bGU+UmVmZXJlbmNlIE1hcHMgb2YgaHVtYW4gRVMgYW5kIGlQUyBjZWxsIHZh
cmlhdGlvbiBlbmFibGUgaGlnaC10aHJvdWdocHV0IGNoYXJhY3Rlcml6YXRpb24gb2YgcGx1cmlw
b3RlbnQgY2VsbCBsaW5lczwvdGl0bGU+PHNlY29uZGFyeS10aXRsZT5DZWxsPC9zZWNvbmRhcnkt
dGl0bGU+PGFsdC10aXRsZT5DZWxsPC9hbHQtdGl0bGU+PC90aXRsZXM+PHBlcmlvZGljYWw+PGZ1
bGwtdGl0bGU+Q2VsbDwvZnVsbC10aXRsZT48YWJici0xPkNlbGw8L2FiYnItMT48L3BlcmlvZGlj
YWw+PGFsdC1wZXJpb2RpY2FsPjxmdWxsLXRpdGxlPkNlbGw8L2Z1bGwtdGl0bGU+PGFiYnItMT5D
ZWxsPC9hYmJyLTE+PC9hbHQtcGVyaW9kaWNhbD48cGFnZXM+NDM5LTUyPC9wYWdlcz48dm9sdW1l
PjE0NDwvdm9sdW1lPjxudW1iZXI+MzwvbnVtYmVyPjxrZXl3b3Jkcz48a2V5d29yZD5DZWxsIERp
ZmZlcmVudGlhdGlvbjwva2V5d29yZD48a2V5d29yZD5DZWxsIExpbmU8L2tleXdvcmQ+PGtleXdv
cmQ+KkROQSBNZXRoeWxhdGlvbjwva2V5d29yZD48a2V5d29yZD5FbWJyeW9uaWMgU3RlbSBDZWxs
cy9jeXRvbG9neS8qcGh5c2lvbG9neTwva2V5d29yZD48a2V5d29yZD5HZW5lIEV4cHJlc3Npb24g
UHJvZmlsaW5nLypzdGFuZGFyZHM8L2tleXdvcmQ+PGtleXdvcmQ+SHVtYW5zPC9rZXl3b3JkPjxr
ZXl3b3JkPkluZHVjZWQgUGx1cmlwb3RlbnQgU3RlbSBDZWxscy9jeXRvbG9neS8qcGh5c2lvbG9n
eTwva2V5d29yZD48L2tleXdvcmRzPjxkYXRlcz48eWVhcj4yMDExPC95ZWFyPjxwdWItZGF0ZXM+
PGRhdGU+RmViIDQ8L2RhdGU+PC9wdWItZGF0ZXM+PC9kYXRlcz48aXNibj4xMDk3LTQxNzIgKEVs
ZWN0cm9uaWMpJiN4RDswMDkyLTg2NzQgKExpbmtpbmcpPC9pc2JuPjxhY2Nlc3Npb24tbnVtPjIx
Mjk1NzAzPC9hY2Nlc3Npb24tbnVtPjx1cmxzPjxyZWxhdGVkLXVybHM+PHVybD5odHRwOi8vd3d3
Lm5jYmkubmxtLm5paC5nb3YvcHVibWVkLzIxMjk1NzAzPC91cmw+PC9yZWxhdGVkLXVybHM+PC91
cmxzPjxjdXN0b20yPjMwNjM0NTQ8L2N1c3RvbTI+PGVsZWN0cm9uaWMtcmVzb3VyY2UtbnVtPjEw
LjEwMTYvai5jZWxsLjIwMTAuMTIuMDMyPC9lbGVjdHJvbmljLXJlc291cmNlLW51bT48L3JlY29y
ZD48L0NpdGU+PENpdGU+PEF1dGhvcj5JbnRlcm5hdGlvbmFsIFN0ZW0gQ2VsbDwvQXV0aG9yPjxZ
ZWFyPjIwMTg8L1llYXI+PFJlY051bT4xODwvUmVjTnVtPjxyZWNvcmQ+PHJlYy1udW1iZXI+MTg8
L3JlYy1udW1iZXI+PGZvcmVpZ24ta2V5cz48a2V5IGFwcD0iRU4iIGRiLWlkPSI5ZWZ6eHJkdzVm
dGR4eWVhemQ5eGFkYWI5c3dzcjAydGE5czIiPjE4PC9rZXk+PC9mb3JlaWduLWtleXM+PHJlZi10
eXBlIG5hbWU9IkpvdXJuYWwgQXJ0aWNsZSI+MTc8L3JlZi10eXBlPjxjb250cmlidXRvcnM+PGF1
dGhvcnM+PGF1dGhvcj5JbnRlcm5hdGlvbmFsIFN0ZW0gQ2VsbCwgSW5pdGlhdGl2ZTwvYXV0aG9y
PjwvYXV0aG9ycz48L2NvbnRyaWJ1dG9ycz48dGl0bGVzPjx0aXRsZT5Bc3Nlc3NtZW50IG9mIGVz
dGFibGlzaGVkIHRlY2huaXF1ZXMgdG8gZGV0ZXJtaW5lIGRldmVsb3BtZW50YWwgYW5kIG1hbGln
bmFudCBwb3RlbnRpYWwgb2YgaHVtYW4gcGx1cmlwb3RlbnQgc3RlbSBjZWxsczwvdGl0bGU+PHNl
Y29uZGFyeS10aXRsZT5OYXQgQ29tbXVuPC9zZWNvbmRhcnktdGl0bGU+PGFsdC10aXRsZT5OYXR1
cmUgY29tbXVuaWNhdGlvbnM8L2FsdC10aXRsZT48L3RpdGxlcz48cGVyaW9kaWNhbD48ZnVsbC10
aXRsZT5OYXQgQ29tbXVuPC9mdWxsLXRpdGxlPjxhYmJyLTE+TmF0dXJlIGNvbW11bmljYXRpb25z
PC9hYmJyLTE+PC9wZXJpb2RpY2FsPjxhbHQtcGVyaW9kaWNhbD48ZnVsbC10aXRsZT5OYXQgQ29t
bXVuPC9mdWxsLXRpdGxlPjxhYmJyLTE+TmF0dXJlIGNvbW11bmljYXRpb25zPC9hYmJyLTE+PC9h
bHQtcGVyaW9kaWNhbD48cGFnZXM+MTkyNTwvcGFnZXM+PHZvbHVtZT45PC92b2x1bWU+PG51bWJl
cj4xPC9udW1iZXI+PGtleXdvcmRzPjxrZXl3b3JkPkFuaW1hbHM8L2tleXdvcmQ+PGtleXdvcmQ+
Q2VsbCBDdWx0dXJlIFRlY2huaXF1ZXMvKm1ldGhvZHM8L2tleXdvcmQ+PGtleXdvcmQ+KkNlbGwg
RGlmZmVyZW50aWF0aW9uPC9rZXl3b3JkPjxrZXl3b3JkPkNlbGwgTGluZTwva2V5d29yZD48a2V5
d29yZD5Db21wdXRhdGlvbmFsIEJpb2xvZ3kvKm1ldGhvZHM8L2tleXdvcmQ+PGtleXdvcmQ+RW1i
cnlvaWQgQm9kaWVzL21ldGFib2xpc208L2tleXdvcmQ+PGtleXdvcmQ+RW5kb2Rlcm0vbWV0YWJv
bGlzbTwva2V5d29yZD48a2V5d29yZD5HZW5lIEV4cHJlc3Npb248L2tleXdvcmQ+PGtleXdvcmQ+
SGlzdG9sb2dpY2FsIFRlY2huaXF1ZXMvKm1ldGhvZHM8L2tleXdvcmQ+PGtleXdvcmQ+SHVtYW5z
PC9rZXl3b3JkPjxrZXl3b3JkPk1pY2U8L2tleXdvcmQ+PGtleXdvcmQ+UGx1cmlwb3RlbnQgU3Rl
bSBDZWxscy8qY3l0b2xvZ3kvbWV0YWJvbGlzbTwva2V5d29yZD48a2V5d29yZD5UZXJhdG9tYS9l
bWJyeW9sb2d5L2dlbmV0aWNzL21ldGFib2xpc20vKnBoeXNpb3BhdGhvbG9neTwva2V5d29yZD48
L2tleXdvcmRzPjxkYXRlcz48eWVhcj4yMDE4PC95ZWFyPjxwdWItZGF0ZXM+PGRhdGU+TWF5IDE1
PC9kYXRlPjwvcHViLWRhdGVzPjwvZGF0ZXM+PGlzYm4+MjA0MS0xNzIzIChFbGVjdHJvbmljKSYj
eEQ7MjA0MS0xNzIzIChMaW5raW5nKTwvaXNibj48YWNjZXNzaW9uLW51bT4yOTc2NTAxNzwvYWNj
ZXNzaW9uLW51bT48dXJscz48cmVsYXRlZC11cmxzPjx1cmw+aHR0cDovL3d3dy5uY2JpLm5sbS5u
aWguZ292L3B1Ym1lZC8yOTc2NTAxNzwvdXJsPjwvcmVsYXRlZC11cmxzPjwvdXJscz48Y3VzdG9t
Mj41OTU0MDU1PC9jdXN0b20yPjxlbGVjdHJvbmljLXJlc291cmNlLW51bT4xMC4xMDM4L3M0MTQ2
Ny0wMTgtMDQwMTEtMzwvZWxlY3Ryb25pYy1yZXNvdXJjZS1udW0+PC9yZWNvcmQ+PC9DaXRlPjwv
RW5kTm90ZT5=
</w:fldData>
        </w:fldChar>
      </w:r>
      <w:r w:rsidR="0062122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instrText xml:space="preserve"> ADDIN EN.CITE </w:instrText>
      </w:r>
      <w:r w:rsidR="0062122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begin">
          <w:fldData xml:space="preserve">PEVuZE5vdGU+PENpdGU+PEF1dGhvcj5Cb2NrPC9BdXRob3I+PFllYXI+MjAxMTwvWWVhcj48UmVj
TnVtPjc8L1JlY051bT48RGlzcGxheVRleHQ+PHN0eWxlIGZhY2U9InN1cGVyc2NyaXB0Ij5bMSwg
MjJdPC9zdHlsZT48L0Rpc3BsYXlUZXh0PjxyZWNvcmQ+PHJlYy1udW1iZXI+NzwvcmVjLW51bWJl
cj48Zm9yZWlnbi1rZXlzPjxrZXkgYXBwPSJFTiIgZGItaWQ9IjllZnp4cmR3NWZ0ZHh5ZWF6ZDl4
YWRhYjlzd3NyMDJ0YTlzMiI+Nzwva2V5PjwvZm9yZWlnbi1rZXlzPjxyZWYtdHlwZSBuYW1lPSJK
b3VybmFsIEFydGljbGUiPjE3PC9yZWYtdHlwZT48Y29udHJpYnV0b3JzPjxhdXRob3JzPjxhdXRo
b3I+Qm9jaywgQy48L2F1dGhvcj48YXV0aG9yPktpc2tpbmlzLCBFLjwvYXV0aG9yPjxhdXRob3I+
VmVyc3RhcHBlbiwgRy48L2F1dGhvcj48YXV0aG9yPkd1LCBILjwvYXV0aG9yPjxhdXRob3I+Qm91
bHRpbmcsIEcuPC9hdXRob3I+PGF1dGhvcj5TbWl0aCwgWi4gRC48L2F1dGhvcj48YXV0aG9yPlpp
bGxlciwgTS48L2F1dGhvcj48YXV0aG9yPkNyb2Z0LCBHLiBGLjwvYXV0aG9yPjxhdXRob3I+QW1v
cm9zbywgTS4gVy48L2F1dGhvcj48YXV0aG9yPk9ha2xleSwgRC4gSC48L2F1dGhvcj48YXV0aG9y
PkduaXJrZSwgQS48L2F1dGhvcj48YXV0aG9yPkVnZ2FuLCBLLjwvYXV0aG9yPjxhdXRob3I+TWVp
c3NuZXIsIEEuPC9hdXRob3I+PC9hdXRob3JzPjwvY29udHJpYnV0b3JzPjxhdXRoLWFkZHJlc3M+
QnJvYWQgSW5zdGl0dXRlLCBDYW1icmlkZ2UsIE1BIDAyMTQyLCBVU0EuPC9hdXRoLWFkZHJlc3M+
PHRpdGxlcz48dGl0bGU+UmVmZXJlbmNlIE1hcHMgb2YgaHVtYW4gRVMgYW5kIGlQUyBjZWxsIHZh
cmlhdGlvbiBlbmFibGUgaGlnaC10aHJvdWdocHV0IGNoYXJhY3Rlcml6YXRpb24gb2YgcGx1cmlw
b3RlbnQgY2VsbCBsaW5lczwvdGl0bGU+PHNlY29uZGFyeS10aXRsZT5DZWxsPC9zZWNvbmRhcnkt
dGl0bGU+PGFsdC10aXRsZT5DZWxsPC9hbHQtdGl0bGU+PC90aXRsZXM+PHBlcmlvZGljYWw+PGZ1
bGwtdGl0bGU+Q2VsbDwvZnVsbC10aXRsZT48YWJici0xPkNlbGw8L2FiYnItMT48L3BlcmlvZGlj
YWw+PGFsdC1wZXJpb2RpY2FsPjxmdWxsLXRpdGxlPkNlbGw8L2Z1bGwtdGl0bGU+PGFiYnItMT5D
ZWxsPC9hYmJyLTE+PC9hbHQtcGVyaW9kaWNhbD48cGFnZXM+NDM5LTUyPC9wYWdlcz48dm9sdW1l
PjE0NDwvdm9sdW1lPjxudW1iZXI+MzwvbnVtYmVyPjxrZXl3b3Jkcz48a2V5d29yZD5DZWxsIERp
ZmZlcmVudGlhdGlvbjwva2V5d29yZD48a2V5d29yZD5DZWxsIExpbmU8L2tleXdvcmQ+PGtleXdv
cmQ+KkROQSBNZXRoeWxhdGlvbjwva2V5d29yZD48a2V5d29yZD5FbWJyeW9uaWMgU3RlbSBDZWxs
cy9jeXRvbG9neS8qcGh5c2lvbG9neTwva2V5d29yZD48a2V5d29yZD5HZW5lIEV4cHJlc3Npb24g
UHJvZmlsaW5nLypzdGFuZGFyZHM8L2tleXdvcmQ+PGtleXdvcmQ+SHVtYW5zPC9rZXl3b3JkPjxr
ZXl3b3JkPkluZHVjZWQgUGx1cmlwb3RlbnQgU3RlbSBDZWxscy9jeXRvbG9neS8qcGh5c2lvbG9n
eTwva2V5d29yZD48L2tleXdvcmRzPjxkYXRlcz48eWVhcj4yMDExPC95ZWFyPjxwdWItZGF0ZXM+
PGRhdGU+RmViIDQ8L2RhdGU+PC9wdWItZGF0ZXM+PC9kYXRlcz48aXNibj4xMDk3LTQxNzIgKEVs
ZWN0cm9uaWMpJiN4RDswMDkyLTg2NzQgKExpbmtpbmcpPC9pc2JuPjxhY2Nlc3Npb24tbnVtPjIx
Mjk1NzAzPC9hY2Nlc3Npb24tbnVtPjx1cmxzPjxyZWxhdGVkLXVybHM+PHVybD5odHRwOi8vd3d3
Lm5jYmkubmxtLm5paC5nb3YvcHVibWVkLzIxMjk1NzAzPC91cmw+PC9yZWxhdGVkLXVybHM+PC91
cmxzPjxjdXN0b20yPjMwNjM0NTQ8L2N1c3RvbTI+PGVsZWN0cm9uaWMtcmVzb3VyY2UtbnVtPjEw
LjEwMTYvai5jZWxsLjIwMTAuMTIuMDMyPC9lbGVjdHJvbmljLXJlc291cmNlLW51bT48L3JlY29y
ZD48L0NpdGU+PENpdGU+PEF1dGhvcj5JbnRlcm5hdGlvbmFsIFN0ZW0gQ2VsbDwvQXV0aG9yPjxZ
ZWFyPjIwMTg8L1llYXI+PFJlY051bT4xODwvUmVjTnVtPjxyZWNvcmQ+PHJlYy1udW1iZXI+MTg8
L3JlYy1udW1iZXI+PGZvcmVpZ24ta2V5cz48a2V5IGFwcD0iRU4iIGRiLWlkPSI5ZWZ6eHJkdzVm
dGR4eWVhemQ5eGFkYWI5c3dzcjAydGE5czIiPjE4PC9rZXk+PC9mb3JlaWduLWtleXM+PHJlZi10
eXBlIG5hbWU9IkpvdXJuYWwgQXJ0aWNsZSI+MTc8L3JlZi10eXBlPjxjb250cmlidXRvcnM+PGF1
dGhvcnM+PGF1dGhvcj5JbnRlcm5hdGlvbmFsIFN0ZW0gQ2VsbCwgSW5pdGlhdGl2ZTwvYXV0aG9y
PjwvYXV0aG9ycz48L2NvbnRyaWJ1dG9ycz48dGl0bGVzPjx0aXRsZT5Bc3Nlc3NtZW50IG9mIGVz
dGFibGlzaGVkIHRlY2huaXF1ZXMgdG8gZGV0ZXJtaW5lIGRldmVsb3BtZW50YWwgYW5kIG1hbGln
bmFudCBwb3RlbnRpYWwgb2YgaHVtYW4gcGx1cmlwb3RlbnQgc3RlbSBjZWxsczwvdGl0bGU+PHNl
Y29uZGFyeS10aXRsZT5OYXQgQ29tbXVuPC9zZWNvbmRhcnktdGl0bGU+PGFsdC10aXRsZT5OYXR1
cmUgY29tbXVuaWNhdGlvbnM8L2FsdC10aXRsZT48L3RpdGxlcz48cGVyaW9kaWNhbD48ZnVsbC10
aXRsZT5OYXQgQ29tbXVuPC9mdWxsLXRpdGxlPjxhYmJyLTE+TmF0dXJlIGNvbW11bmljYXRpb25z
PC9hYmJyLTE+PC9wZXJpb2RpY2FsPjxhbHQtcGVyaW9kaWNhbD48ZnVsbC10aXRsZT5OYXQgQ29t
bXVuPC9mdWxsLXRpdGxlPjxhYmJyLTE+TmF0dXJlIGNvbW11bmljYXRpb25zPC9hYmJyLTE+PC9h
bHQtcGVyaW9kaWNhbD48cGFnZXM+MTkyNTwvcGFnZXM+PHZvbHVtZT45PC92b2x1bWU+PG51bWJl
cj4xPC9udW1iZXI+PGtleXdvcmRzPjxrZXl3b3JkPkFuaW1hbHM8L2tleXdvcmQ+PGtleXdvcmQ+
Q2VsbCBDdWx0dXJlIFRlY2huaXF1ZXMvKm1ldGhvZHM8L2tleXdvcmQ+PGtleXdvcmQ+KkNlbGwg
RGlmZmVyZW50aWF0aW9uPC9rZXl3b3JkPjxrZXl3b3JkPkNlbGwgTGluZTwva2V5d29yZD48a2V5
d29yZD5Db21wdXRhdGlvbmFsIEJpb2xvZ3kvKm1ldGhvZHM8L2tleXdvcmQ+PGtleXdvcmQ+RW1i
cnlvaWQgQm9kaWVzL21ldGFib2xpc208L2tleXdvcmQ+PGtleXdvcmQ+RW5kb2Rlcm0vbWV0YWJv
bGlzbTwva2V5d29yZD48a2V5d29yZD5HZW5lIEV4cHJlc3Npb248L2tleXdvcmQ+PGtleXdvcmQ+
SGlzdG9sb2dpY2FsIFRlY2huaXF1ZXMvKm1ldGhvZHM8L2tleXdvcmQ+PGtleXdvcmQ+SHVtYW5z
PC9rZXl3b3JkPjxrZXl3b3JkPk1pY2U8L2tleXdvcmQ+PGtleXdvcmQ+UGx1cmlwb3RlbnQgU3Rl
bSBDZWxscy8qY3l0b2xvZ3kvbWV0YWJvbGlzbTwva2V5d29yZD48a2V5d29yZD5UZXJhdG9tYS9l
bWJyeW9sb2d5L2dlbmV0aWNzL21ldGFib2xpc20vKnBoeXNpb3BhdGhvbG9neTwva2V5d29yZD48
L2tleXdvcmRzPjxkYXRlcz48eWVhcj4yMDE4PC95ZWFyPjxwdWItZGF0ZXM+PGRhdGU+TWF5IDE1
PC9kYXRlPjwvcHViLWRhdGVzPjwvZGF0ZXM+PGlzYm4+MjA0MS0xNzIzIChFbGVjdHJvbmljKSYj
eEQ7MjA0MS0xNzIzIChMaW5raW5nKTwvaXNibj48YWNjZXNzaW9uLW51bT4yOTc2NTAxNzwvYWNj
ZXNzaW9uLW51bT48dXJscz48cmVsYXRlZC11cmxzPjx1cmw+aHR0cDovL3d3dy5uY2JpLm5sbS5u
aWguZ292L3B1Ym1lZC8yOTc2NTAxNzwvdXJsPjwvcmVsYXRlZC11cmxzPjwvdXJscz48Y3VzdG9t
Mj41OTU0MDU1PC9jdXN0b20yPjxlbGVjdHJvbmljLXJlc291cmNlLW51bT4xMC4xMDM4L3M0MTQ2
Ny0wMTgtMDQwMTEtMzwvZWxlY3Ryb25pYy1yZXNvdXJjZS1udW0+PC9yZWNvcmQ+PC9DaXRlPjwv
RW5kTm90ZT5=
</w:fldData>
        </w:fldChar>
      </w:r>
      <w:r w:rsidR="0062122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instrText xml:space="preserve"> ADDIN EN.CITE.DATA </w:instrText>
      </w:r>
      <w:r w:rsidR="0062122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</w:r>
      <w:r w:rsidR="0062122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end"/>
      </w:r>
      <w:r w:rsidR="0064735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</w:r>
      <w:r w:rsidR="0064735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separate"/>
      </w:r>
      <w:r w:rsidR="00621228" w:rsidRPr="00C94315">
        <w:rPr>
          <w:rFonts w:ascii="Book Antiqua" w:hAnsi="Book Antiqua" w:cs="Times New Roman"/>
          <w:noProof/>
          <w:color w:val="000000" w:themeColor="text1"/>
          <w:kern w:val="0"/>
          <w:sz w:val="24"/>
          <w:szCs w:val="24"/>
          <w:vertAlign w:val="superscript"/>
        </w:rPr>
        <w:t>[</w:t>
      </w:r>
      <w:hyperlink w:anchor="_ENREF_1" w:tooltip="Bock, 2011 #7" w:history="1">
        <w:r w:rsidR="00621228" w:rsidRPr="00C94315">
          <w:rPr>
            <w:rFonts w:ascii="Book Antiqua" w:hAnsi="Book Antiqua" w:cs="Times New Roman"/>
            <w:noProof/>
            <w:color w:val="000000" w:themeColor="text1"/>
            <w:kern w:val="0"/>
            <w:sz w:val="24"/>
            <w:szCs w:val="24"/>
            <w:vertAlign w:val="superscript"/>
          </w:rPr>
          <w:t>1</w:t>
        </w:r>
      </w:hyperlink>
      <w:r w:rsidR="006D68A2" w:rsidRPr="00C94315">
        <w:rPr>
          <w:rFonts w:ascii="Book Antiqua" w:hAnsi="Book Antiqua" w:cs="Times New Roman"/>
          <w:noProof/>
          <w:color w:val="000000" w:themeColor="text1"/>
          <w:kern w:val="0"/>
          <w:sz w:val="24"/>
          <w:szCs w:val="24"/>
          <w:vertAlign w:val="superscript"/>
        </w:rPr>
        <w:t>,</w:t>
      </w:r>
      <w:hyperlink w:anchor="_ENREF_22" w:tooltip="International Stem Cell, 2018 #18" w:history="1">
        <w:r w:rsidR="00621228" w:rsidRPr="00C94315">
          <w:rPr>
            <w:rFonts w:ascii="Book Antiqua" w:hAnsi="Book Antiqua" w:cs="Times New Roman"/>
            <w:noProof/>
            <w:color w:val="000000" w:themeColor="text1"/>
            <w:kern w:val="0"/>
            <w:sz w:val="24"/>
            <w:szCs w:val="24"/>
            <w:vertAlign w:val="superscript"/>
          </w:rPr>
          <w:t>22</w:t>
        </w:r>
      </w:hyperlink>
      <w:r w:rsidR="00621228" w:rsidRPr="00C94315">
        <w:rPr>
          <w:rFonts w:ascii="Book Antiqua" w:hAnsi="Book Antiqua" w:cs="Times New Roman"/>
          <w:noProof/>
          <w:color w:val="000000" w:themeColor="text1"/>
          <w:kern w:val="0"/>
          <w:sz w:val="24"/>
          <w:szCs w:val="24"/>
          <w:vertAlign w:val="superscript"/>
        </w:rPr>
        <w:t>]</w:t>
      </w:r>
      <w:r w:rsidR="0064735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end"/>
      </w:r>
      <w:r w:rsidR="0064735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or </w:t>
      </w:r>
      <w:r w:rsidR="005C171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directed </w:t>
      </w:r>
      <w:r w:rsidR="0007018F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in</w:t>
      </w:r>
      <w:r w:rsidR="005C171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o three germ layer lineages </w:t>
      </w:r>
      <w:r w:rsidR="00BA6AE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in the presence of</w:t>
      </w:r>
      <w:r w:rsidR="0064735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specific growth factors</w:t>
      </w:r>
      <w:r w:rsidR="0064735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begin">
          <w:fldData xml:space="preserve">PEVuZE5vdGU+PENpdGU+PEF1dGhvcj5JbnRlcm5hdGlvbmFsIFN0ZW0gQ2VsbDwvQXV0aG9yPjxZ
ZWFyPjIwMTg8L1llYXI+PFJlY051bT4xODwvUmVjTnVtPjxEaXNwbGF5VGV4dD48c3R5bGUgZmFj
ZT0ic3VwZXJzY3JpcHQiPlsyMiwgMjhdPC9zdHlsZT48L0Rpc3BsYXlUZXh0PjxyZWNvcmQ+PHJl
Yy1udW1iZXI+MTg8L3JlYy1udW1iZXI+PGZvcmVpZ24ta2V5cz48a2V5IGFwcD0iRU4iIGRiLWlk
PSI5ZWZ6eHJkdzVmdGR4eWVhemQ5eGFkYWI5c3dzcjAydGE5czIiPjE4PC9rZXk+PC9mb3JlaWdu
LWtleXM+PHJlZi10eXBlIG5hbWU9IkpvdXJuYWwgQXJ0aWNsZSI+MTc8L3JlZi10eXBlPjxjb250
cmlidXRvcnM+PGF1dGhvcnM+PGF1dGhvcj5JbnRlcm5hdGlvbmFsIFN0ZW0gQ2VsbCwgSW5pdGlh
dGl2ZTwvYXV0aG9yPjwvYXV0aG9ycz48L2NvbnRyaWJ1dG9ycz48dGl0bGVzPjx0aXRsZT5Bc3Nl
c3NtZW50IG9mIGVzdGFibGlzaGVkIHRlY2huaXF1ZXMgdG8gZGV0ZXJtaW5lIGRldmVsb3BtZW50
YWwgYW5kIG1hbGlnbmFudCBwb3RlbnRpYWwgb2YgaHVtYW4gcGx1cmlwb3RlbnQgc3RlbSBjZWxs
czwvdGl0bGU+PHNlY29uZGFyeS10aXRsZT5OYXQgQ29tbXVuPC9zZWNvbmRhcnktdGl0bGU+PGFs
dC10aXRsZT5OYXR1cmUgY29tbXVuaWNhdGlvbnM8L2FsdC10aXRsZT48L3RpdGxlcz48cGVyaW9k
aWNhbD48ZnVsbC10aXRsZT5OYXQgQ29tbXVuPC9mdWxsLXRpdGxlPjxhYmJyLTE+TmF0dXJlIGNv
bW11bmljYXRpb25zPC9hYmJyLTE+PC9wZXJpb2RpY2FsPjxhbHQtcGVyaW9kaWNhbD48ZnVsbC10
aXRsZT5OYXQgQ29tbXVuPC9mdWxsLXRpdGxlPjxhYmJyLTE+TmF0dXJlIGNvbW11bmljYXRpb25z
PC9hYmJyLTE+PC9hbHQtcGVyaW9kaWNhbD48cGFnZXM+MTkyNTwvcGFnZXM+PHZvbHVtZT45PC92
b2x1bWU+PG51bWJlcj4xPC9udW1iZXI+PGtleXdvcmRzPjxrZXl3b3JkPkFuaW1hbHM8L2tleXdv
cmQ+PGtleXdvcmQ+Q2VsbCBDdWx0dXJlIFRlY2huaXF1ZXMvKm1ldGhvZHM8L2tleXdvcmQ+PGtl
eXdvcmQ+KkNlbGwgRGlmZmVyZW50aWF0aW9uPC9rZXl3b3JkPjxrZXl3b3JkPkNlbGwgTGluZTwv
a2V5d29yZD48a2V5d29yZD5Db21wdXRhdGlvbmFsIEJpb2xvZ3kvKm1ldGhvZHM8L2tleXdvcmQ+
PGtleXdvcmQ+RW1icnlvaWQgQm9kaWVzL21ldGFib2xpc208L2tleXdvcmQ+PGtleXdvcmQ+RW5k
b2Rlcm0vbWV0YWJvbGlzbTwva2V5d29yZD48a2V5d29yZD5HZW5lIEV4cHJlc3Npb248L2tleXdv
cmQ+PGtleXdvcmQ+SGlzdG9sb2dpY2FsIFRlY2huaXF1ZXMvKm1ldGhvZHM8L2tleXdvcmQ+PGtl
eXdvcmQ+SHVtYW5zPC9rZXl3b3JkPjxrZXl3b3JkPk1pY2U8L2tleXdvcmQ+PGtleXdvcmQ+UGx1
cmlwb3RlbnQgU3RlbSBDZWxscy8qY3l0b2xvZ3kvbWV0YWJvbGlzbTwva2V5d29yZD48a2V5d29y
ZD5UZXJhdG9tYS9lbWJyeW9sb2d5L2dlbmV0aWNzL21ldGFib2xpc20vKnBoeXNpb3BhdGhvbG9n
eTwva2V5d29yZD48L2tleXdvcmRzPjxkYXRlcz48eWVhcj4yMDE4PC95ZWFyPjxwdWItZGF0ZXM+
PGRhdGU+TWF5IDE1PC9kYXRlPjwvcHViLWRhdGVzPjwvZGF0ZXM+PGlzYm4+MjA0MS0xNzIzIChF
bGVjdHJvbmljKSYjeEQ7MjA0MS0xNzIzIChMaW5raW5nKTwvaXNibj48YWNjZXNzaW9uLW51bT4y
OTc2NTAxNzwvYWNjZXNzaW9uLW51bT48dXJscz48cmVsYXRlZC11cmxzPjx1cmw+aHR0cDovL3d3
dy5uY2JpLm5sbS5uaWguZ292L3B1Ym1lZC8yOTc2NTAxNzwvdXJsPjwvcmVsYXRlZC11cmxzPjwv
dXJscz48Y3VzdG9tMj41OTU0MDU1PC9jdXN0b20yPjxlbGVjdHJvbmljLXJlc291cmNlLW51bT4x
MC4xMDM4L3M0MTQ2Ny0wMTgtMDQwMTEtMzwvZWxlY3Ryb25pYy1yZXNvdXJjZS1udW0+PC9yZWNv
cmQ+PC9DaXRlPjxDaXRlPjxBdXRob3I+VHNhbmtvdjwvQXV0aG9yPjxZZWFyPjIwMTU8L1llYXI+
PFJlY051bT4zMzwvUmVjTnVtPjxyZWNvcmQ+PHJlYy1udW1iZXI+MzM8L3JlYy1udW1iZXI+PGZv
cmVpZ24ta2V5cz48a2V5IGFwcD0iRU4iIGRiLWlkPSI5ZWZ6eHJkdzVmdGR4eWVhemQ5eGFkYWI5
c3dzcjAydGE5czIiPjMzPC9rZXk+PC9mb3JlaWduLWtleXM+PHJlZi10eXBlIG5hbWU9IkpvdXJu
YWwgQXJ0aWNsZSI+MTc8L3JlZi10eXBlPjxjb250cmlidXRvcnM+PGF1dGhvcnM+PGF1dGhvcj5U
c2Fua292LCBBLiBNLjwvYXV0aG9yPjxhdXRob3I+QWtvcGlhbiwgVi48L2F1dGhvcj48YXV0aG9y
PlBvcCwgUi48L2F1dGhvcj48YXV0aG9yPkNoZXR0eSwgUy48L2F1dGhvcj48YXV0aG9yPkdpZmZv
cmQsIEMuIEEuPC9hdXRob3I+PGF1dGhvcj5EYWhlcm9uLCBMLjwvYXV0aG9yPjxhdXRob3I+VHNh
bmtvdmEsIE4uIE0uPC9hdXRob3I+PGF1dGhvcj5NZWlzc25lciwgQS48L2F1dGhvcj48L2F1dGhv
cnM+PC9jb250cmlidXRvcnM+PGF1dGgtYWRkcmVzcz5Ccm9hZCBJbnN0aXR1dGUgb2YgTUlUIGFu
ZCBIYXJ2YXJkLCBDYW1icmlkZ2UsIE1hc3NhY2h1c2V0dHMsIFVTQS4mI3hEO0hhcnZhcmQgU3Rl
bSBDZWxsIEluc3RpdHV0ZSwgQ2FtYnJpZGdlLCBNYXNzYWNodXNldHRzLCBVU0EuJiN4RDtEZXBh
cnRtZW50IG9mIFN0ZW0gQ2VsbCBhbmQgUmVnZW5lcmF0aXZlIEJpb2xvZ3ksIEhhcnZhcmQgVW5p
dmVyc2l0eSwgQ2FtYnJpZGdlLCBNYXNzYWNodXNldHRzLCBVU0EuJiN4RDtEZXBhcnRtZW50IG9m
IFBhdGhvbG9neSBhbmQgQ2VsbCBCaW9sb2d5LCBDb2x1bWJpYSBVbml2ZXJzaXR5IE1lZGljYWwg
Q2VudGVyLCBOZXcgWW9yaywgTmV3IFlvcmssIFVTQS4mI3hEO0RlcGFydG1lbnQgb2YgUGF0aG9s
b2d5LCBJY2FobiBTY2hvb2wgb2YgTWVkaWNpbmUgYXQgTW91bnQgU2luYWksIE5ldyBZb3JrLCBO
ZXcgWW9yaywgVVNBLiYjeEQ7RGVwYXJ0bWVudCBvZiBOZXVyb3NjaWVuY2UsIEljYWhuIFNjaG9v
bCBvZiBNZWRpY2luZSBhdCBNb3VudCBTaW5haSwgTmV3IFlvcmssIE5ldyBZb3JrLCBVU0EuPC9h
dXRoLWFkZHJlc3M+PHRpdGxlcz48dGl0bGU+QSBxUENSIFNjb3JlQ2FyZCBxdWFudGlmaWVzIHRo
ZSBkaWZmZXJlbnRpYXRpb24gcG90ZW50aWFsIG9mIGh1bWFuIHBsdXJpcG90ZW50IHN0ZW0gY2Vs
bHM8L3RpdGxlPjxzZWNvbmRhcnktdGl0bGU+TmF0IEJpb3RlY2hub2w8L3NlY29uZGFyeS10aXRs
ZT48YWx0LXRpdGxlPk5hdHVyZSBiaW90ZWNobm9sb2d5PC9hbHQtdGl0bGU+PC90aXRsZXM+PHBl
cmlvZGljYWw+PGZ1bGwtdGl0bGU+TmF0IEJpb3RlY2hub2w8L2Z1bGwtdGl0bGU+PGFiYnItMT5O
YXR1cmUgYmlvdGVjaG5vbG9neTwvYWJici0xPjwvcGVyaW9kaWNhbD48YWx0LXBlcmlvZGljYWw+
PGZ1bGwtdGl0bGU+TmF0IEJpb3RlY2hub2w8L2Z1bGwtdGl0bGU+PGFiYnItMT5OYXR1cmUgYmlv
dGVjaG5vbG9neTwvYWJici0xPjwvYWx0LXBlcmlvZGljYWw+PHBhZ2VzPjExODItOTI8L3BhZ2Vz
Pjx2b2x1bWU+MzM8L3ZvbHVtZT48bnVtYmVyPjExPC9udW1iZXI+PGtleXdvcmRzPjxrZXl3b3Jk
PkFuaW1hbHM8L2tleXdvcmQ+PGtleXdvcmQ+Q2VsbCBEaWZmZXJlbnRpYXRpb24vKmdlbmV0aWNz
PC9rZXl3b3JkPjxrZXl3b3JkPkNvbXB1dGF0aW9uYWwgQmlvbG9neS8qbWV0aG9kczwva2V5d29y
ZD48a2V5d29yZD5FbWJyeW9pZCBCb2RpZXMvY3l0b2xvZ3kvbWV0YWJvbGlzbS8qcGh5c2lvbG9n
eTwva2V5d29yZD48a2V5d29yZD5IdW1hbnM8L2tleXdvcmQ+PGtleXdvcmQ+TWljZTwva2V5d29y
ZD48a2V5d29yZD5OZW9wbGFzbXMsIEV4cGVyaW1lbnRhbC9wYXRob2xvZ3k8L2tleXdvcmQ+PGtl
eXdvcmQ+UGx1cmlwb3RlbnQgU3RlbSBDZWxscy9jeXRvbG9neS9tZXRhYm9saXNtLypwaHlzaW9s
b2d5PC9rZXl3b3JkPjxrZXl3b3JkPlBvbHltZXJhc2UgQ2hhaW4gUmVhY3Rpb24vKm1ldGhvZHM8
L2tleXdvcmQ+PGtleXdvcmQ+VGVyYXRvbWEvcGF0aG9sb2d5PC9rZXl3b3JkPjwva2V5d29yZHM+
PGRhdGVzPjx5ZWFyPjIwMTU8L3llYXI+PHB1Yi1kYXRlcz48ZGF0ZT5Ob3Y8L2RhdGU+PC9wdWIt
ZGF0ZXM+PC9kYXRlcz48aXNibj4xNTQ2LTE2OTYgKEVsZWN0cm9uaWMpJiN4RDsxMDg3LTAxNTYg
KExpbmtpbmcpPC9pc2JuPjxhY2Nlc3Npb24tbnVtPjI2NTAxOTUyPC9hY2Nlc3Npb24tbnVtPjx1
cmxzPjxyZWxhdGVkLXVybHM+PHVybD5odHRwOi8vd3d3Lm5jYmkubmxtLm5paC5nb3YvcHVibWVk
LzI2NTAxOTUyPC91cmw+PC9yZWxhdGVkLXVybHM+PC91cmxzPjxjdXN0b20yPjQ2MzY5NjQ8L2N1
c3RvbTI+PGVsZWN0cm9uaWMtcmVzb3VyY2UtbnVtPjEwLjEwMzgvbmJ0LjMzODc8L2VsZWN0cm9u
aWMtcmVzb3VyY2UtbnVtPjwvcmVjb3JkPjwvQ2l0ZT48L0VuZE5vdGU+AG==
</w:fldData>
        </w:fldChar>
      </w:r>
      <w:r w:rsidR="0062122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instrText xml:space="preserve"> ADDIN EN.CITE </w:instrText>
      </w:r>
      <w:r w:rsidR="0062122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begin">
          <w:fldData xml:space="preserve">PEVuZE5vdGU+PENpdGU+PEF1dGhvcj5JbnRlcm5hdGlvbmFsIFN0ZW0gQ2VsbDwvQXV0aG9yPjxZ
ZWFyPjIwMTg8L1llYXI+PFJlY051bT4xODwvUmVjTnVtPjxEaXNwbGF5VGV4dD48c3R5bGUgZmFj
ZT0ic3VwZXJzY3JpcHQiPlsyMiwgMjhdPC9zdHlsZT48L0Rpc3BsYXlUZXh0PjxyZWNvcmQ+PHJl
Yy1udW1iZXI+MTg8L3JlYy1udW1iZXI+PGZvcmVpZ24ta2V5cz48a2V5IGFwcD0iRU4iIGRiLWlk
PSI5ZWZ6eHJkdzVmdGR4eWVhemQ5eGFkYWI5c3dzcjAydGE5czIiPjE4PC9rZXk+PC9mb3JlaWdu
LWtleXM+PHJlZi10eXBlIG5hbWU9IkpvdXJuYWwgQXJ0aWNsZSI+MTc8L3JlZi10eXBlPjxjb250
cmlidXRvcnM+PGF1dGhvcnM+PGF1dGhvcj5JbnRlcm5hdGlvbmFsIFN0ZW0gQ2VsbCwgSW5pdGlh
dGl2ZTwvYXV0aG9yPjwvYXV0aG9ycz48L2NvbnRyaWJ1dG9ycz48dGl0bGVzPjx0aXRsZT5Bc3Nl
c3NtZW50IG9mIGVzdGFibGlzaGVkIHRlY2huaXF1ZXMgdG8gZGV0ZXJtaW5lIGRldmVsb3BtZW50
YWwgYW5kIG1hbGlnbmFudCBwb3RlbnRpYWwgb2YgaHVtYW4gcGx1cmlwb3RlbnQgc3RlbSBjZWxs
czwvdGl0bGU+PHNlY29uZGFyeS10aXRsZT5OYXQgQ29tbXVuPC9zZWNvbmRhcnktdGl0bGU+PGFs
dC10aXRsZT5OYXR1cmUgY29tbXVuaWNhdGlvbnM8L2FsdC10aXRsZT48L3RpdGxlcz48cGVyaW9k
aWNhbD48ZnVsbC10aXRsZT5OYXQgQ29tbXVuPC9mdWxsLXRpdGxlPjxhYmJyLTE+TmF0dXJlIGNv
bW11bmljYXRpb25zPC9hYmJyLTE+PC9wZXJpb2RpY2FsPjxhbHQtcGVyaW9kaWNhbD48ZnVsbC10
aXRsZT5OYXQgQ29tbXVuPC9mdWxsLXRpdGxlPjxhYmJyLTE+TmF0dXJlIGNvbW11bmljYXRpb25z
PC9hYmJyLTE+PC9hbHQtcGVyaW9kaWNhbD48cGFnZXM+MTkyNTwvcGFnZXM+PHZvbHVtZT45PC92
b2x1bWU+PG51bWJlcj4xPC9udW1iZXI+PGtleXdvcmRzPjxrZXl3b3JkPkFuaW1hbHM8L2tleXdv
cmQ+PGtleXdvcmQ+Q2VsbCBDdWx0dXJlIFRlY2huaXF1ZXMvKm1ldGhvZHM8L2tleXdvcmQ+PGtl
eXdvcmQ+KkNlbGwgRGlmZmVyZW50aWF0aW9uPC9rZXl3b3JkPjxrZXl3b3JkPkNlbGwgTGluZTwv
a2V5d29yZD48a2V5d29yZD5Db21wdXRhdGlvbmFsIEJpb2xvZ3kvKm1ldGhvZHM8L2tleXdvcmQ+
PGtleXdvcmQ+RW1icnlvaWQgQm9kaWVzL21ldGFib2xpc208L2tleXdvcmQ+PGtleXdvcmQ+RW5k
b2Rlcm0vbWV0YWJvbGlzbTwva2V5d29yZD48a2V5d29yZD5HZW5lIEV4cHJlc3Npb248L2tleXdv
cmQ+PGtleXdvcmQ+SGlzdG9sb2dpY2FsIFRlY2huaXF1ZXMvKm1ldGhvZHM8L2tleXdvcmQ+PGtl
eXdvcmQ+SHVtYW5zPC9rZXl3b3JkPjxrZXl3b3JkPk1pY2U8L2tleXdvcmQ+PGtleXdvcmQ+UGx1
cmlwb3RlbnQgU3RlbSBDZWxscy8qY3l0b2xvZ3kvbWV0YWJvbGlzbTwva2V5d29yZD48a2V5d29y
ZD5UZXJhdG9tYS9lbWJyeW9sb2d5L2dlbmV0aWNzL21ldGFib2xpc20vKnBoeXNpb3BhdGhvbG9n
eTwva2V5d29yZD48L2tleXdvcmRzPjxkYXRlcz48eWVhcj4yMDE4PC95ZWFyPjxwdWItZGF0ZXM+
PGRhdGU+TWF5IDE1PC9kYXRlPjwvcHViLWRhdGVzPjwvZGF0ZXM+PGlzYm4+MjA0MS0xNzIzIChF
bGVjdHJvbmljKSYjeEQ7MjA0MS0xNzIzIChMaW5raW5nKTwvaXNibj48YWNjZXNzaW9uLW51bT4y
OTc2NTAxNzwvYWNjZXNzaW9uLW51bT48dXJscz48cmVsYXRlZC11cmxzPjx1cmw+aHR0cDovL3d3
dy5uY2JpLm5sbS5uaWguZ292L3B1Ym1lZC8yOTc2NTAxNzwvdXJsPjwvcmVsYXRlZC11cmxzPjwv
dXJscz48Y3VzdG9tMj41OTU0MDU1PC9jdXN0b20yPjxlbGVjdHJvbmljLXJlc291cmNlLW51bT4x
MC4xMDM4L3M0MTQ2Ny0wMTgtMDQwMTEtMzwvZWxlY3Ryb25pYy1yZXNvdXJjZS1udW0+PC9yZWNv
cmQ+PC9DaXRlPjxDaXRlPjxBdXRob3I+VHNhbmtvdjwvQXV0aG9yPjxZZWFyPjIwMTU8L1llYXI+
PFJlY051bT4zMzwvUmVjTnVtPjxyZWNvcmQ+PHJlYy1udW1iZXI+MzM8L3JlYy1udW1iZXI+PGZv
cmVpZ24ta2V5cz48a2V5IGFwcD0iRU4iIGRiLWlkPSI5ZWZ6eHJkdzVmdGR4eWVhemQ5eGFkYWI5
c3dzcjAydGE5czIiPjMzPC9rZXk+PC9mb3JlaWduLWtleXM+PHJlZi10eXBlIG5hbWU9IkpvdXJu
YWwgQXJ0aWNsZSI+MTc8L3JlZi10eXBlPjxjb250cmlidXRvcnM+PGF1dGhvcnM+PGF1dGhvcj5U
c2Fua292LCBBLiBNLjwvYXV0aG9yPjxhdXRob3I+QWtvcGlhbiwgVi48L2F1dGhvcj48YXV0aG9y
PlBvcCwgUi48L2F1dGhvcj48YXV0aG9yPkNoZXR0eSwgUy48L2F1dGhvcj48YXV0aG9yPkdpZmZv
cmQsIEMuIEEuPC9hdXRob3I+PGF1dGhvcj5EYWhlcm9uLCBMLjwvYXV0aG9yPjxhdXRob3I+VHNh
bmtvdmEsIE4uIE0uPC9hdXRob3I+PGF1dGhvcj5NZWlzc25lciwgQS48L2F1dGhvcj48L2F1dGhv
cnM+PC9jb250cmlidXRvcnM+PGF1dGgtYWRkcmVzcz5Ccm9hZCBJbnN0aXR1dGUgb2YgTUlUIGFu
ZCBIYXJ2YXJkLCBDYW1icmlkZ2UsIE1hc3NhY2h1c2V0dHMsIFVTQS4mI3hEO0hhcnZhcmQgU3Rl
bSBDZWxsIEluc3RpdHV0ZSwgQ2FtYnJpZGdlLCBNYXNzYWNodXNldHRzLCBVU0EuJiN4RDtEZXBh
cnRtZW50IG9mIFN0ZW0gQ2VsbCBhbmQgUmVnZW5lcmF0aXZlIEJpb2xvZ3ksIEhhcnZhcmQgVW5p
dmVyc2l0eSwgQ2FtYnJpZGdlLCBNYXNzYWNodXNldHRzLCBVU0EuJiN4RDtEZXBhcnRtZW50IG9m
IFBhdGhvbG9neSBhbmQgQ2VsbCBCaW9sb2d5LCBDb2x1bWJpYSBVbml2ZXJzaXR5IE1lZGljYWwg
Q2VudGVyLCBOZXcgWW9yaywgTmV3IFlvcmssIFVTQS4mI3hEO0RlcGFydG1lbnQgb2YgUGF0aG9s
b2d5LCBJY2FobiBTY2hvb2wgb2YgTWVkaWNpbmUgYXQgTW91bnQgU2luYWksIE5ldyBZb3JrLCBO
ZXcgWW9yaywgVVNBLiYjeEQ7RGVwYXJ0bWVudCBvZiBOZXVyb3NjaWVuY2UsIEljYWhuIFNjaG9v
bCBvZiBNZWRpY2luZSBhdCBNb3VudCBTaW5haSwgTmV3IFlvcmssIE5ldyBZb3JrLCBVU0EuPC9h
dXRoLWFkZHJlc3M+PHRpdGxlcz48dGl0bGU+QSBxUENSIFNjb3JlQ2FyZCBxdWFudGlmaWVzIHRo
ZSBkaWZmZXJlbnRpYXRpb24gcG90ZW50aWFsIG9mIGh1bWFuIHBsdXJpcG90ZW50IHN0ZW0gY2Vs
bHM8L3RpdGxlPjxzZWNvbmRhcnktdGl0bGU+TmF0IEJpb3RlY2hub2w8L3NlY29uZGFyeS10aXRs
ZT48YWx0LXRpdGxlPk5hdHVyZSBiaW90ZWNobm9sb2d5PC9hbHQtdGl0bGU+PC90aXRsZXM+PHBl
cmlvZGljYWw+PGZ1bGwtdGl0bGU+TmF0IEJpb3RlY2hub2w8L2Z1bGwtdGl0bGU+PGFiYnItMT5O
YXR1cmUgYmlvdGVjaG5vbG9neTwvYWJici0xPjwvcGVyaW9kaWNhbD48YWx0LXBlcmlvZGljYWw+
PGZ1bGwtdGl0bGU+TmF0IEJpb3RlY2hub2w8L2Z1bGwtdGl0bGU+PGFiYnItMT5OYXR1cmUgYmlv
dGVjaG5vbG9neTwvYWJici0xPjwvYWx0LXBlcmlvZGljYWw+PHBhZ2VzPjExODItOTI8L3BhZ2Vz
Pjx2b2x1bWU+MzM8L3ZvbHVtZT48bnVtYmVyPjExPC9udW1iZXI+PGtleXdvcmRzPjxrZXl3b3Jk
PkFuaW1hbHM8L2tleXdvcmQ+PGtleXdvcmQ+Q2VsbCBEaWZmZXJlbnRpYXRpb24vKmdlbmV0aWNz
PC9rZXl3b3JkPjxrZXl3b3JkPkNvbXB1dGF0aW9uYWwgQmlvbG9neS8qbWV0aG9kczwva2V5d29y
ZD48a2V5d29yZD5FbWJyeW9pZCBCb2RpZXMvY3l0b2xvZ3kvbWV0YWJvbGlzbS8qcGh5c2lvbG9n
eTwva2V5d29yZD48a2V5d29yZD5IdW1hbnM8L2tleXdvcmQ+PGtleXdvcmQ+TWljZTwva2V5d29y
ZD48a2V5d29yZD5OZW9wbGFzbXMsIEV4cGVyaW1lbnRhbC9wYXRob2xvZ3k8L2tleXdvcmQ+PGtl
eXdvcmQ+UGx1cmlwb3RlbnQgU3RlbSBDZWxscy9jeXRvbG9neS9tZXRhYm9saXNtLypwaHlzaW9s
b2d5PC9rZXl3b3JkPjxrZXl3b3JkPlBvbHltZXJhc2UgQ2hhaW4gUmVhY3Rpb24vKm1ldGhvZHM8
L2tleXdvcmQ+PGtleXdvcmQ+VGVyYXRvbWEvcGF0aG9sb2d5PC9rZXl3b3JkPjwva2V5d29yZHM+
PGRhdGVzPjx5ZWFyPjIwMTU8L3llYXI+PHB1Yi1kYXRlcz48ZGF0ZT5Ob3Y8L2RhdGU+PC9wdWIt
ZGF0ZXM+PC9kYXRlcz48aXNibj4xNTQ2LTE2OTYgKEVsZWN0cm9uaWMpJiN4RDsxMDg3LTAxNTYg
KExpbmtpbmcpPC9pc2JuPjxhY2Nlc3Npb24tbnVtPjI2NTAxOTUyPC9hY2Nlc3Npb24tbnVtPjx1
cmxzPjxyZWxhdGVkLXVybHM+PHVybD5odHRwOi8vd3d3Lm5jYmkubmxtLm5paC5nb3YvcHVibWVk
LzI2NTAxOTUyPC91cmw+PC9yZWxhdGVkLXVybHM+PC91cmxzPjxjdXN0b20yPjQ2MzY5NjQ8L2N1
c3RvbTI+PGVsZWN0cm9uaWMtcmVzb3VyY2UtbnVtPjEwLjEwMzgvbmJ0LjMzODc8L2VsZWN0cm9u
aWMtcmVzb3VyY2UtbnVtPjwvcmVjb3JkPjwvQ2l0ZT48L0VuZE5vdGU+AG==
</w:fldData>
        </w:fldChar>
      </w:r>
      <w:r w:rsidR="0062122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instrText xml:space="preserve"> ADDIN EN.CITE.DATA </w:instrText>
      </w:r>
      <w:r w:rsidR="0062122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</w:r>
      <w:r w:rsidR="0062122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end"/>
      </w:r>
      <w:r w:rsidR="0064735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</w:r>
      <w:r w:rsidR="0064735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separate"/>
      </w:r>
      <w:r w:rsidR="00621228" w:rsidRPr="00C94315">
        <w:rPr>
          <w:rFonts w:ascii="Book Antiqua" w:hAnsi="Book Antiqua" w:cs="Times New Roman"/>
          <w:noProof/>
          <w:color w:val="000000" w:themeColor="text1"/>
          <w:kern w:val="0"/>
          <w:sz w:val="24"/>
          <w:szCs w:val="24"/>
          <w:vertAlign w:val="superscript"/>
        </w:rPr>
        <w:t>[</w:t>
      </w:r>
      <w:hyperlink w:anchor="_ENREF_22" w:tooltip="International Stem Cell, 2018 #18" w:history="1">
        <w:r w:rsidR="00621228" w:rsidRPr="00C94315">
          <w:rPr>
            <w:rFonts w:ascii="Book Antiqua" w:hAnsi="Book Antiqua" w:cs="Times New Roman"/>
            <w:noProof/>
            <w:color w:val="000000" w:themeColor="text1"/>
            <w:kern w:val="0"/>
            <w:sz w:val="24"/>
            <w:szCs w:val="24"/>
            <w:vertAlign w:val="superscript"/>
          </w:rPr>
          <w:t>22</w:t>
        </w:r>
      </w:hyperlink>
      <w:r w:rsidR="006D68A2" w:rsidRPr="00C94315">
        <w:rPr>
          <w:rFonts w:ascii="Book Antiqua" w:hAnsi="Book Antiqua" w:cs="Times New Roman"/>
          <w:noProof/>
          <w:color w:val="000000" w:themeColor="text1"/>
          <w:kern w:val="0"/>
          <w:sz w:val="24"/>
          <w:szCs w:val="24"/>
          <w:vertAlign w:val="superscript"/>
        </w:rPr>
        <w:t>,</w:t>
      </w:r>
      <w:hyperlink w:anchor="_ENREF_28" w:tooltip="Tsankov, 2015 #33" w:history="1">
        <w:r w:rsidR="00621228" w:rsidRPr="00C94315">
          <w:rPr>
            <w:rFonts w:ascii="Book Antiqua" w:hAnsi="Book Antiqua" w:cs="Times New Roman"/>
            <w:noProof/>
            <w:color w:val="000000" w:themeColor="text1"/>
            <w:kern w:val="0"/>
            <w:sz w:val="24"/>
            <w:szCs w:val="24"/>
            <w:vertAlign w:val="superscript"/>
          </w:rPr>
          <w:t>28</w:t>
        </w:r>
      </w:hyperlink>
      <w:r w:rsidR="00621228" w:rsidRPr="00C94315">
        <w:rPr>
          <w:rFonts w:ascii="Book Antiqua" w:hAnsi="Book Antiqua" w:cs="Times New Roman"/>
          <w:noProof/>
          <w:color w:val="000000" w:themeColor="text1"/>
          <w:kern w:val="0"/>
          <w:sz w:val="24"/>
          <w:szCs w:val="24"/>
          <w:vertAlign w:val="superscript"/>
        </w:rPr>
        <w:t>]</w:t>
      </w:r>
      <w:r w:rsidR="0064735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end"/>
      </w:r>
      <w:r w:rsidR="006A0EA9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</w:t>
      </w:r>
      <w:r w:rsidR="0032659E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BA6AE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fter which </w:t>
      </w:r>
      <w:r w:rsidR="00047F6F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gene expression profiling</w:t>
      </w:r>
      <w:r w:rsidR="000731B6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of EBs </w:t>
      </w:r>
      <w:r w:rsidR="00BA6AE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is conducted </w:t>
      </w:r>
      <w:r w:rsidR="00811FED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o assess the</w:t>
      </w:r>
      <w:r w:rsidR="00BA6AE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ir</w:t>
      </w:r>
      <w:r w:rsidR="00811FED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differentiation potential </w:t>
      </w:r>
      <w:r w:rsidR="00B93691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in</w:t>
      </w:r>
      <w:r w:rsidR="00811FED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o </w:t>
      </w:r>
      <w:r w:rsidR="00BA6AE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 </w:t>
      </w:r>
      <w:r w:rsidR="00811FED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ectoderm, mesoderm, or endoderm lineages. </w:t>
      </w:r>
      <w:r w:rsidR="00102A3D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In our study to predict the differentiation potential of </w:t>
      </w:r>
      <w:proofErr w:type="spellStart"/>
      <w:r w:rsidR="00102A3D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iPSCs</w:t>
      </w:r>
      <w:proofErr w:type="spellEnd"/>
      <w:r w:rsidR="00102A3D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into melanocytes</w:t>
      </w:r>
      <w:r w:rsidR="00455C66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BA6AE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derived</w:t>
      </w:r>
      <w:r w:rsidR="00455C66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from </w:t>
      </w:r>
      <w:r w:rsidR="00BA6AE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 </w:t>
      </w:r>
      <w:r w:rsidR="00455C66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ectoderm, </w:t>
      </w:r>
      <w:r w:rsidR="00BA6AE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n </w:t>
      </w:r>
      <w:r w:rsidR="00C17A8D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EB-based </w:t>
      </w:r>
      <w:r w:rsidR="00BA6AE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ssay showed</w:t>
      </w:r>
      <w:r w:rsidR="00102A3D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that </w:t>
      </w:r>
      <w:r w:rsidR="00102A3D" w:rsidRPr="00C94315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is potential </w:t>
      </w:r>
      <w:r w:rsidR="00323A13" w:rsidRPr="00C94315">
        <w:rPr>
          <w:rFonts w:ascii="Book Antiqua" w:hAnsi="Book Antiqua" w:cs="Times New Roman"/>
          <w:color w:val="000000" w:themeColor="text1"/>
          <w:sz w:val="24"/>
          <w:szCs w:val="24"/>
        </w:rPr>
        <w:t xml:space="preserve">could </w:t>
      </w:r>
      <w:r w:rsidR="00102A3D" w:rsidRPr="00C94315">
        <w:rPr>
          <w:rFonts w:ascii="Book Antiqua" w:hAnsi="Book Antiqua" w:cs="Times New Roman"/>
          <w:color w:val="000000" w:themeColor="text1"/>
          <w:sz w:val="24"/>
          <w:szCs w:val="24"/>
        </w:rPr>
        <w:t>be predicted by</w:t>
      </w:r>
      <w:r w:rsidR="00BA6AE3" w:rsidRPr="00C94315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</w:t>
      </w:r>
      <w:r w:rsidR="00102A3D" w:rsidRPr="00C94315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633B4A" w:rsidRPr="00C94315">
        <w:rPr>
          <w:rFonts w:ascii="Book Antiqua" w:hAnsi="Book Antiqua" w:cs="Times New Roman"/>
          <w:color w:val="000000" w:themeColor="text1"/>
          <w:sz w:val="24"/>
          <w:szCs w:val="24"/>
        </w:rPr>
        <w:t xml:space="preserve">capability of </w:t>
      </w:r>
      <w:r w:rsidR="00102A3D" w:rsidRPr="00C94315">
        <w:rPr>
          <w:rFonts w:ascii="Book Antiqua" w:hAnsi="Book Antiqua" w:cs="Times New Roman"/>
          <w:color w:val="000000" w:themeColor="text1"/>
          <w:sz w:val="24"/>
          <w:szCs w:val="24"/>
        </w:rPr>
        <w:t>formation and maintenance</w:t>
      </w:r>
      <w:r w:rsidR="00633B4A" w:rsidRPr="00C94315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102A3D" w:rsidRPr="00C94315">
        <w:rPr>
          <w:rFonts w:ascii="Book Antiqua" w:hAnsi="Book Antiqua" w:cs="Times New Roman"/>
          <w:color w:val="000000" w:themeColor="text1"/>
          <w:sz w:val="24"/>
          <w:szCs w:val="24"/>
        </w:rPr>
        <w:t xml:space="preserve">of optimal EBs under </w:t>
      </w:r>
      <w:r w:rsidR="00102A3D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neutral conditions</w:t>
      </w:r>
      <w:r w:rsidR="00102A3D" w:rsidRPr="00C94315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s well as the</w:t>
      </w:r>
      <w:r w:rsidR="006966F7" w:rsidRPr="00C94315">
        <w:rPr>
          <w:rFonts w:ascii="Book Antiqua" w:hAnsi="Book Antiqua" w:cs="Times New Roman"/>
          <w:color w:val="000000" w:themeColor="text1"/>
          <w:sz w:val="24"/>
          <w:szCs w:val="24"/>
        </w:rPr>
        <w:t>ir</w:t>
      </w:r>
      <w:r w:rsidR="00102A3D" w:rsidRPr="00C94315">
        <w:rPr>
          <w:rFonts w:ascii="Book Antiqua" w:hAnsi="Book Antiqua" w:cs="Times New Roman"/>
          <w:color w:val="000000" w:themeColor="text1"/>
          <w:sz w:val="24"/>
          <w:szCs w:val="24"/>
        </w:rPr>
        <w:t xml:space="preserve"> expression of germ layer-specific markers</w:t>
      </w:r>
      <w:r w:rsidR="002A7C4F" w:rsidRPr="00C94315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uch as SALL3</w:t>
      </w:r>
      <w:r w:rsidR="00102A3D" w:rsidRPr="00C94315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</w:t>
      </w:r>
      <w:r w:rsidR="003E1FE6" w:rsidRPr="00C94315">
        <w:rPr>
          <w:rFonts w:ascii="Book Antiqua" w:hAnsi="Book Antiqua" w:cs="Times New Roman"/>
          <w:color w:val="000000" w:themeColor="text1"/>
          <w:sz w:val="24"/>
          <w:szCs w:val="24"/>
        </w:rPr>
        <w:t xml:space="preserve">our </w:t>
      </w:r>
      <w:r w:rsidR="00102A3D" w:rsidRPr="00C94315">
        <w:rPr>
          <w:rFonts w:ascii="Book Antiqua" w:hAnsi="Book Antiqua" w:cs="Times New Roman"/>
          <w:color w:val="000000" w:themeColor="text1"/>
          <w:sz w:val="24"/>
          <w:szCs w:val="24"/>
        </w:rPr>
        <w:t>unpublished data).</w:t>
      </w:r>
      <w:r w:rsidR="00102A3D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D50C1E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hus</w:t>
      </w:r>
      <w:r w:rsidR="00A07444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 EBs</w:t>
      </w:r>
      <w:r w:rsidR="00B72311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proofErr w:type="gramStart"/>
      <w:r w:rsidR="00DB0AE5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re</w:t>
      </w:r>
      <w:proofErr w:type="gramEnd"/>
      <w:r w:rsidR="00DB0AE5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721686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ractical</w:t>
      </w:r>
      <w:r w:rsidR="00277E4E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tool</w:t>
      </w:r>
      <w:r w:rsidR="00DB0AE5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</w:t>
      </w:r>
      <w:r w:rsidR="00A07444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BA6AE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for use </w:t>
      </w:r>
      <w:r w:rsidR="00A07444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in prediction</w:t>
      </w:r>
      <w:r w:rsidR="001C7C1C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866791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ssay</w:t>
      </w:r>
      <w:r w:rsidR="00BA6AE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</w:t>
      </w:r>
      <w:r w:rsidR="005A4BCB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t</w:t>
      </w:r>
      <w:r w:rsidR="001C7C1C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early stage</w:t>
      </w:r>
      <w:r w:rsidR="00BA6AE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</w:t>
      </w:r>
      <w:r w:rsidR="001C7C1C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of </w:t>
      </w:r>
      <w:r w:rsidR="00A07444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differentiation. </w:t>
      </w:r>
      <w:r w:rsidR="00BA6AE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In addition to </w:t>
      </w:r>
      <w:r w:rsidR="006E2EB5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EB-based protocols</w:t>
      </w:r>
      <w:r w:rsidR="0064735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 monolayer</w:t>
      </w:r>
      <w:r w:rsidR="006E2EB5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proofErr w:type="gramStart"/>
      <w:r w:rsidR="006E2EB5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differentiation</w:t>
      </w:r>
      <w:proofErr w:type="gramEnd"/>
      <w:r w:rsidR="00261CC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begin">
          <w:fldData xml:space="preserve">PEVuZE5vdGU+PENpdGU+PEF1dGhvcj5Cb3VtYTwvQXV0aG9yPjxZZWFyPjIwMTc8L1llYXI+PFJl
Y051bT4yMDwvUmVjTnVtPjxEaXNwbGF5VGV4dD48c3R5bGUgZmFjZT0ic3VwZXJzY3JpcHQiPlsy
MywgMzFdPC9zdHlsZT48L0Rpc3BsYXlUZXh0PjxyZWNvcmQ+PHJlYy1udW1iZXI+MjA8L3JlYy1u
dW1iZXI+PGZvcmVpZ24ta2V5cz48a2V5IGFwcD0iRU4iIGRiLWlkPSI5ZWZ6eHJkdzVmdGR4eWVh
emQ5eGFkYWI5c3dzcjAydGE5czIiPjIwPC9rZXk+PC9mb3JlaWduLWtleXM+PHJlZi10eXBlIG5h
bWU9IkpvdXJuYWwgQXJ0aWNsZSI+MTc8L3JlZi10eXBlPjxjb250cmlidXRvcnM+PGF1dGhvcnM+
PGF1dGhvcj5Cb3VtYSwgTS4gSi48L2F1dGhvcj48YXV0aG9yPnZhbiBJdGVyc29uLCBNLjwvYXV0
aG9yPjxhdXRob3I+SmFuc3NlbiwgQi48L2F1dGhvcj48YXV0aG9yPk11bW1lcnksIEMuIEwuPC9h
dXRob3I+PGF1dGhvcj5TYWx2YXRvcmksIEQuIEMuIEYuPC9hdXRob3I+PGF1dGhvcj5GcmV1bmQs
IEMuPC9hdXRob3I+PC9hdXRob3JzPjwvY29udHJpYnV0b3JzPjxhdXRoLWFkZHJlc3M+RGVwYXJ0
bWVudCBvZiBBbmF0b215ICZhbXA7IEVtYnJ5b2xvZ3ksIExlaWRlbiBVbml2ZXJzaXR5IE1lZGlj
YWwgQ2VudGVyLCBFaW50aG92ZW53ZWcgMjAsIDIzMzMgWkMgTGVpZGVuLCB0aGUgTmV0aGVybGFu
ZHMuJiN4RDtEZXBhcnRtZW50IG9mIE1vbGVjdWxhciBFcGlkZW1pb2xvZ3ksIExlaWRlbiBVbml2
ZXJzaXR5IE1lZGljYWwgQ2VudGVyLCBFaW50aG92ZW53ZWcgMjAsIDIzMzMgWkMgTGVpZGVuLCB0
aGUgTmV0aGVybGFuZHMuJiN4RDtHZW5vbWVTY2FuIEIuVi4sIFBsZXNtYW5sYWFuIDFELCAyMzMz
IEJaIExlaWRlbiwgdGhlIE5ldGhlcmxhbmRzLiYjeEQ7Q2VudHJhbCBMYWJvcmF0b3J5IEFuaW1h
bCBGYWNpbGl0eSwgTGVpZGVuIFVuaXZlcnNpdHkgTWVkaWNhbCBDZW50ZXIsIEVpbnRob3Zlbndl
ZyAyMCwgMjMzMyBaQyBMZWlkZW4sIHRoZSBOZXRoZXJsYW5kcy4gRWxlY3Ryb25pYyBhZGRyZXNz
OiBkLmMuZi5zYWx2YXRvcmlAbHVtYy5ubC4mI3hEO0RlcGFydG1lbnQgb2YgQW5hdG9teSAmYW1w
OyBFbWJyeW9sb2d5LCBMZWlkZW4gVW5pdmVyc2l0eSBNZWRpY2FsIENlbnRlciwgRWludGhvdmVu
d2VnIDIwLCAyMzMzIFpDIExlaWRlbiwgdGhlIE5ldGhlcmxhbmRzLiBFbGVjdHJvbmljIGFkZHJl
c3M6IGMubS5hLmguZnJldW5kQGx1bWMubmwuPC9hdXRoLWFkZHJlc3M+PHRpdGxlcz48dGl0bGU+
RGlmZmVyZW50aWF0aW9uLURlZmVjdGl2ZSBIdW1hbiBJbmR1Y2VkIFBsdXJpcG90ZW50IFN0ZW0g
Q2VsbHMgUmV2ZWFsIFN0cmVuZ3RocyBhbmQgTGltaXRhdGlvbnMgb2YgdGhlIFRlcmF0b21hIEFz
c2F5IGFuZCBJbiBWaXRybyBQbHVyaXBvdGVuY3kgQXNzYXlzPC90aXRsZT48c2Vjb25kYXJ5LXRp
dGxlPlN0ZW0gQ2VsbCBSZXBvcnRzPC9zZWNvbmRhcnktdGl0bGU+PGFsdC10aXRsZT5TdGVtIGNl
bGwgcmVwb3J0czwvYWx0LXRpdGxlPjwvdGl0bGVzPjxwZXJpb2RpY2FsPjxmdWxsLXRpdGxlPlN0
ZW0gQ2VsbCBSZXBvcnRzPC9mdWxsLXRpdGxlPjxhYmJyLTE+U3RlbSBjZWxsIHJlcG9ydHM8L2Fi
YnItMT48L3BlcmlvZGljYWw+PGFsdC1wZXJpb2RpY2FsPjxmdWxsLXRpdGxlPlN0ZW0gQ2VsbCBS
ZXBvcnRzPC9mdWxsLXRpdGxlPjxhYmJyLTE+U3RlbSBjZWxsIHJlcG9ydHM8L2FiYnItMT48L2Fs
dC1wZXJpb2RpY2FsPjxwYWdlcz4xMzQwLTEzNTM8L3BhZ2VzPjx2b2x1bWU+ODwvdm9sdW1lPjxu
dW1iZXI+NTwvbnVtYmVyPjxrZXl3b3Jkcz48a2V5d29yZD5BbmltYWxzPC9rZXl3b3JkPjxrZXl3
b3JkPkNhcmNpbm9nZW5pY2l0eSBUZXN0cy9hZHZlcnNlIGVmZmVjdHMvbWV0aG9kcy8qc3RhbmRh
cmRzPC9rZXl3b3JkPjxrZXl3b3JkPipDZWxsIERpZmZlcmVudGlhdGlvbjwva2V5d29yZD48a2V5
d29yZD5DZWxsIExpbmU8L2tleXdvcmQ+PGtleXdvcmQ+SHVtYW5zPC9rZXl3b3JkPjxrZXl3b3Jk
PkluZHVjZWQgUGx1cmlwb3RlbnQgU3RlbSBDZWxscy8qY3l0b2xvZ3k8L2tleXdvcmQ+PGtleXdv
cmQ+TWFsZTwva2V5d29yZD48a2V5d29yZD5NaWNlPC9rZXl3b3JkPjxrZXl3b3JkPk1pY2UsIElu
YnJlZCBOT0Q8L2tleXdvcmQ+PGtleXdvcmQ+TWljZSwgU0NJRDwva2V5d29yZD48a2V5d29yZD5U
ZXJhdG9tYS8qcGF0aG9sb2d5PC9rZXl3b3JkPjxrZXl3b3JkPlhlbm9ncmFmdCBNb2RlbCBBbnRp
dHVtb3IgQXNzYXlzL21ldGhvZHMvKnN0YW5kYXJkczwva2V5d29yZD48L2tleXdvcmRzPjxkYXRl
cz48eWVhcj4yMDE3PC95ZWFyPjxwdWItZGF0ZXM+PGRhdGU+TWF5IDk8L2RhdGU+PC9wdWItZGF0
ZXM+PC9kYXRlcz48aXNibj4yMjEzLTY3MTEgKEVsZWN0cm9uaWMpJiN4RDsyMjEzLTY3MTEgKExp
bmtpbmcpPC9pc2JuPjxhY2Nlc3Npb24tbnVtPjI4NDk0OTQwPC9hY2Nlc3Npb24tbnVtPjx1cmxz
PjxyZWxhdGVkLXVybHM+PHVybD5odHRwOi8vd3d3Lm5jYmkubmxtLm5paC5nb3YvcHVibWVkLzI4
NDk0OTQwPC91cmw+PC9yZWxhdGVkLXVybHM+PC91cmxzPjxjdXN0b20yPjU0MjU2MjE8L2N1c3Rv
bTI+PGVsZWN0cm9uaWMtcmVzb3VyY2UtbnVtPjEwLjEwMTYvai5zdGVtY3IuMjAxNy4wMy4wMDk8
L2VsZWN0cm9uaWMtcmVzb3VyY2UtbnVtPjwvcmVjb3JkPjwvQ2l0ZT48Q2l0ZT48QXV0aG9yPkJh
cmdhamU8L0F1dGhvcj48WWVhcj4yMDE3PC9ZZWFyPjxSZWNOdW0+MTY8L1JlY051bT48cmVjb3Jk
PjxyZWMtbnVtYmVyPjE2PC9yZWMtbnVtYmVyPjxmb3JlaWduLWtleXM+PGtleSBhcHA9IkVOIiBk
Yi1pZD0iOWVmenhyZHc1ZnRkeHllYXpkOXhhZGFiOXN3c3IwMnRhOXMyIj4xNjwva2V5PjwvZm9y
ZWlnbi1rZXlzPjxyZWYtdHlwZSBuYW1lPSJKb3VybmFsIEFydGljbGUiPjE3PC9yZWYtdHlwZT48
Y29udHJpYnV0b3JzPjxhdXRob3JzPjxhdXRob3I+QmFyZ2FqZSwgUi48L2F1dGhvcj48YXV0aG9y
PlRyYWNoYW5hLCBLLjwvYXV0aG9yPjxhdXRob3I+U2hlbHRvbiwgTS4gTi48L2F1dGhvcj48YXV0
aG9yPk1jR2lubmlzLCBDLiBTLjwvYXV0aG9yPjxhdXRob3I+WmhvdSwgSi4gWC48L2F1dGhvcj48
YXV0aG9yPkNoYWRpY2ssIEMuPC9hdXRob3I+PGF1dGhvcj5Db29rLCBTLjwvYXV0aG9yPjxhdXRo
b3I+Q2F2YW5hdWdoLCBDLjwvYXV0aG9yPjxhdXRob3I+SHVhbmcsIFMuPC9hdXRob3I+PGF1dGhv
cj5Ib29kLCBMLjwvYXV0aG9yPjwvYXV0aG9ycz48L2NvbnRyaWJ1dG9ycz48YXV0aC1hZGRyZXNz
Pkluc3RpdHV0ZSBmb3IgU3lzdGVtcyBCaW9sb2d5LCBTZWF0dGxlLCBXQSA5ODEwOS4mI3hEO0lu
c3RpdHV0ZSBmb3IgU3RlbSBDZWxsICZhbXA7IFJlZ2VuZXJhdGl2ZSBNZWRpY2luZSwgVW5pdmVy
c2l0eSBvZiBXYXNoaW5ndG9uIE1lZGljaW5lIFJlc2VhcmNoLCBTZWF0dGxlLCBXQSA5ODEwOS4m
I3hEO0luc3RpdHV0ZSBmb3IgU3lzdGVtcyBCaW9sb2d5LCBTZWF0dGxlLCBXQSA5ODEwOTsgc3Vp
Lmh1YW5nQHN5c3RlbXNiaW9sb2d5Lm9yZyBMZXJveS5Ib29kQHN5c3RlbXNiaW9sb2d5Lm9yZy48
L2F1dGgtYWRkcmVzcz48dGl0bGVzPjx0aXRsZT5DZWxsIHBvcHVsYXRpb24gc3RydWN0dXJlIHBy
aW9yIHRvIGJpZnVyY2F0aW9uIHByZWRpY3RzIGVmZmljaWVuY3kgb2YgZGlyZWN0ZWQgZGlmZmVy
ZW50aWF0aW9uIGluIGh1bWFuIGluZHVjZWQgcGx1cmlwb3RlbnQgY2VsbHM8L3RpdGxlPjxzZWNv
bmRhcnktdGl0bGU+UHJvYyBOYXRsIEFjYWQgU2NpIFUgUyBBPC9zZWNvbmRhcnktdGl0bGU+PGFs
dC10aXRsZT5Qcm9jZWVkaW5ncyBvZiB0aGUgTmF0aW9uYWwgQWNhZGVteSBvZiBTY2llbmNlcyBv
ZiB0aGUgVW5pdGVkIFN0YXRlcyBvZiBBbWVyaWNhPC9hbHQtdGl0bGU+PC90aXRsZXM+PHBlcmlv
ZGljYWw+PGZ1bGwtdGl0bGU+UHJvYyBOYXRsIEFjYWQgU2NpIFUgUyBBPC9mdWxsLXRpdGxlPjxh
YmJyLTE+UHJvY2VlZGluZ3Mgb2YgdGhlIE5hdGlvbmFsIEFjYWRlbXkgb2YgU2NpZW5jZXMgb2Yg
dGhlIFVuaXRlZCBTdGF0ZXMgb2YgQW1lcmljYTwvYWJici0xPjwvcGVyaW9kaWNhbD48YWx0LXBl
cmlvZGljYWw+PGZ1bGwtdGl0bGU+UHJvYyBOYXRsIEFjYWQgU2NpIFUgUyBBPC9mdWxsLXRpdGxl
PjxhYmJyLTE+UHJvY2VlZGluZ3Mgb2YgdGhlIE5hdGlvbmFsIEFjYWRlbXkgb2YgU2NpZW5jZXMg
b2YgdGhlIFVuaXRlZCBTdGF0ZXMgb2YgQW1lcmljYTwvYWJici0xPjwvYWx0LXBlcmlvZGljYWw+
PHBhZ2VzPjIyNzEtMjI3NjwvcGFnZXM+PHZvbHVtZT4xMTQ8L3ZvbHVtZT48bnVtYmVyPjk8L251
bWJlcj48a2V5d29yZHM+PGtleXdvcmQ+QWN0aXZpbnMvcGhhcm1hY29sb2d5PC9rZXl3b3JkPjxr
ZXl3b3JkPkJpb21hcmtlcnMvbWV0YWJvbGlzbTwva2V5d29yZD48a2V5d29yZD5Cb25lIE1vcnBo
b2dlbmV0aWMgUHJvdGVpbiA0L3BoYXJtYWNvbG9neTwva2V5d29yZD48a2V5d29yZD5DZWxsIENv
dW50PC9rZXl3b3JkPjxrZXl3b3JkPkNlbGwgRGlmZmVyZW50aWF0aW9uL2RydWcgZWZmZWN0cy8q
Z2VuZXRpY3M8L2tleXdvcmQ+PGtleXdvcmQ+Q2VsbCBMaW5lPC9rZXl3b3JkPjxrZXl3b3JkPkNl
bGwgTGluZWFnZS9kcnVnIGVmZmVjdHMvZ2VuZXRpY3M8L2tleXdvcmQ+PGtleXdvcmQ+RW5kb2Rl
cm0vY3l0b2xvZ3kvbWV0YWJvbGlzbTwva2V5d29yZD48a2V5d29yZD5HZW5lIEV4cHJlc3Npb24g
UHJvZmlsaW5nPC9rZXl3b3JkPjxrZXl3b3JkPipHZW5lIEV4cHJlc3Npb24gUmVndWxhdGlvbiwg
RGV2ZWxvcG1lbnRhbDwva2V5d29yZD48a2V5d29yZD5IdW1hbnM8L2tleXdvcmQ+PGtleXdvcmQ+
SW5kdWNlZCBQbHVyaXBvdGVudCBTdGVtIENlbGxzL2N5dG9sb2d5L2RydWcgZWZmZWN0cy8qbWV0
YWJvbGlzbTwva2V5d29yZD48a2V5d29yZD5NZXNvZGVybS9jeXRvbG9neS9tZXRhYm9saXNtPC9r
ZXl3b3JkPjxrZXl3b3JkPk15b2N5dGVzLCBDYXJkaWFjL2N5dG9sb2d5L2RydWcgZWZmZWN0cy8q
bWV0YWJvbGlzbTwva2V5d29yZD48a2V5d29yZD5QeXJpZGluZXMvcGhhcm1hY29sb2d5PC9rZXl3
b3JkPjxrZXl3b3JkPlB5cmltaWRpbmVzL3BoYXJtYWNvbG9neTwva2V5d29yZD48a2V5d29yZD5T
aW5nbGUtQ2VsbCBBbmFseXNpczwva2V5d29yZD48a2V5d29yZD5UcmFuc2NyaXB0aW9uIEZhY3Rv
cnMvKmdlbmV0aWNzL21ldGFib2xpc208L2tleXdvcmQ+PGtleXdvcmQ+KlRyYW5zY3JpcHRvbWU8
L2tleXdvcmQ+PC9rZXl3b3Jkcz48ZGF0ZXM+PHllYXI+MjAxNzwveWVhcj48cHViLWRhdGVzPjxk
YXRlPkZlYiAyODwvZGF0ZT48L3B1Yi1kYXRlcz48L2RhdGVzPjxpc2JuPjEwOTEtNjQ5MCAoRWxl
Y3Ryb25pYykmI3hEOzAwMjctODQyNCAoTGlua2luZyk8L2lzYm4+PGFjY2Vzc2lvbi1udW0+Mjgx
Njc3OTk8L2FjY2Vzc2lvbi1udW0+PHVybHM+PHJlbGF0ZWQtdXJscz48dXJsPmh0dHA6Ly93d3cu
bmNiaS5ubG0ubmloLmdvdi9wdWJtZWQvMjgxNjc3OTk8L3VybD48L3JlbGF0ZWQtdXJscz48L3Vy
bHM+PGN1c3RvbTI+NTMzODQ5ODwvY3VzdG9tMj48ZWxlY3Ryb25pYy1yZXNvdXJjZS1udW0+MTAu
MTA3My9wbmFzLjE2MjE0MTIxMTQ8L2VsZWN0cm9uaWMtcmVzb3VyY2UtbnVtPjwvcmVjb3JkPjwv
Q2l0ZT48L0VuZE5vdGU+AG==
</w:fldData>
        </w:fldChar>
      </w:r>
      <w:r w:rsidR="0062122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instrText xml:space="preserve"> ADDIN EN.CITE </w:instrText>
      </w:r>
      <w:r w:rsidR="0062122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begin">
          <w:fldData xml:space="preserve">PEVuZE5vdGU+PENpdGU+PEF1dGhvcj5Cb3VtYTwvQXV0aG9yPjxZZWFyPjIwMTc8L1llYXI+PFJl
Y051bT4yMDwvUmVjTnVtPjxEaXNwbGF5VGV4dD48c3R5bGUgZmFjZT0ic3VwZXJzY3JpcHQiPlsy
MywgMzFdPC9zdHlsZT48L0Rpc3BsYXlUZXh0PjxyZWNvcmQ+PHJlYy1udW1iZXI+MjA8L3JlYy1u
dW1iZXI+PGZvcmVpZ24ta2V5cz48a2V5IGFwcD0iRU4iIGRiLWlkPSI5ZWZ6eHJkdzVmdGR4eWVh
emQ5eGFkYWI5c3dzcjAydGE5czIiPjIwPC9rZXk+PC9mb3JlaWduLWtleXM+PHJlZi10eXBlIG5h
bWU9IkpvdXJuYWwgQXJ0aWNsZSI+MTc8L3JlZi10eXBlPjxjb250cmlidXRvcnM+PGF1dGhvcnM+
PGF1dGhvcj5Cb3VtYSwgTS4gSi48L2F1dGhvcj48YXV0aG9yPnZhbiBJdGVyc29uLCBNLjwvYXV0
aG9yPjxhdXRob3I+SmFuc3NlbiwgQi48L2F1dGhvcj48YXV0aG9yPk11bW1lcnksIEMuIEwuPC9h
dXRob3I+PGF1dGhvcj5TYWx2YXRvcmksIEQuIEMuIEYuPC9hdXRob3I+PGF1dGhvcj5GcmV1bmQs
IEMuPC9hdXRob3I+PC9hdXRob3JzPjwvY29udHJpYnV0b3JzPjxhdXRoLWFkZHJlc3M+RGVwYXJ0
bWVudCBvZiBBbmF0b215ICZhbXA7IEVtYnJ5b2xvZ3ksIExlaWRlbiBVbml2ZXJzaXR5IE1lZGlj
YWwgQ2VudGVyLCBFaW50aG92ZW53ZWcgMjAsIDIzMzMgWkMgTGVpZGVuLCB0aGUgTmV0aGVybGFu
ZHMuJiN4RDtEZXBhcnRtZW50IG9mIE1vbGVjdWxhciBFcGlkZW1pb2xvZ3ksIExlaWRlbiBVbml2
ZXJzaXR5IE1lZGljYWwgQ2VudGVyLCBFaW50aG92ZW53ZWcgMjAsIDIzMzMgWkMgTGVpZGVuLCB0
aGUgTmV0aGVybGFuZHMuJiN4RDtHZW5vbWVTY2FuIEIuVi4sIFBsZXNtYW5sYWFuIDFELCAyMzMz
IEJaIExlaWRlbiwgdGhlIE5ldGhlcmxhbmRzLiYjeEQ7Q2VudHJhbCBMYWJvcmF0b3J5IEFuaW1h
bCBGYWNpbGl0eSwgTGVpZGVuIFVuaXZlcnNpdHkgTWVkaWNhbCBDZW50ZXIsIEVpbnRob3Zlbndl
ZyAyMCwgMjMzMyBaQyBMZWlkZW4sIHRoZSBOZXRoZXJsYW5kcy4gRWxlY3Ryb25pYyBhZGRyZXNz
OiBkLmMuZi5zYWx2YXRvcmlAbHVtYy5ubC4mI3hEO0RlcGFydG1lbnQgb2YgQW5hdG9teSAmYW1w
OyBFbWJyeW9sb2d5LCBMZWlkZW4gVW5pdmVyc2l0eSBNZWRpY2FsIENlbnRlciwgRWludGhvdmVu
d2VnIDIwLCAyMzMzIFpDIExlaWRlbiwgdGhlIE5ldGhlcmxhbmRzLiBFbGVjdHJvbmljIGFkZHJl
c3M6IGMubS5hLmguZnJldW5kQGx1bWMubmwuPC9hdXRoLWFkZHJlc3M+PHRpdGxlcz48dGl0bGU+
RGlmZmVyZW50aWF0aW9uLURlZmVjdGl2ZSBIdW1hbiBJbmR1Y2VkIFBsdXJpcG90ZW50IFN0ZW0g
Q2VsbHMgUmV2ZWFsIFN0cmVuZ3RocyBhbmQgTGltaXRhdGlvbnMgb2YgdGhlIFRlcmF0b21hIEFz
c2F5IGFuZCBJbiBWaXRybyBQbHVyaXBvdGVuY3kgQXNzYXlzPC90aXRsZT48c2Vjb25kYXJ5LXRp
dGxlPlN0ZW0gQ2VsbCBSZXBvcnRzPC9zZWNvbmRhcnktdGl0bGU+PGFsdC10aXRsZT5TdGVtIGNl
bGwgcmVwb3J0czwvYWx0LXRpdGxlPjwvdGl0bGVzPjxwZXJpb2RpY2FsPjxmdWxsLXRpdGxlPlN0
ZW0gQ2VsbCBSZXBvcnRzPC9mdWxsLXRpdGxlPjxhYmJyLTE+U3RlbSBjZWxsIHJlcG9ydHM8L2Fi
YnItMT48L3BlcmlvZGljYWw+PGFsdC1wZXJpb2RpY2FsPjxmdWxsLXRpdGxlPlN0ZW0gQ2VsbCBS
ZXBvcnRzPC9mdWxsLXRpdGxlPjxhYmJyLTE+U3RlbSBjZWxsIHJlcG9ydHM8L2FiYnItMT48L2Fs
dC1wZXJpb2RpY2FsPjxwYWdlcz4xMzQwLTEzNTM8L3BhZ2VzPjx2b2x1bWU+ODwvdm9sdW1lPjxu
dW1iZXI+NTwvbnVtYmVyPjxrZXl3b3Jkcz48a2V5d29yZD5BbmltYWxzPC9rZXl3b3JkPjxrZXl3
b3JkPkNhcmNpbm9nZW5pY2l0eSBUZXN0cy9hZHZlcnNlIGVmZmVjdHMvbWV0aG9kcy8qc3RhbmRh
cmRzPC9rZXl3b3JkPjxrZXl3b3JkPipDZWxsIERpZmZlcmVudGlhdGlvbjwva2V5d29yZD48a2V5
d29yZD5DZWxsIExpbmU8L2tleXdvcmQ+PGtleXdvcmQ+SHVtYW5zPC9rZXl3b3JkPjxrZXl3b3Jk
PkluZHVjZWQgUGx1cmlwb3RlbnQgU3RlbSBDZWxscy8qY3l0b2xvZ3k8L2tleXdvcmQ+PGtleXdv
cmQ+TWFsZTwva2V5d29yZD48a2V5d29yZD5NaWNlPC9rZXl3b3JkPjxrZXl3b3JkPk1pY2UsIElu
YnJlZCBOT0Q8L2tleXdvcmQ+PGtleXdvcmQ+TWljZSwgU0NJRDwva2V5d29yZD48a2V5d29yZD5U
ZXJhdG9tYS8qcGF0aG9sb2d5PC9rZXl3b3JkPjxrZXl3b3JkPlhlbm9ncmFmdCBNb2RlbCBBbnRp
dHVtb3IgQXNzYXlzL21ldGhvZHMvKnN0YW5kYXJkczwva2V5d29yZD48L2tleXdvcmRzPjxkYXRl
cz48eWVhcj4yMDE3PC95ZWFyPjxwdWItZGF0ZXM+PGRhdGU+TWF5IDk8L2RhdGU+PC9wdWItZGF0
ZXM+PC9kYXRlcz48aXNibj4yMjEzLTY3MTEgKEVsZWN0cm9uaWMpJiN4RDsyMjEzLTY3MTEgKExp
bmtpbmcpPC9pc2JuPjxhY2Nlc3Npb24tbnVtPjI4NDk0OTQwPC9hY2Nlc3Npb24tbnVtPjx1cmxz
PjxyZWxhdGVkLXVybHM+PHVybD5odHRwOi8vd3d3Lm5jYmkubmxtLm5paC5nb3YvcHVibWVkLzI4
NDk0OTQwPC91cmw+PC9yZWxhdGVkLXVybHM+PC91cmxzPjxjdXN0b20yPjU0MjU2MjE8L2N1c3Rv
bTI+PGVsZWN0cm9uaWMtcmVzb3VyY2UtbnVtPjEwLjEwMTYvai5zdGVtY3IuMjAxNy4wMy4wMDk8
L2VsZWN0cm9uaWMtcmVzb3VyY2UtbnVtPjwvcmVjb3JkPjwvQ2l0ZT48Q2l0ZT48QXV0aG9yPkJh
cmdhamU8L0F1dGhvcj48WWVhcj4yMDE3PC9ZZWFyPjxSZWNOdW0+MTY8L1JlY051bT48cmVjb3Jk
PjxyZWMtbnVtYmVyPjE2PC9yZWMtbnVtYmVyPjxmb3JlaWduLWtleXM+PGtleSBhcHA9IkVOIiBk
Yi1pZD0iOWVmenhyZHc1ZnRkeHllYXpkOXhhZGFiOXN3c3IwMnRhOXMyIj4xNjwva2V5PjwvZm9y
ZWlnbi1rZXlzPjxyZWYtdHlwZSBuYW1lPSJKb3VybmFsIEFydGljbGUiPjE3PC9yZWYtdHlwZT48
Y29udHJpYnV0b3JzPjxhdXRob3JzPjxhdXRob3I+QmFyZ2FqZSwgUi48L2F1dGhvcj48YXV0aG9y
PlRyYWNoYW5hLCBLLjwvYXV0aG9yPjxhdXRob3I+U2hlbHRvbiwgTS4gTi48L2F1dGhvcj48YXV0
aG9yPk1jR2lubmlzLCBDLiBTLjwvYXV0aG9yPjxhdXRob3I+WmhvdSwgSi4gWC48L2F1dGhvcj48
YXV0aG9yPkNoYWRpY2ssIEMuPC9hdXRob3I+PGF1dGhvcj5Db29rLCBTLjwvYXV0aG9yPjxhdXRo
b3I+Q2F2YW5hdWdoLCBDLjwvYXV0aG9yPjxhdXRob3I+SHVhbmcsIFMuPC9hdXRob3I+PGF1dGhv
cj5Ib29kLCBMLjwvYXV0aG9yPjwvYXV0aG9ycz48L2NvbnRyaWJ1dG9ycz48YXV0aC1hZGRyZXNz
Pkluc3RpdHV0ZSBmb3IgU3lzdGVtcyBCaW9sb2d5LCBTZWF0dGxlLCBXQSA5ODEwOS4mI3hEO0lu
c3RpdHV0ZSBmb3IgU3RlbSBDZWxsICZhbXA7IFJlZ2VuZXJhdGl2ZSBNZWRpY2luZSwgVW5pdmVy
c2l0eSBvZiBXYXNoaW5ndG9uIE1lZGljaW5lIFJlc2VhcmNoLCBTZWF0dGxlLCBXQSA5ODEwOS4m
I3hEO0luc3RpdHV0ZSBmb3IgU3lzdGVtcyBCaW9sb2d5LCBTZWF0dGxlLCBXQSA5ODEwOTsgc3Vp
Lmh1YW5nQHN5c3RlbXNiaW9sb2d5Lm9yZyBMZXJveS5Ib29kQHN5c3RlbXNiaW9sb2d5Lm9yZy48
L2F1dGgtYWRkcmVzcz48dGl0bGVzPjx0aXRsZT5DZWxsIHBvcHVsYXRpb24gc3RydWN0dXJlIHBy
aW9yIHRvIGJpZnVyY2F0aW9uIHByZWRpY3RzIGVmZmljaWVuY3kgb2YgZGlyZWN0ZWQgZGlmZmVy
ZW50aWF0aW9uIGluIGh1bWFuIGluZHVjZWQgcGx1cmlwb3RlbnQgY2VsbHM8L3RpdGxlPjxzZWNv
bmRhcnktdGl0bGU+UHJvYyBOYXRsIEFjYWQgU2NpIFUgUyBBPC9zZWNvbmRhcnktdGl0bGU+PGFs
dC10aXRsZT5Qcm9jZWVkaW5ncyBvZiB0aGUgTmF0aW9uYWwgQWNhZGVteSBvZiBTY2llbmNlcyBv
ZiB0aGUgVW5pdGVkIFN0YXRlcyBvZiBBbWVyaWNhPC9hbHQtdGl0bGU+PC90aXRsZXM+PHBlcmlv
ZGljYWw+PGZ1bGwtdGl0bGU+UHJvYyBOYXRsIEFjYWQgU2NpIFUgUyBBPC9mdWxsLXRpdGxlPjxh
YmJyLTE+UHJvY2VlZGluZ3Mgb2YgdGhlIE5hdGlvbmFsIEFjYWRlbXkgb2YgU2NpZW5jZXMgb2Yg
dGhlIFVuaXRlZCBTdGF0ZXMgb2YgQW1lcmljYTwvYWJici0xPjwvcGVyaW9kaWNhbD48YWx0LXBl
cmlvZGljYWw+PGZ1bGwtdGl0bGU+UHJvYyBOYXRsIEFjYWQgU2NpIFUgUyBBPC9mdWxsLXRpdGxl
PjxhYmJyLTE+UHJvY2VlZGluZ3Mgb2YgdGhlIE5hdGlvbmFsIEFjYWRlbXkgb2YgU2NpZW5jZXMg
b2YgdGhlIFVuaXRlZCBTdGF0ZXMgb2YgQW1lcmljYTwvYWJici0xPjwvYWx0LXBlcmlvZGljYWw+
PHBhZ2VzPjIyNzEtMjI3NjwvcGFnZXM+PHZvbHVtZT4xMTQ8L3ZvbHVtZT48bnVtYmVyPjk8L251
bWJlcj48a2V5d29yZHM+PGtleXdvcmQ+QWN0aXZpbnMvcGhhcm1hY29sb2d5PC9rZXl3b3JkPjxr
ZXl3b3JkPkJpb21hcmtlcnMvbWV0YWJvbGlzbTwva2V5d29yZD48a2V5d29yZD5Cb25lIE1vcnBo
b2dlbmV0aWMgUHJvdGVpbiA0L3BoYXJtYWNvbG9neTwva2V5d29yZD48a2V5d29yZD5DZWxsIENv
dW50PC9rZXl3b3JkPjxrZXl3b3JkPkNlbGwgRGlmZmVyZW50aWF0aW9uL2RydWcgZWZmZWN0cy8q
Z2VuZXRpY3M8L2tleXdvcmQ+PGtleXdvcmQ+Q2VsbCBMaW5lPC9rZXl3b3JkPjxrZXl3b3JkPkNl
bGwgTGluZWFnZS9kcnVnIGVmZmVjdHMvZ2VuZXRpY3M8L2tleXdvcmQ+PGtleXdvcmQ+RW5kb2Rl
cm0vY3l0b2xvZ3kvbWV0YWJvbGlzbTwva2V5d29yZD48a2V5d29yZD5HZW5lIEV4cHJlc3Npb24g
UHJvZmlsaW5nPC9rZXl3b3JkPjxrZXl3b3JkPipHZW5lIEV4cHJlc3Npb24gUmVndWxhdGlvbiwg
RGV2ZWxvcG1lbnRhbDwva2V5d29yZD48a2V5d29yZD5IdW1hbnM8L2tleXdvcmQ+PGtleXdvcmQ+
SW5kdWNlZCBQbHVyaXBvdGVudCBTdGVtIENlbGxzL2N5dG9sb2d5L2RydWcgZWZmZWN0cy8qbWV0
YWJvbGlzbTwva2V5d29yZD48a2V5d29yZD5NZXNvZGVybS9jeXRvbG9neS9tZXRhYm9saXNtPC9r
ZXl3b3JkPjxrZXl3b3JkPk15b2N5dGVzLCBDYXJkaWFjL2N5dG9sb2d5L2RydWcgZWZmZWN0cy8q
bWV0YWJvbGlzbTwva2V5d29yZD48a2V5d29yZD5QeXJpZGluZXMvcGhhcm1hY29sb2d5PC9rZXl3
b3JkPjxrZXl3b3JkPlB5cmltaWRpbmVzL3BoYXJtYWNvbG9neTwva2V5d29yZD48a2V5d29yZD5T
aW5nbGUtQ2VsbCBBbmFseXNpczwva2V5d29yZD48a2V5d29yZD5UcmFuc2NyaXB0aW9uIEZhY3Rv
cnMvKmdlbmV0aWNzL21ldGFib2xpc208L2tleXdvcmQ+PGtleXdvcmQ+KlRyYW5zY3JpcHRvbWU8
L2tleXdvcmQ+PC9rZXl3b3Jkcz48ZGF0ZXM+PHllYXI+MjAxNzwveWVhcj48cHViLWRhdGVzPjxk
YXRlPkZlYiAyODwvZGF0ZT48L3B1Yi1kYXRlcz48L2RhdGVzPjxpc2JuPjEwOTEtNjQ5MCAoRWxl
Y3Ryb25pYykmI3hEOzAwMjctODQyNCAoTGlua2luZyk8L2lzYm4+PGFjY2Vzc2lvbi1udW0+Mjgx
Njc3OTk8L2FjY2Vzc2lvbi1udW0+PHVybHM+PHJlbGF0ZWQtdXJscz48dXJsPmh0dHA6Ly93d3cu
bmNiaS5ubG0ubmloLmdvdi9wdWJtZWQvMjgxNjc3OTk8L3VybD48L3JlbGF0ZWQtdXJscz48L3Vy
bHM+PGN1c3RvbTI+NTMzODQ5ODwvY3VzdG9tMj48ZWxlY3Ryb25pYy1yZXNvdXJjZS1udW0+MTAu
MTA3My9wbmFzLjE2MjE0MTIxMTQ8L2VsZWN0cm9uaWMtcmVzb3VyY2UtbnVtPjwvcmVjb3JkPjwv
Q2l0ZT48L0VuZE5vdGU+AG==
</w:fldData>
        </w:fldChar>
      </w:r>
      <w:r w:rsidR="0062122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instrText xml:space="preserve"> ADDIN EN.CITE.DATA </w:instrText>
      </w:r>
      <w:r w:rsidR="0062122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</w:r>
      <w:r w:rsidR="0062122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end"/>
      </w:r>
      <w:r w:rsidR="00261CC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</w:r>
      <w:r w:rsidR="00261CC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separate"/>
      </w:r>
      <w:r w:rsidR="00621228" w:rsidRPr="00C94315">
        <w:rPr>
          <w:rFonts w:ascii="Book Antiqua" w:hAnsi="Book Antiqua" w:cs="Times New Roman"/>
          <w:noProof/>
          <w:color w:val="000000" w:themeColor="text1"/>
          <w:kern w:val="0"/>
          <w:sz w:val="24"/>
          <w:szCs w:val="24"/>
          <w:vertAlign w:val="superscript"/>
        </w:rPr>
        <w:t>[</w:t>
      </w:r>
      <w:hyperlink w:anchor="_ENREF_23" w:tooltip="Bouma, 2017 #20" w:history="1">
        <w:r w:rsidR="00621228" w:rsidRPr="00C94315">
          <w:rPr>
            <w:rFonts w:ascii="Book Antiqua" w:hAnsi="Book Antiqua" w:cs="Times New Roman"/>
            <w:noProof/>
            <w:color w:val="000000" w:themeColor="text1"/>
            <w:kern w:val="0"/>
            <w:sz w:val="24"/>
            <w:szCs w:val="24"/>
            <w:vertAlign w:val="superscript"/>
          </w:rPr>
          <w:t>23</w:t>
        </w:r>
      </w:hyperlink>
      <w:r w:rsidR="006D68A2" w:rsidRPr="00C94315">
        <w:rPr>
          <w:rFonts w:ascii="Book Antiqua" w:hAnsi="Book Antiqua" w:cs="Times New Roman"/>
          <w:noProof/>
          <w:color w:val="000000" w:themeColor="text1"/>
          <w:kern w:val="0"/>
          <w:sz w:val="24"/>
          <w:szCs w:val="24"/>
          <w:vertAlign w:val="superscript"/>
        </w:rPr>
        <w:t>,</w:t>
      </w:r>
      <w:hyperlink w:anchor="_ENREF_31" w:tooltip="Bargaje, 2017 #16" w:history="1">
        <w:r w:rsidR="00621228" w:rsidRPr="00C94315">
          <w:rPr>
            <w:rFonts w:ascii="Book Antiqua" w:hAnsi="Book Antiqua" w:cs="Times New Roman"/>
            <w:noProof/>
            <w:color w:val="000000" w:themeColor="text1"/>
            <w:kern w:val="0"/>
            <w:sz w:val="24"/>
            <w:szCs w:val="24"/>
            <w:vertAlign w:val="superscript"/>
          </w:rPr>
          <w:t>31</w:t>
        </w:r>
      </w:hyperlink>
      <w:r w:rsidR="00621228" w:rsidRPr="00C94315">
        <w:rPr>
          <w:rFonts w:ascii="Book Antiqua" w:hAnsi="Book Antiqua" w:cs="Times New Roman"/>
          <w:noProof/>
          <w:color w:val="000000" w:themeColor="text1"/>
          <w:kern w:val="0"/>
          <w:sz w:val="24"/>
          <w:szCs w:val="24"/>
          <w:vertAlign w:val="superscript"/>
        </w:rPr>
        <w:t>]</w:t>
      </w:r>
      <w:r w:rsidR="00261CC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end"/>
      </w:r>
      <w:r w:rsidR="0064735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BA6AE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has been</w:t>
      </w:r>
      <w:r w:rsidR="0064735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7D0499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dapte</w:t>
      </w:r>
      <w:r w:rsidR="0057205B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d</w:t>
      </w:r>
      <w:r w:rsidR="0064735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nd </w:t>
      </w:r>
      <w:r w:rsidR="00BA6AE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lastRenderedPageBreak/>
        <w:t>shown</w:t>
      </w:r>
      <w:r w:rsidR="0064735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to be applicable for </w:t>
      </w:r>
      <w:r w:rsidR="00BA6AE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evaluating </w:t>
      </w:r>
      <w:r w:rsidR="0064735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endoderm and mesoderm direction; </w:t>
      </w:r>
      <w:r w:rsidR="00BA6AE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however</w:t>
      </w:r>
      <w:r w:rsidR="0064735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, </w:t>
      </w:r>
      <w:r w:rsidR="00BA6AE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o predict the</w:t>
      </w:r>
      <w:r w:rsidR="007D0499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64735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ectodermal direction, EB-based protocol</w:t>
      </w:r>
      <w:r w:rsidR="00BA6AE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</w:t>
      </w:r>
      <w:r w:rsidR="0064735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BA6AE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may be more effective</w:t>
      </w:r>
      <w:r w:rsidR="005C3116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begin">
          <w:fldData xml:space="preserve">PEVuZE5vdGU+PENpdGU+PEF1dGhvcj5Cb3VtYTwvQXV0aG9yPjxZZWFyPjIwMTc8L1llYXI+PFJl
Y051bT4yMDwvUmVjTnVtPjxEaXNwbGF5VGV4dD48c3R5bGUgZmFjZT0ic3VwZXJzY3JpcHQiPlsy
M108L3N0eWxlPjwvRGlzcGxheVRleHQ+PHJlY29yZD48cmVjLW51bWJlcj4yMDwvcmVjLW51bWJl
cj48Zm9yZWlnbi1rZXlzPjxrZXkgYXBwPSJFTiIgZGItaWQ9IjllZnp4cmR3NWZ0ZHh5ZWF6ZDl4
YWRhYjlzd3NyMDJ0YTlzMiI+MjA8L2tleT48L2ZvcmVpZ24ta2V5cz48cmVmLXR5cGUgbmFtZT0i
Sm91cm5hbCBBcnRpY2xlIj4xNzwvcmVmLXR5cGU+PGNvbnRyaWJ1dG9ycz48YXV0aG9ycz48YXV0
aG9yPkJvdW1hLCBNLiBKLjwvYXV0aG9yPjxhdXRob3I+dmFuIEl0ZXJzb24sIE0uPC9hdXRob3I+
PGF1dGhvcj5KYW5zc2VuLCBCLjwvYXV0aG9yPjxhdXRob3I+TXVtbWVyeSwgQy4gTC48L2F1dGhv
cj48YXV0aG9yPlNhbHZhdG9yaSwgRC4gQy4gRi48L2F1dGhvcj48YXV0aG9yPkZyZXVuZCwgQy48
L2F1dGhvcj48L2F1dGhvcnM+PC9jb250cmlidXRvcnM+PGF1dGgtYWRkcmVzcz5EZXBhcnRtZW50
IG9mIEFuYXRvbXkgJmFtcDsgRW1icnlvbG9neSwgTGVpZGVuIFVuaXZlcnNpdHkgTWVkaWNhbCBD
ZW50ZXIsIEVpbnRob3ZlbndlZyAyMCwgMjMzMyBaQyBMZWlkZW4sIHRoZSBOZXRoZXJsYW5kcy4m
I3hEO0RlcGFydG1lbnQgb2YgTW9sZWN1bGFyIEVwaWRlbWlvbG9neSwgTGVpZGVuIFVuaXZlcnNp
dHkgTWVkaWNhbCBDZW50ZXIsIEVpbnRob3ZlbndlZyAyMCwgMjMzMyBaQyBMZWlkZW4sIHRoZSBO
ZXRoZXJsYW5kcy4mI3hEO0dlbm9tZVNjYW4gQi5WLiwgUGxlc21hbmxhYW4gMUQsIDIzMzMgQlog
TGVpZGVuLCB0aGUgTmV0aGVybGFuZHMuJiN4RDtDZW50cmFsIExhYm9yYXRvcnkgQW5pbWFsIEZh
Y2lsaXR5LCBMZWlkZW4gVW5pdmVyc2l0eSBNZWRpY2FsIENlbnRlciwgRWludGhvdmVud2VnIDIw
LCAyMzMzIFpDIExlaWRlbiwgdGhlIE5ldGhlcmxhbmRzLiBFbGVjdHJvbmljIGFkZHJlc3M6IGQu
Yy5mLnNhbHZhdG9yaUBsdW1jLm5sLiYjeEQ7RGVwYXJ0bWVudCBvZiBBbmF0b215ICZhbXA7IEVt
YnJ5b2xvZ3ksIExlaWRlbiBVbml2ZXJzaXR5IE1lZGljYWwgQ2VudGVyLCBFaW50aG92ZW53ZWcg
MjAsIDIzMzMgWkMgTGVpZGVuLCB0aGUgTmV0aGVybGFuZHMuIEVsZWN0cm9uaWMgYWRkcmVzczog
Yy5tLmEuaC5mcmV1bmRAbHVtYy5ubC48L2F1dGgtYWRkcmVzcz48dGl0bGVzPjx0aXRsZT5EaWZm
ZXJlbnRpYXRpb24tRGVmZWN0aXZlIEh1bWFuIEluZHVjZWQgUGx1cmlwb3RlbnQgU3RlbSBDZWxs
cyBSZXZlYWwgU3RyZW5ndGhzIGFuZCBMaW1pdGF0aW9ucyBvZiB0aGUgVGVyYXRvbWEgQXNzYXkg
YW5kIEluIFZpdHJvIFBsdXJpcG90ZW5jeSBBc3NheXM8L3RpdGxlPjxzZWNvbmRhcnktdGl0bGU+
U3RlbSBDZWxsIFJlcG9ydHM8L3NlY29uZGFyeS10aXRsZT48YWx0LXRpdGxlPlN0ZW0gY2VsbCBy
ZXBvcnRzPC9hbHQtdGl0bGU+PC90aXRsZXM+PHBlcmlvZGljYWw+PGZ1bGwtdGl0bGU+U3RlbSBD
ZWxsIFJlcG9ydHM8L2Z1bGwtdGl0bGU+PGFiYnItMT5TdGVtIGNlbGwgcmVwb3J0czwvYWJici0x
PjwvcGVyaW9kaWNhbD48YWx0LXBlcmlvZGljYWw+PGZ1bGwtdGl0bGU+U3RlbSBDZWxsIFJlcG9y
dHM8L2Z1bGwtdGl0bGU+PGFiYnItMT5TdGVtIGNlbGwgcmVwb3J0czwvYWJici0xPjwvYWx0LXBl
cmlvZGljYWw+PHBhZ2VzPjEzNDAtMTM1MzwvcGFnZXM+PHZvbHVtZT44PC92b2x1bWU+PG51bWJl
cj41PC9udW1iZXI+PGtleXdvcmRzPjxrZXl3b3JkPkFuaW1hbHM8L2tleXdvcmQ+PGtleXdvcmQ+
Q2FyY2lub2dlbmljaXR5IFRlc3RzL2FkdmVyc2UgZWZmZWN0cy9tZXRob2RzLypzdGFuZGFyZHM8
L2tleXdvcmQ+PGtleXdvcmQ+KkNlbGwgRGlmZmVyZW50aWF0aW9uPC9rZXl3b3JkPjxrZXl3b3Jk
PkNlbGwgTGluZTwva2V5d29yZD48a2V5d29yZD5IdW1hbnM8L2tleXdvcmQ+PGtleXdvcmQ+SW5k
dWNlZCBQbHVyaXBvdGVudCBTdGVtIENlbGxzLypjeXRvbG9neTwva2V5d29yZD48a2V5d29yZD5N
YWxlPC9rZXl3b3JkPjxrZXl3b3JkPk1pY2U8L2tleXdvcmQ+PGtleXdvcmQ+TWljZSwgSW5icmVk
IE5PRDwva2V5d29yZD48a2V5d29yZD5NaWNlLCBTQ0lEPC9rZXl3b3JkPjxrZXl3b3JkPlRlcmF0
b21hLypwYXRob2xvZ3k8L2tleXdvcmQ+PGtleXdvcmQ+WGVub2dyYWZ0IE1vZGVsIEFudGl0dW1v
ciBBc3NheXMvbWV0aG9kcy8qc3RhbmRhcmRzPC9rZXl3b3JkPjwva2V5d29yZHM+PGRhdGVzPjx5
ZWFyPjIwMTc8L3llYXI+PHB1Yi1kYXRlcz48ZGF0ZT5NYXkgOTwvZGF0ZT48L3B1Yi1kYXRlcz48
L2RhdGVzPjxpc2JuPjIyMTMtNjcxMSAoRWxlY3Ryb25pYykmI3hEOzIyMTMtNjcxMSAoTGlua2lu
Zyk8L2lzYm4+PGFjY2Vzc2lvbi1udW0+Mjg0OTQ5NDA8L2FjY2Vzc2lvbi1udW0+PHVybHM+PHJl
bGF0ZWQtdXJscz48dXJsPmh0dHA6Ly93d3cubmNiaS5ubG0ubmloLmdvdi9wdWJtZWQvMjg0OTQ5
NDA8L3VybD48L3JlbGF0ZWQtdXJscz48L3VybHM+PGN1c3RvbTI+NTQyNTYyMTwvY3VzdG9tMj48
ZWxlY3Ryb25pYy1yZXNvdXJjZS1udW0+MTAuMTAxNi9qLnN0ZW1jci4yMDE3LjAzLjAwOTwvZWxl
Y3Ryb25pYy1yZXNvdXJjZS1udW0+PC9yZWNvcmQ+PC9DaXRlPjwvRW5kTm90ZT4A
</w:fldData>
        </w:fldChar>
      </w:r>
      <w:r w:rsidR="00A3219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instrText xml:space="preserve"> ADDIN EN.CITE </w:instrText>
      </w:r>
      <w:r w:rsidR="00A3219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begin">
          <w:fldData xml:space="preserve">PEVuZE5vdGU+PENpdGU+PEF1dGhvcj5Cb3VtYTwvQXV0aG9yPjxZZWFyPjIwMTc8L1llYXI+PFJl
Y051bT4yMDwvUmVjTnVtPjxEaXNwbGF5VGV4dD48c3R5bGUgZmFjZT0ic3VwZXJzY3JpcHQiPlsy
M108L3N0eWxlPjwvRGlzcGxheVRleHQ+PHJlY29yZD48cmVjLW51bWJlcj4yMDwvcmVjLW51bWJl
cj48Zm9yZWlnbi1rZXlzPjxrZXkgYXBwPSJFTiIgZGItaWQ9IjllZnp4cmR3NWZ0ZHh5ZWF6ZDl4
YWRhYjlzd3NyMDJ0YTlzMiI+MjA8L2tleT48L2ZvcmVpZ24ta2V5cz48cmVmLXR5cGUgbmFtZT0i
Sm91cm5hbCBBcnRpY2xlIj4xNzwvcmVmLXR5cGU+PGNvbnRyaWJ1dG9ycz48YXV0aG9ycz48YXV0
aG9yPkJvdW1hLCBNLiBKLjwvYXV0aG9yPjxhdXRob3I+dmFuIEl0ZXJzb24sIE0uPC9hdXRob3I+
PGF1dGhvcj5KYW5zc2VuLCBCLjwvYXV0aG9yPjxhdXRob3I+TXVtbWVyeSwgQy4gTC48L2F1dGhv
cj48YXV0aG9yPlNhbHZhdG9yaSwgRC4gQy4gRi48L2F1dGhvcj48YXV0aG9yPkZyZXVuZCwgQy48
L2F1dGhvcj48L2F1dGhvcnM+PC9jb250cmlidXRvcnM+PGF1dGgtYWRkcmVzcz5EZXBhcnRtZW50
IG9mIEFuYXRvbXkgJmFtcDsgRW1icnlvbG9neSwgTGVpZGVuIFVuaXZlcnNpdHkgTWVkaWNhbCBD
ZW50ZXIsIEVpbnRob3ZlbndlZyAyMCwgMjMzMyBaQyBMZWlkZW4sIHRoZSBOZXRoZXJsYW5kcy4m
I3hEO0RlcGFydG1lbnQgb2YgTW9sZWN1bGFyIEVwaWRlbWlvbG9neSwgTGVpZGVuIFVuaXZlcnNp
dHkgTWVkaWNhbCBDZW50ZXIsIEVpbnRob3ZlbndlZyAyMCwgMjMzMyBaQyBMZWlkZW4sIHRoZSBO
ZXRoZXJsYW5kcy4mI3hEO0dlbm9tZVNjYW4gQi5WLiwgUGxlc21hbmxhYW4gMUQsIDIzMzMgQlog
TGVpZGVuLCB0aGUgTmV0aGVybGFuZHMuJiN4RDtDZW50cmFsIExhYm9yYXRvcnkgQW5pbWFsIEZh
Y2lsaXR5LCBMZWlkZW4gVW5pdmVyc2l0eSBNZWRpY2FsIENlbnRlciwgRWludGhvdmVud2VnIDIw
LCAyMzMzIFpDIExlaWRlbiwgdGhlIE5ldGhlcmxhbmRzLiBFbGVjdHJvbmljIGFkZHJlc3M6IGQu
Yy5mLnNhbHZhdG9yaUBsdW1jLm5sLiYjeEQ7RGVwYXJ0bWVudCBvZiBBbmF0b215ICZhbXA7IEVt
YnJ5b2xvZ3ksIExlaWRlbiBVbml2ZXJzaXR5IE1lZGljYWwgQ2VudGVyLCBFaW50aG92ZW53ZWcg
MjAsIDIzMzMgWkMgTGVpZGVuLCB0aGUgTmV0aGVybGFuZHMuIEVsZWN0cm9uaWMgYWRkcmVzczog
Yy5tLmEuaC5mcmV1bmRAbHVtYy5ubC48L2F1dGgtYWRkcmVzcz48dGl0bGVzPjx0aXRsZT5EaWZm
ZXJlbnRpYXRpb24tRGVmZWN0aXZlIEh1bWFuIEluZHVjZWQgUGx1cmlwb3RlbnQgU3RlbSBDZWxs
cyBSZXZlYWwgU3RyZW5ndGhzIGFuZCBMaW1pdGF0aW9ucyBvZiB0aGUgVGVyYXRvbWEgQXNzYXkg
YW5kIEluIFZpdHJvIFBsdXJpcG90ZW5jeSBBc3NheXM8L3RpdGxlPjxzZWNvbmRhcnktdGl0bGU+
U3RlbSBDZWxsIFJlcG9ydHM8L3NlY29uZGFyeS10aXRsZT48YWx0LXRpdGxlPlN0ZW0gY2VsbCBy
ZXBvcnRzPC9hbHQtdGl0bGU+PC90aXRsZXM+PHBlcmlvZGljYWw+PGZ1bGwtdGl0bGU+U3RlbSBD
ZWxsIFJlcG9ydHM8L2Z1bGwtdGl0bGU+PGFiYnItMT5TdGVtIGNlbGwgcmVwb3J0czwvYWJici0x
PjwvcGVyaW9kaWNhbD48YWx0LXBlcmlvZGljYWw+PGZ1bGwtdGl0bGU+U3RlbSBDZWxsIFJlcG9y
dHM8L2Z1bGwtdGl0bGU+PGFiYnItMT5TdGVtIGNlbGwgcmVwb3J0czwvYWJici0xPjwvYWx0LXBl
cmlvZGljYWw+PHBhZ2VzPjEzNDAtMTM1MzwvcGFnZXM+PHZvbHVtZT44PC92b2x1bWU+PG51bWJl
cj41PC9udW1iZXI+PGtleXdvcmRzPjxrZXl3b3JkPkFuaW1hbHM8L2tleXdvcmQ+PGtleXdvcmQ+
Q2FyY2lub2dlbmljaXR5IFRlc3RzL2FkdmVyc2UgZWZmZWN0cy9tZXRob2RzLypzdGFuZGFyZHM8
L2tleXdvcmQ+PGtleXdvcmQ+KkNlbGwgRGlmZmVyZW50aWF0aW9uPC9rZXl3b3JkPjxrZXl3b3Jk
PkNlbGwgTGluZTwva2V5d29yZD48a2V5d29yZD5IdW1hbnM8L2tleXdvcmQ+PGtleXdvcmQ+SW5k
dWNlZCBQbHVyaXBvdGVudCBTdGVtIENlbGxzLypjeXRvbG9neTwva2V5d29yZD48a2V5d29yZD5N
YWxlPC9rZXl3b3JkPjxrZXl3b3JkPk1pY2U8L2tleXdvcmQ+PGtleXdvcmQ+TWljZSwgSW5icmVk
IE5PRDwva2V5d29yZD48a2V5d29yZD5NaWNlLCBTQ0lEPC9rZXl3b3JkPjxrZXl3b3JkPlRlcmF0
b21hLypwYXRob2xvZ3k8L2tleXdvcmQ+PGtleXdvcmQ+WGVub2dyYWZ0IE1vZGVsIEFudGl0dW1v
ciBBc3NheXMvbWV0aG9kcy8qc3RhbmRhcmRzPC9rZXl3b3JkPjwva2V5d29yZHM+PGRhdGVzPjx5
ZWFyPjIwMTc8L3llYXI+PHB1Yi1kYXRlcz48ZGF0ZT5NYXkgOTwvZGF0ZT48L3B1Yi1kYXRlcz48
L2RhdGVzPjxpc2JuPjIyMTMtNjcxMSAoRWxlY3Ryb25pYykmI3hEOzIyMTMtNjcxMSAoTGlua2lu
Zyk8L2lzYm4+PGFjY2Vzc2lvbi1udW0+Mjg0OTQ5NDA8L2FjY2Vzc2lvbi1udW0+PHVybHM+PHJl
bGF0ZWQtdXJscz48dXJsPmh0dHA6Ly93d3cubmNiaS5ubG0ubmloLmdvdi9wdWJtZWQvMjg0OTQ5
NDA8L3VybD48L3JlbGF0ZWQtdXJscz48L3VybHM+PGN1c3RvbTI+NTQyNTYyMTwvY3VzdG9tMj48
ZWxlY3Ryb25pYy1yZXNvdXJjZS1udW0+MTAuMTAxNi9qLnN0ZW1jci4yMDE3LjAzLjAwOTwvZWxl
Y3Ryb25pYy1yZXNvdXJjZS1udW0+PC9yZWNvcmQ+PC9DaXRlPjwvRW5kTm90ZT4A
</w:fldData>
        </w:fldChar>
      </w:r>
      <w:r w:rsidR="00A3219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instrText xml:space="preserve"> ADDIN EN.CITE.DATA </w:instrText>
      </w:r>
      <w:r w:rsidR="00A3219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</w:r>
      <w:r w:rsidR="00A3219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end"/>
      </w:r>
      <w:r w:rsidR="005C3116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</w:r>
      <w:r w:rsidR="005C3116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separate"/>
      </w:r>
      <w:r w:rsidR="00A3219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</w:t>
      </w:r>
      <w:hyperlink w:anchor="_ENREF_23" w:tooltip="Bouma, 2017 #20" w:history="1">
        <w:r w:rsidR="00621228" w:rsidRPr="00C94315">
          <w:rPr>
            <w:rFonts w:ascii="Book Antiqua" w:hAnsi="Book Antiqua" w:cs="Times New Roman"/>
            <w:color w:val="000000" w:themeColor="text1"/>
            <w:kern w:val="0"/>
            <w:sz w:val="24"/>
            <w:szCs w:val="24"/>
            <w:vertAlign w:val="superscript"/>
          </w:rPr>
          <w:t>23</w:t>
        </w:r>
      </w:hyperlink>
      <w:r w:rsidR="00A3219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]</w:t>
      </w:r>
      <w:r w:rsidR="005C3116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end"/>
      </w:r>
      <w:r w:rsidR="0064735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.</w:t>
      </w:r>
      <w:r w:rsidR="006B1A0D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</w:p>
    <w:p w14:paraId="4C888EA7" w14:textId="21A4D11A" w:rsidR="00B12DAF" w:rsidRPr="00C94315" w:rsidRDefault="00F62E2B" w:rsidP="008F748E">
      <w:pPr>
        <w:autoSpaceDE w:val="0"/>
        <w:autoSpaceDN w:val="0"/>
        <w:adjustRightInd w:val="0"/>
        <w:spacing w:line="360" w:lineRule="auto"/>
        <w:ind w:firstLineChars="100" w:firstLine="240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Regardless of the detection techniques used, prediction </w:t>
      </w:r>
      <w:r w:rsidR="0031327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can </w:t>
      </w:r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be achieved many days before</w:t>
      </w:r>
      <w:r w:rsidR="0031327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the</w:t>
      </w:r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cells </w:t>
      </w:r>
      <w:r w:rsidR="0031327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exhibit a</w:t>
      </w:r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differentiated phenotype (Table</w:t>
      </w:r>
      <w:r w:rsidR="0031327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1</w:t>
      </w:r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). For instance, the efficiency of protocols for directing differentiation to cardiac cells can be predicted at as early as day 2</w:t>
      </w:r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begin">
          <w:fldData xml:space="preserve">PEVuZE5vdGU+PENpdGU+PEF1dGhvcj5CYXJnYWplPC9BdXRob3I+PFllYXI+MjAxNzwvWWVhcj48
UmVjTnVtPjE2PC9SZWNOdW0+PERpc3BsYXlUZXh0PjxzdHlsZSBmYWNlPSJzdXBlcnNjcmlwdCI+
WzMxXTwvc3R5bGU+PC9EaXNwbGF5VGV4dD48cmVjb3JkPjxyZWMtbnVtYmVyPjE2PC9yZWMtbnVt
YmVyPjxmb3JlaWduLWtleXM+PGtleSBhcHA9IkVOIiBkYi1pZD0iOWVmenhyZHc1ZnRkeHllYXpk
OXhhZGFiOXN3c3IwMnRhOXMyIj4xNjwva2V5PjwvZm9yZWlnbi1rZXlzPjxyZWYtdHlwZSBuYW1l
PSJKb3VybmFsIEFydGljbGUiPjE3PC9yZWYtdHlwZT48Y29udHJpYnV0b3JzPjxhdXRob3JzPjxh
dXRob3I+QmFyZ2FqZSwgUi48L2F1dGhvcj48YXV0aG9yPlRyYWNoYW5hLCBLLjwvYXV0aG9yPjxh
dXRob3I+U2hlbHRvbiwgTS4gTi48L2F1dGhvcj48YXV0aG9yPk1jR2lubmlzLCBDLiBTLjwvYXV0
aG9yPjxhdXRob3I+WmhvdSwgSi4gWC48L2F1dGhvcj48YXV0aG9yPkNoYWRpY2ssIEMuPC9hdXRo
b3I+PGF1dGhvcj5Db29rLCBTLjwvYXV0aG9yPjxhdXRob3I+Q2F2YW5hdWdoLCBDLjwvYXV0aG9y
PjxhdXRob3I+SHVhbmcsIFMuPC9hdXRob3I+PGF1dGhvcj5Ib29kLCBMLjwvYXV0aG9yPjwvYXV0
aG9ycz48L2NvbnRyaWJ1dG9ycz48YXV0aC1hZGRyZXNzPkluc3RpdHV0ZSBmb3IgU3lzdGVtcyBC
aW9sb2d5LCBTZWF0dGxlLCBXQSA5ODEwOS4mI3hEO0luc3RpdHV0ZSBmb3IgU3RlbSBDZWxsICZh
bXA7IFJlZ2VuZXJhdGl2ZSBNZWRpY2luZSwgVW5pdmVyc2l0eSBvZiBXYXNoaW5ndG9uIE1lZGlj
aW5lIFJlc2VhcmNoLCBTZWF0dGxlLCBXQSA5ODEwOS4mI3hEO0luc3RpdHV0ZSBmb3IgU3lzdGVt
cyBCaW9sb2d5LCBTZWF0dGxlLCBXQSA5ODEwOTsgc3VpLmh1YW5nQHN5c3RlbXNiaW9sb2d5Lm9y
ZyBMZXJveS5Ib29kQHN5c3RlbXNiaW9sb2d5Lm9yZy48L2F1dGgtYWRkcmVzcz48dGl0bGVzPjx0
aXRsZT5DZWxsIHBvcHVsYXRpb24gc3RydWN0dXJlIHByaW9yIHRvIGJpZnVyY2F0aW9uIHByZWRp
Y3RzIGVmZmljaWVuY3kgb2YgZGlyZWN0ZWQgZGlmZmVyZW50aWF0aW9uIGluIGh1bWFuIGluZHVj
ZWQgcGx1cmlwb3RlbnQgY2VsbHM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IyNzEtMjI3NjwvcGFnZXM+
PHZvbHVtZT4xMTQ8L3ZvbHVtZT48bnVtYmVyPjk8L251bWJlcj48a2V5d29yZHM+PGtleXdvcmQ+
QWN0aXZpbnMvcGhhcm1hY29sb2d5PC9rZXl3b3JkPjxrZXl3b3JkPkJpb21hcmtlcnMvbWV0YWJv
bGlzbTwva2V5d29yZD48a2V5d29yZD5Cb25lIE1vcnBob2dlbmV0aWMgUHJvdGVpbiA0L3BoYXJt
YWNvbG9neTwva2V5d29yZD48a2V5d29yZD5DZWxsIENvdW50PC9rZXl3b3JkPjxrZXl3b3JkPkNl
bGwgRGlmZmVyZW50aWF0aW9uL2RydWcgZWZmZWN0cy8qZ2VuZXRpY3M8L2tleXdvcmQ+PGtleXdv
cmQ+Q2VsbCBMaW5lPC9rZXl3b3JkPjxrZXl3b3JkPkNlbGwgTGluZWFnZS9kcnVnIGVmZmVjdHMv
Z2VuZXRpY3M8L2tleXdvcmQ+PGtleXdvcmQ+RW5kb2Rlcm0vY3l0b2xvZ3kvbWV0YWJvbGlzbTwv
a2V5d29yZD48a2V5d29yZD5HZW5lIEV4cHJlc3Npb24gUHJvZmlsaW5nPC9rZXl3b3JkPjxrZXl3
b3JkPipHZW5lIEV4cHJlc3Npb24gUmVndWxhdGlvbiwgRGV2ZWxvcG1lbnRhbDwva2V5d29yZD48
a2V5d29yZD5IdW1hbnM8L2tleXdvcmQ+PGtleXdvcmQ+SW5kdWNlZCBQbHVyaXBvdGVudCBTdGVt
IENlbGxzL2N5dG9sb2d5L2RydWcgZWZmZWN0cy8qbWV0YWJvbGlzbTwva2V5d29yZD48a2V5d29y
ZD5NZXNvZGVybS9jeXRvbG9neS9tZXRhYm9saXNtPC9rZXl3b3JkPjxrZXl3b3JkPk15b2N5dGVz
LCBDYXJkaWFjL2N5dG9sb2d5L2RydWcgZWZmZWN0cy8qbWV0YWJvbGlzbTwva2V5d29yZD48a2V5
d29yZD5QeXJpZGluZXMvcGhhcm1hY29sb2d5PC9rZXl3b3JkPjxrZXl3b3JkPlB5cmltaWRpbmVz
L3BoYXJtYWNvbG9neTwva2V5d29yZD48a2V5d29yZD5TaW5nbGUtQ2VsbCBBbmFseXNpczwva2V5
d29yZD48a2V5d29yZD5UcmFuc2NyaXB0aW9uIEZhY3RvcnMvKmdlbmV0aWNzL21ldGFib2xpc208
L2tleXdvcmQ+PGtleXdvcmQ+KlRyYW5zY3JpcHRvbWU8L2tleXdvcmQ+PC9rZXl3b3Jkcz48ZGF0
ZXM+PHllYXI+MjAxNzwveWVhcj48cHViLWRhdGVzPjxkYXRlPkZlYiAyODwvZGF0ZT48L3B1Yi1k
YXRlcz48L2RhdGVzPjxpc2JuPjEwOTEtNjQ5MCAoRWxlY3Ryb25pYykmI3hEOzAwMjctODQyNCAo
TGlua2luZyk8L2lzYm4+PGFjY2Vzc2lvbi1udW0+MjgxNjc3OTk8L2FjY2Vzc2lvbi1udW0+PHVy
bHM+PHJlbGF0ZWQtdXJscz48dXJsPmh0dHA6Ly93d3cubmNiaS5ubG0ubmloLmdvdi9wdWJtZWQv
MjgxNjc3OTk8L3VybD48L3JlbGF0ZWQtdXJscz48L3VybHM+PGN1c3RvbTI+NTMzODQ5ODwvY3Vz
dG9tMj48ZWxlY3Ryb25pYy1yZXNvdXJjZS1udW0+MTAuMTA3My9wbmFzLjE2MjE0MTIxMTQ8L2Vs
ZWN0cm9uaWMtcmVzb3VyY2UtbnVtPjwvcmVjb3JkPjwvQ2l0ZT48L0VuZE5vdGU+
</w:fldData>
        </w:fldChar>
      </w:r>
      <w:r w:rsidR="00A3219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instrText xml:space="preserve"> ADDIN EN.CITE </w:instrText>
      </w:r>
      <w:r w:rsidR="00A3219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begin">
          <w:fldData xml:space="preserve">PEVuZE5vdGU+PENpdGU+PEF1dGhvcj5CYXJnYWplPC9BdXRob3I+PFllYXI+MjAxNzwvWWVhcj48
UmVjTnVtPjE2PC9SZWNOdW0+PERpc3BsYXlUZXh0PjxzdHlsZSBmYWNlPSJzdXBlcnNjcmlwdCI+
WzMxXTwvc3R5bGU+PC9EaXNwbGF5VGV4dD48cmVjb3JkPjxyZWMtbnVtYmVyPjE2PC9yZWMtbnVt
YmVyPjxmb3JlaWduLWtleXM+PGtleSBhcHA9IkVOIiBkYi1pZD0iOWVmenhyZHc1ZnRkeHllYXpk
OXhhZGFiOXN3c3IwMnRhOXMyIj4xNjwva2V5PjwvZm9yZWlnbi1rZXlzPjxyZWYtdHlwZSBuYW1l
PSJKb3VybmFsIEFydGljbGUiPjE3PC9yZWYtdHlwZT48Y29udHJpYnV0b3JzPjxhdXRob3JzPjxh
dXRob3I+QmFyZ2FqZSwgUi48L2F1dGhvcj48YXV0aG9yPlRyYWNoYW5hLCBLLjwvYXV0aG9yPjxh
dXRob3I+U2hlbHRvbiwgTS4gTi48L2F1dGhvcj48YXV0aG9yPk1jR2lubmlzLCBDLiBTLjwvYXV0
aG9yPjxhdXRob3I+WmhvdSwgSi4gWC48L2F1dGhvcj48YXV0aG9yPkNoYWRpY2ssIEMuPC9hdXRo
b3I+PGF1dGhvcj5Db29rLCBTLjwvYXV0aG9yPjxhdXRob3I+Q2F2YW5hdWdoLCBDLjwvYXV0aG9y
PjxhdXRob3I+SHVhbmcsIFMuPC9hdXRob3I+PGF1dGhvcj5Ib29kLCBMLjwvYXV0aG9yPjwvYXV0
aG9ycz48L2NvbnRyaWJ1dG9ycz48YXV0aC1hZGRyZXNzPkluc3RpdHV0ZSBmb3IgU3lzdGVtcyBC
aW9sb2d5LCBTZWF0dGxlLCBXQSA5ODEwOS4mI3hEO0luc3RpdHV0ZSBmb3IgU3RlbSBDZWxsICZh
bXA7IFJlZ2VuZXJhdGl2ZSBNZWRpY2luZSwgVW5pdmVyc2l0eSBvZiBXYXNoaW5ndG9uIE1lZGlj
aW5lIFJlc2VhcmNoLCBTZWF0dGxlLCBXQSA5ODEwOS4mI3hEO0luc3RpdHV0ZSBmb3IgU3lzdGVt
cyBCaW9sb2d5LCBTZWF0dGxlLCBXQSA5ODEwOTsgc3VpLmh1YW5nQHN5c3RlbXNiaW9sb2d5Lm9y
ZyBMZXJveS5Ib29kQHN5c3RlbXNiaW9sb2d5Lm9yZy48L2F1dGgtYWRkcmVzcz48dGl0bGVzPjx0
aXRsZT5DZWxsIHBvcHVsYXRpb24gc3RydWN0dXJlIHByaW9yIHRvIGJpZnVyY2F0aW9uIHByZWRp
Y3RzIGVmZmljaWVuY3kgb2YgZGlyZWN0ZWQgZGlmZmVyZW50aWF0aW9uIGluIGh1bWFuIGluZHVj
ZWQgcGx1cmlwb3RlbnQgY2VsbHM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IyNzEtMjI3NjwvcGFnZXM+
PHZvbHVtZT4xMTQ8L3ZvbHVtZT48bnVtYmVyPjk8L251bWJlcj48a2V5d29yZHM+PGtleXdvcmQ+
QWN0aXZpbnMvcGhhcm1hY29sb2d5PC9rZXl3b3JkPjxrZXl3b3JkPkJpb21hcmtlcnMvbWV0YWJv
bGlzbTwva2V5d29yZD48a2V5d29yZD5Cb25lIE1vcnBob2dlbmV0aWMgUHJvdGVpbiA0L3BoYXJt
YWNvbG9neTwva2V5d29yZD48a2V5d29yZD5DZWxsIENvdW50PC9rZXl3b3JkPjxrZXl3b3JkPkNl
bGwgRGlmZmVyZW50aWF0aW9uL2RydWcgZWZmZWN0cy8qZ2VuZXRpY3M8L2tleXdvcmQ+PGtleXdv
cmQ+Q2VsbCBMaW5lPC9rZXl3b3JkPjxrZXl3b3JkPkNlbGwgTGluZWFnZS9kcnVnIGVmZmVjdHMv
Z2VuZXRpY3M8L2tleXdvcmQ+PGtleXdvcmQ+RW5kb2Rlcm0vY3l0b2xvZ3kvbWV0YWJvbGlzbTwv
a2V5d29yZD48a2V5d29yZD5HZW5lIEV4cHJlc3Npb24gUHJvZmlsaW5nPC9rZXl3b3JkPjxrZXl3
b3JkPipHZW5lIEV4cHJlc3Npb24gUmVndWxhdGlvbiwgRGV2ZWxvcG1lbnRhbDwva2V5d29yZD48
a2V5d29yZD5IdW1hbnM8L2tleXdvcmQ+PGtleXdvcmQ+SW5kdWNlZCBQbHVyaXBvdGVudCBTdGVt
IENlbGxzL2N5dG9sb2d5L2RydWcgZWZmZWN0cy8qbWV0YWJvbGlzbTwva2V5d29yZD48a2V5d29y
ZD5NZXNvZGVybS9jeXRvbG9neS9tZXRhYm9saXNtPC9rZXl3b3JkPjxrZXl3b3JkPk15b2N5dGVz
LCBDYXJkaWFjL2N5dG9sb2d5L2RydWcgZWZmZWN0cy8qbWV0YWJvbGlzbTwva2V5d29yZD48a2V5
d29yZD5QeXJpZGluZXMvcGhhcm1hY29sb2d5PC9rZXl3b3JkPjxrZXl3b3JkPlB5cmltaWRpbmVz
L3BoYXJtYWNvbG9neTwva2V5d29yZD48a2V5d29yZD5TaW5nbGUtQ2VsbCBBbmFseXNpczwva2V5
d29yZD48a2V5d29yZD5UcmFuc2NyaXB0aW9uIEZhY3RvcnMvKmdlbmV0aWNzL21ldGFib2xpc208
L2tleXdvcmQ+PGtleXdvcmQ+KlRyYW5zY3JpcHRvbWU8L2tleXdvcmQ+PC9rZXl3b3Jkcz48ZGF0
ZXM+PHllYXI+MjAxNzwveWVhcj48cHViLWRhdGVzPjxkYXRlPkZlYiAyODwvZGF0ZT48L3B1Yi1k
YXRlcz48L2RhdGVzPjxpc2JuPjEwOTEtNjQ5MCAoRWxlY3Ryb25pYykmI3hEOzAwMjctODQyNCAo
TGlua2luZyk8L2lzYm4+PGFjY2Vzc2lvbi1udW0+MjgxNjc3OTk8L2FjY2Vzc2lvbi1udW0+PHVy
bHM+PHJlbGF0ZWQtdXJscz48dXJsPmh0dHA6Ly93d3cubmNiaS5ubG0ubmloLmdvdi9wdWJtZWQv
MjgxNjc3OTk8L3VybD48L3JlbGF0ZWQtdXJscz48L3VybHM+PGN1c3RvbTI+NTMzODQ5ODwvY3Vz
dG9tMj48ZWxlY3Ryb25pYy1yZXNvdXJjZS1udW0+MTAuMTA3My9wbmFzLjE2MjE0MTIxMTQ8L2Vs
ZWN0cm9uaWMtcmVzb3VyY2UtbnVtPjwvcmVjb3JkPjwvQ2l0ZT48L0VuZE5vdGU+
</w:fldData>
        </w:fldChar>
      </w:r>
      <w:r w:rsidR="00A3219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instrText xml:space="preserve"> ADDIN EN.CITE.DATA </w:instrText>
      </w:r>
      <w:r w:rsidR="00A3219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</w:r>
      <w:r w:rsidR="00A3219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end"/>
      </w:r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</w:r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separate"/>
      </w:r>
      <w:r w:rsidR="00A3219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</w:t>
      </w:r>
      <w:hyperlink w:anchor="_ENREF_31" w:tooltip="Bargaje, 2017 #16" w:history="1">
        <w:r w:rsidR="00621228" w:rsidRPr="00C94315">
          <w:rPr>
            <w:rFonts w:ascii="Book Antiqua" w:hAnsi="Book Antiqua" w:cs="Times New Roman"/>
            <w:color w:val="000000" w:themeColor="text1"/>
            <w:kern w:val="0"/>
            <w:sz w:val="24"/>
            <w:szCs w:val="24"/>
            <w:vertAlign w:val="superscript"/>
          </w:rPr>
          <w:t>31</w:t>
        </w:r>
      </w:hyperlink>
      <w:r w:rsidR="00A3219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]</w:t>
      </w:r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end"/>
      </w:r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, </w:t>
      </w:r>
      <w:r w:rsidR="0031327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nd </w:t>
      </w:r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us </w:t>
      </w:r>
      <w:r w:rsidR="0031327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can</w:t>
      </w:r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be utilized to optimize differentiation protocols, </w:t>
      </w:r>
      <w:r w:rsidR="0031327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particularly </w:t>
      </w:r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for patient</w:t>
      </w:r>
      <w:r w:rsidR="0031327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-</w:t>
      </w:r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specific </w:t>
      </w:r>
      <w:proofErr w:type="spellStart"/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iPSC</w:t>
      </w:r>
      <w:proofErr w:type="spellEnd"/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lines </w:t>
      </w:r>
      <w:r w:rsidR="0031327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by using </w:t>
      </w:r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 high-throughput screening procedure. </w:t>
      </w:r>
      <w:r w:rsidR="0031327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In contrast to the </w:t>
      </w:r>
      <w:r w:rsidR="00B12DAF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bove methods based on EBs or monolayer differentiation protocols</w:t>
      </w:r>
      <w:r w:rsidR="00822C7E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</w:t>
      </w:r>
      <w:r w:rsidR="00B12DAF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which </w:t>
      </w:r>
      <w:r w:rsidR="0031327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require </w:t>
      </w:r>
      <w:r w:rsidR="00B12DAF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 couple of days before evaluation, simpler methods with limited specific markers</w:t>
      </w:r>
      <w:r w:rsidR="007050F4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31327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can be used for </w:t>
      </w:r>
      <w:r w:rsidR="007050F4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earlier predictio</w:t>
      </w:r>
      <w:r w:rsidR="0070331B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n </w:t>
      </w:r>
      <w:r w:rsidR="0031327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using</w:t>
      </w:r>
      <w:r w:rsidR="0070331B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undifferentiated </w:t>
      </w:r>
      <w:proofErr w:type="spellStart"/>
      <w:r w:rsidR="0070331B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hPSCs</w:t>
      </w:r>
      <w:proofErr w:type="spellEnd"/>
      <w:r w:rsidR="00B12DAF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. The expression level</w:t>
      </w:r>
      <w:r w:rsidR="00B2198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B12DAF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of SALL3 mRNA was used as a diagnostic marker to predict the differentiation tendency of both </w:t>
      </w:r>
      <w:proofErr w:type="spellStart"/>
      <w:r w:rsidR="00B12DAF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iPSCs</w:t>
      </w:r>
      <w:proofErr w:type="spellEnd"/>
      <w:r w:rsidR="00B12DAF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nd ESCs into ectodermal cells</w:t>
      </w:r>
      <w:r w:rsidR="00B12DAF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begin"/>
      </w:r>
      <w:r w:rsidR="00A3219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instrText xml:space="preserve"> ADDIN EN.CITE &lt;EndNote&gt;&lt;Cite&gt;&lt;Author&gt;Kuroda&lt;/Author&gt;&lt;Year&gt;2017&lt;/Year&gt;&lt;RecNum&gt;52&lt;/RecNum&gt;&lt;DisplayText&gt;&lt;style face="superscript"&gt;[32]&lt;/style&gt;&lt;/DisplayText&gt;&lt;record&gt;&lt;rec-number&gt;52&lt;/rec-number&gt;&lt;foreign-keys&gt;&lt;key app="EN" db-id="9efzxrdw5ftdxyeazd9xadab9swsr02ta9s2"&gt;52&lt;/key&gt;&lt;/foreign-keys&gt;&lt;ref-type name="Patent"&gt;25&lt;/ref-type&gt;&lt;contributors&gt;&lt;authors&gt;&lt;author&gt;Kuroda, T.&lt;/author&gt;&lt;author&gt;Yasuda, S.&lt;/author&gt;&lt;author&gt;Sato, T.&lt;/author&gt;&lt;/authors&gt;&lt;/contributors&gt;&lt;titles&gt;&lt;title&gt;EVALUATION METHOD OF DIFFERENTIATION TENDENCY AMONG UNDIFFERENTIATED CELLS, SALL3 mRNA AS EVALUATION MARKER FOR DIFFERENTIATION TENDENCY, AND METHOD OF CONTROLLING DIFFERENTIATION ABILITY OF UNDIFFERENTIATED CELLS&lt;/title&gt;&lt;/titles&gt;&lt;number&gt;PCT/JP2017/013952&lt;/number&gt;&lt;dates&gt;&lt;year&gt;2017&lt;/year&gt;&lt;/dates&gt;&lt;pub-location&gt;Japan&lt;/pub-location&gt;&lt;orig-pub&gt;JP2016073791A&lt;/orig-pub&gt;&lt;urls&gt;&lt;/urls&gt;&lt;/record&gt;&lt;/Cite&gt;&lt;/EndNote&gt;</w:instrText>
      </w:r>
      <w:r w:rsidR="00B12DAF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separate"/>
      </w:r>
      <w:r w:rsidR="00A3219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</w:t>
      </w:r>
      <w:hyperlink w:anchor="_ENREF_32" w:tooltip="Kuroda, 2017 #52" w:history="1">
        <w:r w:rsidR="00621228" w:rsidRPr="00C94315">
          <w:rPr>
            <w:rFonts w:ascii="Book Antiqua" w:hAnsi="Book Antiqua" w:cs="Times New Roman"/>
            <w:color w:val="000000" w:themeColor="text1"/>
            <w:kern w:val="0"/>
            <w:sz w:val="24"/>
            <w:szCs w:val="24"/>
            <w:vertAlign w:val="superscript"/>
          </w:rPr>
          <w:t>32</w:t>
        </w:r>
      </w:hyperlink>
      <w:r w:rsidR="00A3219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]</w:t>
      </w:r>
      <w:r w:rsidR="00B12DAF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end"/>
      </w:r>
      <w:r w:rsidR="00B12DAF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. </w:t>
      </w:r>
      <w:proofErr w:type="spellStart"/>
      <w:proofErr w:type="gramStart"/>
      <w:r w:rsidR="006F7AC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hPSCs</w:t>
      </w:r>
      <w:proofErr w:type="spellEnd"/>
      <w:proofErr w:type="gramEnd"/>
      <w:r w:rsidR="00B12DAF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FF2CE7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expressing </w:t>
      </w:r>
      <w:r w:rsidR="00B12DAF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he highest levels of SALL3 mRNA tend to differentiate into the most ectodermal system</w:t>
      </w:r>
      <w:r w:rsidR="0031327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</w:t>
      </w:r>
      <w:r w:rsidR="00B12DAF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1A1EE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while</w:t>
      </w:r>
      <w:r w:rsidR="00B12DAF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cells </w:t>
      </w:r>
      <w:r w:rsidR="00FF2CE7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expressing</w:t>
      </w:r>
      <w:r w:rsidR="00B12DAF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the lowest levels of SALL3 mRNA tend to differentiate into the most mesodermal or endodermal</w:t>
      </w:r>
      <w:r w:rsidR="00164454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cell types</w:t>
      </w:r>
      <w:r w:rsidR="00B12DAF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. </w:t>
      </w:r>
      <w:r w:rsidR="0031327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pecifically</w:t>
      </w:r>
      <w:r w:rsidR="00B12DAF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 three genes</w:t>
      </w:r>
      <w:r w:rsidR="0031327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</w:t>
      </w:r>
      <w:r w:rsidR="00B12DAF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B12DAF" w:rsidRPr="00C94315">
        <w:rPr>
          <w:rFonts w:ascii="Book Antiqua" w:hAnsi="Book Antiqua" w:cs="Times New Roman"/>
          <w:i/>
          <w:iCs/>
          <w:color w:val="000000" w:themeColor="text1"/>
          <w:kern w:val="0"/>
          <w:sz w:val="24"/>
          <w:szCs w:val="24"/>
        </w:rPr>
        <w:t>FGF-1</w:t>
      </w:r>
      <w:r w:rsidR="00B12DAF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, </w:t>
      </w:r>
      <w:r w:rsidR="00B12DAF" w:rsidRPr="00C94315">
        <w:rPr>
          <w:rFonts w:ascii="Book Antiqua" w:hAnsi="Book Antiqua" w:cs="Times New Roman"/>
          <w:i/>
          <w:iCs/>
          <w:color w:val="000000" w:themeColor="text1"/>
          <w:kern w:val="0"/>
          <w:sz w:val="24"/>
          <w:szCs w:val="24"/>
        </w:rPr>
        <w:t>RHOU</w:t>
      </w:r>
      <w:r w:rsidR="0031327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</w:t>
      </w:r>
      <w:r w:rsidR="00B12DAF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nd </w:t>
      </w:r>
      <w:r w:rsidR="00B12DAF" w:rsidRPr="00C94315">
        <w:rPr>
          <w:rFonts w:ascii="Book Antiqua" w:hAnsi="Book Antiqua" w:cs="Times New Roman"/>
          <w:i/>
          <w:iCs/>
          <w:color w:val="000000" w:themeColor="text1"/>
          <w:kern w:val="0"/>
          <w:sz w:val="24"/>
          <w:szCs w:val="24"/>
        </w:rPr>
        <w:t>TYMP</w:t>
      </w:r>
      <w:r w:rsidR="0031327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</w:t>
      </w:r>
      <w:r w:rsidR="00B12DAF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were selected as predictors</w:t>
      </w:r>
      <w:r w:rsidR="00CA78D9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of</w:t>
      </w:r>
      <w:r w:rsidR="00B12DAF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hepatic differentiation</w:t>
      </w:r>
      <w:r w:rsidR="0031327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</w:t>
      </w:r>
      <w:r w:rsidR="00B12DAF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31327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with </w:t>
      </w:r>
      <w:r w:rsidR="00B12DAF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low prediction scores linked </w:t>
      </w:r>
      <w:r w:rsidR="0031327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o </w:t>
      </w:r>
      <w:r w:rsidR="00B12DAF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low hepatic differentiation</w:t>
      </w:r>
      <w:r w:rsidR="00B12DAF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begin">
          <w:fldData xml:space="preserve">PEVuZE5vdGU+PENpdGU+PEF1dGhvcj5ZYW5hZ2loYXJhPC9BdXRob3I+PFllYXI+MjAxNjwvWWVh
cj48UmVjTnVtPjI8L1JlY051bT48RGlzcGxheVRleHQ+PHN0eWxlIGZhY2U9InN1cGVyc2NyaXB0
Ij5bMzNdPC9zdHlsZT48L0Rpc3BsYXlUZXh0PjxyZWNvcmQ+PHJlYy1udW1iZXI+MjwvcmVjLW51
bWJlcj48Zm9yZWlnbi1rZXlzPjxrZXkgYXBwPSJFTiIgZGItaWQ9IjllZnp4cmR3NWZ0ZHh5ZWF6
ZDl4YWRhYjlzd3NyMDJ0YTlzMiI+Mjwva2V5PjwvZm9yZWlnbi1rZXlzPjxyZWYtdHlwZSBuYW1l
PSJKb3VybmFsIEFydGljbGUiPjE3PC9yZWYtdHlwZT48Y29udHJpYnV0b3JzPjxhdXRob3JzPjxh
dXRob3I+WWFuYWdpaGFyYSwgSy48L2F1dGhvcj48YXV0aG9yPkxpdSwgWS48L2F1dGhvcj48YXV0
aG9yPkthbmllLCBLLjwvYXV0aG9yPjxhdXRob3I+VGFrYXlhbWEsIEsuPC9hdXRob3I+PGF1dGhv
cj5Lb2t1bnVnaSwgTS48L2F1dGhvcj48YXV0aG9yPkhpcmF0YSwgTS48L2F1dGhvcj48YXV0aG9y
PkZ1a3VkYSwgVC48L2F1dGhvcj48YXV0aG9yPlN1Z2EsIE0uPC9hdXRob3I+PGF1dGhvcj5OaWth
d2EsIEguPC9hdXRob3I+PGF1dGhvcj5NaXp1Z3VjaGksIEguPC9hdXRob3I+PGF1dGhvcj5LYXRv
LCBSLjwvYXV0aG9yPjxhdXRob3I+RnVydWUsIE0uIEsuPC9hdXRob3I+PC9hdXRob3JzPjwvY29u
dHJpYnV0b3JzPjxhdXRoLWFkZHJlc3M+MSBMYWJvcmF0b3J5IG9mIFN0ZW0gQ2VsbCBDdWx0dXJl
cywgTmF0aW9uYWwgSW5zdGl0dXRlcyBvZiBCaW9tZWRpY2FsIElubm92YXRpb24gLCBIZWFsdGgg
YW5kIE51dHJpdGlvbiwgT3Nha2EsIEphcGFuIC4mI3hEOzIgRGVwYXJ0bWVudCBvZiBCYXNpYyBN
ZWRpY2luYWwgU2NpZW5jZXMsIEdyYWR1YXRlIFNjaG9vbCBvZiBQaGFybWFjZXV0aWNhbCBTY2ll
bmNlcywgTmFnb3lhIFVuaXZlcnNpdHkgLCBOYWdveWEsIEphcGFuIC4mI3hEOzMgTGFib3JhdG9y
eSBvZiBCaW9jaGVtaXN0cnkgYW5kIE1vbGVjdWxhciBCaW9sb2d5LCBHcmFkdWF0ZSBTY2hvb2wg
b2YgUGhhcm1hY2V1dGljYWwgU2NpZW5jZXMsIE9zYWthIFVuaXZlcnNpdHkgLCBPc2FrYSwgSmFw
YW4gLiYjeEQ7NCBUaGUgS2VpaGFuc2hpbiBDb25zb3J0aXVtIGZvciBGb3N0ZXJpbmcgdGhlIE5l
eHQgR2VuZXJhdGlvbiBvZiBHbG9iYWwgTGVhZGVycyBpbiBSZXNlYXJjaCAoSy1DT05ORVgpLCBL
eW90byBVbml2ZXJzaXR5ICwgS3lvdG8sIEphcGFuIC4mI3hEOzUgTGFib3JhdG9yeSBvZiBIZXBh
dG9jeXRlIFJlZ3VsYXRpb24sIE5hdGlvbmFsIEluc3RpdHV0ZXMgb2YgQmlvbWVkaWNhbCBJbm5v
dmF0aW9uICwgSGVhbHRoIGFuZCBOdXRyaXRpb24sIE9zYWthLCBKYXBhbiAuJiN4RDs2IERlcGFy
dG1lbnQgb2YgT3JhbCBCaW9sb2d5ICZhbXA7IEVuZ2luZWVyaW5nIEludGVncmF0ZWQgSGVhbHRo
IFNjaWVuY2VzLCBJbnN0aXR1dGUgb2YgQmlvbWVkaWNhbCBhbmQgSGVhbHRoIFNjaWVuY2VzLCBI
aXJvc2hpbWEgVW5pdmVyc2l0eSAsIEhpcm9zaGltYSwgSmFwYW4gLiYjeEQ7NyBHbG9iYWwgQ2Vu
dGVyIGZvciBNZWRpY2FsIEVuZ2luZWVyaW5nIGFuZCBJbmZvcm1hdGljcywgT3Nha2EgVW5pdmVy
c2l0eSAsIE9zYWthLCBKYXBhbiAuPC9hdXRoLWFkZHJlc3M+PHRpdGxlcz48dGl0bGU+UHJlZGlj
dGlvbiBvZiBEaWZmZXJlbnRpYXRpb24gVGVuZGVuY3kgVG93YXJkIEhlcGF0b2N5dGVzIGZyb20g
R2VuZSBFeHByZXNzaW9uIGluIFVuZGlmZmVyZW50aWF0ZWQgSHVtYW4gUGx1cmlwb3RlbnQgU3Rl
bSBDZWxsczwvdGl0bGU+PHNlY29uZGFyeS10aXRsZT5TdGVtIENlbGxzIERldjwvc2Vjb25kYXJ5
LXRpdGxlPjxhbHQtdGl0bGU+U3RlbSBjZWxscyBhbmQgZGV2ZWxvcG1lbnQ8L2FsdC10aXRsZT48
L3RpdGxlcz48cGVyaW9kaWNhbD48ZnVsbC10aXRsZT5TdGVtIENlbGxzIERldjwvZnVsbC10aXRs
ZT48YWJici0xPlN0ZW0gY2VsbHMgYW5kIGRldmVsb3BtZW50PC9hYmJyLTE+PC9wZXJpb2RpY2Fs
PjxhbHQtcGVyaW9kaWNhbD48ZnVsbC10aXRsZT5TdGVtIENlbGxzIERldjwvZnVsbC10aXRsZT48
YWJici0xPlN0ZW0gY2VsbHMgYW5kIGRldmVsb3BtZW50PC9hYmJyLTE+PC9hbHQtcGVyaW9kaWNh
bD48cGFnZXM+MTg4NC0xODk3PC9wYWdlcz48dm9sdW1lPjI1PC92b2x1bWU+PG51bWJlcj4yNDwv
bnVtYmVyPjxrZXl3b3Jkcz48a2V5d29yZD5DZWxsIERpZmZlcmVudGlhdGlvbi8qZ2VuZXRpY3M8
L2tleXdvcmQ+PGtleXdvcmQ+Q2VsbCBMaW5lPC9rZXl3b3JkPjxrZXl3b3JkPkNlbGwgTGluZWFn
ZS9nZW5ldGljczwva2V5d29yZD48a2V5d29yZD5DbHVzdGVyIEFuYWx5c2lzPC9rZXl3b3JkPjxr
ZXl3b3JkPkVuZG9kZXJtL2N5dG9sb2d5PC9rZXl3b3JkPjxrZXl3b3JkPkdlbmUgRXhwcmVzc2lv
biBQcm9maWxpbmc8L2tleXdvcmQ+PGtleXdvcmQ+KkdlbmUgRXhwcmVzc2lvbiBSZWd1bGF0aW9u
PC9rZXl3b3JkPjxrZXl3b3JkPkdlbmV0aWMgQXNzb2NpYXRpb24gU3R1ZGllczwva2V5d29yZD48
a2V5d29yZD5IZXBhdG9jeXRlcy8qY3l0b2xvZ3kvbWV0YWJvbGlzbTwva2V5d29yZD48a2V5d29y
ZD5IdW1hbnM8L2tleXdvcmQ+PGtleXdvcmQ+UGx1cmlwb3RlbnQgU3RlbSBDZWxscy8qY3l0b2xv
Z3kvbWV0YWJvbGlzbTwva2V5d29yZD48L2tleXdvcmRzPjxkYXRlcz48eWVhcj4yMDE2PC95ZWFy
PjxwdWItZGF0ZXM+PGRhdGU+RGVjIDE1PC9kYXRlPjwvcHViLWRhdGVzPjwvZGF0ZXM+PGlzYm4+
MTU1Ny04NTM0IChFbGVjdHJvbmljKSYjeEQ7MTU0Ny0zMjg3IChMaW5raW5nKTwvaXNibj48YWNj
ZXNzaW9uLW51bT4yNzczMzA5NzwvYWNjZXNzaW9uLW51bT48dXJscz48cmVsYXRlZC11cmxzPjx1
cmw+aHR0cDovL3d3dy5uY2JpLm5sbS5uaWguZ292L3B1Ym1lZC8yNzczMzA5NzwvdXJsPjwvcmVs
YXRlZC11cmxzPjwvdXJscz48Y3VzdG9tMj41MTY1NjYwPC9jdXN0b20yPjxlbGVjdHJvbmljLXJl
c291cmNlLW51bT4xMC4xMDg5L3NjZC4yMDE2LjAwOTk8L2VsZWN0cm9uaWMtcmVzb3VyY2UtbnVt
PjwvcmVjb3JkPjwvQ2l0ZT48L0VuZE5vdGU+
</w:fldData>
        </w:fldChar>
      </w:r>
      <w:r w:rsidR="00A3219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instrText xml:space="preserve"> ADDIN EN.CITE </w:instrText>
      </w:r>
      <w:r w:rsidR="00A3219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begin">
          <w:fldData xml:space="preserve">PEVuZE5vdGU+PENpdGU+PEF1dGhvcj5ZYW5hZ2loYXJhPC9BdXRob3I+PFllYXI+MjAxNjwvWWVh
cj48UmVjTnVtPjI8L1JlY051bT48RGlzcGxheVRleHQ+PHN0eWxlIGZhY2U9InN1cGVyc2NyaXB0
Ij5bMzNdPC9zdHlsZT48L0Rpc3BsYXlUZXh0PjxyZWNvcmQ+PHJlYy1udW1iZXI+MjwvcmVjLW51
bWJlcj48Zm9yZWlnbi1rZXlzPjxrZXkgYXBwPSJFTiIgZGItaWQ9IjllZnp4cmR3NWZ0ZHh5ZWF6
ZDl4YWRhYjlzd3NyMDJ0YTlzMiI+Mjwva2V5PjwvZm9yZWlnbi1rZXlzPjxyZWYtdHlwZSBuYW1l
PSJKb3VybmFsIEFydGljbGUiPjE3PC9yZWYtdHlwZT48Y29udHJpYnV0b3JzPjxhdXRob3JzPjxh
dXRob3I+WWFuYWdpaGFyYSwgSy48L2F1dGhvcj48YXV0aG9yPkxpdSwgWS48L2F1dGhvcj48YXV0
aG9yPkthbmllLCBLLjwvYXV0aG9yPjxhdXRob3I+VGFrYXlhbWEsIEsuPC9hdXRob3I+PGF1dGhv
cj5Lb2t1bnVnaSwgTS48L2F1dGhvcj48YXV0aG9yPkhpcmF0YSwgTS48L2F1dGhvcj48YXV0aG9y
PkZ1a3VkYSwgVC48L2F1dGhvcj48YXV0aG9yPlN1Z2EsIE0uPC9hdXRob3I+PGF1dGhvcj5OaWth
d2EsIEguPC9hdXRob3I+PGF1dGhvcj5NaXp1Z3VjaGksIEguPC9hdXRob3I+PGF1dGhvcj5LYXRv
LCBSLjwvYXV0aG9yPjxhdXRob3I+RnVydWUsIE0uIEsuPC9hdXRob3I+PC9hdXRob3JzPjwvY29u
dHJpYnV0b3JzPjxhdXRoLWFkZHJlc3M+MSBMYWJvcmF0b3J5IG9mIFN0ZW0gQ2VsbCBDdWx0dXJl
cywgTmF0aW9uYWwgSW5zdGl0dXRlcyBvZiBCaW9tZWRpY2FsIElubm92YXRpb24gLCBIZWFsdGgg
YW5kIE51dHJpdGlvbiwgT3Nha2EsIEphcGFuIC4mI3hEOzIgRGVwYXJ0bWVudCBvZiBCYXNpYyBN
ZWRpY2luYWwgU2NpZW5jZXMsIEdyYWR1YXRlIFNjaG9vbCBvZiBQaGFybWFjZXV0aWNhbCBTY2ll
bmNlcywgTmFnb3lhIFVuaXZlcnNpdHkgLCBOYWdveWEsIEphcGFuIC4mI3hEOzMgTGFib3JhdG9y
eSBvZiBCaW9jaGVtaXN0cnkgYW5kIE1vbGVjdWxhciBCaW9sb2d5LCBHcmFkdWF0ZSBTY2hvb2wg
b2YgUGhhcm1hY2V1dGljYWwgU2NpZW5jZXMsIE9zYWthIFVuaXZlcnNpdHkgLCBPc2FrYSwgSmFw
YW4gLiYjeEQ7NCBUaGUgS2VpaGFuc2hpbiBDb25zb3J0aXVtIGZvciBGb3N0ZXJpbmcgdGhlIE5l
eHQgR2VuZXJhdGlvbiBvZiBHbG9iYWwgTGVhZGVycyBpbiBSZXNlYXJjaCAoSy1DT05ORVgpLCBL
eW90byBVbml2ZXJzaXR5ICwgS3lvdG8sIEphcGFuIC4mI3hEOzUgTGFib3JhdG9yeSBvZiBIZXBh
dG9jeXRlIFJlZ3VsYXRpb24sIE5hdGlvbmFsIEluc3RpdHV0ZXMgb2YgQmlvbWVkaWNhbCBJbm5v
dmF0aW9uICwgSGVhbHRoIGFuZCBOdXRyaXRpb24sIE9zYWthLCBKYXBhbiAuJiN4RDs2IERlcGFy
dG1lbnQgb2YgT3JhbCBCaW9sb2d5ICZhbXA7IEVuZ2luZWVyaW5nIEludGVncmF0ZWQgSGVhbHRo
IFNjaWVuY2VzLCBJbnN0aXR1dGUgb2YgQmlvbWVkaWNhbCBhbmQgSGVhbHRoIFNjaWVuY2VzLCBI
aXJvc2hpbWEgVW5pdmVyc2l0eSAsIEhpcm9zaGltYSwgSmFwYW4gLiYjeEQ7NyBHbG9iYWwgQ2Vu
dGVyIGZvciBNZWRpY2FsIEVuZ2luZWVyaW5nIGFuZCBJbmZvcm1hdGljcywgT3Nha2EgVW5pdmVy
c2l0eSAsIE9zYWthLCBKYXBhbiAuPC9hdXRoLWFkZHJlc3M+PHRpdGxlcz48dGl0bGU+UHJlZGlj
dGlvbiBvZiBEaWZmZXJlbnRpYXRpb24gVGVuZGVuY3kgVG93YXJkIEhlcGF0b2N5dGVzIGZyb20g
R2VuZSBFeHByZXNzaW9uIGluIFVuZGlmZmVyZW50aWF0ZWQgSHVtYW4gUGx1cmlwb3RlbnQgU3Rl
bSBDZWxsczwvdGl0bGU+PHNlY29uZGFyeS10aXRsZT5TdGVtIENlbGxzIERldjwvc2Vjb25kYXJ5
LXRpdGxlPjxhbHQtdGl0bGU+U3RlbSBjZWxscyBhbmQgZGV2ZWxvcG1lbnQ8L2FsdC10aXRsZT48
L3RpdGxlcz48cGVyaW9kaWNhbD48ZnVsbC10aXRsZT5TdGVtIENlbGxzIERldjwvZnVsbC10aXRs
ZT48YWJici0xPlN0ZW0gY2VsbHMgYW5kIGRldmVsb3BtZW50PC9hYmJyLTE+PC9wZXJpb2RpY2Fs
PjxhbHQtcGVyaW9kaWNhbD48ZnVsbC10aXRsZT5TdGVtIENlbGxzIERldjwvZnVsbC10aXRsZT48
YWJici0xPlN0ZW0gY2VsbHMgYW5kIGRldmVsb3BtZW50PC9hYmJyLTE+PC9hbHQtcGVyaW9kaWNh
bD48cGFnZXM+MTg4NC0xODk3PC9wYWdlcz48dm9sdW1lPjI1PC92b2x1bWU+PG51bWJlcj4yNDwv
bnVtYmVyPjxrZXl3b3Jkcz48a2V5d29yZD5DZWxsIERpZmZlcmVudGlhdGlvbi8qZ2VuZXRpY3M8
L2tleXdvcmQ+PGtleXdvcmQ+Q2VsbCBMaW5lPC9rZXl3b3JkPjxrZXl3b3JkPkNlbGwgTGluZWFn
ZS9nZW5ldGljczwva2V5d29yZD48a2V5d29yZD5DbHVzdGVyIEFuYWx5c2lzPC9rZXl3b3JkPjxr
ZXl3b3JkPkVuZG9kZXJtL2N5dG9sb2d5PC9rZXl3b3JkPjxrZXl3b3JkPkdlbmUgRXhwcmVzc2lv
biBQcm9maWxpbmc8L2tleXdvcmQ+PGtleXdvcmQ+KkdlbmUgRXhwcmVzc2lvbiBSZWd1bGF0aW9u
PC9rZXl3b3JkPjxrZXl3b3JkPkdlbmV0aWMgQXNzb2NpYXRpb24gU3R1ZGllczwva2V5d29yZD48
a2V5d29yZD5IZXBhdG9jeXRlcy8qY3l0b2xvZ3kvbWV0YWJvbGlzbTwva2V5d29yZD48a2V5d29y
ZD5IdW1hbnM8L2tleXdvcmQ+PGtleXdvcmQ+UGx1cmlwb3RlbnQgU3RlbSBDZWxscy8qY3l0b2xv
Z3kvbWV0YWJvbGlzbTwva2V5d29yZD48L2tleXdvcmRzPjxkYXRlcz48eWVhcj4yMDE2PC95ZWFy
PjxwdWItZGF0ZXM+PGRhdGU+RGVjIDE1PC9kYXRlPjwvcHViLWRhdGVzPjwvZGF0ZXM+PGlzYm4+
MTU1Ny04NTM0IChFbGVjdHJvbmljKSYjeEQ7MTU0Ny0zMjg3IChMaW5raW5nKTwvaXNibj48YWNj
ZXNzaW9uLW51bT4yNzczMzA5NzwvYWNjZXNzaW9uLW51bT48dXJscz48cmVsYXRlZC11cmxzPjx1
cmw+aHR0cDovL3d3dy5uY2JpLm5sbS5uaWguZ292L3B1Ym1lZC8yNzczMzA5NzwvdXJsPjwvcmVs
YXRlZC11cmxzPjwvdXJscz48Y3VzdG9tMj41MTY1NjYwPC9jdXN0b20yPjxlbGVjdHJvbmljLXJl
c291cmNlLW51bT4xMC4xMDg5L3NjZC4yMDE2LjAwOTk8L2VsZWN0cm9uaWMtcmVzb3VyY2UtbnVt
PjwvcmVjb3JkPjwvQ2l0ZT48L0VuZE5vdGU+
</w:fldData>
        </w:fldChar>
      </w:r>
      <w:r w:rsidR="00A3219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instrText xml:space="preserve"> ADDIN EN.CITE.DATA </w:instrText>
      </w:r>
      <w:r w:rsidR="00A3219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</w:r>
      <w:r w:rsidR="00A3219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end"/>
      </w:r>
      <w:r w:rsidR="00B12DAF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</w:r>
      <w:r w:rsidR="00B12DAF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separate"/>
      </w:r>
      <w:r w:rsidR="00A3219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</w:t>
      </w:r>
      <w:hyperlink w:anchor="_ENREF_33" w:tooltip="Yanagihara, 2016 #2" w:history="1">
        <w:r w:rsidR="00621228" w:rsidRPr="00C94315">
          <w:rPr>
            <w:rFonts w:ascii="Book Antiqua" w:hAnsi="Book Antiqua" w:cs="Times New Roman"/>
            <w:color w:val="000000" w:themeColor="text1"/>
            <w:kern w:val="0"/>
            <w:sz w:val="24"/>
            <w:szCs w:val="24"/>
            <w:vertAlign w:val="superscript"/>
          </w:rPr>
          <w:t>33</w:t>
        </w:r>
      </w:hyperlink>
      <w:r w:rsidR="00A3219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]</w:t>
      </w:r>
      <w:r w:rsidR="00B12DAF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end"/>
      </w:r>
      <w:r w:rsidR="00B12DAF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. </w:t>
      </w:r>
    </w:p>
    <w:p w14:paraId="38A3800D" w14:textId="5260A9B8" w:rsidR="00770698" w:rsidRPr="00C94315" w:rsidRDefault="00770698" w:rsidP="008F748E">
      <w:pPr>
        <w:autoSpaceDE w:val="0"/>
        <w:autoSpaceDN w:val="0"/>
        <w:adjustRightInd w:val="0"/>
        <w:spacing w:line="360" w:lineRule="auto"/>
        <w:ind w:firstLineChars="100" w:firstLine="240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Collectively,</w:t>
      </w:r>
      <w:r w:rsidR="00140476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the lineage-specific differentiation </w:t>
      </w:r>
      <w:r w:rsidR="00463B97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otential</w:t>
      </w:r>
      <w:r w:rsidR="00140476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of </w:t>
      </w:r>
      <w:proofErr w:type="spellStart"/>
      <w:r w:rsidR="00140476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hPSC</w:t>
      </w:r>
      <w:proofErr w:type="spellEnd"/>
      <w:r w:rsidR="00140476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lines can be predicted </w:t>
      </w:r>
      <w:r w:rsidR="00463B97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in </w:t>
      </w:r>
      <w:r w:rsidR="0031327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n </w:t>
      </w:r>
      <w:r w:rsidR="00463B97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early stage </w:t>
      </w:r>
      <w:r w:rsidR="0031327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using </w:t>
      </w:r>
      <w:r w:rsidR="00CB70D4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multiple assay</w:t>
      </w:r>
      <w:r w:rsidR="00463B97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</w:t>
      </w:r>
      <w:r w:rsidR="00CB70D4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 including</w:t>
      </w:r>
      <w:r w:rsidR="00140476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31327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 </w:t>
      </w:r>
      <w:proofErr w:type="spellStart"/>
      <w:r w:rsidR="00140476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eratoma</w:t>
      </w:r>
      <w:proofErr w:type="spellEnd"/>
      <w:r w:rsidR="00140476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ssay, </w:t>
      </w:r>
      <w:r w:rsidR="0000428D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different </w:t>
      </w:r>
      <w:r w:rsidR="00CB70D4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scorecards </w:t>
      </w:r>
      <w:r w:rsidR="000874B9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calculated by</w:t>
      </w:r>
      <w:r w:rsidR="00CB70D4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high-throughput</w:t>
      </w:r>
      <w:r w:rsidR="00140476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sequencing data</w:t>
      </w:r>
      <w:r w:rsidR="000874B9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collected from</w:t>
      </w:r>
      <w:r w:rsidR="00CB70D4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1362B9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EBs</w:t>
      </w:r>
      <w:r w:rsidR="0025482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or monolayer</w:t>
      </w:r>
      <w:r w:rsidR="001362B9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-based </w:t>
      </w:r>
      <w:r w:rsidR="00CB70D4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differentia</w:t>
      </w:r>
      <w:r w:rsidR="00C507D7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ed </w:t>
      </w:r>
      <w:proofErr w:type="spellStart"/>
      <w:r w:rsidR="001362B9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hPSCs</w:t>
      </w:r>
      <w:proofErr w:type="spellEnd"/>
      <w:r w:rsidR="0025482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</w:t>
      </w:r>
      <w:r w:rsidR="001362B9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CB70D4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or </w:t>
      </w:r>
      <w:r w:rsidR="00E140CA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specific maker expression in </w:t>
      </w:r>
      <w:r w:rsidR="00140476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undifferentiated </w:t>
      </w:r>
      <w:proofErr w:type="spellStart"/>
      <w:r w:rsidR="00140476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hPSCs</w:t>
      </w:r>
      <w:proofErr w:type="spellEnd"/>
      <w:r w:rsidR="00140476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.</w:t>
      </w:r>
    </w:p>
    <w:p w14:paraId="15BE6E15" w14:textId="60BC1582" w:rsidR="0069501C" w:rsidRPr="00C94315" w:rsidRDefault="0069501C" w:rsidP="008F748E">
      <w:pPr>
        <w:autoSpaceDE w:val="0"/>
        <w:autoSpaceDN w:val="0"/>
        <w:adjustRightIn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</w:p>
    <w:p w14:paraId="7E4B6A86" w14:textId="6DA3C8F4" w:rsidR="00E24DEA" w:rsidRPr="00C94315" w:rsidRDefault="00647350" w:rsidP="008F748E">
      <w:pPr>
        <w:spacing w:line="360" w:lineRule="auto"/>
        <w:rPr>
          <w:rFonts w:ascii="Book Antiqua" w:eastAsia="等线" w:hAnsi="Book Antiqua" w:cs="Times New Roman"/>
          <w:b/>
          <w:i/>
          <w:iCs/>
          <w:color w:val="000000" w:themeColor="text1"/>
          <w:sz w:val="24"/>
          <w:szCs w:val="24"/>
        </w:rPr>
      </w:pPr>
      <w:r w:rsidRPr="00C94315">
        <w:rPr>
          <w:rFonts w:ascii="Book Antiqua" w:eastAsia="等线" w:hAnsi="Book Antiqua" w:cs="Times New Roman"/>
          <w:b/>
          <w:i/>
          <w:iCs/>
          <w:color w:val="000000" w:themeColor="text1"/>
          <w:sz w:val="24"/>
          <w:szCs w:val="24"/>
        </w:rPr>
        <w:t>Evaluation of malignancy potential</w:t>
      </w:r>
    </w:p>
    <w:p w14:paraId="27FED2AC" w14:textId="4814C51B" w:rsidR="0027383B" w:rsidRPr="00C94315" w:rsidRDefault="00250D06" w:rsidP="008F748E">
      <w:pPr>
        <w:autoSpaceDE w:val="0"/>
        <w:autoSpaceDN w:val="0"/>
        <w:adjustRightInd w:val="0"/>
        <w:spacing w:line="360" w:lineRule="auto"/>
        <w:rPr>
          <w:rFonts w:ascii="Book Antiqua" w:hAnsi="Book Antiqua" w:cs="AdvOT1ef757c0"/>
          <w:color w:val="000000" w:themeColor="text1"/>
          <w:kern w:val="0"/>
          <w:sz w:val="24"/>
          <w:szCs w:val="24"/>
        </w:rPr>
      </w:pPr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he</w:t>
      </w:r>
      <w:r w:rsidR="0068252F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safety</w:t>
      </w:r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of</w:t>
      </w:r>
      <w:r w:rsidR="009D665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using</w:t>
      </w:r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proofErr w:type="spellStart"/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hPSCs</w:t>
      </w:r>
      <w:proofErr w:type="spellEnd"/>
      <w:r w:rsidR="00F91C2A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2F112C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in clinical application is one of the greatest concerns for both clinicians and patients</w:t>
      </w:r>
      <w:r w:rsidR="00A3219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begin"/>
      </w:r>
      <w:r w:rsidR="00A3219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instrText xml:space="preserve"> ADDIN EN.CITE &lt;EndNote&gt;&lt;Cite&gt;&lt;Author&gt;Seki&lt;/Author&gt;&lt;Year&gt;2015&lt;/Year&gt;&lt;RecNum&gt;64&lt;/RecNum&gt;&lt;DisplayText&gt;&lt;style face="superscript"&gt;[34]&lt;/style&gt;&lt;/DisplayText&gt;&lt;record&gt;&lt;rec-number&gt;64&lt;/rec-number&gt;&lt;foreign-keys&gt;&lt;key app="EN" db-id="9efzxrdw5ftdxyeazd9xadab9swsr02ta9s2"&gt;64&lt;/key&gt;&lt;/foreign-keys&gt;&lt;ref-type name="Journal Article"&gt;17&lt;/ref-type&gt;&lt;contributors&gt;&lt;authors&gt;&lt;author&gt;Seki, T.&lt;/author&gt;&lt;author&gt;Fukuda, K.&lt;/author&gt;&lt;/authors&gt;&lt;/contributors&gt;&lt;auth-address&gt;Tomohisa Seki, Keiichi Fukuda, Department of Cardiology, Keio University School of Medicine, Tokyo 160-8582, Japan.&lt;/auth-address&gt;&lt;titles&gt;&lt;title&gt;Methods of induced pluripotent stem cells for clinical application&lt;/title&gt;&lt;secondary-title&gt;World J Stem Cells&lt;/secondary-title&gt;&lt;alt-title&gt;World journal of stem cells&lt;/alt-title&gt;&lt;/titles&gt;&lt;periodical&gt;&lt;full-title&gt;World J Stem Cells&lt;/full-title&gt;&lt;abbr-1&gt;World journal of stem cells&lt;/abbr-1&gt;&lt;/periodical&gt;&lt;alt-periodical&gt;&lt;full-title&gt;World J Stem Cells&lt;/full-title&gt;&lt;abbr-1&gt;World journal of stem cells&lt;/abbr-1&gt;&lt;/alt-periodical&gt;&lt;pages&gt;116-25&lt;/pages&gt;&lt;volume&gt;7&lt;/volume&gt;&lt;number&gt;1&lt;/number&gt;&lt;dates&gt;&lt;year&gt;2015&lt;/year&gt;&lt;pub-dates&gt;&lt;date&gt;Jan 26&lt;/date&gt;&lt;/pub-dates&gt;&lt;/dates&gt;&lt;isbn&gt;1948-0210 (Print)&amp;#xD;1948-0210 (Linking)&lt;/isbn&gt;&lt;accession-num&gt;25621111&lt;/accession-num&gt;&lt;urls&gt;&lt;related-urls&gt;&lt;url&gt;http://www.ncbi.nlm.nih.gov/pubmed/25621111&lt;/url&gt;&lt;/related-urls&gt;&lt;/urls&gt;&lt;custom2&gt;4300922&lt;/custom2&gt;&lt;electronic-resource-num&gt;10.4252/wjsc.v7.i1.116&lt;/electronic-resource-num&gt;&lt;/record&gt;&lt;/Cite&gt;&lt;/EndNote&gt;</w:instrText>
      </w:r>
      <w:r w:rsidR="00A3219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separate"/>
      </w:r>
      <w:r w:rsidR="00A3219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</w:t>
      </w:r>
      <w:hyperlink w:anchor="_ENREF_34" w:tooltip="Seki, 2015 #64" w:history="1">
        <w:r w:rsidR="00621228" w:rsidRPr="00C94315">
          <w:rPr>
            <w:rFonts w:ascii="Book Antiqua" w:hAnsi="Book Antiqua" w:cs="Times New Roman"/>
            <w:color w:val="000000" w:themeColor="text1"/>
            <w:kern w:val="0"/>
            <w:sz w:val="24"/>
            <w:szCs w:val="24"/>
            <w:vertAlign w:val="superscript"/>
          </w:rPr>
          <w:t>34</w:t>
        </w:r>
      </w:hyperlink>
      <w:r w:rsidR="00A3219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]</w:t>
      </w:r>
      <w:r w:rsidR="00A3219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end"/>
      </w:r>
      <w:r w:rsidR="00B168C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.</w:t>
      </w:r>
      <w:r w:rsidR="008F3FD1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FE3101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Currently,</w:t>
      </w:r>
      <w:r w:rsidR="00DE2245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proofErr w:type="spellStart"/>
      <w:r w:rsidR="00A57816" w:rsidRPr="00C94315">
        <w:rPr>
          <w:rFonts w:ascii="Book Antiqua" w:hAnsi="Book Antiqua" w:cs="TimesNewRomanPSMT"/>
          <w:color w:val="000000" w:themeColor="text1"/>
          <w:kern w:val="0"/>
          <w:sz w:val="24"/>
          <w:szCs w:val="24"/>
        </w:rPr>
        <w:t>tumorigenicity</w:t>
      </w:r>
      <w:proofErr w:type="spellEnd"/>
      <w:r w:rsidR="00A57816" w:rsidRPr="00C94315">
        <w:rPr>
          <w:rFonts w:ascii="Book Antiqua" w:hAnsi="Book Antiqua" w:cs="TimesNewRomanPSMT"/>
          <w:color w:val="000000" w:themeColor="text1"/>
          <w:kern w:val="0"/>
          <w:sz w:val="24"/>
          <w:szCs w:val="24"/>
        </w:rPr>
        <w:t xml:space="preserve"> tests</w:t>
      </w:r>
      <w:r w:rsidR="00A57816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re </w:t>
      </w:r>
      <w:r w:rsidR="009C07AD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well-</w:t>
      </w:r>
      <w:r w:rsidR="00A57816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designed</w:t>
      </w:r>
      <w:r w:rsidR="001F0A3C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</w:t>
      </w:r>
      <w:r w:rsidR="0064735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9D6653" w:rsidRPr="00C94315">
        <w:rPr>
          <w:rFonts w:ascii="Book Antiqua" w:hAnsi="Book Antiqua" w:cs="TimesNewRomanPSMT"/>
          <w:color w:val="000000" w:themeColor="text1"/>
          <w:kern w:val="0"/>
          <w:sz w:val="24"/>
          <w:szCs w:val="24"/>
        </w:rPr>
        <w:t xml:space="preserve">and </w:t>
      </w:r>
      <w:r w:rsidR="009C07AD" w:rsidRPr="00C94315">
        <w:rPr>
          <w:rFonts w:ascii="Book Antiqua" w:hAnsi="Book Antiqua" w:cs="TimesNewRomanPSMT"/>
          <w:color w:val="000000" w:themeColor="text1"/>
          <w:kern w:val="0"/>
          <w:sz w:val="24"/>
          <w:szCs w:val="24"/>
        </w:rPr>
        <w:t xml:space="preserve">animal transplantation studies </w:t>
      </w:r>
      <w:r w:rsidR="009D6653" w:rsidRPr="00C94315">
        <w:rPr>
          <w:rFonts w:ascii="Book Antiqua" w:hAnsi="Book Antiqua" w:cs="TimesNewRomanPSMT"/>
          <w:color w:val="000000" w:themeColor="text1"/>
          <w:kern w:val="0"/>
          <w:sz w:val="24"/>
          <w:szCs w:val="24"/>
        </w:rPr>
        <w:t xml:space="preserve">have been used </w:t>
      </w:r>
      <w:r w:rsidR="0064735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o detect</w:t>
      </w:r>
      <w:r w:rsidR="00A77FEE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the </w:t>
      </w:r>
      <w:r w:rsidR="009C07AD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malignancy </w:t>
      </w:r>
      <w:r w:rsidR="00A77FEE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otential</w:t>
      </w:r>
      <w:r w:rsidR="00AC590A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of </w:t>
      </w:r>
      <w:proofErr w:type="spellStart"/>
      <w:r w:rsidR="00C43145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h</w:t>
      </w:r>
      <w:r w:rsidR="00AC590A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SC</w:t>
      </w:r>
      <w:proofErr w:type="spellEnd"/>
      <w:r w:rsidR="00AC590A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-derived cell </w:t>
      </w:r>
      <w:proofErr w:type="gramStart"/>
      <w:r w:rsidR="00AC590A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roducts</w:t>
      </w:r>
      <w:proofErr w:type="gramEnd"/>
      <w:r w:rsidR="004A505B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begin">
          <w:fldData xml:space="preserve">PEVuZE5vdGU+PENpdGU+PEF1dGhvcj5LYXdhbWF0YTwvQXV0aG9yPjxZZWFyPjIwMTU8L1llYXI+
PFJlY051bT40NDwvUmVjTnVtPjxEaXNwbGF5VGV4dD48c3R5bGUgZmFjZT0ic3VwZXJzY3JpcHQi
PlszNSwgMzZdPC9zdHlsZT48L0Rpc3BsYXlUZXh0PjxyZWNvcmQ+PHJlYy1udW1iZXI+NDQ8L3Jl
Yy1udW1iZXI+PGZvcmVpZ24ta2V5cz48a2V5IGFwcD0iRU4iIGRiLWlkPSI5ZWZ6eHJkdzVmdGR4
eWVhemQ5eGFkYWI5c3dzcjAydGE5czIiPjQ0PC9rZXk+PC9mb3JlaWduLWtleXM+PHJlZi10eXBl
IG5hbWU9IkpvdXJuYWwgQXJ0aWNsZSI+MTc8L3JlZi10eXBlPjxjb250cmlidXRvcnM+PGF1dGhv
cnM+PGF1dGhvcj5LYXdhbWF0YSwgUy48L2F1dGhvcj48YXV0aG9yPkthbmVtdXJhLCBILjwvYXV0
aG9yPjxhdXRob3I+U2FrYWksIE4uPC9hdXRob3I+PGF1dGhvcj5UYWthaGFzaGksIE0uPC9hdXRo
b3I+PGF1dGhvcj5HbywgTS4gSi48L2F1dGhvcj48L2F1dGhvcnM+PC9jb250cmlidXRvcnM+PGF1
dGgtYWRkcmVzcz5SZXNlYXJjaCBhbmQgRGV2ZWxvcG1lbnQgQ2VudGVyIGZvciBDZWxsIFRoZXJh
cHksIEZvdW5kYXRpb24gZm9yIEJpb21lZGljYWwgUmVzZWFyY2ggYW5kIElubm92YXRpb24sIFRS
SSMzMDggMS01LTQsIE1pbmF0b2ppbWEtTWluYW1pbWFjaGksIENodW8ta3UsIEtvYmUgNjUwLTAw
NDcsIEphcGFuLiBrYXdhbWF0YUBmYnJpLm9yZy4mI3hEO0xhYm9yYXRvcnkgZm9yIFJldGluYWwg
UmVnZW5lcmF0aW9uLCBSSUtFTiBDZW50ZXIgZm9yIERldmVsb3BtZW50YWwgQmlvbG9neSwgMi0y
LTMsIE1pbmF0b2ppbWEtTWluYW1pbWFjaGksIENodW8ta3UsIEtvYmUgNjUwLTAwNDcsIEphcGFu
LiBrYXdhbWF0YUBmYnJpLm9yZy4mI3hEO1Jlc2VhcmNoIGFuZCBEZXZlbG9wbWVudCBDZW50ZXIg
Zm9yIENlbGwgVGhlcmFweSwgRm91bmRhdGlvbiBmb3IgQmlvbWVkaWNhbCBSZXNlYXJjaCBhbmQg
SW5ub3ZhdGlvbiwgVFJJIzMwOCAxLTUtNCwgTWluYXRvamltYS1NaW5hbWltYWNoaSwgQ2h1by1r
dSwgS29iZSA2NTAtMDA0NywgSmFwYW4uIGthbmVtdXJhQGZicmkub3JnLiYjeEQ7TGFib3JhdG9y
eSBmb3IgUmV0aW5hbCBSZWdlbmVyYXRpb24sIFJJS0VOIENlbnRlciBmb3IgRGV2ZWxvcG1lbnRh
bCBCaW9sb2d5LCAyLTItMywgTWluYXRvamltYS1NaW5hbWltYWNoaSwgQ2h1by1rdSwgS29iZSA2
NTAtMDA0NywgSmFwYW4uIGthbmVtdXJhQGZicmkub3JnLiYjeEQ7TGFib3JhdG9yeSBmb3IgUmV0
aW5hbCBSZWdlbmVyYXRpb24sIFJJS0VOIENlbnRlciBmb3IgRGV2ZWxvcG1lbnRhbCBCaW9sb2d5
LCAyLTItMywgTWluYXRvamltYS1NaW5hbWltYWNoaSwgQ2h1by1rdSwgS29iZSA2NTAtMDA0Nywg
SmFwYW4uIG5vcmlrby1zYWthaUBjZGIucmlrZW4uanAuJiN4RDtMYWJvcmF0b3J5IGZvciBSZXRp
bmFsIFJlZ2VuZXJhdGlvbiwgUklLRU4gQ2VudGVyIGZvciBEZXZlbG9wbWVudGFsIEJpb2xvZ3ks
IDItMi0zLCBNaW5hdG9qaW1hLU1pbmFtaW1hY2hpLCBDaHVvLWt1LCBLb2JlIDY1MC0wMDQ3LCBK
YXBhbi4gbXJldGluYUBjZGIucmlrZW4uanAuJiN4RDtSZXNlYXJjaCBhbmQgRGV2ZWxvcG1lbnQg
Q2VudGVyIGZvciBDZWxsIFRoZXJhcHksIEZvdW5kYXRpb24gZm9yIEJpb21lZGljYWwgUmVzZWFy
Y2ggYW5kIElubm92YXRpb24sIFRSSSMzMDggMS01LTQsIE1pbmF0b2ppbWEtTWluYW1pbWFjaGks
IENodW8ta3UsIEtvYmUgNjUwLTAwNDcsIEphcGFuLiBnb0BmYnJpLm9yZy48L2F1dGgtYWRkcmVz
cz48dGl0bGVzPjx0aXRsZT5EZXNpZ24gb2YgYSBUdW1vcmlnZW5pY2l0eSBUZXN0IGZvciBJbmR1
Y2VkIFBsdXJpcG90ZW50IFN0ZW0gQ2VsbCAoaVBTQyktRGVyaXZlZCBDZWxsIFByb2R1Y3RzPC90
aXRsZT48c2Vjb25kYXJ5LXRpdGxlPkogQ2xpbiBNZWQ8L3NlY29uZGFyeS10aXRsZT48YWx0LXRp
dGxlPkpvdXJuYWwgb2YgY2xpbmljYWwgbWVkaWNpbmU8L2FsdC10aXRsZT48L3RpdGxlcz48cGVy
aW9kaWNhbD48ZnVsbC10aXRsZT5KIENsaW4gTWVkPC9mdWxsLXRpdGxlPjxhYmJyLTE+Sm91cm5h
bCBvZiBjbGluaWNhbCBtZWRpY2luZTwvYWJici0xPjwvcGVyaW9kaWNhbD48YWx0LXBlcmlvZGlj
YWw+PGZ1bGwtdGl0bGU+SiBDbGluIE1lZDwvZnVsbC10aXRsZT48YWJici0xPkpvdXJuYWwgb2Yg
Y2xpbmljYWwgbWVkaWNpbmU8L2FiYnItMT48L2FsdC1wZXJpb2RpY2FsPjxwYWdlcz4xNTktNzE8
L3BhZ2VzPjx2b2x1bWU+NDwvdm9sdW1lPjxudW1iZXI+MTwvbnVtYmVyPjxkYXRlcz48eWVhcj4y
MDE1PC95ZWFyPjxwdWItZGF0ZXM+PGRhdGU+SmFuIDE0PC9kYXRlPjwvcHViLWRhdGVzPjwvZGF0
ZXM+PGlzYm4+MjA3Ny0wMzgzIChQcmludCkmI3hEOzIwNzctMDM4MyAoTGlua2luZyk8L2lzYm4+
PGFjY2Vzc2lvbi1udW0+MjYyMzcwMjU8L2FjY2Vzc2lvbi1udW0+PHVybHM+PHJlbGF0ZWQtdXJs
cz48dXJsPmh0dHA6Ly93d3cubmNiaS5ubG0ubmloLmdvdi9wdWJtZWQvMjYyMzcwMjU8L3VybD48
L3JlbGF0ZWQtdXJscz48L3VybHM+PGN1c3RvbTI+NDQ3MDI0NjwvY3VzdG9tMj48ZWxlY3Ryb25p
Yy1yZXNvdXJjZS1udW0+MTAuMzM5MC9qY200MDEwMTU5PC9lbGVjdHJvbmljLXJlc291cmNlLW51
bT48L3JlY29yZD48L0NpdGU+PENpdGU+PEF1dGhvcj5LYXdhbWF0YTwvQXV0aG9yPjxZZWFyPjIw
MTU8L1llYXI+PFJlY051bT40NDwvUmVjTnVtPjxyZWNvcmQ+PHJlYy1udW1iZXI+NDQ8L3JlYy1u
dW1iZXI+PGZvcmVpZ24ta2V5cz48a2V5IGFwcD0iRU4iIGRiLWlkPSI5ZWZ6eHJkdzVmdGR4eWVh
emQ5eGFkYWI5c3dzcjAydGE5czIiPjQ0PC9rZXk+PC9mb3JlaWduLWtleXM+PHJlZi10eXBlIG5h
bWU9IkpvdXJuYWwgQXJ0aWNsZSI+MTc8L3JlZi10eXBlPjxjb250cmlidXRvcnM+PGF1dGhvcnM+
PGF1dGhvcj5LYXdhbWF0YSwgUy48L2F1dGhvcj48YXV0aG9yPkthbmVtdXJhLCBILjwvYXV0aG9y
PjxhdXRob3I+U2FrYWksIE4uPC9hdXRob3I+PGF1dGhvcj5UYWthaGFzaGksIE0uPC9hdXRob3I+
PGF1dGhvcj5HbywgTS4gSi48L2F1dGhvcj48L2F1dGhvcnM+PC9jb250cmlidXRvcnM+PGF1dGgt
YWRkcmVzcz5SZXNlYXJjaCBhbmQgRGV2ZWxvcG1lbnQgQ2VudGVyIGZvciBDZWxsIFRoZXJhcHks
IEZvdW5kYXRpb24gZm9yIEJpb21lZGljYWwgUmVzZWFyY2ggYW5kIElubm92YXRpb24sIFRSSSMz
MDggMS01LTQsIE1pbmF0b2ppbWEtTWluYW1pbWFjaGksIENodW8ta3UsIEtvYmUgNjUwLTAwNDcs
IEphcGFuLiBrYXdhbWF0YUBmYnJpLm9yZy4mI3hEO0xhYm9yYXRvcnkgZm9yIFJldGluYWwgUmVn
ZW5lcmF0aW9uLCBSSUtFTiBDZW50ZXIgZm9yIERldmVsb3BtZW50YWwgQmlvbG9neSwgMi0yLTMs
IE1pbmF0b2ppbWEtTWluYW1pbWFjaGksIENodW8ta3UsIEtvYmUgNjUwLTAwNDcsIEphcGFuLiBr
YXdhbWF0YUBmYnJpLm9yZy4mI3hEO1Jlc2VhcmNoIGFuZCBEZXZlbG9wbWVudCBDZW50ZXIgZm9y
IENlbGwgVGhlcmFweSwgRm91bmRhdGlvbiBmb3IgQmlvbWVkaWNhbCBSZXNlYXJjaCBhbmQgSW5u
b3ZhdGlvbiwgVFJJIzMwOCAxLTUtNCwgTWluYXRvamltYS1NaW5hbWltYWNoaSwgQ2h1by1rdSwg
S29iZSA2NTAtMDA0NywgSmFwYW4uIGthbmVtdXJhQGZicmkub3JnLiYjeEQ7TGFib3JhdG9yeSBm
b3IgUmV0aW5hbCBSZWdlbmVyYXRpb24sIFJJS0VOIENlbnRlciBmb3IgRGV2ZWxvcG1lbnRhbCBC
aW9sb2d5LCAyLTItMywgTWluYXRvamltYS1NaW5hbWltYWNoaSwgQ2h1by1rdSwgS29iZSA2NTAt
MDA0NywgSmFwYW4uIGthbmVtdXJhQGZicmkub3JnLiYjeEQ7TGFib3JhdG9yeSBmb3IgUmV0aW5h
bCBSZWdlbmVyYXRpb24sIFJJS0VOIENlbnRlciBmb3IgRGV2ZWxvcG1lbnRhbCBCaW9sb2d5LCAy
LTItMywgTWluYXRvamltYS1NaW5hbWltYWNoaSwgQ2h1by1rdSwgS29iZSA2NTAtMDA0NywgSmFw
YW4uIG5vcmlrby1zYWthaUBjZGIucmlrZW4uanAuJiN4RDtMYWJvcmF0b3J5IGZvciBSZXRpbmFs
IFJlZ2VuZXJhdGlvbiwgUklLRU4gQ2VudGVyIGZvciBEZXZlbG9wbWVudGFsIEJpb2xvZ3ksIDIt
Mi0zLCBNaW5hdG9qaW1hLU1pbmFtaW1hY2hpLCBDaHVvLWt1LCBLb2JlIDY1MC0wMDQ3LCBKYXBh
bi4gbXJldGluYUBjZGIucmlrZW4uanAuJiN4RDtSZXNlYXJjaCBhbmQgRGV2ZWxvcG1lbnQgQ2Vu
dGVyIGZvciBDZWxsIFRoZXJhcHksIEZvdW5kYXRpb24gZm9yIEJpb21lZGljYWwgUmVzZWFyY2gg
YW5kIElubm92YXRpb24sIFRSSSMzMDggMS01LTQsIE1pbmF0b2ppbWEtTWluYW1pbWFjaGksIENo
dW8ta3UsIEtvYmUgNjUwLTAwNDcsIEphcGFuLiBnb0BmYnJpLm9yZy48L2F1dGgtYWRkcmVzcz48
dGl0bGVzPjx0aXRsZT5EZXNpZ24gb2YgYSBUdW1vcmlnZW5pY2l0eSBUZXN0IGZvciBJbmR1Y2Vk
IFBsdXJpcG90ZW50IFN0ZW0gQ2VsbCAoaVBTQyktRGVyaXZlZCBDZWxsIFByb2R1Y3RzPC90aXRs
ZT48c2Vjb25kYXJ5LXRpdGxlPkogQ2xpbiBNZWQ8L3NlY29uZGFyeS10aXRsZT48YWx0LXRpdGxl
PkpvdXJuYWwgb2YgY2xpbmljYWwgbWVkaWNpbmU8L2FsdC10aXRsZT48L3RpdGxlcz48cGVyaW9k
aWNhbD48ZnVsbC10aXRsZT5KIENsaW4gTWVkPC9mdWxsLXRpdGxlPjxhYmJyLTE+Sm91cm5hbCBv
ZiBjbGluaWNhbCBtZWRpY2luZTwvYWJici0xPjwvcGVyaW9kaWNhbD48YWx0LXBlcmlvZGljYWw+
PGZ1bGwtdGl0bGU+SiBDbGluIE1lZDwvZnVsbC10aXRsZT48YWJici0xPkpvdXJuYWwgb2YgY2xp
bmljYWwgbWVkaWNpbmU8L2FiYnItMT48L2FsdC1wZXJpb2RpY2FsPjxwYWdlcz4xNTktNzE8L3Bh
Z2VzPjx2b2x1bWU+NDwvdm9sdW1lPjxudW1iZXI+MTwvbnVtYmVyPjxkYXRlcz48eWVhcj4yMDE1
PC95ZWFyPjxwdWItZGF0ZXM+PGRhdGU+SmFuIDE0PC9kYXRlPjwvcHViLWRhdGVzPjwvZGF0ZXM+
PGlzYm4+MjA3Ny0wMzgzIChQcmludCkmI3hEOzIwNzctMDM4MyAoTGlua2luZyk8L2lzYm4+PGFj
Y2Vzc2lvbi1udW0+MjYyMzcwMjU8L2FjY2Vzc2lvbi1udW0+PHVybHM+PHJlbGF0ZWQtdXJscz48
dXJsPmh0dHA6Ly93d3cubmNiaS5ubG0ubmloLmdvdi9wdWJtZWQvMjYyMzcwMjU8L3VybD48L3Jl
bGF0ZWQtdXJscz48L3VybHM+PGN1c3RvbTI+NDQ3MDI0NjwvY3VzdG9tMj48ZWxlY3Ryb25pYy1y
ZXNvdXJjZS1udW0+MTAuMzM5MC9qY200MDEwMTU5PC9lbGVjdHJvbmljLXJlc291cmNlLW51bT48
L3JlY29yZD48L0NpdGU+PENpdGU+PEF1dGhvcj5LYXdhbWF0YTwvQXV0aG9yPjxZZWFyPjIwMTU8
L1llYXI+PFJlY051bT40NDwvUmVjTnVtPjxyZWNvcmQ+PHJlYy1udW1iZXI+NDQ8L3JlYy1udW1i
ZXI+PGZvcmVpZ24ta2V5cz48a2V5IGFwcD0iRU4iIGRiLWlkPSI5ZWZ6eHJkdzVmdGR4eWVhemQ5
eGFkYWI5c3dzcjAydGE5czIiPjQ0PC9rZXk+PC9mb3JlaWduLWtleXM+PHJlZi10eXBlIG5hbWU9
IkpvdXJuYWwgQXJ0aWNsZSI+MTc8L3JlZi10eXBlPjxjb250cmlidXRvcnM+PGF1dGhvcnM+PGF1
dGhvcj5LYXdhbWF0YSwgUy48L2F1dGhvcj48YXV0aG9yPkthbmVtdXJhLCBILjwvYXV0aG9yPjxh
dXRob3I+U2FrYWksIE4uPC9hdXRob3I+PGF1dGhvcj5UYWthaGFzaGksIE0uPC9hdXRob3I+PGF1
dGhvcj5HbywgTS4gSi48L2F1dGhvcj48L2F1dGhvcnM+PC9jb250cmlidXRvcnM+PGF1dGgtYWRk
cmVzcz5SZXNlYXJjaCBhbmQgRGV2ZWxvcG1lbnQgQ2VudGVyIGZvciBDZWxsIFRoZXJhcHksIEZv
dW5kYXRpb24gZm9yIEJpb21lZGljYWwgUmVzZWFyY2ggYW5kIElubm92YXRpb24sIFRSSSMzMDgg
MS01LTQsIE1pbmF0b2ppbWEtTWluYW1pbWFjaGksIENodW8ta3UsIEtvYmUgNjUwLTAwNDcsIEph
cGFuLiBrYXdhbWF0YUBmYnJpLm9yZy4mI3hEO0xhYm9yYXRvcnkgZm9yIFJldGluYWwgUmVnZW5l
cmF0aW9uLCBSSUtFTiBDZW50ZXIgZm9yIERldmVsb3BtZW50YWwgQmlvbG9neSwgMi0yLTMsIE1p
bmF0b2ppbWEtTWluYW1pbWFjaGksIENodW8ta3UsIEtvYmUgNjUwLTAwNDcsIEphcGFuLiBrYXdh
bWF0YUBmYnJpLm9yZy4mI3hEO1Jlc2VhcmNoIGFuZCBEZXZlbG9wbWVudCBDZW50ZXIgZm9yIENl
bGwgVGhlcmFweSwgRm91bmRhdGlvbiBmb3IgQmlvbWVkaWNhbCBSZXNlYXJjaCBhbmQgSW5ub3Zh
dGlvbiwgVFJJIzMwOCAxLTUtNCwgTWluYXRvamltYS1NaW5hbWltYWNoaSwgQ2h1by1rdSwgS29i
ZSA2NTAtMDA0NywgSmFwYW4uIGthbmVtdXJhQGZicmkub3JnLiYjeEQ7TGFib3JhdG9yeSBmb3Ig
UmV0aW5hbCBSZWdlbmVyYXRpb24sIFJJS0VOIENlbnRlciBmb3IgRGV2ZWxvcG1lbnRhbCBCaW9s
b2d5LCAyLTItMywgTWluYXRvamltYS1NaW5hbWltYWNoaSwgQ2h1by1rdSwgS29iZSA2NTAtMDA0
NywgSmFwYW4uIGthbmVtdXJhQGZicmkub3JnLiYjeEQ7TGFib3JhdG9yeSBmb3IgUmV0aW5hbCBS
ZWdlbmVyYXRpb24sIFJJS0VOIENlbnRlciBmb3IgRGV2ZWxvcG1lbnRhbCBCaW9sb2d5LCAyLTIt
MywgTWluYXRvamltYS1NaW5hbWltYWNoaSwgQ2h1by1rdSwgS29iZSA2NTAtMDA0NywgSmFwYW4u
IG5vcmlrby1zYWthaUBjZGIucmlrZW4uanAuJiN4RDtMYWJvcmF0b3J5IGZvciBSZXRpbmFsIFJl
Z2VuZXJhdGlvbiwgUklLRU4gQ2VudGVyIGZvciBEZXZlbG9wbWVudGFsIEJpb2xvZ3ksIDItMi0z
LCBNaW5hdG9qaW1hLU1pbmFtaW1hY2hpLCBDaHVvLWt1LCBLb2JlIDY1MC0wMDQ3LCBKYXBhbi4g
bXJldGluYUBjZGIucmlrZW4uanAuJiN4RDtSZXNlYXJjaCBhbmQgRGV2ZWxvcG1lbnQgQ2VudGVy
IGZvciBDZWxsIFRoZXJhcHksIEZvdW5kYXRpb24gZm9yIEJpb21lZGljYWwgUmVzZWFyY2ggYW5k
IElubm92YXRpb24sIFRSSSMzMDggMS01LTQsIE1pbmF0b2ppbWEtTWluYW1pbWFjaGksIENodW8t
a3UsIEtvYmUgNjUwLTAwNDcsIEphcGFuLiBnb0BmYnJpLm9yZy48L2F1dGgtYWRkcmVzcz48dGl0
bGVzPjx0aXRsZT5EZXNpZ24gb2YgYSBUdW1vcmlnZW5pY2l0eSBUZXN0IGZvciBJbmR1Y2VkIFBs
dXJpcG90ZW50IFN0ZW0gQ2VsbCAoaVBTQyktRGVyaXZlZCBDZWxsIFByb2R1Y3RzPC90aXRsZT48
c2Vjb25kYXJ5LXRpdGxlPkogQ2xpbiBNZWQ8L3NlY29uZGFyeS10aXRsZT48YWx0LXRpdGxlPkpv
dXJuYWwgb2YgY2xpbmljYWwgbWVkaWNpbmU8L2FsdC10aXRsZT48L3RpdGxlcz48cGVyaW9kaWNh
bD48ZnVsbC10aXRsZT5KIENsaW4gTWVkPC9mdWxsLXRpdGxlPjxhYmJyLTE+Sm91cm5hbCBvZiBj
bGluaWNhbCBtZWRpY2luZTwvYWJici0xPjwvcGVyaW9kaWNhbD48YWx0LXBlcmlvZGljYWw+PGZ1
bGwtdGl0bGU+SiBDbGluIE1lZDwvZnVsbC10aXRsZT48YWJici0xPkpvdXJuYWwgb2YgY2xpbmlj
YWwgbWVkaWNpbmU8L2FiYnItMT48L2FsdC1wZXJpb2RpY2FsPjxwYWdlcz4xNTktNzE8L3BhZ2Vz
Pjx2b2x1bWU+NDwvdm9sdW1lPjxudW1iZXI+MTwvbnVtYmVyPjxkYXRlcz48eWVhcj4yMDE1PC95
ZWFyPjxwdWItZGF0ZXM+PGRhdGU+SmFuIDE0PC9kYXRlPjwvcHViLWRhdGVzPjwvZGF0ZXM+PGlz
Ym4+MjA3Ny0wMzgzIChQcmludCkmI3hEOzIwNzctMDM4MyAoTGlua2luZyk8L2lzYm4+PGFjY2Vz
c2lvbi1udW0+MjYyMzcwMjU8L2FjY2Vzc2lvbi1udW0+PHVybHM+PHJlbGF0ZWQtdXJscz48dXJs
Pmh0dHA6Ly93d3cubmNiaS5ubG0ubmloLmdvdi9wdWJtZWQvMjYyMzcwMjU8L3VybD48L3JlbGF0
ZWQtdXJscz48L3VybHM+PGN1c3RvbTI+NDQ3MDI0NjwvY3VzdG9tMj48ZWxlY3Ryb25pYy1yZXNv
dXJjZS1udW0+MTAuMzM5MC9qY200MDEwMTU5PC9lbGVjdHJvbmljLXJlc291cmNlLW51bT48L3Jl
Y29yZD48L0NpdGU+PENpdGU+PEF1dGhvcj5LYXdhbWF0YTwvQXV0aG9yPjxZZWFyPjIwMTU8L1ll
YXI+PFJlY051bT40NDwvUmVjTnVtPjxyZWNvcmQ+PHJlYy1udW1iZXI+NDQ8L3JlYy1udW1iZXI+
PGZvcmVpZ24ta2V5cz48a2V5IGFwcD0iRU4iIGRiLWlkPSI5ZWZ6eHJkdzVmdGR4eWVhemQ5eGFk
YWI5c3dzcjAydGE5czIiPjQ0PC9rZXk+PC9mb3JlaWduLWtleXM+PHJlZi10eXBlIG5hbWU9Ikpv
dXJuYWwgQXJ0aWNsZSI+MTc8L3JlZi10eXBlPjxjb250cmlidXRvcnM+PGF1dGhvcnM+PGF1dGhv
cj5LYXdhbWF0YSwgUy48L2F1dGhvcj48YXV0aG9yPkthbmVtdXJhLCBILjwvYXV0aG9yPjxhdXRo
b3I+U2FrYWksIE4uPC9hdXRob3I+PGF1dGhvcj5UYWthaGFzaGksIE0uPC9hdXRob3I+PGF1dGhv
cj5HbywgTS4gSi48L2F1dGhvcj48L2F1dGhvcnM+PC9jb250cmlidXRvcnM+PGF1dGgtYWRkcmVz
cz5SZXNlYXJjaCBhbmQgRGV2ZWxvcG1lbnQgQ2VudGVyIGZvciBDZWxsIFRoZXJhcHksIEZvdW5k
YXRpb24gZm9yIEJpb21lZGljYWwgUmVzZWFyY2ggYW5kIElubm92YXRpb24sIFRSSSMzMDggMS01
LTQsIE1pbmF0b2ppbWEtTWluYW1pbWFjaGksIENodW8ta3UsIEtvYmUgNjUwLTAwNDcsIEphcGFu
LiBrYXdhbWF0YUBmYnJpLm9yZy4mI3hEO0xhYm9yYXRvcnkgZm9yIFJldGluYWwgUmVnZW5lcmF0
aW9uLCBSSUtFTiBDZW50ZXIgZm9yIERldmVsb3BtZW50YWwgQmlvbG9neSwgMi0yLTMsIE1pbmF0
b2ppbWEtTWluYW1pbWFjaGksIENodW8ta3UsIEtvYmUgNjUwLTAwNDcsIEphcGFuLiBrYXdhbWF0
YUBmYnJpLm9yZy4mI3hEO1Jlc2VhcmNoIGFuZCBEZXZlbG9wbWVudCBDZW50ZXIgZm9yIENlbGwg
VGhlcmFweSwgRm91bmRhdGlvbiBmb3IgQmlvbWVkaWNhbCBSZXNlYXJjaCBhbmQgSW5ub3ZhdGlv
biwgVFJJIzMwOCAxLTUtNCwgTWluYXRvamltYS1NaW5hbWltYWNoaSwgQ2h1by1rdSwgS29iZSA2
NTAtMDA0NywgSmFwYW4uIGthbmVtdXJhQGZicmkub3JnLiYjeEQ7TGFib3JhdG9yeSBmb3IgUmV0
aW5hbCBSZWdlbmVyYXRpb24sIFJJS0VOIENlbnRlciBmb3IgRGV2ZWxvcG1lbnRhbCBCaW9sb2d5
LCAyLTItMywgTWluYXRvamltYS1NaW5hbWltYWNoaSwgQ2h1by1rdSwgS29iZSA2NTAtMDA0Nywg
SmFwYW4uIGthbmVtdXJhQGZicmkub3JnLiYjeEQ7TGFib3JhdG9yeSBmb3IgUmV0aW5hbCBSZWdl
bmVyYXRpb24sIFJJS0VOIENlbnRlciBmb3IgRGV2ZWxvcG1lbnRhbCBCaW9sb2d5LCAyLTItMywg
TWluYXRvamltYS1NaW5hbWltYWNoaSwgQ2h1by1rdSwgS29iZSA2NTAtMDA0NywgSmFwYW4uIG5v
cmlrby1zYWthaUBjZGIucmlrZW4uanAuJiN4RDtMYWJvcmF0b3J5IGZvciBSZXRpbmFsIFJlZ2Vu
ZXJhdGlvbiwgUklLRU4gQ2VudGVyIGZvciBEZXZlbG9wbWVudGFsIEJpb2xvZ3ksIDItMi0zLCBN
aW5hdG9qaW1hLU1pbmFtaW1hY2hpLCBDaHVvLWt1LCBLb2JlIDY1MC0wMDQ3LCBKYXBhbi4gbXJl
dGluYUBjZGIucmlrZW4uanAuJiN4RDtSZXNlYXJjaCBhbmQgRGV2ZWxvcG1lbnQgQ2VudGVyIGZv
ciBDZWxsIFRoZXJhcHksIEZvdW5kYXRpb24gZm9yIEJpb21lZGljYWwgUmVzZWFyY2ggYW5kIElu
bm92YXRpb24sIFRSSSMzMDggMS01LTQsIE1pbmF0b2ppbWEtTWluYW1pbWFjaGksIENodW8ta3Us
IEtvYmUgNjUwLTAwNDcsIEphcGFuLiBnb0BmYnJpLm9yZy48L2F1dGgtYWRkcmVzcz48dGl0bGVz
Pjx0aXRsZT5EZXNpZ24gb2YgYSBUdW1vcmlnZW5pY2l0eSBUZXN0IGZvciBJbmR1Y2VkIFBsdXJp
cG90ZW50IFN0ZW0gQ2VsbCAoaVBTQyktRGVyaXZlZCBDZWxsIFByb2R1Y3RzPC90aXRsZT48c2Vj
b25kYXJ5LXRpdGxlPkogQ2xpbiBNZWQ8L3NlY29uZGFyeS10aXRsZT48YWx0LXRpdGxlPkpvdXJu
YWwgb2YgY2xpbmljYWwgbWVkaWNpbmU8L2FsdC10aXRsZT48L3RpdGxlcz48cGVyaW9kaWNhbD48
ZnVsbC10aXRsZT5KIENsaW4gTWVkPC9mdWxsLXRpdGxlPjxhYmJyLTE+Sm91cm5hbCBvZiBjbGlu
aWNhbCBtZWRpY2luZTwvYWJici0xPjwvcGVyaW9kaWNhbD48YWx0LXBlcmlvZGljYWw+PGZ1bGwt
dGl0bGU+SiBDbGluIE1lZDwvZnVsbC10aXRsZT48YWJici0xPkpvdXJuYWwgb2YgY2xpbmljYWwg
bWVkaWNpbmU8L2FiYnItMT48L2FsdC1wZXJpb2RpY2FsPjxwYWdlcz4xNTktNzE8L3BhZ2VzPjx2
b2x1bWU+NDwvdm9sdW1lPjxudW1iZXI+MTwvbnVtYmVyPjxkYXRlcz48eWVhcj4yMDE1PC95ZWFy
PjxwdWItZGF0ZXM+PGRhdGU+SmFuIDE0PC9kYXRlPjwvcHViLWRhdGVzPjwvZGF0ZXM+PGlzYm4+
MjA3Ny0wMzgzIChQcmludCkmI3hEOzIwNzctMDM4MyAoTGlua2luZyk8L2lzYm4+PGFjY2Vzc2lv
bi1udW0+MjYyMzcwMjU8L2FjY2Vzc2lvbi1udW0+PHVybHM+PHJlbGF0ZWQtdXJscz48dXJsPmh0
dHA6Ly93d3cubmNiaS5ubG0ubmloLmdvdi9wdWJtZWQvMjYyMzcwMjU8L3VybD48L3JlbGF0ZWQt
dXJscz48L3VybHM+PGN1c3RvbTI+NDQ3MDI0NjwvY3VzdG9tMj48ZWxlY3Ryb25pYy1yZXNvdXJj
ZS1udW0+MTAuMzM5MC9qY200MDEwMTU5PC9lbGVjdHJvbmljLXJlc291cmNlLW51bT48L3JlY29y
ZD48L0NpdGU+PENpdGU+PEF1dGhvcj5LYW5lbXVyYTwvQXV0aG9yPjxZZWFyPjIwMTQ8L1llYXI+
PFJlY051bT40NTwvUmVjTnVtPjxyZWNvcmQ+PHJlYy1udW1iZXI+NDU8L3JlYy1udW1iZXI+PGZv
cmVpZ24ta2V5cz48a2V5IGFwcD0iRU4iIGRiLWlkPSI5ZWZ6eHJkdzVmdGR4eWVhemQ5eGFkYWI5
c3dzcjAydGE5czIiPjQ1PC9rZXk+PC9mb3JlaWduLWtleXM+PHJlZi10eXBlIG5hbWU9IkpvdXJu
YWwgQXJ0aWNsZSI+MTc8L3JlZi10eXBlPjxjb250cmlidXRvcnM+PGF1dGhvcnM+PGF1dGhvcj5L
YW5lbXVyYSwgSC48L2F1dGhvcj48YXV0aG9yPkdvLCBNLiBKLjwvYXV0aG9yPjxhdXRob3I+U2hp
a2FtdXJhLCBNLjwvYXV0aG9yPjxhdXRob3I+TmlzaGlzaGl0YSwgTi48L2F1dGhvcj48YXV0aG9y
PlNha2FpLCBOLjwvYXV0aG9yPjxhdXRob3I+S2FtYW8sIEguPC9hdXRob3I+PGF1dGhvcj5NYW5k
YWksIE0uPC9hdXRob3I+PGF1dGhvcj5Nb3JpbmFnYSwgQy48L2F1dGhvcj48YXV0aG9yPlRha2Fo
YXNoaSwgTS48L2F1dGhvcj48YXV0aG9yPkthd2FtYXRhLCBTLjwvYXV0aG9yPjwvYXV0aG9ycz48
L2NvbnRyaWJ1dG9ycz48YXV0aC1hZGRyZXNzPkRpdmlzaW9uIG9mIENlbGwgVGhlcmFweSwgRm91
bmRhdGlvbiBmb3IgQmlvbWVkaWNhbCBSZXNlYXJjaCBhbmQgSW5ub3ZhdGlvbiwgS29iZSwgSmFw
YW4gOyBMYWJvcmF0b3J5IGZvciBSZXRpbmFsIFJlZ2VuZXJhdGlvbiwgUklLRU4gQ2VudGVyIGZv
ciBEZXZlbG9wbWVudGFsIEJpb2xvZ3ksIEtvYmUsIEphcGFuLiYjeEQ7RGl2aXNpb24gb2YgQ2Vs
bCBUaGVyYXB5LCBGb3VuZGF0aW9uIGZvciBCaW9tZWRpY2FsIFJlc2VhcmNoIGFuZCBJbm5vdmF0
aW9uLCBLb2JlLCBKYXBhbi4mI3hEO0xhYm9yYXRvcnkgZm9yIFJldGluYWwgUmVnZW5lcmF0aW9u
LCBSSUtFTiBDZW50ZXIgZm9yIERldmVsb3BtZW50YWwgQmlvbG9neSwgS29iZSwgSmFwYW4uJiN4
RDtMYWJvcmF0b3J5IGZvciBSZXRpbmFsIFJlZ2VuZXJhdGlvbiwgUklLRU4gQ2VudGVyIGZvciBE
ZXZlbG9wbWVudGFsIEJpb2xvZ3ksIEtvYmUsIEphcGFuIDsgRGVwYXJ0bWVudCBvZiBPcGh0aGFs
bW9sb2d5LCBLYXdhc2FraSBNZWRpY2FsIFNjaG9vbCwgS3VyYXNoaWtpLCBPa2F5YW1hLCBKYXBh
bi48L2F1dGgtYWRkcmVzcz48dGl0bGVzPjx0aXRsZT5UdW1vcmlnZW5pY2l0eSBzdHVkaWVzIG9m
IGluZHVjZWQgcGx1cmlwb3RlbnQgc3RlbSBjZWxsIChpUFNDKS1kZXJpdmVkIHJldGluYWwgcGln
bWVudCBlcGl0aGVsaXVtIChSUEUpIGZvciB0aGUgdHJlYXRtZW50IG9mIGFnZS1yZWxhdGVkIG1h
Y3VsYXIgZGVnZW5lcmF0aW9uPC90aXRsZT48c2Vjb25kYXJ5LXRpdGxlPlBMb1MgT25lPC9zZWNv
bmRhcnktdGl0bGU+PGFsdC10aXRsZT5QbG9TIG9uZTwvYWx0LXRpdGxlPjwvdGl0bGVzPjxwZXJp
b2RpY2FsPjxmdWxsLXRpdGxlPlBMb1MgT25lPC9mdWxsLXRpdGxlPjxhYmJyLTE+UGxvUyBvbmU8
L2FiYnItMT48L3BlcmlvZGljYWw+PGFsdC1wZXJpb2RpY2FsPjxmdWxsLXRpdGxlPlBMb1MgT25l
PC9mdWxsLXRpdGxlPjxhYmJyLTE+UGxvUyBvbmU8L2FiYnItMT48L2FsdC1wZXJpb2RpY2FsPjxw
YWdlcz5lODUzMzY8L3BhZ2VzPjx2b2x1bWU+OTwvdm9sdW1lPjxudW1iZXI+MTwvbnVtYmVyPjxr
ZXl3b3Jkcz48a2V5d29yZD5BbmltYWxzPC9rZXl3b3JkPjxrZXl3b3JkPipDYXJjaW5vZ2VuZXNp
czwva2V5d29yZD48a2V5d29yZD5GZW1hbGU8L2tleXdvcmQ+PGtleXdvcmQ+SGVMYSBDZWxsczwv
a2V5d29yZD48a2V5d29yZD5IdW1hbnM8L2tleXdvcmQ+PGtleXdvcmQ+SW5kdWNlZCBQbHVyaXBv
dGVudCBTdGVtIENlbGxzLypjeXRvbG9neS8qdHJhbnNwbGFudGF0aW9uPC9rZXl3b3JkPjxrZXl3
b3JkPk1hY3VsYXIgRGVnZW5lcmF0aW9uLypwYXRob2xvZ3kvKnRoZXJhcHk8L2tleXdvcmQ+PGtl
eXdvcmQ+TWljZTwva2V5d29yZD48a2V5d29yZD5SYXRzPC9rZXl3b3JkPjxrZXl3b3JkPlJldGlu
YWwgUGlnbWVudCBFcGl0aGVsaXVtLypjeXRvbG9neTwva2V5d29yZD48a2V5d29yZD5TdGVtIENl
bGwgVHJhbnNwbGFudGF0aW9uLyphZHZlcnNlIGVmZmVjdHM8L2tleXdvcmQ+PC9rZXl3b3Jkcz48
ZGF0ZXM+PHllYXI+MjAxNDwveWVhcj48L2RhdGVzPjxpc2JuPjE5MzItNjIwMyAoRWxlY3Ryb25p
YykmI3hEOzE5MzItNjIwMyAoTGlua2luZyk8L2lzYm4+PGFjY2Vzc2lvbi1udW0+MjQ0NTQ4NDM8
L2FjY2Vzc2lvbi1udW0+PHVybHM+PHJlbGF0ZWQtdXJscz48dXJsPmh0dHA6Ly93d3cubmNiaS5u
bG0ubmloLmdvdi9wdWJtZWQvMjQ0NTQ4NDM8L3VybD48L3JlbGF0ZWQtdXJscz48L3VybHM+PGN1
c3RvbTI+Mzg5MTg2OTwvY3VzdG9tMj48ZWxlY3Ryb25pYy1yZXNvdXJjZS1udW0+MTAuMTM3MS9q
b3VybmFsLnBvbmUuMDA4NTMzNjwvZWxlY3Ryb25pYy1yZXNvdXJjZS1udW0+PC9yZWNvcmQ+PC9D
aXRlPjwvRW5kTm90ZT5=
</w:fldData>
        </w:fldChar>
      </w:r>
      <w:r w:rsidR="0062122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instrText xml:space="preserve"> ADDIN EN.CITE </w:instrText>
      </w:r>
      <w:r w:rsidR="0062122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begin">
          <w:fldData xml:space="preserve">PEVuZE5vdGU+PENpdGU+PEF1dGhvcj5LYXdhbWF0YTwvQXV0aG9yPjxZZWFyPjIwMTU8L1llYXI+
PFJlY051bT40NDwvUmVjTnVtPjxEaXNwbGF5VGV4dD48c3R5bGUgZmFjZT0ic3VwZXJzY3JpcHQi
PlszNSwgMzZdPC9zdHlsZT48L0Rpc3BsYXlUZXh0PjxyZWNvcmQ+PHJlYy1udW1iZXI+NDQ8L3Jl
Yy1udW1iZXI+PGZvcmVpZ24ta2V5cz48a2V5IGFwcD0iRU4iIGRiLWlkPSI5ZWZ6eHJkdzVmdGR4
eWVhemQ5eGFkYWI5c3dzcjAydGE5czIiPjQ0PC9rZXk+PC9mb3JlaWduLWtleXM+PHJlZi10eXBl
IG5hbWU9IkpvdXJuYWwgQXJ0aWNsZSI+MTc8L3JlZi10eXBlPjxjb250cmlidXRvcnM+PGF1dGhv
cnM+PGF1dGhvcj5LYXdhbWF0YSwgUy48L2F1dGhvcj48YXV0aG9yPkthbmVtdXJhLCBILjwvYXV0
aG9yPjxhdXRob3I+U2FrYWksIE4uPC9hdXRob3I+PGF1dGhvcj5UYWthaGFzaGksIE0uPC9hdXRo
b3I+PGF1dGhvcj5HbywgTS4gSi48L2F1dGhvcj48L2F1dGhvcnM+PC9jb250cmlidXRvcnM+PGF1
dGgtYWRkcmVzcz5SZXNlYXJjaCBhbmQgRGV2ZWxvcG1lbnQgQ2VudGVyIGZvciBDZWxsIFRoZXJh
cHksIEZvdW5kYXRpb24gZm9yIEJpb21lZGljYWwgUmVzZWFyY2ggYW5kIElubm92YXRpb24sIFRS
SSMzMDggMS01LTQsIE1pbmF0b2ppbWEtTWluYW1pbWFjaGksIENodW8ta3UsIEtvYmUgNjUwLTAw
NDcsIEphcGFuLiBrYXdhbWF0YUBmYnJpLm9yZy4mI3hEO0xhYm9yYXRvcnkgZm9yIFJldGluYWwg
UmVnZW5lcmF0aW9uLCBSSUtFTiBDZW50ZXIgZm9yIERldmVsb3BtZW50YWwgQmlvbG9neSwgMi0y
LTMsIE1pbmF0b2ppbWEtTWluYW1pbWFjaGksIENodW8ta3UsIEtvYmUgNjUwLTAwNDcsIEphcGFu
LiBrYXdhbWF0YUBmYnJpLm9yZy4mI3hEO1Jlc2VhcmNoIGFuZCBEZXZlbG9wbWVudCBDZW50ZXIg
Zm9yIENlbGwgVGhlcmFweSwgRm91bmRhdGlvbiBmb3IgQmlvbWVkaWNhbCBSZXNlYXJjaCBhbmQg
SW5ub3ZhdGlvbiwgVFJJIzMwOCAxLTUtNCwgTWluYXRvamltYS1NaW5hbWltYWNoaSwgQ2h1by1r
dSwgS29iZSA2NTAtMDA0NywgSmFwYW4uIGthbmVtdXJhQGZicmkub3JnLiYjeEQ7TGFib3JhdG9y
eSBmb3IgUmV0aW5hbCBSZWdlbmVyYXRpb24sIFJJS0VOIENlbnRlciBmb3IgRGV2ZWxvcG1lbnRh
bCBCaW9sb2d5LCAyLTItMywgTWluYXRvamltYS1NaW5hbWltYWNoaSwgQ2h1by1rdSwgS29iZSA2
NTAtMDA0NywgSmFwYW4uIGthbmVtdXJhQGZicmkub3JnLiYjeEQ7TGFib3JhdG9yeSBmb3IgUmV0
aW5hbCBSZWdlbmVyYXRpb24sIFJJS0VOIENlbnRlciBmb3IgRGV2ZWxvcG1lbnRhbCBCaW9sb2d5
LCAyLTItMywgTWluYXRvamltYS1NaW5hbWltYWNoaSwgQ2h1by1rdSwgS29iZSA2NTAtMDA0Nywg
SmFwYW4uIG5vcmlrby1zYWthaUBjZGIucmlrZW4uanAuJiN4RDtMYWJvcmF0b3J5IGZvciBSZXRp
bmFsIFJlZ2VuZXJhdGlvbiwgUklLRU4gQ2VudGVyIGZvciBEZXZlbG9wbWVudGFsIEJpb2xvZ3ks
IDItMi0zLCBNaW5hdG9qaW1hLU1pbmFtaW1hY2hpLCBDaHVvLWt1LCBLb2JlIDY1MC0wMDQ3LCBK
YXBhbi4gbXJldGluYUBjZGIucmlrZW4uanAuJiN4RDtSZXNlYXJjaCBhbmQgRGV2ZWxvcG1lbnQg
Q2VudGVyIGZvciBDZWxsIFRoZXJhcHksIEZvdW5kYXRpb24gZm9yIEJpb21lZGljYWwgUmVzZWFy
Y2ggYW5kIElubm92YXRpb24sIFRSSSMzMDggMS01LTQsIE1pbmF0b2ppbWEtTWluYW1pbWFjaGks
IENodW8ta3UsIEtvYmUgNjUwLTAwNDcsIEphcGFuLiBnb0BmYnJpLm9yZy48L2F1dGgtYWRkcmVz
cz48dGl0bGVzPjx0aXRsZT5EZXNpZ24gb2YgYSBUdW1vcmlnZW5pY2l0eSBUZXN0IGZvciBJbmR1
Y2VkIFBsdXJpcG90ZW50IFN0ZW0gQ2VsbCAoaVBTQyktRGVyaXZlZCBDZWxsIFByb2R1Y3RzPC90
aXRsZT48c2Vjb25kYXJ5LXRpdGxlPkogQ2xpbiBNZWQ8L3NlY29uZGFyeS10aXRsZT48YWx0LXRp
dGxlPkpvdXJuYWwgb2YgY2xpbmljYWwgbWVkaWNpbmU8L2FsdC10aXRsZT48L3RpdGxlcz48cGVy
aW9kaWNhbD48ZnVsbC10aXRsZT5KIENsaW4gTWVkPC9mdWxsLXRpdGxlPjxhYmJyLTE+Sm91cm5h
bCBvZiBjbGluaWNhbCBtZWRpY2luZTwvYWJici0xPjwvcGVyaW9kaWNhbD48YWx0LXBlcmlvZGlj
YWw+PGZ1bGwtdGl0bGU+SiBDbGluIE1lZDwvZnVsbC10aXRsZT48YWJici0xPkpvdXJuYWwgb2Yg
Y2xpbmljYWwgbWVkaWNpbmU8L2FiYnItMT48L2FsdC1wZXJpb2RpY2FsPjxwYWdlcz4xNTktNzE8
L3BhZ2VzPjx2b2x1bWU+NDwvdm9sdW1lPjxudW1iZXI+MTwvbnVtYmVyPjxkYXRlcz48eWVhcj4y
MDE1PC95ZWFyPjxwdWItZGF0ZXM+PGRhdGU+SmFuIDE0PC9kYXRlPjwvcHViLWRhdGVzPjwvZGF0
ZXM+PGlzYm4+MjA3Ny0wMzgzIChQcmludCkmI3hEOzIwNzctMDM4MyAoTGlua2luZyk8L2lzYm4+
PGFjY2Vzc2lvbi1udW0+MjYyMzcwMjU8L2FjY2Vzc2lvbi1udW0+PHVybHM+PHJlbGF0ZWQtdXJs
cz48dXJsPmh0dHA6Ly93d3cubmNiaS5ubG0ubmloLmdvdi9wdWJtZWQvMjYyMzcwMjU8L3VybD48
L3JlbGF0ZWQtdXJscz48L3VybHM+PGN1c3RvbTI+NDQ3MDI0NjwvY3VzdG9tMj48ZWxlY3Ryb25p
Yy1yZXNvdXJjZS1udW0+MTAuMzM5MC9qY200MDEwMTU5PC9lbGVjdHJvbmljLXJlc291cmNlLW51
bT48L3JlY29yZD48L0NpdGU+PENpdGU+PEF1dGhvcj5LYXdhbWF0YTwvQXV0aG9yPjxZZWFyPjIw
MTU8L1llYXI+PFJlY051bT40NDwvUmVjTnVtPjxyZWNvcmQ+PHJlYy1udW1iZXI+NDQ8L3JlYy1u
dW1iZXI+PGZvcmVpZ24ta2V5cz48a2V5IGFwcD0iRU4iIGRiLWlkPSI5ZWZ6eHJkdzVmdGR4eWVh
emQ5eGFkYWI5c3dzcjAydGE5czIiPjQ0PC9rZXk+PC9mb3JlaWduLWtleXM+PHJlZi10eXBlIG5h
bWU9IkpvdXJuYWwgQXJ0aWNsZSI+MTc8L3JlZi10eXBlPjxjb250cmlidXRvcnM+PGF1dGhvcnM+
PGF1dGhvcj5LYXdhbWF0YSwgUy48L2F1dGhvcj48YXV0aG9yPkthbmVtdXJhLCBILjwvYXV0aG9y
PjxhdXRob3I+U2FrYWksIE4uPC9hdXRob3I+PGF1dGhvcj5UYWthaGFzaGksIE0uPC9hdXRob3I+
PGF1dGhvcj5HbywgTS4gSi48L2F1dGhvcj48L2F1dGhvcnM+PC9jb250cmlidXRvcnM+PGF1dGgt
YWRkcmVzcz5SZXNlYXJjaCBhbmQgRGV2ZWxvcG1lbnQgQ2VudGVyIGZvciBDZWxsIFRoZXJhcHks
IEZvdW5kYXRpb24gZm9yIEJpb21lZGljYWwgUmVzZWFyY2ggYW5kIElubm92YXRpb24sIFRSSSMz
MDggMS01LTQsIE1pbmF0b2ppbWEtTWluYW1pbWFjaGksIENodW8ta3UsIEtvYmUgNjUwLTAwNDcs
IEphcGFuLiBrYXdhbWF0YUBmYnJpLm9yZy4mI3hEO0xhYm9yYXRvcnkgZm9yIFJldGluYWwgUmVn
ZW5lcmF0aW9uLCBSSUtFTiBDZW50ZXIgZm9yIERldmVsb3BtZW50YWwgQmlvbG9neSwgMi0yLTMs
IE1pbmF0b2ppbWEtTWluYW1pbWFjaGksIENodW8ta3UsIEtvYmUgNjUwLTAwNDcsIEphcGFuLiBr
YXdhbWF0YUBmYnJpLm9yZy4mI3hEO1Jlc2VhcmNoIGFuZCBEZXZlbG9wbWVudCBDZW50ZXIgZm9y
IENlbGwgVGhlcmFweSwgRm91bmRhdGlvbiBmb3IgQmlvbWVkaWNhbCBSZXNlYXJjaCBhbmQgSW5u
b3ZhdGlvbiwgVFJJIzMwOCAxLTUtNCwgTWluYXRvamltYS1NaW5hbWltYWNoaSwgQ2h1by1rdSwg
S29iZSA2NTAtMDA0NywgSmFwYW4uIGthbmVtdXJhQGZicmkub3JnLiYjeEQ7TGFib3JhdG9yeSBm
b3IgUmV0aW5hbCBSZWdlbmVyYXRpb24sIFJJS0VOIENlbnRlciBmb3IgRGV2ZWxvcG1lbnRhbCBC
aW9sb2d5LCAyLTItMywgTWluYXRvamltYS1NaW5hbWltYWNoaSwgQ2h1by1rdSwgS29iZSA2NTAt
MDA0NywgSmFwYW4uIGthbmVtdXJhQGZicmkub3JnLiYjeEQ7TGFib3JhdG9yeSBmb3IgUmV0aW5h
bCBSZWdlbmVyYXRpb24sIFJJS0VOIENlbnRlciBmb3IgRGV2ZWxvcG1lbnRhbCBCaW9sb2d5LCAy
LTItMywgTWluYXRvamltYS1NaW5hbWltYWNoaSwgQ2h1by1rdSwgS29iZSA2NTAtMDA0NywgSmFw
YW4uIG5vcmlrby1zYWthaUBjZGIucmlrZW4uanAuJiN4RDtMYWJvcmF0b3J5IGZvciBSZXRpbmFs
IFJlZ2VuZXJhdGlvbiwgUklLRU4gQ2VudGVyIGZvciBEZXZlbG9wbWVudGFsIEJpb2xvZ3ksIDIt
Mi0zLCBNaW5hdG9qaW1hLU1pbmFtaW1hY2hpLCBDaHVvLWt1LCBLb2JlIDY1MC0wMDQ3LCBKYXBh
bi4gbXJldGluYUBjZGIucmlrZW4uanAuJiN4RDtSZXNlYXJjaCBhbmQgRGV2ZWxvcG1lbnQgQ2Vu
dGVyIGZvciBDZWxsIFRoZXJhcHksIEZvdW5kYXRpb24gZm9yIEJpb21lZGljYWwgUmVzZWFyY2gg
YW5kIElubm92YXRpb24sIFRSSSMzMDggMS01LTQsIE1pbmF0b2ppbWEtTWluYW1pbWFjaGksIENo
dW8ta3UsIEtvYmUgNjUwLTAwNDcsIEphcGFuLiBnb0BmYnJpLm9yZy48L2F1dGgtYWRkcmVzcz48
dGl0bGVzPjx0aXRsZT5EZXNpZ24gb2YgYSBUdW1vcmlnZW5pY2l0eSBUZXN0IGZvciBJbmR1Y2Vk
IFBsdXJpcG90ZW50IFN0ZW0gQ2VsbCAoaVBTQyktRGVyaXZlZCBDZWxsIFByb2R1Y3RzPC90aXRs
ZT48c2Vjb25kYXJ5LXRpdGxlPkogQ2xpbiBNZWQ8L3NlY29uZGFyeS10aXRsZT48YWx0LXRpdGxl
PkpvdXJuYWwgb2YgY2xpbmljYWwgbWVkaWNpbmU8L2FsdC10aXRsZT48L3RpdGxlcz48cGVyaW9k
aWNhbD48ZnVsbC10aXRsZT5KIENsaW4gTWVkPC9mdWxsLXRpdGxlPjxhYmJyLTE+Sm91cm5hbCBv
ZiBjbGluaWNhbCBtZWRpY2luZTwvYWJici0xPjwvcGVyaW9kaWNhbD48YWx0LXBlcmlvZGljYWw+
PGZ1bGwtdGl0bGU+SiBDbGluIE1lZDwvZnVsbC10aXRsZT48YWJici0xPkpvdXJuYWwgb2YgY2xp
bmljYWwgbWVkaWNpbmU8L2FiYnItMT48L2FsdC1wZXJpb2RpY2FsPjxwYWdlcz4xNTktNzE8L3Bh
Z2VzPjx2b2x1bWU+NDwvdm9sdW1lPjxudW1iZXI+MTwvbnVtYmVyPjxkYXRlcz48eWVhcj4yMDE1
PC95ZWFyPjxwdWItZGF0ZXM+PGRhdGU+SmFuIDE0PC9kYXRlPjwvcHViLWRhdGVzPjwvZGF0ZXM+
PGlzYm4+MjA3Ny0wMzgzIChQcmludCkmI3hEOzIwNzctMDM4MyAoTGlua2luZyk8L2lzYm4+PGFj
Y2Vzc2lvbi1udW0+MjYyMzcwMjU8L2FjY2Vzc2lvbi1udW0+PHVybHM+PHJlbGF0ZWQtdXJscz48
dXJsPmh0dHA6Ly93d3cubmNiaS5ubG0ubmloLmdvdi9wdWJtZWQvMjYyMzcwMjU8L3VybD48L3Jl
bGF0ZWQtdXJscz48L3VybHM+PGN1c3RvbTI+NDQ3MDI0NjwvY3VzdG9tMj48ZWxlY3Ryb25pYy1y
ZXNvdXJjZS1udW0+MTAuMzM5MC9qY200MDEwMTU5PC9lbGVjdHJvbmljLXJlc291cmNlLW51bT48
L3JlY29yZD48L0NpdGU+PENpdGU+PEF1dGhvcj5LYXdhbWF0YTwvQXV0aG9yPjxZZWFyPjIwMTU8
L1llYXI+PFJlY051bT40NDwvUmVjTnVtPjxyZWNvcmQ+PHJlYy1udW1iZXI+NDQ8L3JlYy1udW1i
ZXI+PGZvcmVpZ24ta2V5cz48a2V5IGFwcD0iRU4iIGRiLWlkPSI5ZWZ6eHJkdzVmdGR4eWVhemQ5
eGFkYWI5c3dzcjAydGE5czIiPjQ0PC9rZXk+PC9mb3JlaWduLWtleXM+PHJlZi10eXBlIG5hbWU9
IkpvdXJuYWwgQXJ0aWNsZSI+MTc8L3JlZi10eXBlPjxjb250cmlidXRvcnM+PGF1dGhvcnM+PGF1
dGhvcj5LYXdhbWF0YSwgUy48L2F1dGhvcj48YXV0aG9yPkthbmVtdXJhLCBILjwvYXV0aG9yPjxh
dXRob3I+U2FrYWksIE4uPC9hdXRob3I+PGF1dGhvcj5UYWthaGFzaGksIE0uPC9hdXRob3I+PGF1
dGhvcj5HbywgTS4gSi48L2F1dGhvcj48L2F1dGhvcnM+PC9jb250cmlidXRvcnM+PGF1dGgtYWRk
cmVzcz5SZXNlYXJjaCBhbmQgRGV2ZWxvcG1lbnQgQ2VudGVyIGZvciBDZWxsIFRoZXJhcHksIEZv
dW5kYXRpb24gZm9yIEJpb21lZGljYWwgUmVzZWFyY2ggYW5kIElubm92YXRpb24sIFRSSSMzMDgg
MS01LTQsIE1pbmF0b2ppbWEtTWluYW1pbWFjaGksIENodW8ta3UsIEtvYmUgNjUwLTAwNDcsIEph
cGFuLiBrYXdhbWF0YUBmYnJpLm9yZy4mI3hEO0xhYm9yYXRvcnkgZm9yIFJldGluYWwgUmVnZW5l
cmF0aW9uLCBSSUtFTiBDZW50ZXIgZm9yIERldmVsb3BtZW50YWwgQmlvbG9neSwgMi0yLTMsIE1p
bmF0b2ppbWEtTWluYW1pbWFjaGksIENodW8ta3UsIEtvYmUgNjUwLTAwNDcsIEphcGFuLiBrYXdh
bWF0YUBmYnJpLm9yZy4mI3hEO1Jlc2VhcmNoIGFuZCBEZXZlbG9wbWVudCBDZW50ZXIgZm9yIENl
bGwgVGhlcmFweSwgRm91bmRhdGlvbiBmb3IgQmlvbWVkaWNhbCBSZXNlYXJjaCBhbmQgSW5ub3Zh
dGlvbiwgVFJJIzMwOCAxLTUtNCwgTWluYXRvamltYS1NaW5hbWltYWNoaSwgQ2h1by1rdSwgS29i
ZSA2NTAtMDA0NywgSmFwYW4uIGthbmVtdXJhQGZicmkub3JnLiYjeEQ7TGFib3JhdG9yeSBmb3Ig
UmV0aW5hbCBSZWdlbmVyYXRpb24sIFJJS0VOIENlbnRlciBmb3IgRGV2ZWxvcG1lbnRhbCBCaW9s
b2d5LCAyLTItMywgTWluYXRvamltYS1NaW5hbWltYWNoaSwgQ2h1by1rdSwgS29iZSA2NTAtMDA0
NywgSmFwYW4uIGthbmVtdXJhQGZicmkub3JnLiYjeEQ7TGFib3JhdG9yeSBmb3IgUmV0aW5hbCBS
ZWdlbmVyYXRpb24sIFJJS0VOIENlbnRlciBmb3IgRGV2ZWxvcG1lbnRhbCBCaW9sb2d5LCAyLTIt
MywgTWluYXRvamltYS1NaW5hbWltYWNoaSwgQ2h1by1rdSwgS29iZSA2NTAtMDA0NywgSmFwYW4u
IG5vcmlrby1zYWthaUBjZGIucmlrZW4uanAuJiN4RDtMYWJvcmF0b3J5IGZvciBSZXRpbmFsIFJl
Z2VuZXJhdGlvbiwgUklLRU4gQ2VudGVyIGZvciBEZXZlbG9wbWVudGFsIEJpb2xvZ3ksIDItMi0z
LCBNaW5hdG9qaW1hLU1pbmFtaW1hY2hpLCBDaHVvLWt1LCBLb2JlIDY1MC0wMDQ3LCBKYXBhbi4g
bXJldGluYUBjZGIucmlrZW4uanAuJiN4RDtSZXNlYXJjaCBhbmQgRGV2ZWxvcG1lbnQgQ2VudGVy
IGZvciBDZWxsIFRoZXJhcHksIEZvdW5kYXRpb24gZm9yIEJpb21lZGljYWwgUmVzZWFyY2ggYW5k
IElubm92YXRpb24sIFRSSSMzMDggMS01LTQsIE1pbmF0b2ppbWEtTWluYW1pbWFjaGksIENodW8t
a3UsIEtvYmUgNjUwLTAwNDcsIEphcGFuLiBnb0BmYnJpLm9yZy48L2F1dGgtYWRkcmVzcz48dGl0
bGVzPjx0aXRsZT5EZXNpZ24gb2YgYSBUdW1vcmlnZW5pY2l0eSBUZXN0IGZvciBJbmR1Y2VkIFBs
dXJpcG90ZW50IFN0ZW0gQ2VsbCAoaVBTQyktRGVyaXZlZCBDZWxsIFByb2R1Y3RzPC90aXRsZT48
c2Vjb25kYXJ5LXRpdGxlPkogQ2xpbiBNZWQ8L3NlY29uZGFyeS10aXRsZT48YWx0LXRpdGxlPkpv
dXJuYWwgb2YgY2xpbmljYWwgbWVkaWNpbmU8L2FsdC10aXRsZT48L3RpdGxlcz48cGVyaW9kaWNh
bD48ZnVsbC10aXRsZT5KIENsaW4gTWVkPC9mdWxsLXRpdGxlPjxhYmJyLTE+Sm91cm5hbCBvZiBj
bGluaWNhbCBtZWRpY2luZTwvYWJici0xPjwvcGVyaW9kaWNhbD48YWx0LXBlcmlvZGljYWw+PGZ1
bGwtdGl0bGU+SiBDbGluIE1lZDwvZnVsbC10aXRsZT48YWJici0xPkpvdXJuYWwgb2YgY2xpbmlj
YWwgbWVkaWNpbmU8L2FiYnItMT48L2FsdC1wZXJpb2RpY2FsPjxwYWdlcz4xNTktNzE8L3BhZ2Vz
Pjx2b2x1bWU+NDwvdm9sdW1lPjxudW1iZXI+MTwvbnVtYmVyPjxkYXRlcz48eWVhcj4yMDE1PC95
ZWFyPjxwdWItZGF0ZXM+PGRhdGU+SmFuIDE0PC9kYXRlPjwvcHViLWRhdGVzPjwvZGF0ZXM+PGlz
Ym4+MjA3Ny0wMzgzIChQcmludCkmI3hEOzIwNzctMDM4MyAoTGlua2luZyk8L2lzYm4+PGFjY2Vz
c2lvbi1udW0+MjYyMzcwMjU8L2FjY2Vzc2lvbi1udW0+PHVybHM+PHJlbGF0ZWQtdXJscz48dXJs
Pmh0dHA6Ly93d3cubmNiaS5ubG0ubmloLmdvdi9wdWJtZWQvMjYyMzcwMjU8L3VybD48L3JlbGF0
ZWQtdXJscz48L3VybHM+PGN1c3RvbTI+NDQ3MDI0NjwvY3VzdG9tMj48ZWxlY3Ryb25pYy1yZXNv
dXJjZS1udW0+MTAuMzM5MC9qY200MDEwMTU5PC9lbGVjdHJvbmljLXJlc291cmNlLW51bT48L3Jl
Y29yZD48L0NpdGU+PENpdGU+PEF1dGhvcj5LYXdhbWF0YTwvQXV0aG9yPjxZZWFyPjIwMTU8L1ll
YXI+PFJlY051bT40NDwvUmVjTnVtPjxyZWNvcmQ+PHJlYy1udW1iZXI+NDQ8L3JlYy1udW1iZXI+
PGZvcmVpZ24ta2V5cz48a2V5IGFwcD0iRU4iIGRiLWlkPSI5ZWZ6eHJkdzVmdGR4eWVhemQ5eGFk
YWI5c3dzcjAydGE5czIiPjQ0PC9rZXk+PC9mb3JlaWduLWtleXM+PHJlZi10eXBlIG5hbWU9Ikpv
dXJuYWwgQXJ0aWNsZSI+MTc8L3JlZi10eXBlPjxjb250cmlidXRvcnM+PGF1dGhvcnM+PGF1dGhv
cj5LYXdhbWF0YSwgUy48L2F1dGhvcj48YXV0aG9yPkthbmVtdXJhLCBILjwvYXV0aG9yPjxhdXRo
b3I+U2FrYWksIE4uPC9hdXRob3I+PGF1dGhvcj5UYWthaGFzaGksIE0uPC9hdXRob3I+PGF1dGhv
cj5HbywgTS4gSi48L2F1dGhvcj48L2F1dGhvcnM+PC9jb250cmlidXRvcnM+PGF1dGgtYWRkcmVz
cz5SZXNlYXJjaCBhbmQgRGV2ZWxvcG1lbnQgQ2VudGVyIGZvciBDZWxsIFRoZXJhcHksIEZvdW5k
YXRpb24gZm9yIEJpb21lZGljYWwgUmVzZWFyY2ggYW5kIElubm92YXRpb24sIFRSSSMzMDggMS01
LTQsIE1pbmF0b2ppbWEtTWluYW1pbWFjaGksIENodW8ta3UsIEtvYmUgNjUwLTAwNDcsIEphcGFu
LiBrYXdhbWF0YUBmYnJpLm9yZy4mI3hEO0xhYm9yYXRvcnkgZm9yIFJldGluYWwgUmVnZW5lcmF0
aW9uLCBSSUtFTiBDZW50ZXIgZm9yIERldmVsb3BtZW50YWwgQmlvbG9neSwgMi0yLTMsIE1pbmF0
b2ppbWEtTWluYW1pbWFjaGksIENodW8ta3UsIEtvYmUgNjUwLTAwNDcsIEphcGFuLiBrYXdhbWF0
YUBmYnJpLm9yZy4mI3hEO1Jlc2VhcmNoIGFuZCBEZXZlbG9wbWVudCBDZW50ZXIgZm9yIENlbGwg
VGhlcmFweSwgRm91bmRhdGlvbiBmb3IgQmlvbWVkaWNhbCBSZXNlYXJjaCBhbmQgSW5ub3ZhdGlv
biwgVFJJIzMwOCAxLTUtNCwgTWluYXRvamltYS1NaW5hbWltYWNoaSwgQ2h1by1rdSwgS29iZSA2
NTAtMDA0NywgSmFwYW4uIGthbmVtdXJhQGZicmkub3JnLiYjeEQ7TGFib3JhdG9yeSBmb3IgUmV0
aW5hbCBSZWdlbmVyYXRpb24sIFJJS0VOIENlbnRlciBmb3IgRGV2ZWxvcG1lbnRhbCBCaW9sb2d5
LCAyLTItMywgTWluYXRvamltYS1NaW5hbWltYWNoaSwgQ2h1by1rdSwgS29iZSA2NTAtMDA0Nywg
SmFwYW4uIGthbmVtdXJhQGZicmkub3JnLiYjeEQ7TGFib3JhdG9yeSBmb3IgUmV0aW5hbCBSZWdl
bmVyYXRpb24sIFJJS0VOIENlbnRlciBmb3IgRGV2ZWxvcG1lbnRhbCBCaW9sb2d5LCAyLTItMywg
TWluYXRvamltYS1NaW5hbWltYWNoaSwgQ2h1by1rdSwgS29iZSA2NTAtMDA0NywgSmFwYW4uIG5v
cmlrby1zYWthaUBjZGIucmlrZW4uanAuJiN4RDtMYWJvcmF0b3J5IGZvciBSZXRpbmFsIFJlZ2Vu
ZXJhdGlvbiwgUklLRU4gQ2VudGVyIGZvciBEZXZlbG9wbWVudGFsIEJpb2xvZ3ksIDItMi0zLCBN
aW5hdG9qaW1hLU1pbmFtaW1hY2hpLCBDaHVvLWt1LCBLb2JlIDY1MC0wMDQ3LCBKYXBhbi4gbXJl
dGluYUBjZGIucmlrZW4uanAuJiN4RDtSZXNlYXJjaCBhbmQgRGV2ZWxvcG1lbnQgQ2VudGVyIGZv
ciBDZWxsIFRoZXJhcHksIEZvdW5kYXRpb24gZm9yIEJpb21lZGljYWwgUmVzZWFyY2ggYW5kIElu
bm92YXRpb24sIFRSSSMzMDggMS01LTQsIE1pbmF0b2ppbWEtTWluYW1pbWFjaGksIENodW8ta3Us
IEtvYmUgNjUwLTAwNDcsIEphcGFuLiBnb0BmYnJpLm9yZy48L2F1dGgtYWRkcmVzcz48dGl0bGVz
Pjx0aXRsZT5EZXNpZ24gb2YgYSBUdW1vcmlnZW5pY2l0eSBUZXN0IGZvciBJbmR1Y2VkIFBsdXJp
cG90ZW50IFN0ZW0gQ2VsbCAoaVBTQyktRGVyaXZlZCBDZWxsIFByb2R1Y3RzPC90aXRsZT48c2Vj
b25kYXJ5LXRpdGxlPkogQ2xpbiBNZWQ8L3NlY29uZGFyeS10aXRsZT48YWx0LXRpdGxlPkpvdXJu
YWwgb2YgY2xpbmljYWwgbWVkaWNpbmU8L2FsdC10aXRsZT48L3RpdGxlcz48cGVyaW9kaWNhbD48
ZnVsbC10aXRsZT5KIENsaW4gTWVkPC9mdWxsLXRpdGxlPjxhYmJyLTE+Sm91cm5hbCBvZiBjbGlu
aWNhbCBtZWRpY2luZTwvYWJici0xPjwvcGVyaW9kaWNhbD48YWx0LXBlcmlvZGljYWw+PGZ1bGwt
dGl0bGU+SiBDbGluIE1lZDwvZnVsbC10aXRsZT48YWJici0xPkpvdXJuYWwgb2YgY2xpbmljYWwg
bWVkaWNpbmU8L2FiYnItMT48L2FsdC1wZXJpb2RpY2FsPjxwYWdlcz4xNTktNzE8L3BhZ2VzPjx2
b2x1bWU+NDwvdm9sdW1lPjxudW1iZXI+MTwvbnVtYmVyPjxkYXRlcz48eWVhcj4yMDE1PC95ZWFy
PjxwdWItZGF0ZXM+PGRhdGU+SmFuIDE0PC9kYXRlPjwvcHViLWRhdGVzPjwvZGF0ZXM+PGlzYm4+
MjA3Ny0wMzgzIChQcmludCkmI3hEOzIwNzctMDM4MyAoTGlua2luZyk8L2lzYm4+PGFjY2Vzc2lv
bi1udW0+MjYyMzcwMjU8L2FjY2Vzc2lvbi1udW0+PHVybHM+PHJlbGF0ZWQtdXJscz48dXJsPmh0
dHA6Ly93d3cubmNiaS5ubG0ubmloLmdvdi9wdWJtZWQvMjYyMzcwMjU8L3VybD48L3JlbGF0ZWQt
dXJscz48L3VybHM+PGN1c3RvbTI+NDQ3MDI0NjwvY3VzdG9tMj48ZWxlY3Ryb25pYy1yZXNvdXJj
ZS1udW0+MTAuMzM5MC9qY200MDEwMTU5PC9lbGVjdHJvbmljLXJlc291cmNlLW51bT48L3JlY29y
ZD48L0NpdGU+PENpdGU+PEF1dGhvcj5LYW5lbXVyYTwvQXV0aG9yPjxZZWFyPjIwMTQ8L1llYXI+
PFJlY051bT40NTwvUmVjTnVtPjxyZWNvcmQ+PHJlYy1udW1iZXI+NDU8L3JlYy1udW1iZXI+PGZv
cmVpZ24ta2V5cz48a2V5IGFwcD0iRU4iIGRiLWlkPSI5ZWZ6eHJkdzVmdGR4eWVhemQ5eGFkYWI5
c3dzcjAydGE5czIiPjQ1PC9rZXk+PC9mb3JlaWduLWtleXM+PHJlZi10eXBlIG5hbWU9IkpvdXJu
YWwgQXJ0aWNsZSI+MTc8L3JlZi10eXBlPjxjb250cmlidXRvcnM+PGF1dGhvcnM+PGF1dGhvcj5L
YW5lbXVyYSwgSC48L2F1dGhvcj48YXV0aG9yPkdvLCBNLiBKLjwvYXV0aG9yPjxhdXRob3I+U2hp
a2FtdXJhLCBNLjwvYXV0aG9yPjxhdXRob3I+TmlzaGlzaGl0YSwgTi48L2F1dGhvcj48YXV0aG9y
PlNha2FpLCBOLjwvYXV0aG9yPjxhdXRob3I+S2FtYW8sIEguPC9hdXRob3I+PGF1dGhvcj5NYW5k
YWksIE0uPC9hdXRob3I+PGF1dGhvcj5Nb3JpbmFnYSwgQy48L2F1dGhvcj48YXV0aG9yPlRha2Fo
YXNoaSwgTS48L2F1dGhvcj48YXV0aG9yPkthd2FtYXRhLCBTLjwvYXV0aG9yPjwvYXV0aG9ycz48
L2NvbnRyaWJ1dG9ycz48YXV0aC1hZGRyZXNzPkRpdmlzaW9uIG9mIENlbGwgVGhlcmFweSwgRm91
bmRhdGlvbiBmb3IgQmlvbWVkaWNhbCBSZXNlYXJjaCBhbmQgSW5ub3ZhdGlvbiwgS29iZSwgSmFw
YW4gOyBMYWJvcmF0b3J5IGZvciBSZXRpbmFsIFJlZ2VuZXJhdGlvbiwgUklLRU4gQ2VudGVyIGZv
ciBEZXZlbG9wbWVudGFsIEJpb2xvZ3ksIEtvYmUsIEphcGFuLiYjeEQ7RGl2aXNpb24gb2YgQ2Vs
bCBUaGVyYXB5LCBGb3VuZGF0aW9uIGZvciBCaW9tZWRpY2FsIFJlc2VhcmNoIGFuZCBJbm5vdmF0
aW9uLCBLb2JlLCBKYXBhbi4mI3hEO0xhYm9yYXRvcnkgZm9yIFJldGluYWwgUmVnZW5lcmF0aW9u
LCBSSUtFTiBDZW50ZXIgZm9yIERldmVsb3BtZW50YWwgQmlvbG9neSwgS29iZSwgSmFwYW4uJiN4
RDtMYWJvcmF0b3J5IGZvciBSZXRpbmFsIFJlZ2VuZXJhdGlvbiwgUklLRU4gQ2VudGVyIGZvciBE
ZXZlbG9wbWVudGFsIEJpb2xvZ3ksIEtvYmUsIEphcGFuIDsgRGVwYXJ0bWVudCBvZiBPcGh0aGFs
bW9sb2d5LCBLYXdhc2FraSBNZWRpY2FsIFNjaG9vbCwgS3VyYXNoaWtpLCBPa2F5YW1hLCBKYXBh
bi48L2F1dGgtYWRkcmVzcz48dGl0bGVzPjx0aXRsZT5UdW1vcmlnZW5pY2l0eSBzdHVkaWVzIG9m
IGluZHVjZWQgcGx1cmlwb3RlbnQgc3RlbSBjZWxsIChpUFNDKS1kZXJpdmVkIHJldGluYWwgcGln
bWVudCBlcGl0aGVsaXVtIChSUEUpIGZvciB0aGUgdHJlYXRtZW50IG9mIGFnZS1yZWxhdGVkIG1h
Y3VsYXIgZGVnZW5lcmF0aW9uPC90aXRsZT48c2Vjb25kYXJ5LXRpdGxlPlBMb1MgT25lPC9zZWNv
bmRhcnktdGl0bGU+PGFsdC10aXRsZT5QbG9TIG9uZTwvYWx0LXRpdGxlPjwvdGl0bGVzPjxwZXJp
b2RpY2FsPjxmdWxsLXRpdGxlPlBMb1MgT25lPC9mdWxsLXRpdGxlPjxhYmJyLTE+UGxvUyBvbmU8
L2FiYnItMT48L3BlcmlvZGljYWw+PGFsdC1wZXJpb2RpY2FsPjxmdWxsLXRpdGxlPlBMb1MgT25l
PC9mdWxsLXRpdGxlPjxhYmJyLTE+UGxvUyBvbmU8L2FiYnItMT48L2FsdC1wZXJpb2RpY2FsPjxw
YWdlcz5lODUzMzY8L3BhZ2VzPjx2b2x1bWU+OTwvdm9sdW1lPjxudW1iZXI+MTwvbnVtYmVyPjxr
ZXl3b3Jkcz48a2V5d29yZD5BbmltYWxzPC9rZXl3b3JkPjxrZXl3b3JkPipDYXJjaW5vZ2VuZXNp
czwva2V5d29yZD48a2V5d29yZD5GZW1hbGU8L2tleXdvcmQ+PGtleXdvcmQ+SGVMYSBDZWxsczwv
a2V5d29yZD48a2V5d29yZD5IdW1hbnM8L2tleXdvcmQ+PGtleXdvcmQ+SW5kdWNlZCBQbHVyaXBv
dGVudCBTdGVtIENlbGxzLypjeXRvbG9neS8qdHJhbnNwbGFudGF0aW9uPC9rZXl3b3JkPjxrZXl3
b3JkPk1hY3VsYXIgRGVnZW5lcmF0aW9uLypwYXRob2xvZ3kvKnRoZXJhcHk8L2tleXdvcmQ+PGtl
eXdvcmQ+TWljZTwva2V5d29yZD48a2V5d29yZD5SYXRzPC9rZXl3b3JkPjxrZXl3b3JkPlJldGlu
YWwgUGlnbWVudCBFcGl0aGVsaXVtLypjeXRvbG9neTwva2V5d29yZD48a2V5d29yZD5TdGVtIENl
bGwgVHJhbnNwbGFudGF0aW9uLyphZHZlcnNlIGVmZmVjdHM8L2tleXdvcmQ+PC9rZXl3b3Jkcz48
ZGF0ZXM+PHllYXI+MjAxNDwveWVhcj48L2RhdGVzPjxpc2JuPjE5MzItNjIwMyAoRWxlY3Ryb25p
YykmI3hEOzE5MzItNjIwMyAoTGlua2luZyk8L2lzYm4+PGFjY2Vzc2lvbi1udW0+MjQ0NTQ4NDM8
L2FjY2Vzc2lvbi1udW0+PHVybHM+PHJlbGF0ZWQtdXJscz48dXJsPmh0dHA6Ly93d3cubmNiaS5u
bG0ubmloLmdvdi9wdWJtZWQvMjQ0NTQ4NDM8L3VybD48L3JlbGF0ZWQtdXJscz48L3VybHM+PGN1
c3RvbTI+Mzg5MTg2OTwvY3VzdG9tMj48ZWxlY3Ryb25pYy1yZXNvdXJjZS1udW0+MTAuMTM3MS9q
b3VybmFsLnBvbmUuMDA4NTMzNjwvZWxlY3Ryb25pYy1yZXNvdXJjZS1udW0+PC9yZWNvcmQ+PC9D
aXRlPjwvRW5kTm90ZT5=
</w:fldData>
        </w:fldChar>
      </w:r>
      <w:r w:rsidR="0062122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instrText xml:space="preserve"> ADDIN EN.CITE.DATA </w:instrText>
      </w:r>
      <w:r w:rsidR="0062122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</w:r>
      <w:r w:rsidR="0062122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end"/>
      </w:r>
      <w:r w:rsidR="004A505B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</w:r>
      <w:r w:rsidR="004A505B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separate"/>
      </w:r>
      <w:r w:rsidR="00621228" w:rsidRPr="00C94315">
        <w:rPr>
          <w:rFonts w:ascii="Book Antiqua" w:hAnsi="Book Antiqua" w:cs="Times New Roman"/>
          <w:noProof/>
          <w:color w:val="000000" w:themeColor="text1"/>
          <w:kern w:val="0"/>
          <w:sz w:val="24"/>
          <w:szCs w:val="24"/>
          <w:vertAlign w:val="superscript"/>
        </w:rPr>
        <w:t>[</w:t>
      </w:r>
      <w:hyperlink w:anchor="_ENREF_35" w:tooltip="Kawamata, 2015 #44" w:history="1">
        <w:r w:rsidR="00621228" w:rsidRPr="00C94315">
          <w:rPr>
            <w:rFonts w:ascii="Book Antiqua" w:hAnsi="Book Antiqua" w:cs="Times New Roman"/>
            <w:noProof/>
            <w:color w:val="000000" w:themeColor="text1"/>
            <w:kern w:val="0"/>
            <w:sz w:val="24"/>
            <w:szCs w:val="24"/>
            <w:vertAlign w:val="superscript"/>
          </w:rPr>
          <w:t>35</w:t>
        </w:r>
      </w:hyperlink>
      <w:r w:rsidR="006D68A2" w:rsidRPr="00C94315">
        <w:rPr>
          <w:rFonts w:ascii="Book Antiqua" w:hAnsi="Book Antiqua" w:cs="Times New Roman"/>
          <w:noProof/>
          <w:color w:val="000000" w:themeColor="text1"/>
          <w:kern w:val="0"/>
          <w:sz w:val="24"/>
          <w:szCs w:val="24"/>
          <w:vertAlign w:val="superscript"/>
        </w:rPr>
        <w:t>,</w:t>
      </w:r>
      <w:hyperlink w:anchor="_ENREF_36" w:tooltip="Kanemura, 2014 #45" w:history="1">
        <w:r w:rsidR="00621228" w:rsidRPr="00C94315">
          <w:rPr>
            <w:rFonts w:ascii="Book Antiqua" w:hAnsi="Book Antiqua" w:cs="Times New Roman"/>
            <w:noProof/>
            <w:color w:val="000000" w:themeColor="text1"/>
            <w:kern w:val="0"/>
            <w:sz w:val="24"/>
            <w:szCs w:val="24"/>
            <w:vertAlign w:val="superscript"/>
          </w:rPr>
          <w:t>36</w:t>
        </w:r>
      </w:hyperlink>
      <w:r w:rsidR="00621228" w:rsidRPr="00C94315">
        <w:rPr>
          <w:rFonts w:ascii="Book Antiqua" w:hAnsi="Book Antiqua" w:cs="Times New Roman"/>
          <w:noProof/>
          <w:color w:val="000000" w:themeColor="text1"/>
          <w:kern w:val="0"/>
          <w:sz w:val="24"/>
          <w:szCs w:val="24"/>
          <w:vertAlign w:val="superscript"/>
        </w:rPr>
        <w:t>]</w:t>
      </w:r>
      <w:r w:rsidR="004A505B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end"/>
      </w:r>
      <w:r w:rsidR="00CE4231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.</w:t>
      </w:r>
      <w:r w:rsidR="0064735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9D665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lthough </w:t>
      </w:r>
      <w:r w:rsidR="00CD4919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lastRenderedPageBreak/>
        <w:t>residual</w:t>
      </w:r>
      <w:r w:rsidR="0064735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586D4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undifferentiated</w:t>
      </w:r>
      <w:r w:rsidR="0064735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cells</w:t>
      </w:r>
      <w:r w:rsidR="00CE4231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9D665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re present </w:t>
      </w:r>
      <w:r w:rsidR="00AD5A7F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mong the differentiated </w:t>
      </w:r>
      <w:r w:rsidR="00623A6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cell population</w:t>
      </w:r>
      <w:r w:rsidR="00CE4231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, </w:t>
      </w:r>
      <w:r w:rsidR="009D665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se cells can </w:t>
      </w:r>
      <w:r w:rsidR="00CE4231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be ablated </w:t>
      </w:r>
      <w:r w:rsidR="00AD5A7F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by </w:t>
      </w:r>
      <w:r w:rsidR="005C5B85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various</w:t>
      </w:r>
      <w:r w:rsidR="00AD5A7F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proofErr w:type="gramStart"/>
      <w:r w:rsidR="00AD5A7F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echniques</w:t>
      </w:r>
      <w:proofErr w:type="gramEnd"/>
      <w:r w:rsidR="00CE0CD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begin">
          <w:fldData xml:space="preserve">PEVuZE5vdGU+PENpdGU+PEF1dGhvcj5JdGFrdXJhPC9BdXRob3I+PFllYXI+MjAxNzwvWWVhcj48
UmVjTnVtPjM5PC9SZWNOdW0+PERpc3BsYXlUZXh0PjxzdHlsZSBmYWNlPSJzdXBlcnNjcmlwdCI+
WzM3LCAzOF08L3N0eWxlPjwvRGlzcGxheVRleHQ+PHJlY29yZD48cmVjLW51bWJlcj4zOTwvcmVj
LW51bWJlcj48Zm9yZWlnbi1rZXlzPjxrZXkgYXBwPSJFTiIgZGItaWQ9IjllZnp4cmR3NWZ0ZHh5
ZWF6ZDl4YWRhYjlzd3NyMDJ0YTlzMiI+Mzk8L2tleT48L2ZvcmVpZ24ta2V5cz48cmVmLXR5cGUg
bmFtZT0iSm91cm5hbCBBcnRpY2xlIj4xNzwvcmVmLXR5cGU+PGNvbnRyaWJ1dG9ycz48YXV0aG9y
cz48YXV0aG9yPkl0YWt1cmEsIEcuPC9hdXRob3I+PGF1dGhvcj5LYXdhYmF0YSwgUy48L2F1dGhv
cj48YXV0aG9yPkFuZG8sIE0uPC9hdXRob3I+PGF1dGhvcj5OaXNoaXlhbWEsIFkuPC9hdXRob3I+
PGF1dGhvcj5TdWdhaSwgSy48L2F1dGhvcj48YXV0aG9yPk96YWtpLCBNLjwvYXV0aG9yPjxhdXRo
b3I+SWlkYSwgVC48L2F1dGhvcj48YXV0aG9yPk9va3VibywgVC48L2F1dGhvcj48YXV0aG9yPktv
amltYSwgSy48L2F1dGhvcj48YXV0aG9yPkthc2hpd2FnaSwgUi48L2F1dGhvcj48YXV0aG9yPllh
c3V0YWtlLCBLLjwvYXV0aG9yPjxhdXRob3I+TmFrYXVjaGksIEguPC9hdXRob3I+PGF1dGhvcj5N
aXlvc2hpLCBILjwvYXV0aG9yPjxhdXRob3I+TmFnb3NoaSwgTi48L2F1dGhvcj48YXV0aG9yPktv
aHlhbWEsIEouPC9hdXRob3I+PGF1dGhvcj5Jd2FuYW1pLCBBLjwvYXV0aG9yPjxhdXRob3I+TWF0
c3Vtb3RvLCBNLjwvYXV0aG9yPjxhdXRob3I+TmFrYW11cmEsIE0uPC9hdXRob3I+PGF1dGhvcj5P
a2FubywgSC48L2F1dGhvcj48L2F1dGhvcnM+PC9jb250cmlidXRvcnM+PGF1dGgtYWRkcmVzcz5E
ZXBhcnRtZW50IG9mIFBoeXNpb2xvZ3ksIEtlaW8gVW5pdmVyc2l0eSBTY2hvb2wgb2YgTWVkaWNp
bmUsIDM1IFNoaW5hbm9tYWNoaSwgU2hpbmp1a3Uta3UsIFRva3lvIDE2MC04NTgyLCBKYXBhbjsg
RGVwYXJ0bWVudCBvZiBPcnRob3BhZWRpYyBTdXJnZXJ5LCBLZWlvIFVuaXZlcnNpdHkgU2Nob29s
IG9mIE1lZGljaW5lLCAzNSBTaGluYW5vbWFjaGksIFNoaW5qdWt1LWt1LCBUb2t5byAxNjAtODU4
MiwgSmFwYW4uJiN4RDtEaXZpc2lvbiBvZiBTdGVtIENlbGwgVGhlcmFweSwgQ2VudGVyIGZvciBT
dGVtIENlbGwgQmlvbG9neSBhbmQgUmVnZW5lcmF0aXZlIE1lZGljaW5lLCBJbnN0aXR1dGUgb2Yg
TWVkaWNhbCBTY2llbmNlLCBVbml2ZXJzaXR5IG9mIFRva3lvLCA0LTYtMSBTaGlyb2thbmVkYWks
IE1pbmF0by1rdSwgVG9reW8gMTA4LTg2MzksIEphcGFuLiYjeEQ7RGVwYXJ0bWVudCBvZiBQaHlz
aW9sb2d5LCBLZWlvIFVuaXZlcnNpdHkgU2Nob29sIG9mIE1lZGljaW5lLCAzNSBTaGluYW5vbWFj
aGksIFNoaW5qdWt1LWt1LCBUb2t5byAxNjAtODU4MiwgSmFwYW4uJiN4RDtEZXBhcnRtZW50IG9m
IE9ydGhvcGFlZGljIFN1cmdlcnksIEtlaW8gVW5pdmVyc2l0eSBTY2hvb2wgb2YgTWVkaWNpbmUs
IDM1IFNoaW5hbm9tYWNoaSwgU2hpbmp1a3Uta3UsIFRva3lvIDE2MC04NTgyLCBKYXBhbi4mI3hE
O0RlcGFydG1lbnQgb2YgT3J0aG9wYWVkaWMgU3VyZ2VyeSwgS2VpbyBVbml2ZXJzaXR5IFNjaG9v
bCBvZiBNZWRpY2luZSwgMzUgU2hpbmFub21hY2hpLCBTaGluanVrdS1rdSwgVG9reW8gMTYwLTg1
ODIsIEphcGFuLiBFbGVjdHJvbmljIGFkZHJlc3M6IG1hc2FAYTgua2Vpby5qcC4mI3hEO0RlcGFy
dG1lbnQgb2YgUGh5c2lvbG9neSwgS2VpbyBVbml2ZXJzaXR5IFNjaG9vbCBvZiBNZWRpY2luZSwg
MzUgU2hpbmFub21hY2hpLCBTaGluanVrdS1rdSwgVG9reW8gMTYwLTg1ODIsIEphcGFuLiBFbGVj
dHJvbmljIGFkZHJlc3M6IGhpZG9rYW5vQGEyLmtlaW8uanAuPC9hdXRoLWFkZHJlc3M+PHRpdGxl
cz48dGl0bGU+RmFpbC1TYWZlIFN5c3RlbSBhZ2FpbnN0IFBvdGVudGlhbCBUdW1vcmlnZW5pY2l0
eSBhZnRlciBUcmFuc3BsYW50YXRpb24gb2YgaVBTQyBEZXJpdmF0aXZlczwvdGl0bGU+PHNlY29u
ZGFyeS10aXRsZT5TdGVtIENlbGwgUmVwb3J0czwvc2Vjb25kYXJ5LXRpdGxlPjxhbHQtdGl0bGU+
U3RlbSBjZWxsIHJlcG9ydHM8L2FsdC10aXRsZT48L3RpdGxlcz48cGVyaW9kaWNhbD48ZnVsbC10
aXRsZT5TdGVtIENlbGwgUmVwb3J0czwvZnVsbC10aXRsZT48YWJici0xPlN0ZW0gY2VsbCByZXBv
cnRzPC9hYmJyLTE+PC9wZXJpb2RpY2FsPjxhbHQtcGVyaW9kaWNhbD48ZnVsbC10aXRsZT5TdGVt
IENlbGwgUmVwb3J0czwvZnVsbC10aXRsZT48YWJici0xPlN0ZW0gY2VsbCByZXBvcnRzPC9hYmJy
LTE+PC9hbHQtcGVyaW9kaWNhbD48cGFnZXM+NjczLTY4NDwvcGFnZXM+PHZvbHVtZT44PC92b2x1
bWU+PG51bWJlcj4zPC9udW1iZXI+PGtleXdvcmRzPjxrZXl3b3JkPkFuaW1hbHM8L2tleXdvcmQ+
PGtleXdvcmQ+QXBvcHRvc2lzL2dlbmV0aWNzPC9rZXl3b3JkPjxrZXl3b3JkPkNlbGwgRGlmZmVy
ZW50aWF0aW9uPC9rZXl3b3JkPjxrZXl3b3JkPkNlbGwgTGluZTwva2V5d29yZD48a2V5d29yZD4q
Q2VsbCBUcmFuc2Zvcm1hdGlvbiwgTmVvcGxhc3RpYzwva2V5d29yZD48a2V5d29yZD5DbHVzdGVy
ZWQgUmVndWxhcmx5IEludGVyc3BhY2VkIFNob3J0IFBhbGluZHJvbWljIFJlcGVhdHM8L2tleXdv
cmQ+PGtleXdvcmQ+RmVtYWxlPC9rZXl3b3JkPjxrZXl3b3JkPkdlbmUgRXhwcmVzc2lvbjwva2V5
d29yZD48a2V5d29yZD5HZW5lcywgUmVwb3J0ZXI8L2tleXdvcmQ+PGtleXdvcmQ+SHVtYW5zPC9r
ZXl3b3JkPjxrZXl3b3JkPkluZHVjZWQgUGx1cmlwb3RlbnQgU3RlbSBDZWxscy8qY3l0b2xvZ3k8
L2tleXdvcmQ+PGtleXdvcmQ+TWljZTwva2V5d29yZD48a2V5d29yZD5TcGluYWwgQ29yZCBJbmp1
cmllcy9wYXRob2xvZ3kvdGhlcmFweTwva2V5d29yZD48a2V5d29yZD5TdGVtIENlbGwgVHJhbnNw
bGFudGF0aW9uLyphZHZlcnNlIGVmZmVjdHM8L2tleXdvcmQ+PGtleXdvcmQ+VGVyYXRvbWEvZXRp
b2xvZ3kvcGF0aG9sb2d5PC9rZXl3b3JkPjwva2V5d29yZHM+PGRhdGVzPjx5ZWFyPjIwMTc8L3ll
YXI+PHB1Yi1kYXRlcz48ZGF0ZT5NYXIgMTQ8L2RhdGU+PC9wdWItZGF0ZXM+PC9kYXRlcz48aXNi
bj4yMjEzLTY3MTEgKEVsZWN0cm9uaWMpJiN4RDsyMjEzLTY3MTEgKExpbmtpbmcpPC9pc2JuPjxh
Y2Nlc3Npb24tbnVtPjI4MjYyNTQ0PC9hY2Nlc3Npb24tbnVtPjx1cmxzPjxyZWxhdGVkLXVybHM+
PHVybD5odHRwOi8vd3d3Lm5jYmkubmxtLm5paC5nb3YvcHVibWVkLzI4MjYyNTQ0PC91cmw+PC9y
ZWxhdGVkLXVybHM+PC91cmxzPjxjdXN0b20yPjUzNTU4MTA8L2N1c3RvbTI+PGVsZWN0cm9uaWMt
cmVzb3VyY2UtbnVtPjEwLjEwMTYvai5zdGVtY3IuMjAxNy4wMi4wMDM8L2VsZWN0cm9uaWMtcmVz
b3VyY2UtbnVtPjwvcmVjb3JkPjwvQ2l0ZT48Q2l0ZT48QXV0aG9yPlphcm9nb3VsaWRpczwvQXV0
aG9yPjxZZWFyPjIwMTM8L1llYXI+PFJlY051bT40MDwvUmVjTnVtPjxyZWNvcmQ+PHJlYy1udW1i
ZXI+NDA8L3JlYy1udW1iZXI+PGZvcmVpZ24ta2V5cz48a2V5IGFwcD0iRU4iIGRiLWlkPSI5ZWZ6
eHJkdzVmdGR4eWVhemQ5eGFkYWI5c3dzcjAydGE5czIiPjQwPC9rZXk+PC9mb3JlaWduLWtleXM+
PHJlZi10eXBlIG5hbWU9IkpvdXJuYWwgQXJ0aWNsZSI+MTc8L3JlZi10eXBlPjxjb250cmlidXRv
cnM+PGF1dGhvcnM+PGF1dGhvcj5aYXJvZ291bGlkaXMsIFAuPC9hdXRob3I+PGF1dGhvcj5EYXJ3
aWNoZSwgSy48L2F1dGhvcj48YXV0aG9yPlNha2thcywgQS48L2F1dGhvcj48YXV0aG9yPllhcm11
cywgTC48L2F1dGhvcj48YXV0aG9yPkh1YW5nLCBILjwvYXV0aG9yPjxhdXRob3I+TGksIFEuPC9h
dXRob3I+PGF1dGhvcj5GcmVpdGFnLCBMLjwvYXV0aG9yPjxhdXRob3I+WmFyb2dvdWxpZGlzLCBL
LjwvYXV0aG9yPjxhdXRob3I+TWFsZWNraSwgTS48L2F1dGhvcj48L2F1dGhvcnM+PC9jb250cmli
dXRvcnM+PGF1dGgtYWRkcmVzcz5QdWxtb25hcnkgRGVwYXJ0bWVudC1PbmNvbG9neSBVbml0LCAm
cXVvdDtHLiBQYXBhbmlrb2xhb3UmcXVvdDsgR2VuZXJhbCBIb3NwaXRhbCwgQXJpc3RvdGxlIFVu
aXZlcnNpdHkgb2YgVGhlc3NhbG9uaWtpLCBUaGVzc2Fsb25pa2ksIEdyZWVjZSwgRVUgOyBEZXBh
cnRtZW50IG9mIEludGVydmVudGlvbmFsIFBuZXVtb2xvZ3ksIFJ1aHJsYW5ka2xpbmlrLCBXZXN0
IEdlcm1hbiBMdW5nIENlbnRlciwgVW5pdmVyc2l0eSBIb3NwaXRhbCwgVW5pdmVyc2l0eSBEdWlz
YnVyZy1Fc3NlbiwgRXNzZW4sIEdlcm1hbnksIEVVLjwvYXV0aC1hZGRyZXNzPjx0aXRsZXM+PHRp
dGxlPlN1aWNpZGUgR2VuZSBUaGVyYXB5IGZvciBDYW5jZXIgLSBDdXJyZW50IFN0cmF0ZWdpZXM8
L3RpdGxlPjxzZWNvbmRhcnktdGl0bGU+SiBHZW5ldCBTeW5kciBHZW5lIFRoZXI8L3NlY29uZGFy
eS10aXRsZT48YWx0LXRpdGxlPkpvdXJuYWwgb2YgZ2VuZXRpYyBzeW5kcm9tZXMgJmFtcDsgZ2Vu
ZSB0aGVyYXB5PC9hbHQtdGl0bGU+PC90aXRsZXM+PHBlcmlvZGljYWw+PGZ1bGwtdGl0bGU+SiBH
ZW5ldCBTeW5kciBHZW5lIFRoZXI8L2Z1bGwtdGl0bGU+PGFiYnItMT5Kb3VybmFsIG9mIGdlbmV0
aWMgc3luZHJvbWVzICZhbXA7IGdlbmUgdGhlcmFweTwvYWJici0xPjwvcGVyaW9kaWNhbD48YWx0
LXBlcmlvZGljYWw+PGZ1bGwtdGl0bGU+SiBHZW5ldCBTeW5kciBHZW5lIFRoZXI8L2Z1bGwtdGl0
bGU+PGFiYnItMT5Kb3VybmFsIG9mIGdlbmV0aWMgc3luZHJvbWVzICZhbXA7IGdlbmUgdGhlcmFw
eTwvYWJici0xPjwvYWx0LXBlcmlvZGljYWw+PHZvbHVtZT40PC92b2x1bWU+PGRhdGVzPjx5ZWFy
PjIwMTM8L3llYXI+PHB1Yi1kYXRlcz48ZGF0ZT5BdWcgOTwvZGF0ZT48L3B1Yi1kYXRlcz48L2Rh
dGVzPjxpc2JuPjIxNTctNzQxMiAoUHJpbnQpJiN4RDsyMTU3LTc0MTIgKExpbmtpbmcpPC9pc2Ju
PjxhY2Nlc3Npb24tbnVtPjI0Mjk0NTQxPC9hY2Nlc3Npb24tbnVtPjx1cmxzPjxyZWxhdGVkLXVy
bHM+PHVybD5odHRwOi8vd3d3Lm5jYmkubmxtLm5paC5nb3YvcHVibWVkLzI0Mjk0NTQxPC91cmw+
PC9yZWxhdGVkLXVybHM+PC91cmxzPjxjdXN0b20yPjM4NDIxOTM8L2N1c3RvbTI+PGVsZWN0cm9u
aWMtcmVzb3VyY2UtbnVtPjEwLjQxNzIvMjE1Ny03NDEyLjEwMDAxMzk8L2VsZWN0cm9uaWMtcmVz
b3VyY2UtbnVtPjwvcmVjb3JkPjwvQ2l0ZT48L0VuZE5vdGU+AG==
</w:fldData>
        </w:fldChar>
      </w:r>
      <w:r w:rsidR="0062122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instrText xml:space="preserve"> ADDIN EN.CITE </w:instrText>
      </w:r>
      <w:r w:rsidR="0062122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begin">
          <w:fldData xml:space="preserve">PEVuZE5vdGU+PENpdGU+PEF1dGhvcj5JdGFrdXJhPC9BdXRob3I+PFllYXI+MjAxNzwvWWVhcj48
UmVjTnVtPjM5PC9SZWNOdW0+PERpc3BsYXlUZXh0PjxzdHlsZSBmYWNlPSJzdXBlcnNjcmlwdCI+
WzM3LCAzOF08L3N0eWxlPjwvRGlzcGxheVRleHQ+PHJlY29yZD48cmVjLW51bWJlcj4zOTwvcmVj
LW51bWJlcj48Zm9yZWlnbi1rZXlzPjxrZXkgYXBwPSJFTiIgZGItaWQ9IjllZnp4cmR3NWZ0ZHh5
ZWF6ZDl4YWRhYjlzd3NyMDJ0YTlzMiI+Mzk8L2tleT48L2ZvcmVpZ24ta2V5cz48cmVmLXR5cGUg
bmFtZT0iSm91cm5hbCBBcnRpY2xlIj4xNzwvcmVmLXR5cGU+PGNvbnRyaWJ1dG9ycz48YXV0aG9y
cz48YXV0aG9yPkl0YWt1cmEsIEcuPC9hdXRob3I+PGF1dGhvcj5LYXdhYmF0YSwgUy48L2F1dGhv
cj48YXV0aG9yPkFuZG8sIE0uPC9hdXRob3I+PGF1dGhvcj5OaXNoaXlhbWEsIFkuPC9hdXRob3I+
PGF1dGhvcj5TdWdhaSwgSy48L2F1dGhvcj48YXV0aG9yPk96YWtpLCBNLjwvYXV0aG9yPjxhdXRo
b3I+SWlkYSwgVC48L2F1dGhvcj48YXV0aG9yPk9va3VibywgVC48L2F1dGhvcj48YXV0aG9yPktv
amltYSwgSy48L2F1dGhvcj48YXV0aG9yPkthc2hpd2FnaSwgUi48L2F1dGhvcj48YXV0aG9yPllh
c3V0YWtlLCBLLjwvYXV0aG9yPjxhdXRob3I+TmFrYXVjaGksIEguPC9hdXRob3I+PGF1dGhvcj5N
aXlvc2hpLCBILjwvYXV0aG9yPjxhdXRob3I+TmFnb3NoaSwgTi48L2F1dGhvcj48YXV0aG9yPktv
aHlhbWEsIEouPC9hdXRob3I+PGF1dGhvcj5Jd2FuYW1pLCBBLjwvYXV0aG9yPjxhdXRob3I+TWF0
c3Vtb3RvLCBNLjwvYXV0aG9yPjxhdXRob3I+TmFrYW11cmEsIE0uPC9hdXRob3I+PGF1dGhvcj5P
a2FubywgSC48L2F1dGhvcj48L2F1dGhvcnM+PC9jb250cmlidXRvcnM+PGF1dGgtYWRkcmVzcz5E
ZXBhcnRtZW50IG9mIFBoeXNpb2xvZ3ksIEtlaW8gVW5pdmVyc2l0eSBTY2hvb2wgb2YgTWVkaWNp
bmUsIDM1IFNoaW5hbm9tYWNoaSwgU2hpbmp1a3Uta3UsIFRva3lvIDE2MC04NTgyLCBKYXBhbjsg
RGVwYXJ0bWVudCBvZiBPcnRob3BhZWRpYyBTdXJnZXJ5LCBLZWlvIFVuaXZlcnNpdHkgU2Nob29s
IG9mIE1lZGljaW5lLCAzNSBTaGluYW5vbWFjaGksIFNoaW5qdWt1LWt1LCBUb2t5byAxNjAtODU4
MiwgSmFwYW4uJiN4RDtEaXZpc2lvbiBvZiBTdGVtIENlbGwgVGhlcmFweSwgQ2VudGVyIGZvciBT
dGVtIENlbGwgQmlvbG9neSBhbmQgUmVnZW5lcmF0aXZlIE1lZGljaW5lLCBJbnN0aXR1dGUgb2Yg
TWVkaWNhbCBTY2llbmNlLCBVbml2ZXJzaXR5IG9mIFRva3lvLCA0LTYtMSBTaGlyb2thbmVkYWks
IE1pbmF0by1rdSwgVG9reW8gMTA4LTg2MzksIEphcGFuLiYjeEQ7RGVwYXJ0bWVudCBvZiBQaHlz
aW9sb2d5LCBLZWlvIFVuaXZlcnNpdHkgU2Nob29sIG9mIE1lZGljaW5lLCAzNSBTaGluYW5vbWFj
aGksIFNoaW5qdWt1LWt1LCBUb2t5byAxNjAtODU4MiwgSmFwYW4uJiN4RDtEZXBhcnRtZW50IG9m
IE9ydGhvcGFlZGljIFN1cmdlcnksIEtlaW8gVW5pdmVyc2l0eSBTY2hvb2wgb2YgTWVkaWNpbmUs
IDM1IFNoaW5hbm9tYWNoaSwgU2hpbmp1a3Uta3UsIFRva3lvIDE2MC04NTgyLCBKYXBhbi4mI3hE
O0RlcGFydG1lbnQgb2YgT3J0aG9wYWVkaWMgU3VyZ2VyeSwgS2VpbyBVbml2ZXJzaXR5IFNjaG9v
bCBvZiBNZWRpY2luZSwgMzUgU2hpbmFub21hY2hpLCBTaGluanVrdS1rdSwgVG9reW8gMTYwLTg1
ODIsIEphcGFuLiBFbGVjdHJvbmljIGFkZHJlc3M6IG1hc2FAYTgua2Vpby5qcC4mI3hEO0RlcGFy
dG1lbnQgb2YgUGh5c2lvbG9neSwgS2VpbyBVbml2ZXJzaXR5IFNjaG9vbCBvZiBNZWRpY2luZSwg
MzUgU2hpbmFub21hY2hpLCBTaGluanVrdS1rdSwgVG9reW8gMTYwLTg1ODIsIEphcGFuLiBFbGVj
dHJvbmljIGFkZHJlc3M6IGhpZG9rYW5vQGEyLmtlaW8uanAuPC9hdXRoLWFkZHJlc3M+PHRpdGxl
cz48dGl0bGU+RmFpbC1TYWZlIFN5c3RlbSBhZ2FpbnN0IFBvdGVudGlhbCBUdW1vcmlnZW5pY2l0
eSBhZnRlciBUcmFuc3BsYW50YXRpb24gb2YgaVBTQyBEZXJpdmF0aXZlczwvdGl0bGU+PHNlY29u
ZGFyeS10aXRsZT5TdGVtIENlbGwgUmVwb3J0czwvc2Vjb25kYXJ5LXRpdGxlPjxhbHQtdGl0bGU+
U3RlbSBjZWxsIHJlcG9ydHM8L2FsdC10aXRsZT48L3RpdGxlcz48cGVyaW9kaWNhbD48ZnVsbC10
aXRsZT5TdGVtIENlbGwgUmVwb3J0czwvZnVsbC10aXRsZT48YWJici0xPlN0ZW0gY2VsbCByZXBv
cnRzPC9hYmJyLTE+PC9wZXJpb2RpY2FsPjxhbHQtcGVyaW9kaWNhbD48ZnVsbC10aXRsZT5TdGVt
IENlbGwgUmVwb3J0czwvZnVsbC10aXRsZT48YWJici0xPlN0ZW0gY2VsbCByZXBvcnRzPC9hYmJy
LTE+PC9hbHQtcGVyaW9kaWNhbD48cGFnZXM+NjczLTY4NDwvcGFnZXM+PHZvbHVtZT44PC92b2x1
bWU+PG51bWJlcj4zPC9udW1iZXI+PGtleXdvcmRzPjxrZXl3b3JkPkFuaW1hbHM8L2tleXdvcmQ+
PGtleXdvcmQ+QXBvcHRvc2lzL2dlbmV0aWNzPC9rZXl3b3JkPjxrZXl3b3JkPkNlbGwgRGlmZmVy
ZW50aWF0aW9uPC9rZXl3b3JkPjxrZXl3b3JkPkNlbGwgTGluZTwva2V5d29yZD48a2V5d29yZD4q
Q2VsbCBUcmFuc2Zvcm1hdGlvbiwgTmVvcGxhc3RpYzwva2V5d29yZD48a2V5d29yZD5DbHVzdGVy
ZWQgUmVndWxhcmx5IEludGVyc3BhY2VkIFNob3J0IFBhbGluZHJvbWljIFJlcGVhdHM8L2tleXdv
cmQ+PGtleXdvcmQ+RmVtYWxlPC9rZXl3b3JkPjxrZXl3b3JkPkdlbmUgRXhwcmVzc2lvbjwva2V5
d29yZD48a2V5d29yZD5HZW5lcywgUmVwb3J0ZXI8L2tleXdvcmQ+PGtleXdvcmQ+SHVtYW5zPC9r
ZXl3b3JkPjxrZXl3b3JkPkluZHVjZWQgUGx1cmlwb3RlbnQgU3RlbSBDZWxscy8qY3l0b2xvZ3k8
L2tleXdvcmQ+PGtleXdvcmQ+TWljZTwva2V5d29yZD48a2V5d29yZD5TcGluYWwgQ29yZCBJbmp1
cmllcy9wYXRob2xvZ3kvdGhlcmFweTwva2V5d29yZD48a2V5d29yZD5TdGVtIENlbGwgVHJhbnNw
bGFudGF0aW9uLyphZHZlcnNlIGVmZmVjdHM8L2tleXdvcmQ+PGtleXdvcmQ+VGVyYXRvbWEvZXRp
b2xvZ3kvcGF0aG9sb2d5PC9rZXl3b3JkPjwva2V5d29yZHM+PGRhdGVzPjx5ZWFyPjIwMTc8L3ll
YXI+PHB1Yi1kYXRlcz48ZGF0ZT5NYXIgMTQ8L2RhdGU+PC9wdWItZGF0ZXM+PC9kYXRlcz48aXNi
bj4yMjEzLTY3MTEgKEVsZWN0cm9uaWMpJiN4RDsyMjEzLTY3MTEgKExpbmtpbmcpPC9pc2JuPjxh
Y2Nlc3Npb24tbnVtPjI4MjYyNTQ0PC9hY2Nlc3Npb24tbnVtPjx1cmxzPjxyZWxhdGVkLXVybHM+
PHVybD5odHRwOi8vd3d3Lm5jYmkubmxtLm5paC5nb3YvcHVibWVkLzI4MjYyNTQ0PC91cmw+PC9y
ZWxhdGVkLXVybHM+PC91cmxzPjxjdXN0b20yPjUzNTU4MTA8L2N1c3RvbTI+PGVsZWN0cm9uaWMt
cmVzb3VyY2UtbnVtPjEwLjEwMTYvai5zdGVtY3IuMjAxNy4wMi4wMDM8L2VsZWN0cm9uaWMtcmVz
b3VyY2UtbnVtPjwvcmVjb3JkPjwvQ2l0ZT48Q2l0ZT48QXV0aG9yPlphcm9nb3VsaWRpczwvQXV0
aG9yPjxZZWFyPjIwMTM8L1llYXI+PFJlY051bT40MDwvUmVjTnVtPjxyZWNvcmQ+PHJlYy1udW1i
ZXI+NDA8L3JlYy1udW1iZXI+PGZvcmVpZ24ta2V5cz48a2V5IGFwcD0iRU4iIGRiLWlkPSI5ZWZ6
eHJkdzVmdGR4eWVhemQ5eGFkYWI5c3dzcjAydGE5czIiPjQwPC9rZXk+PC9mb3JlaWduLWtleXM+
PHJlZi10eXBlIG5hbWU9IkpvdXJuYWwgQXJ0aWNsZSI+MTc8L3JlZi10eXBlPjxjb250cmlidXRv
cnM+PGF1dGhvcnM+PGF1dGhvcj5aYXJvZ291bGlkaXMsIFAuPC9hdXRob3I+PGF1dGhvcj5EYXJ3
aWNoZSwgSy48L2F1dGhvcj48YXV0aG9yPlNha2thcywgQS48L2F1dGhvcj48YXV0aG9yPllhcm11
cywgTC48L2F1dGhvcj48YXV0aG9yPkh1YW5nLCBILjwvYXV0aG9yPjxhdXRob3I+TGksIFEuPC9h
dXRob3I+PGF1dGhvcj5GcmVpdGFnLCBMLjwvYXV0aG9yPjxhdXRob3I+WmFyb2dvdWxpZGlzLCBL
LjwvYXV0aG9yPjxhdXRob3I+TWFsZWNraSwgTS48L2F1dGhvcj48L2F1dGhvcnM+PC9jb250cmli
dXRvcnM+PGF1dGgtYWRkcmVzcz5QdWxtb25hcnkgRGVwYXJ0bWVudC1PbmNvbG9neSBVbml0LCAm
cXVvdDtHLiBQYXBhbmlrb2xhb3UmcXVvdDsgR2VuZXJhbCBIb3NwaXRhbCwgQXJpc3RvdGxlIFVu
aXZlcnNpdHkgb2YgVGhlc3NhbG9uaWtpLCBUaGVzc2Fsb25pa2ksIEdyZWVjZSwgRVUgOyBEZXBh
cnRtZW50IG9mIEludGVydmVudGlvbmFsIFBuZXVtb2xvZ3ksIFJ1aHJsYW5ka2xpbmlrLCBXZXN0
IEdlcm1hbiBMdW5nIENlbnRlciwgVW5pdmVyc2l0eSBIb3NwaXRhbCwgVW5pdmVyc2l0eSBEdWlz
YnVyZy1Fc3NlbiwgRXNzZW4sIEdlcm1hbnksIEVVLjwvYXV0aC1hZGRyZXNzPjx0aXRsZXM+PHRp
dGxlPlN1aWNpZGUgR2VuZSBUaGVyYXB5IGZvciBDYW5jZXIgLSBDdXJyZW50IFN0cmF0ZWdpZXM8
L3RpdGxlPjxzZWNvbmRhcnktdGl0bGU+SiBHZW5ldCBTeW5kciBHZW5lIFRoZXI8L3NlY29uZGFy
eS10aXRsZT48YWx0LXRpdGxlPkpvdXJuYWwgb2YgZ2VuZXRpYyBzeW5kcm9tZXMgJmFtcDsgZ2Vu
ZSB0aGVyYXB5PC9hbHQtdGl0bGU+PC90aXRsZXM+PHBlcmlvZGljYWw+PGZ1bGwtdGl0bGU+SiBH
ZW5ldCBTeW5kciBHZW5lIFRoZXI8L2Z1bGwtdGl0bGU+PGFiYnItMT5Kb3VybmFsIG9mIGdlbmV0
aWMgc3luZHJvbWVzICZhbXA7IGdlbmUgdGhlcmFweTwvYWJici0xPjwvcGVyaW9kaWNhbD48YWx0
LXBlcmlvZGljYWw+PGZ1bGwtdGl0bGU+SiBHZW5ldCBTeW5kciBHZW5lIFRoZXI8L2Z1bGwtdGl0
bGU+PGFiYnItMT5Kb3VybmFsIG9mIGdlbmV0aWMgc3luZHJvbWVzICZhbXA7IGdlbmUgdGhlcmFw
eTwvYWJici0xPjwvYWx0LXBlcmlvZGljYWw+PHZvbHVtZT40PC92b2x1bWU+PGRhdGVzPjx5ZWFy
PjIwMTM8L3llYXI+PHB1Yi1kYXRlcz48ZGF0ZT5BdWcgOTwvZGF0ZT48L3B1Yi1kYXRlcz48L2Rh
dGVzPjxpc2JuPjIxNTctNzQxMiAoUHJpbnQpJiN4RDsyMTU3LTc0MTIgKExpbmtpbmcpPC9pc2Ju
PjxhY2Nlc3Npb24tbnVtPjI0Mjk0NTQxPC9hY2Nlc3Npb24tbnVtPjx1cmxzPjxyZWxhdGVkLXVy
bHM+PHVybD5odHRwOi8vd3d3Lm5jYmkubmxtLm5paC5nb3YvcHVibWVkLzI0Mjk0NTQxPC91cmw+
PC9yZWxhdGVkLXVybHM+PC91cmxzPjxjdXN0b20yPjM4NDIxOTM8L2N1c3RvbTI+PGVsZWN0cm9u
aWMtcmVzb3VyY2UtbnVtPjEwLjQxNzIvMjE1Ny03NDEyLjEwMDAxMzk8L2VsZWN0cm9uaWMtcmVz
b3VyY2UtbnVtPjwvcmVjb3JkPjwvQ2l0ZT48L0VuZE5vdGU+AG==
</w:fldData>
        </w:fldChar>
      </w:r>
      <w:r w:rsidR="0062122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instrText xml:space="preserve"> ADDIN EN.CITE.DATA </w:instrText>
      </w:r>
      <w:r w:rsidR="0062122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</w:r>
      <w:r w:rsidR="0062122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end"/>
      </w:r>
      <w:r w:rsidR="00CE0CD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</w:r>
      <w:r w:rsidR="00CE0CD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separate"/>
      </w:r>
      <w:r w:rsidR="00621228" w:rsidRPr="00C94315">
        <w:rPr>
          <w:rFonts w:ascii="Book Antiqua" w:hAnsi="Book Antiqua" w:cs="Times New Roman"/>
          <w:noProof/>
          <w:color w:val="000000" w:themeColor="text1"/>
          <w:kern w:val="0"/>
          <w:sz w:val="24"/>
          <w:szCs w:val="24"/>
          <w:vertAlign w:val="superscript"/>
        </w:rPr>
        <w:t>[</w:t>
      </w:r>
      <w:hyperlink w:anchor="_ENREF_37" w:tooltip="Itakura, 2017 #39" w:history="1">
        <w:r w:rsidR="00621228" w:rsidRPr="00C94315">
          <w:rPr>
            <w:rFonts w:ascii="Book Antiqua" w:hAnsi="Book Antiqua" w:cs="Times New Roman"/>
            <w:noProof/>
            <w:color w:val="000000" w:themeColor="text1"/>
            <w:kern w:val="0"/>
            <w:sz w:val="24"/>
            <w:szCs w:val="24"/>
            <w:vertAlign w:val="superscript"/>
          </w:rPr>
          <w:t>37</w:t>
        </w:r>
      </w:hyperlink>
      <w:r w:rsidR="006D68A2" w:rsidRPr="00C94315">
        <w:rPr>
          <w:rFonts w:ascii="Book Antiqua" w:hAnsi="Book Antiqua" w:cs="Times New Roman"/>
          <w:noProof/>
          <w:color w:val="000000" w:themeColor="text1"/>
          <w:kern w:val="0"/>
          <w:sz w:val="24"/>
          <w:szCs w:val="24"/>
          <w:vertAlign w:val="superscript"/>
        </w:rPr>
        <w:t>,</w:t>
      </w:r>
      <w:hyperlink w:anchor="_ENREF_38" w:tooltip="Zarogoulidis, 2013 #40" w:history="1">
        <w:r w:rsidR="00621228" w:rsidRPr="00C94315">
          <w:rPr>
            <w:rFonts w:ascii="Book Antiqua" w:hAnsi="Book Antiqua" w:cs="Times New Roman"/>
            <w:noProof/>
            <w:color w:val="000000" w:themeColor="text1"/>
            <w:kern w:val="0"/>
            <w:sz w:val="24"/>
            <w:szCs w:val="24"/>
            <w:vertAlign w:val="superscript"/>
          </w:rPr>
          <w:t>38</w:t>
        </w:r>
      </w:hyperlink>
      <w:r w:rsidR="00621228" w:rsidRPr="00C94315">
        <w:rPr>
          <w:rFonts w:ascii="Book Antiqua" w:hAnsi="Book Antiqua" w:cs="Times New Roman"/>
          <w:noProof/>
          <w:color w:val="000000" w:themeColor="text1"/>
          <w:kern w:val="0"/>
          <w:sz w:val="24"/>
          <w:szCs w:val="24"/>
          <w:vertAlign w:val="superscript"/>
        </w:rPr>
        <w:t>]</w:t>
      </w:r>
      <w:r w:rsidR="00CE0CD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end"/>
      </w:r>
      <w:r w:rsidR="00586D4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.</w:t>
      </w:r>
      <w:r w:rsidR="0031691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9D665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dditionally</w:t>
      </w:r>
      <w:r w:rsidR="00A3492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, evaluation </w:t>
      </w:r>
      <w:r w:rsidR="008E5DD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of </w:t>
      </w:r>
      <w:proofErr w:type="spellStart"/>
      <w:r w:rsidR="008E5DD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hPSCs</w:t>
      </w:r>
      <w:proofErr w:type="spellEnd"/>
      <w:r w:rsidR="00FE0A4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rather than their derivative</w:t>
      </w:r>
      <w:r w:rsidR="00822C7E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</w:t>
      </w:r>
      <w:r w:rsidR="00A3492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9D665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can </w:t>
      </w:r>
      <w:r w:rsidR="0037613E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provide </w:t>
      </w:r>
      <w:r w:rsidR="00F91C2A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afety</w:t>
      </w:r>
      <w:r w:rsidR="009D665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-</w:t>
      </w:r>
      <w:r w:rsidR="00F91C2A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related </w:t>
      </w:r>
      <w:r w:rsidR="0037613E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information. </w:t>
      </w:r>
      <w:r w:rsidR="00030A2C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s </w:t>
      </w:r>
      <w:r w:rsidR="009D665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described </w:t>
      </w:r>
      <w:r w:rsidR="00030A2C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bove, </w:t>
      </w:r>
      <w:r w:rsidR="009D665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 </w:t>
      </w:r>
      <w:proofErr w:type="spellStart"/>
      <w:r w:rsidR="00030A2C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</w:t>
      </w:r>
      <w:r w:rsidR="00173CD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eratoma</w:t>
      </w:r>
      <w:proofErr w:type="spellEnd"/>
      <w:r w:rsidR="00173CD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ssay is </w:t>
      </w:r>
      <w:r w:rsidR="006C2976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commonly</w:t>
      </w:r>
      <w:r w:rsidR="00173CD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used to measure the </w:t>
      </w:r>
      <w:proofErr w:type="spellStart"/>
      <w:r w:rsidR="00173CD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luripotency</w:t>
      </w:r>
      <w:proofErr w:type="spellEnd"/>
      <w:r w:rsidR="00173CD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nd differentiation potential of </w:t>
      </w:r>
      <w:proofErr w:type="spellStart"/>
      <w:proofErr w:type="gramStart"/>
      <w:r w:rsidR="00173CD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hPSCs</w:t>
      </w:r>
      <w:proofErr w:type="spellEnd"/>
      <w:proofErr w:type="gramEnd"/>
      <w:r w:rsidR="00173CD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begin">
          <w:fldData xml:space="preserve">PEVuZE5vdGU+PENpdGU+PEF1dGhvcj5JbnRlcm5hdGlvbmFsIFN0ZW0gQ2VsbDwvQXV0aG9yPjxZ
ZWFyPjIwMTg8L1llYXI+PFJlY051bT4xODwvUmVjTnVtPjxEaXNwbGF5VGV4dD48c3R5bGUgZmFj
ZT0ic3VwZXJzY3JpcHQiPlsyMiwgMzldPC9zdHlsZT48L0Rpc3BsYXlUZXh0PjxyZWNvcmQ+PHJl
Yy1udW1iZXI+MTg8L3JlYy1udW1iZXI+PGZvcmVpZ24ta2V5cz48a2V5IGFwcD0iRU4iIGRiLWlk
PSI5ZWZ6eHJkdzVmdGR4eWVhemQ5eGFkYWI5c3dzcjAydGE5czIiPjE4PC9rZXk+PC9mb3JlaWdu
LWtleXM+PHJlZi10eXBlIG5hbWU9IkpvdXJuYWwgQXJ0aWNsZSI+MTc8L3JlZi10eXBlPjxjb250
cmlidXRvcnM+PGF1dGhvcnM+PGF1dGhvcj5JbnRlcm5hdGlvbmFsIFN0ZW0gQ2VsbCwgSW5pdGlh
dGl2ZTwvYXV0aG9yPjwvYXV0aG9ycz48L2NvbnRyaWJ1dG9ycz48dGl0bGVzPjx0aXRsZT5Bc3Nl
c3NtZW50IG9mIGVzdGFibGlzaGVkIHRlY2huaXF1ZXMgdG8gZGV0ZXJtaW5lIGRldmVsb3BtZW50
YWwgYW5kIG1hbGlnbmFudCBwb3RlbnRpYWwgb2YgaHVtYW4gcGx1cmlwb3RlbnQgc3RlbSBjZWxs
czwvdGl0bGU+PHNlY29uZGFyeS10aXRsZT5OYXQgQ29tbXVuPC9zZWNvbmRhcnktdGl0bGU+PGFs
dC10aXRsZT5OYXR1cmUgY29tbXVuaWNhdGlvbnM8L2FsdC10aXRsZT48L3RpdGxlcz48cGVyaW9k
aWNhbD48ZnVsbC10aXRsZT5OYXQgQ29tbXVuPC9mdWxsLXRpdGxlPjxhYmJyLTE+TmF0dXJlIGNv
bW11bmljYXRpb25zPC9hYmJyLTE+PC9wZXJpb2RpY2FsPjxhbHQtcGVyaW9kaWNhbD48ZnVsbC10
aXRsZT5OYXQgQ29tbXVuPC9mdWxsLXRpdGxlPjxhYmJyLTE+TmF0dXJlIGNvbW11bmljYXRpb25z
PC9hYmJyLTE+PC9hbHQtcGVyaW9kaWNhbD48cGFnZXM+MTkyNTwvcGFnZXM+PHZvbHVtZT45PC92
b2x1bWU+PG51bWJlcj4xPC9udW1iZXI+PGtleXdvcmRzPjxrZXl3b3JkPkFuaW1hbHM8L2tleXdv
cmQ+PGtleXdvcmQ+Q2VsbCBDdWx0dXJlIFRlY2huaXF1ZXMvKm1ldGhvZHM8L2tleXdvcmQ+PGtl
eXdvcmQ+KkNlbGwgRGlmZmVyZW50aWF0aW9uPC9rZXl3b3JkPjxrZXl3b3JkPkNlbGwgTGluZTwv
a2V5d29yZD48a2V5d29yZD5Db21wdXRhdGlvbmFsIEJpb2xvZ3kvKm1ldGhvZHM8L2tleXdvcmQ+
PGtleXdvcmQ+RW1icnlvaWQgQm9kaWVzL21ldGFib2xpc208L2tleXdvcmQ+PGtleXdvcmQ+RW5k
b2Rlcm0vbWV0YWJvbGlzbTwva2V5d29yZD48a2V5d29yZD5HZW5lIEV4cHJlc3Npb248L2tleXdv
cmQ+PGtleXdvcmQ+SGlzdG9sb2dpY2FsIFRlY2huaXF1ZXMvKm1ldGhvZHM8L2tleXdvcmQ+PGtl
eXdvcmQ+SHVtYW5zPC9rZXl3b3JkPjxrZXl3b3JkPk1pY2U8L2tleXdvcmQ+PGtleXdvcmQ+UGx1
cmlwb3RlbnQgU3RlbSBDZWxscy8qY3l0b2xvZ3kvbWV0YWJvbGlzbTwva2V5d29yZD48a2V5d29y
ZD5UZXJhdG9tYS9lbWJyeW9sb2d5L2dlbmV0aWNzL21ldGFib2xpc20vKnBoeXNpb3BhdGhvbG9n
eTwva2V5d29yZD48L2tleXdvcmRzPjxkYXRlcz48eWVhcj4yMDE4PC95ZWFyPjxwdWItZGF0ZXM+
PGRhdGU+TWF5IDE1PC9kYXRlPjwvcHViLWRhdGVzPjwvZGF0ZXM+PGlzYm4+MjA0MS0xNzIzIChF
bGVjdHJvbmljKSYjeEQ7MjA0MS0xNzIzIChMaW5raW5nKTwvaXNibj48YWNjZXNzaW9uLW51bT4y
OTc2NTAxNzwvYWNjZXNzaW9uLW51bT48dXJscz48cmVsYXRlZC11cmxzPjx1cmw+aHR0cDovL3d3
dy5uY2JpLm5sbS5uaWguZ292L3B1Ym1lZC8yOTc2NTAxNzwvdXJsPjwvcmVsYXRlZC11cmxzPjwv
dXJscz48Y3VzdG9tMj41OTU0MDU1PC9jdXN0b20yPjxlbGVjdHJvbmljLXJlc291cmNlLW51bT4x
MC4xMDM4L3M0MTQ2Ny0wMTgtMDQwMTEtMzwvZWxlY3Ryb25pYy1yZXNvdXJjZS1udW0+PC9yZWNv
cmQ+PC9DaXRlPjxDaXRlPjxBdXRob3I+QnVsaWMtSmFrdXM8L0F1dGhvcj48WWVhcj4yMDE2PC9Z
ZWFyPjxSZWNOdW0+Mzg8L1JlY051bT48cmVjb3JkPjxyZWMtbnVtYmVyPjM4PC9yZWMtbnVtYmVy
Pjxmb3JlaWduLWtleXM+PGtleSBhcHA9IkVOIiBkYi1pZD0iOWVmenhyZHc1ZnRkeHllYXpkOXhh
ZGFiOXN3c3IwMnRhOXMyIj4zODwva2V5PjwvZm9yZWlnbi1rZXlzPjxyZWYtdHlwZSBuYW1lPSJK
b3VybmFsIEFydGljbGUiPjE3PC9yZWYtdHlwZT48Y29udHJpYnV0b3JzPjxhdXRob3JzPjxhdXRo
b3I+QnVsaWMtSmFrdXMsIEYuPC9hdXRob3I+PGF1dGhvcj5LYXR1c2ljIEJvamFuYWMsIEEuPC9h
dXRob3I+PGF1dGhvcj5KdXJpYy1MZWtpYywgRy48L2F1dGhvcj48YXV0aG9yPlZsYWhvdmljLCBN
LjwvYXV0aG9yPjxhdXRob3I+U2luY2ljLCBOLjwvYXV0aG9yPjwvYXV0aG9ycz48L2NvbnRyaWJ1
dG9ycz48YXV0aC1hZGRyZXNzPkRlcGFydG1lbnQgb2YgTWVkaWNhbCBCaW9sb2d5LCBVbml2ZXJz
aXR5IG9mIFphZ3JlYiBTY2hvb2wgb2YgTWVkaWNpbmUsIFphZ3JlYiwgQ3JvYXRpYS4mI3hEO0Rl
cGFydG1lbnQgb2YgSGlzdG9sb2d5IGFuZCBFbWJyeW9sb2d5LCBVbml2ZXJzaXR5IG9mIFphZ3Jl
YiwgWmFncmViLCBDcm9hdGlhLjwvYXV0aC1hZGRyZXNzPjx0aXRsZXM+PHRpdGxlPlRlcmF0b21h
OiBmcm9tIHNwb250YW5lb3VzIHR1bW9ycyB0byB0aGUgcGx1cmlwb3RlbmN5L21hbGlnbmFuY3kg
YXNzYXk8L3RpdGxlPjxzZWNvbmRhcnktdGl0bGU+V2lsZXkgSW50ZXJkaXNjaXAgUmV2IERldiBC
aW9sPC9zZWNvbmRhcnktdGl0bGU+PGFsdC10aXRsZT5XaWxleSBpbnRlcmRpc2NpcGxpbmFyeSBy
ZXZpZXdzLiBEZXZlbG9wbWVudGFsIGJpb2xvZ3k8L2FsdC10aXRsZT48L3RpdGxlcz48cGVyaW9k
aWNhbD48ZnVsbC10aXRsZT5XaWxleSBJbnRlcmRpc2NpcCBSZXYgRGV2IEJpb2w8L2Z1bGwtdGl0
bGU+PGFiYnItMT5XaWxleSBpbnRlcmRpc2NpcGxpbmFyeSByZXZpZXdzLiBEZXZlbG9wbWVudGFs
IGJpb2xvZ3k8L2FiYnItMT48L3BlcmlvZGljYWw+PGFsdC1wZXJpb2RpY2FsPjxmdWxsLXRpdGxl
PldpbGV5IEludGVyZGlzY2lwIFJldiBEZXYgQmlvbDwvZnVsbC10aXRsZT48YWJici0xPldpbGV5
IGludGVyZGlzY2lwbGluYXJ5IHJldmlld3MuIERldmVsb3BtZW50YWwgYmlvbG9neTwvYWJici0x
PjwvYWx0LXBlcmlvZGljYWw+PHBhZ2VzPjE4Ni0yMDk8L3BhZ2VzPjx2b2x1bWU+NTwvdm9sdW1l
PjxudW1iZXI+MjwvbnVtYmVyPjxrZXl3b3Jkcz48a2V5d29yZD5BbmltYWxzPC9rZXl3b3JkPjxr
ZXl3b3JkPkJpb21hcmtlcnMsIFR1bW9yLyptZXRhYm9saXNtPC9rZXl3b3JkPjxrZXl3b3JkPkVh
cmx5IERldGVjdGlvbiBvZiBDYW5jZXIvKm1ldGhvZHMvc3RhbmRhcmRzPC9rZXl3b3JkPjxrZXl3
b3JkPkh1bWFuczwva2V5d29yZD48a2V5d29yZD5OZW9wbGFzdGljIFN0ZW0gQ2VsbHMvKmN5dG9s
b2d5L21ldGFib2xpc208L2tleXdvcmQ+PGtleXdvcmQ+UGx1cmlwb3RlbnQgU3RlbSBDZWxscy8q
Y3l0b2xvZ3kvbWV0YWJvbGlzbTwva2V5d29yZD48a2V5d29yZD5UZXJhdG9tYS9tZXRhYm9saXNt
LypwYXRob2xvZ3k8L2tleXdvcmQ+PC9rZXl3b3Jkcz48ZGF0ZXM+PHllYXI+MjAxNjwveWVhcj48
cHViLWRhdGVzPjxkYXRlPk1hci1BcHI8L2RhdGU+PC9wdWItZGF0ZXM+PC9kYXRlcz48aXNibj4x
NzU5LTc2OTIgKEVsZWN0cm9uaWMpJiN4RDsxNzU5LTc2ODQgKExpbmtpbmcpPC9pc2JuPjxhY2Nl
c3Npb24tbnVtPjI2Njk4MzY4PC9hY2Nlc3Npb24tbnVtPjx1cmxzPjxyZWxhdGVkLXVybHM+PHVy
bD5odHRwOi8vd3d3Lm5jYmkubmxtLm5paC5nb3YvcHVibWVkLzI2Njk4MzY4PC91cmw+PC9yZWxh
dGVkLXVybHM+PC91cmxzPjxlbGVjdHJvbmljLXJlc291cmNlLW51bT4xMC4xMDAyL3dkZXYuMjE5
PC9lbGVjdHJvbmljLXJlc291cmNlLW51bT48L3JlY29yZD48L0NpdGU+PC9FbmROb3RlPgB=
</w:fldData>
        </w:fldChar>
      </w:r>
      <w:r w:rsidR="0062122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instrText xml:space="preserve"> ADDIN EN.CITE </w:instrText>
      </w:r>
      <w:r w:rsidR="0062122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begin">
          <w:fldData xml:space="preserve">PEVuZE5vdGU+PENpdGU+PEF1dGhvcj5JbnRlcm5hdGlvbmFsIFN0ZW0gQ2VsbDwvQXV0aG9yPjxZ
ZWFyPjIwMTg8L1llYXI+PFJlY051bT4xODwvUmVjTnVtPjxEaXNwbGF5VGV4dD48c3R5bGUgZmFj
ZT0ic3VwZXJzY3JpcHQiPlsyMiwgMzldPC9zdHlsZT48L0Rpc3BsYXlUZXh0PjxyZWNvcmQ+PHJl
Yy1udW1iZXI+MTg8L3JlYy1udW1iZXI+PGZvcmVpZ24ta2V5cz48a2V5IGFwcD0iRU4iIGRiLWlk
PSI5ZWZ6eHJkdzVmdGR4eWVhemQ5eGFkYWI5c3dzcjAydGE5czIiPjE4PC9rZXk+PC9mb3JlaWdu
LWtleXM+PHJlZi10eXBlIG5hbWU9IkpvdXJuYWwgQXJ0aWNsZSI+MTc8L3JlZi10eXBlPjxjb250
cmlidXRvcnM+PGF1dGhvcnM+PGF1dGhvcj5JbnRlcm5hdGlvbmFsIFN0ZW0gQ2VsbCwgSW5pdGlh
dGl2ZTwvYXV0aG9yPjwvYXV0aG9ycz48L2NvbnRyaWJ1dG9ycz48dGl0bGVzPjx0aXRsZT5Bc3Nl
c3NtZW50IG9mIGVzdGFibGlzaGVkIHRlY2huaXF1ZXMgdG8gZGV0ZXJtaW5lIGRldmVsb3BtZW50
YWwgYW5kIG1hbGlnbmFudCBwb3RlbnRpYWwgb2YgaHVtYW4gcGx1cmlwb3RlbnQgc3RlbSBjZWxs
czwvdGl0bGU+PHNlY29uZGFyeS10aXRsZT5OYXQgQ29tbXVuPC9zZWNvbmRhcnktdGl0bGU+PGFs
dC10aXRsZT5OYXR1cmUgY29tbXVuaWNhdGlvbnM8L2FsdC10aXRsZT48L3RpdGxlcz48cGVyaW9k
aWNhbD48ZnVsbC10aXRsZT5OYXQgQ29tbXVuPC9mdWxsLXRpdGxlPjxhYmJyLTE+TmF0dXJlIGNv
bW11bmljYXRpb25zPC9hYmJyLTE+PC9wZXJpb2RpY2FsPjxhbHQtcGVyaW9kaWNhbD48ZnVsbC10
aXRsZT5OYXQgQ29tbXVuPC9mdWxsLXRpdGxlPjxhYmJyLTE+TmF0dXJlIGNvbW11bmljYXRpb25z
PC9hYmJyLTE+PC9hbHQtcGVyaW9kaWNhbD48cGFnZXM+MTkyNTwvcGFnZXM+PHZvbHVtZT45PC92
b2x1bWU+PG51bWJlcj4xPC9udW1iZXI+PGtleXdvcmRzPjxrZXl3b3JkPkFuaW1hbHM8L2tleXdv
cmQ+PGtleXdvcmQ+Q2VsbCBDdWx0dXJlIFRlY2huaXF1ZXMvKm1ldGhvZHM8L2tleXdvcmQ+PGtl
eXdvcmQ+KkNlbGwgRGlmZmVyZW50aWF0aW9uPC9rZXl3b3JkPjxrZXl3b3JkPkNlbGwgTGluZTwv
a2V5d29yZD48a2V5d29yZD5Db21wdXRhdGlvbmFsIEJpb2xvZ3kvKm1ldGhvZHM8L2tleXdvcmQ+
PGtleXdvcmQ+RW1icnlvaWQgQm9kaWVzL21ldGFib2xpc208L2tleXdvcmQ+PGtleXdvcmQ+RW5k
b2Rlcm0vbWV0YWJvbGlzbTwva2V5d29yZD48a2V5d29yZD5HZW5lIEV4cHJlc3Npb248L2tleXdv
cmQ+PGtleXdvcmQ+SGlzdG9sb2dpY2FsIFRlY2huaXF1ZXMvKm1ldGhvZHM8L2tleXdvcmQ+PGtl
eXdvcmQ+SHVtYW5zPC9rZXl3b3JkPjxrZXl3b3JkPk1pY2U8L2tleXdvcmQ+PGtleXdvcmQ+UGx1
cmlwb3RlbnQgU3RlbSBDZWxscy8qY3l0b2xvZ3kvbWV0YWJvbGlzbTwva2V5d29yZD48a2V5d29y
ZD5UZXJhdG9tYS9lbWJyeW9sb2d5L2dlbmV0aWNzL21ldGFib2xpc20vKnBoeXNpb3BhdGhvbG9n
eTwva2V5d29yZD48L2tleXdvcmRzPjxkYXRlcz48eWVhcj4yMDE4PC95ZWFyPjxwdWItZGF0ZXM+
PGRhdGU+TWF5IDE1PC9kYXRlPjwvcHViLWRhdGVzPjwvZGF0ZXM+PGlzYm4+MjA0MS0xNzIzIChF
bGVjdHJvbmljKSYjeEQ7MjA0MS0xNzIzIChMaW5raW5nKTwvaXNibj48YWNjZXNzaW9uLW51bT4y
OTc2NTAxNzwvYWNjZXNzaW9uLW51bT48dXJscz48cmVsYXRlZC11cmxzPjx1cmw+aHR0cDovL3d3
dy5uY2JpLm5sbS5uaWguZ292L3B1Ym1lZC8yOTc2NTAxNzwvdXJsPjwvcmVsYXRlZC11cmxzPjwv
dXJscz48Y3VzdG9tMj41OTU0MDU1PC9jdXN0b20yPjxlbGVjdHJvbmljLXJlc291cmNlLW51bT4x
MC4xMDM4L3M0MTQ2Ny0wMTgtMDQwMTEtMzwvZWxlY3Ryb25pYy1yZXNvdXJjZS1udW0+PC9yZWNv
cmQ+PC9DaXRlPjxDaXRlPjxBdXRob3I+QnVsaWMtSmFrdXM8L0F1dGhvcj48WWVhcj4yMDE2PC9Z
ZWFyPjxSZWNOdW0+Mzg8L1JlY051bT48cmVjb3JkPjxyZWMtbnVtYmVyPjM4PC9yZWMtbnVtYmVy
Pjxmb3JlaWduLWtleXM+PGtleSBhcHA9IkVOIiBkYi1pZD0iOWVmenhyZHc1ZnRkeHllYXpkOXhh
ZGFiOXN3c3IwMnRhOXMyIj4zODwva2V5PjwvZm9yZWlnbi1rZXlzPjxyZWYtdHlwZSBuYW1lPSJK
b3VybmFsIEFydGljbGUiPjE3PC9yZWYtdHlwZT48Y29udHJpYnV0b3JzPjxhdXRob3JzPjxhdXRo
b3I+QnVsaWMtSmFrdXMsIEYuPC9hdXRob3I+PGF1dGhvcj5LYXR1c2ljIEJvamFuYWMsIEEuPC9h
dXRob3I+PGF1dGhvcj5KdXJpYy1MZWtpYywgRy48L2F1dGhvcj48YXV0aG9yPlZsYWhvdmljLCBN
LjwvYXV0aG9yPjxhdXRob3I+U2luY2ljLCBOLjwvYXV0aG9yPjwvYXV0aG9ycz48L2NvbnRyaWJ1
dG9ycz48YXV0aC1hZGRyZXNzPkRlcGFydG1lbnQgb2YgTWVkaWNhbCBCaW9sb2d5LCBVbml2ZXJz
aXR5IG9mIFphZ3JlYiBTY2hvb2wgb2YgTWVkaWNpbmUsIFphZ3JlYiwgQ3JvYXRpYS4mI3hEO0Rl
cGFydG1lbnQgb2YgSGlzdG9sb2d5IGFuZCBFbWJyeW9sb2d5LCBVbml2ZXJzaXR5IG9mIFphZ3Jl
YiwgWmFncmViLCBDcm9hdGlhLjwvYXV0aC1hZGRyZXNzPjx0aXRsZXM+PHRpdGxlPlRlcmF0b21h
OiBmcm9tIHNwb250YW5lb3VzIHR1bW9ycyB0byB0aGUgcGx1cmlwb3RlbmN5L21hbGlnbmFuY3kg
YXNzYXk8L3RpdGxlPjxzZWNvbmRhcnktdGl0bGU+V2lsZXkgSW50ZXJkaXNjaXAgUmV2IERldiBC
aW9sPC9zZWNvbmRhcnktdGl0bGU+PGFsdC10aXRsZT5XaWxleSBpbnRlcmRpc2NpcGxpbmFyeSBy
ZXZpZXdzLiBEZXZlbG9wbWVudGFsIGJpb2xvZ3k8L2FsdC10aXRsZT48L3RpdGxlcz48cGVyaW9k
aWNhbD48ZnVsbC10aXRsZT5XaWxleSBJbnRlcmRpc2NpcCBSZXYgRGV2IEJpb2w8L2Z1bGwtdGl0
bGU+PGFiYnItMT5XaWxleSBpbnRlcmRpc2NpcGxpbmFyeSByZXZpZXdzLiBEZXZlbG9wbWVudGFs
IGJpb2xvZ3k8L2FiYnItMT48L3BlcmlvZGljYWw+PGFsdC1wZXJpb2RpY2FsPjxmdWxsLXRpdGxl
PldpbGV5IEludGVyZGlzY2lwIFJldiBEZXYgQmlvbDwvZnVsbC10aXRsZT48YWJici0xPldpbGV5
IGludGVyZGlzY2lwbGluYXJ5IHJldmlld3MuIERldmVsb3BtZW50YWwgYmlvbG9neTwvYWJici0x
PjwvYWx0LXBlcmlvZGljYWw+PHBhZ2VzPjE4Ni0yMDk8L3BhZ2VzPjx2b2x1bWU+NTwvdm9sdW1l
PjxudW1iZXI+MjwvbnVtYmVyPjxrZXl3b3Jkcz48a2V5d29yZD5BbmltYWxzPC9rZXl3b3JkPjxr
ZXl3b3JkPkJpb21hcmtlcnMsIFR1bW9yLyptZXRhYm9saXNtPC9rZXl3b3JkPjxrZXl3b3JkPkVh
cmx5IERldGVjdGlvbiBvZiBDYW5jZXIvKm1ldGhvZHMvc3RhbmRhcmRzPC9rZXl3b3JkPjxrZXl3
b3JkPkh1bWFuczwva2V5d29yZD48a2V5d29yZD5OZW9wbGFzdGljIFN0ZW0gQ2VsbHMvKmN5dG9s
b2d5L21ldGFib2xpc208L2tleXdvcmQ+PGtleXdvcmQ+UGx1cmlwb3RlbnQgU3RlbSBDZWxscy8q
Y3l0b2xvZ3kvbWV0YWJvbGlzbTwva2V5d29yZD48a2V5d29yZD5UZXJhdG9tYS9tZXRhYm9saXNt
LypwYXRob2xvZ3k8L2tleXdvcmQ+PC9rZXl3b3Jkcz48ZGF0ZXM+PHllYXI+MjAxNjwveWVhcj48
cHViLWRhdGVzPjxkYXRlPk1hci1BcHI8L2RhdGU+PC9wdWItZGF0ZXM+PC9kYXRlcz48aXNibj4x
NzU5LTc2OTIgKEVsZWN0cm9uaWMpJiN4RDsxNzU5LTc2ODQgKExpbmtpbmcpPC9pc2JuPjxhY2Nl
c3Npb24tbnVtPjI2Njk4MzY4PC9hY2Nlc3Npb24tbnVtPjx1cmxzPjxyZWxhdGVkLXVybHM+PHVy
bD5odHRwOi8vd3d3Lm5jYmkubmxtLm5paC5nb3YvcHVibWVkLzI2Njk4MzY4PC91cmw+PC9yZWxh
dGVkLXVybHM+PC91cmxzPjxlbGVjdHJvbmljLXJlc291cmNlLW51bT4xMC4xMDAyL3dkZXYuMjE5
PC9lbGVjdHJvbmljLXJlc291cmNlLW51bT48L3JlY29yZD48L0NpdGU+PC9FbmROb3RlPgB=
</w:fldData>
        </w:fldChar>
      </w:r>
      <w:r w:rsidR="0062122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instrText xml:space="preserve"> ADDIN EN.CITE.DATA </w:instrText>
      </w:r>
      <w:r w:rsidR="0062122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</w:r>
      <w:r w:rsidR="0062122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end"/>
      </w:r>
      <w:r w:rsidR="00173CD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</w:r>
      <w:r w:rsidR="00173CD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separate"/>
      </w:r>
      <w:r w:rsidR="00621228" w:rsidRPr="00C94315">
        <w:rPr>
          <w:rFonts w:ascii="Book Antiqua" w:hAnsi="Book Antiqua" w:cs="Times New Roman"/>
          <w:noProof/>
          <w:color w:val="000000" w:themeColor="text1"/>
          <w:kern w:val="0"/>
          <w:sz w:val="24"/>
          <w:szCs w:val="24"/>
          <w:vertAlign w:val="superscript"/>
        </w:rPr>
        <w:t>[</w:t>
      </w:r>
      <w:hyperlink w:anchor="_ENREF_22" w:tooltip="International Stem Cell, 2018 #18" w:history="1">
        <w:r w:rsidR="00621228" w:rsidRPr="00C94315">
          <w:rPr>
            <w:rFonts w:ascii="Book Antiqua" w:hAnsi="Book Antiqua" w:cs="Times New Roman"/>
            <w:noProof/>
            <w:color w:val="000000" w:themeColor="text1"/>
            <w:kern w:val="0"/>
            <w:sz w:val="24"/>
            <w:szCs w:val="24"/>
            <w:vertAlign w:val="superscript"/>
          </w:rPr>
          <w:t>22</w:t>
        </w:r>
      </w:hyperlink>
      <w:r w:rsidR="006D68A2" w:rsidRPr="00C94315">
        <w:rPr>
          <w:rFonts w:ascii="Book Antiqua" w:hAnsi="Book Antiqua" w:cs="Times New Roman"/>
          <w:noProof/>
          <w:color w:val="000000" w:themeColor="text1"/>
          <w:kern w:val="0"/>
          <w:sz w:val="24"/>
          <w:szCs w:val="24"/>
          <w:vertAlign w:val="superscript"/>
        </w:rPr>
        <w:t>,</w:t>
      </w:r>
      <w:hyperlink w:anchor="_ENREF_39" w:tooltip="Bulic-Jakus, 2016 #38" w:history="1">
        <w:r w:rsidR="00621228" w:rsidRPr="00C94315">
          <w:rPr>
            <w:rFonts w:ascii="Book Antiqua" w:hAnsi="Book Antiqua" w:cs="Times New Roman"/>
            <w:noProof/>
            <w:color w:val="000000" w:themeColor="text1"/>
            <w:kern w:val="0"/>
            <w:sz w:val="24"/>
            <w:szCs w:val="24"/>
            <w:vertAlign w:val="superscript"/>
          </w:rPr>
          <w:t>39</w:t>
        </w:r>
      </w:hyperlink>
      <w:r w:rsidR="00621228" w:rsidRPr="00C94315">
        <w:rPr>
          <w:rFonts w:ascii="Book Antiqua" w:hAnsi="Book Antiqua" w:cs="Times New Roman"/>
          <w:noProof/>
          <w:color w:val="000000" w:themeColor="text1"/>
          <w:kern w:val="0"/>
          <w:sz w:val="24"/>
          <w:szCs w:val="24"/>
          <w:vertAlign w:val="superscript"/>
        </w:rPr>
        <w:t>]</w:t>
      </w:r>
      <w:r w:rsidR="00173CD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end"/>
      </w:r>
      <w:r w:rsidR="00EB665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. </w:t>
      </w:r>
      <w:r w:rsidR="009D665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It</w:t>
      </w:r>
      <w:r w:rsidR="00101A8B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is also </w:t>
      </w:r>
      <w:r w:rsidR="00C525E5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feasible </w:t>
      </w:r>
      <w:r w:rsidR="00101A8B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o </w:t>
      </w:r>
      <w:r w:rsidR="00743CF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redict</w:t>
      </w:r>
      <w:r w:rsidR="00101A8B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the</w:t>
      </w:r>
      <w:r w:rsidR="0030398A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0B2CA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malignancy </w:t>
      </w:r>
      <w:r w:rsidR="00743CF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otential</w:t>
      </w:r>
      <w:r w:rsidR="00C525E5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by detecting the </w:t>
      </w:r>
      <w:r w:rsidR="00F87FB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immatur</w:t>
      </w:r>
      <w:r w:rsidR="00C525E5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ity of</w:t>
      </w:r>
      <w:r w:rsidR="00F87FB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proofErr w:type="spellStart"/>
      <w:r w:rsidR="00F87FB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eratomas</w:t>
      </w:r>
      <w:proofErr w:type="spellEnd"/>
      <w:r w:rsidR="00E83E8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nd formation of </w:t>
      </w:r>
      <w:r w:rsidR="003645CF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carcinoma</w:t>
      </w:r>
      <w:r w:rsidR="00C525E5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o</w:t>
      </w:r>
      <w:r w:rsidR="003645CF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r sarcoma</w:t>
      </w:r>
      <w:r w:rsidR="00CD727D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in tumors derived from </w:t>
      </w:r>
      <w:proofErr w:type="spellStart"/>
      <w:r w:rsidR="00CD727D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hPSC</w:t>
      </w:r>
      <w:proofErr w:type="spellEnd"/>
      <w:r w:rsidR="00CD727D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proofErr w:type="gramStart"/>
      <w:r w:rsidR="00CD727D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lines</w:t>
      </w:r>
      <w:proofErr w:type="gramEnd"/>
      <w:r w:rsidR="00261CC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begin">
          <w:fldData xml:space="preserve">PEVuZE5vdGU+PENpdGU+PEF1dGhvcj5ZYXN1ZGE8L0F1dGhvcj48WWVhcj4yMDE4PC9ZZWFyPjxS
ZWNOdW0+NDI8L1JlY051bT48RGlzcGxheVRleHQ+PHN0eWxlIGZhY2U9InN1cGVyc2NyaXB0Ij5b
NDBdPC9zdHlsZT48L0Rpc3BsYXlUZXh0PjxyZWNvcmQ+PHJlYy1udW1iZXI+NDI8L3JlYy1udW1i
ZXI+PGZvcmVpZ24ta2V5cz48a2V5IGFwcD0iRU4iIGRiLWlkPSI5ZWZ6eHJkdzVmdGR4eWVhemQ5
eGFkYWI5c3dzcjAydGE5czIiPjQyPC9rZXk+PC9mb3JlaWduLWtleXM+PHJlZi10eXBlIG5hbWU9
IkpvdXJuYWwgQXJ0aWNsZSI+MTc8L3JlZi10eXBlPjxjb250cmlidXRvcnM+PGF1dGhvcnM+PGF1
dGhvcj5ZYXN1ZGEsIFMuPC9hdXRob3I+PGF1dGhvcj5LdXNha2F3YSwgUy48L2F1dGhvcj48YXV0
aG9yPkt1cm9kYSwgVC48L2F1dGhvcj48YXV0aG9yPk1pdXJhLCBULjwvYXV0aG9yPjxhdXRob3I+
VGFubywgSy48L2F1dGhvcj48YXV0aG9yPlRha2FkYSwgTi48L2F1dGhvcj48YXV0aG9yPk1hdHN1
eWFtYSwgUy48L2F1dGhvcj48YXV0aG9yPk1hdHN1eWFtYSwgQS48L2F1dGhvcj48YXV0aG9yPk5h
c3UsIE0uPC9hdXRob3I+PGF1dGhvcj5VbWV6YXdhLCBBLjwvYXV0aG9yPjxhdXRob3I+SGF5YWth
d2EsIFQuPC9hdXRob3I+PGF1dGhvcj5Uc3V0c3VtaSwgSC48L2F1dGhvcj48YXV0aG9yPlNhdG8s
IFkuPC9hdXRob3I+PC9hdXRob3JzPjwvY29udHJpYnV0b3JzPjxhdXRoLWFkZHJlc3M+RGl2aXNp
b24gb2YgQ2VsbC1CYXNlZCBUaGVyYXBldXRpYyBQcm9kdWN0cywgTmF0aW9uYWwgSW5zdGl0dXRl
IG9mIEhlYWx0aCBTY2llbmNlcywgS2F3YXNha2ksIEphcGFuLiYjeEQ7Q2VudGVyIGZvciBSYXJl
IERpc2Vhc2UgUmVzZWFyY2gsIE5hdGlvbmFsIEluc3RpdHV0ZSBvZiBCaW9tZWRpY2FsIElubm92
YXRpb24sIEhlYWx0aCBhbmQgTnV0cml0aW9uLCBPc2FrYSwgSmFwYW4uJiN4RDtDZW50ZXIgZm9y
IFJlZ2VuZXJhdGl2ZSBNZWRpY2luZSwgTmF0aW9uYWwgUmVzZWFyY2ggSW5zdGl0dXRlIGZvciBD
aGlsZCBIZWFsdGggYW5kIERldmVsb3BtZW50LCBUb2t5bywgSmFwYW4uJiN4RDtQaGFybWFjZXV0
aWNhbCBSZXNlYXJjaCBhbmQgVGVjaG5vbG9neSBJbnN0aXR1dGUsIEtpbmRhaSBVbml2ZXJzaXR5
LCBPc2FrYSwgSmFwYW4uJiN4RDtDZW50cmFsIEluc3RpdHV0ZSBmb3IgRXhwZXJpbWVudGFsIEFu
aW1hbHMsIEthd2FzYWtpLCBKYXBhbi4mI3hEO0RlcGFydG1lbnQgb2YgUXVhbGl0eSBBc3N1cmFu
Y2UgU2NpZW5jZSBmb3IgUGhhcm1hY2V1dGljYWxzLCBHcmFkdWF0ZSBTY2hvb2wgb2YgUGhhcm1h
Y2V1dGljYWwgU2NpZW5jZXMsIE5hZ295YSBDaXR5IFVuaXZlcnNpdHksIE5hZ295YSwgSmFwYW4u
JiN4RDtEZXBhcnRtZW50IG9mIENlbGx1bGFyICZhbXA7IEdlbmUgVGhlcmFweSBQcm9kdWN0cywg
R3JhZHVhdGUgU2Nob29sIG9mIFBoYXJtYWNldXRpY2FsIFNjaWVuY2VzLCBPc2FrYSBVbml2ZXJz
aXR5LCBPc2FrYSwgSmFwYW4uJiN4RDtEZXBhcnRtZW50IG9mIFRyYW5zbGF0aW9uYWwgUGhhcm1h
Y2V1dGljYWwgU2NpZW5jZXMsIEdyYWR1YXRlIFNjaG9vbCBvZiBQaGFybWFjZXV0aWNhbCBTY2ll
bmNlcywgS3l1c2h1IFVuaXZlcnNpdHksIEZ1a3Vva2EsIEphcGFuLjwvYXV0aC1hZGRyZXNzPjx0
aXRsZXM+PHRpdGxlPlR1bW9yaWdlbmljaXR5LWFzc29jaWF0ZWQgY2hhcmFjdGVyaXN0aWNzIG9m
IGh1bWFuIGlQUyBjZWxsIGxpbmVzPC90aXRsZT48c2Vjb25kYXJ5LXRpdGxlPlBMb1MgT25lPC9z
ZWNvbmRhcnktdGl0bGU+PGFsdC10aXRsZT5QbG9TIG9uZTwvYWx0LXRpdGxlPjwvdGl0bGVzPjxw
ZXJpb2RpY2FsPjxmdWxsLXRpdGxlPlBMb1MgT25lPC9mdWxsLXRpdGxlPjxhYmJyLTE+UGxvUyBv
bmU8L2FiYnItMT48L3BlcmlvZGljYWw+PGFsdC1wZXJpb2RpY2FsPjxmdWxsLXRpdGxlPlBMb1Mg
T25lPC9mdWxsLXRpdGxlPjxhYmJyLTE+UGxvUyBvbmU8L2FiYnItMT48L2FsdC1wZXJpb2RpY2Fs
PjxwYWdlcz5lMDIwNTAyMjwvcGFnZXM+PHZvbHVtZT4xMzwvdm9sdW1lPjxudW1iZXI+MTA8L251
bWJlcj48a2V5d29yZHM+PGtleXdvcmQ+KkNhcmNpbm9nZW5lc2lzL2dlbmV0aWNzPC9rZXl3b3Jk
PjxrZXl3b3JkPkNlbGwgTGluZTwva2V5d29yZD48a2V5d29yZD5FeG9tZS9nZW5ldGljczwva2V5
d29yZD48a2V5d29yZD5IdW1hbnM8L2tleXdvcmQ+PGtleXdvcmQ+SW5kdWNlZCBQbHVyaXBvdGVu
dCBTdGVtIENlbGxzLypwYXRob2xvZ3k8L2tleXdvcmQ+PGtleXdvcmQ+S2FyeW90eXBlPC9rZXl3
b3JkPjxrZXl3b3JkPlRyYW5zY3JpcHRvbWU8L2tleXdvcmQ+PC9rZXl3b3Jkcz48ZGF0ZXM+PHll
YXI+MjAxODwveWVhcj48L2RhdGVzPjxpc2JuPjE5MzItNjIwMyAoRWxlY3Ryb25pYykmI3hEOzE5
MzItNjIwMyAoTGlua2luZyk8L2lzYm4+PGFjY2Vzc2lvbi1udW0+MzAyODYxNDM8L2FjY2Vzc2lv
bi1udW0+PHVybHM+PHJlbGF0ZWQtdXJscz48dXJsPmh0dHA6Ly93d3cubmNiaS5ubG0ubmloLmdv
di9wdWJtZWQvMzAyODYxNDM8L3VybD48L3JlbGF0ZWQtdXJscz48L3VybHM+PGN1c3RvbTI+NjE3
MTkwMjwvY3VzdG9tMj48ZWxlY3Ryb25pYy1yZXNvdXJjZS1udW0+MTAuMTM3MS9qb3VybmFsLnBv
bmUuMDIwNTAyMjwvZWxlY3Ryb25pYy1yZXNvdXJjZS1udW0+PC9yZWNvcmQ+PC9DaXRlPjwvRW5k
Tm90ZT5=
</w:fldData>
        </w:fldChar>
      </w:r>
      <w:r w:rsidR="00A3219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instrText xml:space="preserve"> ADDIN EN.CITE </w:instrText>
      </w:r>
      <w:r w:rsidR="00A3219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begin">
          <w:fldData xml:space="preserve">PEVuZE5vdGU+PENpdGU+PEF1dGhvcj5ZYXN1ZGE8L0F1dGhvcj48WWVhcj4yMDE4PC9ZZWFyPjxS
ZWNOdW0+NDI8L1JlY051bT48RGlzcGxheVRleHQ+PHN0eWxlIGZhY2U9InN1cGVyc2NyaXB0Ij5b
NDBdPC9zdHlsZT48L0Rpc3BsYXlUZXh0PjxyZWNvcmQ+PHJlYy1udW1iZXI+NDI8L3JlYy1udW1i
ZXI+PGZvcmVpZ24ta2V5cz48a2V5IGFwcD0iRU4iIGRiLWlkPSI5ZWZ6eHJkdzVmdGR4eWVhemQ5
eGFkYWI5c3dzcjAydGE5czIiPjQyPC9rZXk+PC9mb3JlaWduLWtleXM+PHJlZi10eXBlIG5hbWU9
IkpvdXJuYWwgQXJ0aWNsZSI+MTc8L3JlZi10eXBlPjxjb250cmlidXRvcnM+PGF1dGhvcnM+PGF1
dGhvcj5ZYXN1ZGEsIFMuPC9hdXRob3I+PGF1dGhvcj5LdXNha2F3YSwgUy48L2F1dGhvcj48YXV0
aG9yPkt1cm9kYSwgVC48L2F1dGhvcj48YXV0aG9yPk1pdXJhLCBULjwvYXV0aG9yPjxhdXRob3I+
VGFubywgSy48L2F1dGhvcj48YXV0aG9yPlRha2FkYSwgTi48L2F1dGhvcj48YXV0aG9yPk1hdHN1
eWFtYSwgUy48L2F1dGhvcj48YXV0aG9yPk1hdHN1eWFtYSwgQS48L2F1dGhvcj48YXV0aG9yPk5h
c3UsIE0uPC9hdXRob3I+PGF1dGhvcj5VbWV6YXdhLCBBLjwvYXV0aG9yPjxhdXRob3I+SGF5YWth
d2EsIFQuPC9hdXRob3I+PGF1dGhvcj5Uc3V0c3VtaSwgSC48L2F1dGhvcj48YXV0aG9yPlNhdG8s
IFkuPC9hdXRob3I+PC9hdXRob3JzPjwvY29udHJpYnV0b3JzPjxhdXRoLWFkZHJlc3M+RGl2aXNp
b24gb2YgQ2VsbC1CYXNlZCBUaGVyYXBldXRpYyBQcm9kdWN0cywgTmF0aW9uYWwgSW5zdGl0dXRl
IG9mIEhlYWx0aCBTY2llbmNlcywgS2F3YXNha2ksIEphcGFuLiYjeEQ7Q2VudGVyIGZvciBSYXJl
IERpc2Vhc2UgUmVzZWFyY2gsIE5hdGlvbmFsIEluc3RpdHV0ZSBvZiBCaW9tZWRpY2FsIElubm92
YXRpb24sIEhlYWx0aCBhbmQgTnV0cml0aW9uLCBPc2FrYSwgSmFwYW4uJiN4RDtDZW50ZXIgZm9y
IFJlZ2VuZXJhdGl2ZSBNZWRpY2luZSwgTmF0aW9uYWwgUmVzZWFyY2ggSW5zdGl0dXRlIGZvciBD
aGlsZCBIZWFsdGggYW5kIERldmVsb3BtZW50LCBUb2t5bywgSmFwYW4uJiN4RDtQaGFybWFjZXV0
aWNhbCBSZXNlYXJjaCBhbmQgVGVjaG5vbG9neSBJbnN0aXR1dGUsIEtpbmRhaSBVbml2ZXJzaXR5
LCBPc2FrYSwgSmFwYW4uJiN4RDtDZW50cmFsIEluc3RpdHV0ZSBmb3IgRXhwZXJpbWVudGFsIEFu
aW1hbHMsIEthd2FzYWtpLCBKYXBhbi4mI3hEO0RlcGFydG1lbnQgb2YgUXVhbGl0eSBBc3N1cmFu
Y2UgU2NpZW5jZSBmb3IgUGhhcm1hY2V1dGljYWxzLCBHcmFkdWF0ZSBTY2hvb2wgb2YgUGhhcm1h
Y2V1dGljYWwgU2NpZW5jZXMsIE5hZ295YSBDaXR5IFVuaXZlcnNpdHksIE5hZ295YSwgSmFwYW4u
JiN4RDtEZXBhcnRtZW50IG9mIENlbGx1bGFyICZhbXA7IEdlbmUgVGhlcmFweSBQcm9kdWN0cywg
R3JhZHVhdGUgU2Nob29sIG9mIFBoYXJtYWNldXRpY2FsIFNjaWVuY2VzLCBPc2FrYSBVbml2ZXJz
aXR5LCBPc2FrYSwgSmFwYW4uJiN4RDtEZXBhcnRtZW50IG9mIFRyYW5zbGF0aW9uYWwgUGhhcm1h
Y2V1dGljYWwgU2NpZW5jZXMsIEdyYWR1YXRlIFNjaG9vbCBvZiBQaGFybWFjZXV0aWNhbCBTY2ll
bmNlcywgS3l1c2h1IFVuaXZlcnNpdHksIEZ1a3Vva2EsIEphcGFuLjwvYXV0aC1hZGRyZXNzPjx0
aXRsZXM+PHRpdGxlPlR1bW9yaWdlbmljaXR5LWFzc29jaWF0ZWQgY2hhcmFjdGVyaXN0aWNzIG9m
IGh1bWFuIGlQUyBjZWxsIGxpbmVzPC90aXRsZT48c2Vjb25kYXJ5LXRpdGxlPlBMb1MgT25lPC9z
ZWNvbmRhcnktdGl0bGU+PGFsdC10aXRsZT5QbG9TIG9uZTwvYWx0LXRpdGxlPjwvdGl0bGVzPjxw
ZXJpb2RpY2FsPjxmdWxsLXRpdGxlPlBMb1MgT25lPC9mdWxsLXRpdGxlPjxhYmJyLTE+UGxvUyBv
bmU8L2FiYnItMT48L3BlcmlvZGljYWw+PGFsdC1wZXJpb2RpY2FsPjxmdWxsLXRpdGxlPlBMb1Mg
T25lPC9mdWxsLXRpdGxlPjxhYmJyLTE+UGxvUyBvbmU8L2FiYnItMT48L2FsdC1wZXJpb2RpY2Fs
PjxwYWdlcz5lMDIwNTAyMjwvcGFnZXM+PHZvbHVtZT4xMzwvdm9sdW1lPjxudW1iZXI+MTA8L251
bWJlcj48a2V5d29yZHM+PGtleXdvcmQ+KkNhcmNpbm9nZW5lc2lzL2dlbmV0aWNzPC9rZXl3b3Jk
PjxrZXl3b3JkPkNlbGwgTGluZTwva2V5d29yZD48a2V5d29yZD5FeG9tZS9nZW5ldGljczwva2V5
d29yZD48a2V5d29yZD5IdW1hbnM8L2tleXdvcmQ+PGtleXdvcmQ+SW5kdWNlZCBQbHVyaXBvdGVu
dCBTdGVtIENlbGxzLypwYXRob2xvZ3k8L2tleXdvcmQ+PGtleXdvcmQ+S2FyeW90eXBlPC9rZXl3
b3JkPjxrZXl3b3JkPlRyYW5zY3JpcHRvbWU8L2tleXdvcmQ+PC9rZXl3b3Jkcz48ZGF0ZXM+PHll
YXI+MjAxODwveWVhcj48L2RhdGVzPjxpc2JuPjE5MzItNjIwMyAoRWxlY3Ryb25pYykmI3hEOzE5
MzItNjIwMyAoTGlua2luZyk8L2lzYm4+PGFjY2Vzc2lvbi1udW0+MzAyODYxNDM8L2FjY2Vzc2lv
bi1udW0+PHVybHM+PHJlbGF0ZWQtdXJscz48dXJsPmh0dHA6Ly93d3cubmNiaS5ubG0ubmloLmdv
di9wdWJtZWQvMzAyODYxNDM8L3VybD48L3JlbGF0ZWQtdXJscz48L3VybHM+PGN1c3RvbTI+NjE3
MTkwMjwvY3VzdG9tMj48ZWxlY3Ryb25pYy1yZXNvdXJjZS1udW0+MTAuMTM3MS9qb3VybmFsLnBv
bmUuMDIwNTAyMjwvZWxlY3Ryb25pYy1yZXNvdXJjZS1udW0+PC9yZWNvcmQ+PC9DaXRlPjwvRW5k
Tm90ZT5=
</w:fldData>
        </w:fldChar>
      </w:r>
      <w:r w:rsidR="00A3219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instrText xml:space="preserve"> ADDIN EN.CITE.DATA </w:instrText>
      </w:r>
      <w:r w:rsidR="00A3219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</w:r>
      <w:r w:rsidR="00A3219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end"/>
      </w:r>
      <w:r w:rsidR="00261CC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</w:r>
      <w:r w:rsidR="00261CC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separate"/>
      </w:r>
      <w:r w:rsidR="00A3219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</w:t>
      </w:r>
      <w:hyperlink w:anchor="_ENREF_40" w:tooltip="Yasuda, 2018 #42" w:history="1">
        <w:r w:rsidR="00621228" w:rsidRPr="00C94315">
          <w:rPr>
            <w:rFonts w:ascii="Book Antiqua" w:hAnsi="Book Antiqua" w:cs="Times New Roman"/>
            <w:color w:val="000000" w:themeColor="text1"/>
            <w:kern w:val="0"/>
            <w:sz w:val="24"/>
            <w:szCs w:val="24"/>
            <w:vertAlign w:val="superscript"/>
          </w:rPr>
          <w:t>40</w:t>
        </w:r>
      </w:hyperlink>
      <w:r w:rsidR="00A3219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]</w:t>
      </w:r>
      <w:r w:rsidR="00261CC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end"/>
      </w:r>
      <w:r w:rsidR="00C525E5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.</w:t>
      </w:r>
      <w:r w:rsidR="00E91FFF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Furthermore, </w:t>
      </w:r>
      <w:r w:rsidR="009D665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 </w:t>
      </w:r>
      <w:r w:rsidR="003E687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c</w:t>
      </w:r>
      <w:r w:rsidR="004F2DC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ombination of histologic examination and “</w:t>
      </w:r>
      <w:proofErr w:type="spellStart"/>
      <w:r w:rsidR="004F2DC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eratoScore</w:t>
      </w:r>
      <w:proofErr w:type="spellEnd"/>
      <w:r w:rsidR="0048184A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”</w:t>
      </w:r>
      <w:r w:rsidR="005F664A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</w:t>
      </w:r>
      <w:r w:rsidR="001F0A3C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9D665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which involves </w:t>
      </w:r>
      <w:r w:rsidR="009633CF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computational </w:t>
      </w:r>
      <w:r w:rsidR="009D665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quantification </w:t>
      </w:r>
      <w:r w:rsidR="009633CF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of gene expression data derived from </w:t>
      </w:r>
      <w:proofErr w:type="spellStart"/>
      <w:r w:rsidR="009633CF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eratoma</w:t>
      </w:r>
      <w:proofErr w:type="spellEnd"/>
      <w:r w:rsidR="009633CF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tissue</w:t>
      </w:r>
      <w:r w:rsidR="004B65CD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, </w:t>
      </w:r>
      <w:r w:rsidR="00DE74D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can </w:t>
      </w:r>
      <w:r w:rsidR="00F27D3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provide </w:t>
      </w:r>
      <w:r w:rsidR="00322807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much </w:t>
      </w:r>
      <w:r w:rsidR="009D665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greater </w:t>
      </w:r>
      <w:r w:rsidR="00322807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detail</w:t>
      </w:r>
      <w:r w:rsidR="005C13A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9D665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for </w:t>
      </w:r>
      <w:r w:rsidR="004B65CD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evaluat</w:t>
      </w:r>
      <w:r w:rsidR="009D665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ing</w:t>
      </w:r>
      <w:r w:rsidR="004B65CD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whether </w:t>
      </w:r>
      <w:r w:rsidR="009D665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 </w:t>
      </w:r>
      <w:r w:rsidR="004B65CD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cell line </w:t>
      </w:r>
      <w:r w:rsidR="009D665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has</w:t>
      </w:r>
      <w:r w:rsidR="004B65CD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48184A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 </w:t>
      </w:r>
      <w:r w:rsidR="004B65CD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malignant potential</w:t>
      </w:r>
      <w:r w:rsidR="004F2DC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begin">
          <w:fldData xml:space="preserve">PEVuZE5vdGU+PENpdGU+PEF1dGhvcj5Cb3VtYTwvQXV0aG9yPjxZZWFyPjIwMTc8L1llYXI+PFJl
Y051bT4yMDwvUmVjTnVtPjxEaXNwbGF5VGV4dD48c3R5bGUgZmFjZT0ic3VwZXJzY3JpcHQiPlsy
MiwgMjNdPC9zdHlsZT48L0Rpc3BsYXlUZXh0PjxyZWNvcmQ+PHJlYy1udW1iZXI+MjA8L3JlYy1u
dW1iZXI+PGZvcmVpZ24ta2V5cz48a2V5IGFwcD0iRU4iIGRiLWlkPSI5ZWZ6eHJkdzVmdGR4eWVh
emQ5eGFkYWI5c3dzcjAydGE5czIiPjIwPC9rZXk+PC9mb3JlaWduLWtleXM+PHJlZi10eXBlIG5h
bWU9IkpvdXJuYWwgQXJ0aWNsZSI+MTc8L3JlZi10eXBlPjxjb250cmlidXRvcnM+PGF1dGhvcnM+
PGF1dGhvcj5Cb3VtYSwgTS4gSi48L2F1dGhvcj48YXV0aG9yPnZhbiBJdGVyc29uLCBNLjwvYXV0
aG9yPjxhdXRob3I+SmFuc3NlbiwgQi48L2F1dGhvcj48YXV0aG9yPk11bW1lcnksIEMuIEwuPC9h
dXRob3I+PGF1dGhvcj5TYWx2YXRvcmksIEQuIEMuIEYuPC9hdXRob3I+PGF1dGhvcj5GcmV1bmQs
IEMuPC9hdXRob3I+PC9hdXRob3JzPjwvY29udHJpYnV0b3JzPjxhdXRoLWFkZHJlc3M+RGVwYXJ0
bWVudCBvZiBBbmF0b215ICZhbXA7IEVtYnJ5b2xvZ3ksIExlaWRlbiBVbml2ZXJzaXR5IE1lZGlj
YWwgQ2VudGVyLCBFaW50aG92ZW53ZWcgMjAsIDIzMzMgWkMgTGVpZGVuLCB0aGUgTmV0aGVybGFu
ZHMuJiN4RDtEZXBhcnRtZW50IG9mIE1vbGVjdWxhciBFcGlkZW1pb2xvZ3ksIExlaWRlbiBVbml2
ZXJzaXR5IE1lZGljYWwgQ2VudGVyLCBFaW50aG92ZW53ZWcgMjAsIDIzMzMgWkMgTGVpZGVuLCB0
aGUgTmV0aGVybGFuZHMuJiN4RDtHZW5vbWVTY2FuIEIuVi4sIFBsZXNtYW5sYWFuIDFELCAyMzMz
IEJaIExlaWRlbiwgdGhlIE5ldGhlcmxhbmRzLiYjeEQ7Q2VudHJhbCBMYWJvcmF0b3J5IEFuaW1h
bCBGYWNpbGl0eSwgTGVpZGVuIFVuaXZlcnNpdHkgTWVkaWNhbCBDZW50ZXIsIEVpbnRob3Zlbndl
ZyAyMCwgMjMzMyBaQyBMZWlkZW4sIHRoZSBOZXRoZXJsYW5kcy4gRWxlY3Ryb25pYyBhZGRyZXNz
OiBkLmMuZi5zYWx2YXRvcmlAbHVtYy5ubC4mI3hEO0RlcGFydG1lbnQgb2YgQW5hdG9teSAmYW1w
OyBFbWJyeW9sb2d5LCBMZWlkZW4gVW5pdmVyc2l0eSBNZWRpY2FsIENlbnRlciwgRWludGhvdmVu
d2VnIDIwLCAyMzMzIFpDIExlaWRlbiwgdGhlIE5ldGhlcmxhbmRzLiBFbGVjdHJvbmljIGFkZHJl
c3M6IGMubS5hLmguZnJldW5kQGx1bWMubmwuPC9hdXRoLWFkZHJlc3M+PHRpdGxlcz48dGl0bGU+
RGlmZmVyZW50aWF0aW9uLURlZmVjdGl2ZSBIdW1hbiBJbmR1Y2VkIFBsdXJpcG90ZW50IFN0ZW0g
Q2VsbHMgUmV2ZWFsIFN0cmVuZ3RocyBhbmQgTGltaXRhdGlvbnMgb2YgdGhlIFRlcmF0b21hIEFz
c2F5IGFuZCBJbiBWaXRybyBQbHVyaXBvdGVuY3kgQXNzYXlzPC90aXRsZT48c2Vjb25kYXJ5LXRp
dGxlPlN0ZW0gQ2VsbCBSZXBvcnRzPC9zZWNvbmRhcnktdGl0bGU+PGFsdC10aXRsZT5TdGVtIGNl
bGwgcmVwb3J0czwvYWx0LXRpdGxlPjwvdGl0bGVzPjxwZXJpb2RpY2FsPjxmdWxsLXRpdGxlPlN0
ZW0gQ2VsbCBSZXBvcnRzPC9mdWxsLXRpdGxlPjxhYmJyLTE+U3RlbSBjZWxsIHJlcG9ydHM8L2Fi
YnItMT48L3BlcmlvZGljYWw+PGFsdC1wZXJpb2RpY2FsPjxmdWxsLXRpdGxlPlN0ZW0gQ2VsbCBS
ZXBvcnRzPC9mdWxsLXRpdGxlPjxhYmJyLTE+U3RlbSBjZWxsIHJlcG9ydHM8L2FiYnItMT48L2Fs
dC1wZXJpb2RpY2FsPjxwYWdlcz4xMzQwLTEzNTM8L3BhZ2VzPjx2b2x1bWU+ODwvdm9sdW1lPjxu
dW1iZXI+NTwvbnVtYmVyPjxrZXl3b3Jkcz48a2V5d29yZD5BbmltYWxzPC9rZXl3b3JkPjxrZXl3
b3JkPkNhcmNpbm9nZW5pY2l0eSBUZXN0cy9hZHZlcnNlIGVmZmVjdHMvbWV0aG9kcy8qc3RhbmRh
cmRzPC9rZXl3b3JkPjxrZXl3b3JkPipDZWxsIERpZmZlcmVudGlhdGlvbjwva2V5d29yZD48a2V5
d29yZD5DZWxsIExpbmU8L2tleXdvcmQ+PGtleXdvcmQ+SHVtYW5zPC9rZXl3b3JkPjxrZXl3b3Jk
PkluZHVjZWQgUGx1cmlwb3RlbnQgU3RlbSBDZWxscy8qY3l0b2xvZ3k8L2tleXdvcmQ+PGtleXdv
cmQ+TWFsZTwva2V5d29yZD48a2V5d29yZD5NaWNlPC9rZXl3b3JkPjxrZXl3b3JkPk1pY2UsIElu
YnJlZCBOT0Q8L2tleXdvcmQ+PGtleXdvcmQ+TWljZSwgU0NJRDwva2V5d29yZD48a2V5d29yZD5U
ZXJhdG9tYS8qcGF0aG9sb2d5PC9rZXl3b3JkPjxrZXl3b3JkPlhlbm9ncmFmdCBNb2RlbCBBbnRp
dHVtb3IgQXNzYXlzL21ldGhvZHMvKnN0YW5kYXJkczwva2V5d29yZD48L2tleXdvcmRzPjxkYXRl
cz48eWVhcj4yMDE3PC95ZWFyPjxwdWItZGF0ZXM+PGRhdGU+TWF5IDk8L2RhdGU+PC9wdWItZGF0
ZXM+PC9kYXRlcz48aXNibj4yMjEzLTY3MTEgKEVsZWN0cm9uaWMpJiN4RDsyMjEzLTY3MTEgKExp
bmtpbmcpPC9pc2JuPjxhY2Nlc3Npb24tbnVtPjI4NDk0OTQwPC9hY2Nlc3Npb24tbnVtPjx1cmxz
PjxyZWxhdGVkLXVybHM+PHVybD5odHRwOi8vd3d3Lm5jYmkubmxtLm5paC5nb3YvcHVibWVkLzI4
NDk0OTQwPC91cmw+PC9yZWxhdGVkLXVybHM+PC91cmxzPjxjdXN0b20yPjU0MjU2MjE8L2N1c3Rv
bTI+PGVsZWN0cm9uaWMtcmVzb3VyY2UtbnVtPjEwLjEwMTYvai5zdGVtY3IuMjAxNy4wMy4wMDk8
L2VsZWN0cm9uaWMtcmVzb3VyY2UtbnVtPjwvcmVjb3JkPjwvQ2l0ZT48Q2l0ZT48QXV0aG9yPklu
dGVybmF0aW9uYWwgU3RlbSBDZWxsPC9BdXRob3I+PFllYXI+MjAxODwvWWVhcj48UmVjTnVtPjE4
PC9SZWNOdW0+PHJlY29yZD48cmVjLW51bWJlcj4xODwvcmVjLW51bWJlcj48Zm9yZWlnbi1rZXlz
PjxrZXkgYXBwPSJFTiIgZGItaWQ9IjllZnp4cmR3NWZ0ZHh5ZWF6ZDl4YWRhYjlzd3NyMDJ0YTlz
MiI+MTg8L2tleT48L2ZvcmVpZ24ta2V5cz48cmVmLXR5cGUgbmFtZT0iSm91cm5hbCBBcnRpY2xl
Ij4xNzwvcmVmLXR5cGU+PGNvbnRyaWJ1dG9ycz48YXV0aG9ycz48YXV0aG9yPkludGVybmF0aW9u
YWwgU3RlbSBDZWxsLCBJbml0aWF0aXZlPC9hdXRob3I+PC9hdXRob3JzPjwvY29udHJpYnV0b3Jz
Pjx0aXRsZXM+PHRpdGxlPkFzc2Vzc21lbnQgb2YgZXN0YWJsaXNoZWQgdGVjaG5pcXVlcyB0byBk
ZXRlcm1pbmUgZGV2ZWxvcG1lbnRhbCBhbmQgbWFsaWduYW50IHBvdGVudGlhbCBvZiBodW1hbiBw
bHVyaXBvdGVudCBzdGVtIGNlbGxzPC90aXRsZT48c2Vjb25kYXJ5LXRpdGxlPk5hdCBDb21tdW48
L3NlY29uZGFyeS10aXRsZT48YWx0LXRpdGxlPk5hdHVyZSBjb21tdW5pY2F0aW9uczwvYWx0LXRp
dGxlPjwvdGl0bGVzPjxwZXJpb2RpY2FsPjxmdWxsLXRpdGxlPk5hdCBDb21tdW48L2Z1bGwtdGl0
bGU+PGFiYnItMT5OYXR1cmUgY29tbXVuaWNhdGlvbnM8L2FiYnItMT48L3BlcmlvZGljYWw+PGFs
dC1wZXJpb2RpY2FsPjxmdWxsLXRpdGxlPk5hdCBDb21tdW48L2Z1bGwtdGl0bGU+PGFiYnItMT5O
YXR1cmUgY29tbXVuaWNhdGlvbnM8L2FiYnItMT48L2FsdC1wZXJpb2RpY2FsPjxwYWdlcz4xOTI1
PC9wYWdlcz48dm9sdW1lPjk8L3ZvbHVtZT48bnVtYmVyPjE8L251bWJlcj48a2V5d29yZHM+PGtl
eXdvcmQ+QW5pbWFsczwva2V5d29yZD48a2V5d29yZD5DZWxsIEN1bHR1cmUgVGVjaG5pcXVlcy8q
bWV0aG9kczwva2V5d29yZD48a2V5d29yZD4qQ2VsbCBEaWZmZXJlbnRpYXRpb248L2tleXdvcmQ+
PGtleXdvcmQ+Q2VsbCBMaW5lPC9rZXl3b3JkPjxrZXl3b3JkPkNvbXB1dGF0aW9uYWwgQmlvbG9n
eS8qbWV0aG9kczwva2V5d29yZD48a2V5d29yZD5FbWJyeW9pZCBCb2RpZXMvbWV0YWJvbGlzbTwv
a2V5d29yZD48a2V5d29yZD5FbmRvZGVybS9tZXRhYm9saXNtPC9rZXl3b3JkPjxrZXl3b3JkPkdl
bmUgRXhwcmVzc2lvbjwva2V5d29yZD48a2V5d29yZD5IaXN0b2xvZ2ljYWwgVGVjaG5pcXVlcy8q
bWV0aG9kczwva2V5d29yZD48a2V5d29yZD5IdW1hbnM8L2tleXdvcmQ+PGtleXdvcmQ+TWljZTwv
a2V5d29yZD48a2V5d29yZD5QbHVyaXBvdGVudCBTdGVtIENlbGxzLypjeXRvbG9neS9tZXRhYm9s
aXNtPC9rZXl3b3JkPjxrZXl3b3JkPlRlcmF0b21hL2VtYnJ5b2xvZ3kvZ2VuZXRpY3MvbWV0YWJv
bGlzbS8qcGh5c2lvcGF0aG9sb2d5PC9rZXl3b3JkPjwva2V5d29yZHM+PGRhdGVzPjx5ZWFyPjIw
MTg8L3llYXI+PHB1Yi1kYXRlcz48ZGF0ZT5NYXkgMTU8L2RhdGU+PC9wdWItZGF0ZXM+PC9kYXRl
cz48aXNibj4yMDQxLTE3MjMgKEVsZWN0cm9uaWMpJiN4RDsyMDQxLTE3MjMgKExpbmtpbmcpPC9p
c2JuPjxhY2Nlc3Npb24tbnVtPjI5NzY1MDE3PC9hY2Nlc3Npb24tbnVtPjx1cmxzPjxyZWxhdGVk
LXVybHM+PHVybD5odHRwOi8vd3d3Lm5jYmkubmxtLm5paC5nb3YvcHVibWVkLzI5NzY1MDE3PC91
cmw+PC9yZWxhdGVkLXVybHM+PC91cmxzPjxjdXN0b20yPjU5NTQwNTU8L2N1c3RvbTI+PGVsZWN0
cm9uaWMtcmVzb3VyY2UtbnVtPjEwLjEwMzgvczQxNDY3LTAxOC0wNDAxMS0zPC9lbGVjdHJvbmlj
LXJlc291cmNlLW51bT48L3JlY29yZD48L0NpdGU+PC9FbmROb3RlPn==
</w:fldData>
        </w:fldChar>
      </w:r>
      <w:r w:rsidR="0062122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instrText xml:space="preserve"> ADDIN EN.CITE </w:instrText>
      </w:r>
      <w:r w:rsidR="0062122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begin">
          <w:fldData xml:space="preserve">PEVuZE5vdGU+PENpdGU+PEF1dGhvcj5Cb3VtYTwvQXV0aG9yPjxZZWFyPjIwMTc8L1llYXI+PFJl
Y051bT4yMDwvUmVjTnVtPjxEaXNwbGF5VGV4dD48c3R5bGUgZmFjZT0ic3VwZXJzY3JpcHQiPlsy
MiwgMjNdPC9zdHlsZT48L0Rpc3BsYXlUZXh0PjxyZWNvcmQ+PHJlYy1udW1iZXI+MjA8L3JlYy1u
dW1iZXI+PGZvcmVpZ24ta2V5cz48a2V5IGFwcD0iRU4iIGRiLWlkPSI5ZWZ6eHJkdzVmdGR4eWVh
emQ5eGFkYWI5c3dzcjAydGE5czIiPjIwPC9rZXk+PC9mb3JlaWduLWtleXM+PHJlZi10eXBlIG5h
bWU9IkpvdXJuYWwgQXJ0aWNsZSI+MTc8L3JlZi10eXBlPjxjb250cmlidXRvcnM+PGF1dGhvcnM+
PGF1dGhvcj5Cb3VtYSwgTS4gSi48L2F1dGhvcj48YXV0aG9yPnZhbiBJdGVyc29uLCBNLjwvYXV0
aG9yPjxhdXRob3I+SmFuc3NlbiwgQi48L2F1dGhvcj48YXV0aG9yPk11bW1lcnksIEMuIEwuPC9h
dXRob3I+PGF1dGhvcj5TYWx2YXRvcmksIEQuIEMuIEYuPC9hdXRob3I+PGF1dGhvcj5GcmV1bmQs
IEMuPC9hdXRob3I+PC9hdXRob3JzPjwvY29udHJpYnV0b3JzPjxhdXRoLWFkZHJlc3M+RGVwYXJ0
bWVudCBvZiBBbmF0b215ICZhbXA7IEVtYnJ5b2xvZ3ksIExlaWRlbiBVbml2ZXJzaXR5IE1lZGlj
YWwgQ2VudGVyLCBFaW50aG92ZW53ZWcgMjAsIDIzMzMgWkMgTGVpZGVuLCB0aGUgTmV0aGVybGFu
ZHMuJiN4RDtEZXBhcnRtZW50IG9mIE1vbGVjdWxhciBFcGlkZW1pb2xvZ3ksIExlaWRlbiBVbml2
ZXJzaXR5IE1lZGljYWwgQ2VudGVyLCBFaW50aG92ZW53ZWcgMjAsIDIzMzMgWkMgTGVpZGVuLCB0
aGUgTmV0aGVybGFuZHMuJiN4RDtHZW5vbWVTY2FuIEIuVi4sIFBsZXNtYW5sYWFuIDFELCAyMzMz
IEJaIExlaWRlbiwgdGhlIE5ldGhlcmxhbmRzLiYjeEQ7Q2VudHJhbCBMYWJvcmF0b3J5IEFuaW1h
bCBGYWNpbGl0eSwgTGVpZGVuIFVuaXZlcnNpdHkgTWVkaWNhbCBDZW50ZXIsIEVpbnRob3Zlbndl
ZyAyMCwgMjMzMyBaQyBMZWlkZW4sIHRoZSBOZXRoZXJsYW5kcy4gRWxlY3Ryb25pYyBhZGRyZXNz
OiBkLmMuZi5zYWx2YXRvcmlAbHVtYy5ubC4mI3hEO0RlcGFydG1lbnQgb2YgQW5hdG9teSAmYW1w
OyBFbWJyeW9sb2d5LCBMZWlkZW4gVW5pdmVyc2l0eSBNZWRpY2FsIENlbnRlciwgRWludGhvdmVu
d2VnIDIwLCAyMzMzIFpDIExlaWRlbiwgdGhlIE5ldGhlcmxhbmRzLiBFbGVjdHJvbmljIGFkZHJl
c3M6IGMubS5hLmguZnJldW5kQGx1bWMubmwuPC9hdXRoLWFkZHJlc3M+PHRpdGxlcz48dGl0bGU+
RGlmZmVyZW50aWF0aW9uLURlZmVjdGl2ZSBIdW1hbiBJbmR1Y2VkIFBsdXJpcG90ZW50IFN0ZW0g
Q2VsbHMgUmV2ZWFsIFN0cmVuZ3RocyBhbmQgTGltaXRhdGlvbnMgb2YgdGhlIFRlcmF0b21hIEFz
c2F5IGFuZCBJbiBWaXRybyBQbHVyaXBvdGVuY3kgQXNzYXlzPC90aXRsZT48c2Vjb25kYXJ5LXRp
dGxlPlN0ZW0gQ2VsbCBSZXBvcnRzPC9zZWNvbmRhcnktdGl0bGU+PGFsdC10aXRsZT5TdGVtIGNl
bGwgcmVwb3J0czwvYWx0LXRpdGxlPjwvdGl0bGVzPjxwZXJpb2RpY2FsPjxmdWxsLXRpdGxlPlN0
ZW0gQ2VsbCBSZXBvcnRzPC9mdWxsLXRpdGxlPjxhYmJyLTE+U3RlbSBjZWxsIHJlcG9ydHM8L2Fi
YnItMT48L3BlcmlvZGljYWw+PGFsdC1wZXJpb2RpY2FsPjxmdWxsLXRpdGxlPlN0ZW0gQ2VsbCBS
ZXBvcnRzPC9mdWxsLXRpdGxlPjxhYmJyLTE+U3RlbSBjZWxsIHJlcG9ydHM8L2FiYnItMT48L2Fs
dC1wZXJpb2RpY2FsPjxwYWdlcz4xMzQwLTEzNTM8L3BhZ2VzPjx2b2x1bWU+ODwvdm9sdW1lPjxu
dW1iZXI+NTwvbnVtYmVyPjxrZXl3b3Jkcz48a2V5d29yZD5BbmltYWxzPC9rZXl3b3JkPjxrZXl3
b3JkPkNhcmNpbm9nZW5pY2l0eSBUZXN0cy9hZHZlcnNlIGVmZmVjdHMvbWV0aG9kcy8qc3RhbmRh
cmRzPC9rZXl3b3JkPjxrZXl3b3JkPipDZWxsIERpZmZlcmVudGlhdGlvbjwva2V5d29yZD48a2V5
d29yZD5DZWxsIExpbmU8L2tleXdvcmQ+PGtleXdvcmQ+SHVtYW5zPC9rZXl3b3JkPjxrZXl3b3Jk
PkluZHVjZWQgUGx1cmlwb3RlbnQgU3RlbSBDZWxscy8qY3l0b2xvZ3k8L2tleXdvcmQ+PGtleXdv
cmQ+TWFsZTwva2V5d29yZD48a2V5d29yZD5NaWNlPC9rZXl3b3JkPjxrZXl3b3JkPk1pY2UsIElu
YnJlZCBOT0Q8L2tleXdvcmQ+PGtleXdvcmQ+TWljZSwgU0NJRDwva2V5d29yZD48a2V5d29yZD5U
ZXJhdG9tYS8qcGF0aG9sb2d5PC9rZXl3b3JkPjxrZXl3b3JkPlhlbm9ncmFmdCBNb2RlbCBBbnRp
dHVtb3IgQXNzYXlzL21ldGhvZHMvKnN0YW5kYXJkczwva2V5d29yZD48L2tleXdvcmRzPjxkYXRl
cz48eWVhcj4yMDE3PC95ZWFyPjxwdWItZGF0ZXM+PGRhdGU+TWF5IDk8L2RhdGU+PC9wdWItZGF0
ZXM+PC9kYXRlcz48aXNibj4yMjEzLTY3MTEgKEVsZWN0cm9uaWMpJiN4RDsyMjEzLTY3MTEgKExp
bmtpbmcpPC9pc2JuPjxhY2Nlc3Npb24tbnVtPjI4NDk0OTQwPC9hY2Nlc3Npb24tbnVtPjx1cmxz
PjxyZWxhdGVkLXVybHM+PHVybD5odHRwOi8vd3d3Lm5jYmkubmxtLm5paC5nb3YvcHVibWVkLzI4
NDk0OTQwPC91cmw+PC9yZWxhdGVkLXVybHM+PC91cmxzPjxjdXN0b20yPjU0MjU2MjE8L2N1c3Rv
bTI+PGVsZWN0cm9uaWMtcmVzb3VyY2UtbnVtPjEwLjEwMTYvai5zdGVtY3IuMjAxNy4wMy4wMDk8
L2VsZWN0cm9uaWMtcmVzb3VyY2UtbnVtPjwvcmVjb3JkPjwvQ2l0ZT48Q2l0ZT48QXV0aG9yPklu
dGVybmF0aW9uYWwgU3RlbSBDZWxsPC9BdXRob3I+PFllYXI+MjAxODwvWWVhcj48UmVjTnVtPjE4
PC9SZWNOdW0+PHJlY29yZD48cmVjLW51bWJlcj4xODwvcmVjLW51bWJlcj48Zm9yZWlnbi1rZXlz
PjxrZXkgYXBwPSJFTiIgZGItaWQ9IjllZnp4cmR3NWZ0ZHh5ZWF6ZDl4YWRhYjlzd3NyMDJ0YTlz
MiI+MTg8L2tleT48L2ZvcmVpZ24ta2V5cz48cmVmLXR5cGUgbmFtZT0iSm91cm5hbCBBcnRpY2xl
Ij4xNzwvcmVmLXR5cGU+PGNvbnRyaWJ1dG9ycz48YXV0aG9ycz48YXV0aG9yPkludGVybmF0aW9u
YWwgU3RlbSBDZWxsLCBJbml0aWF0aXZlPC9hdXRob3I+PC9hdXRob3JzPjwvY29udHJpYnV0b3Jz
Pjx0aXRsZXM+PHRpdGxlPkFzc2Vzc21lbnQgb2YgZXN0YWJsaXNoZWQgdGVjaG5pcXVlcyB0byBk
ZXRlcm1pbmUgZGV2ZWxvcG1lbnRhbCBhbmQgbWFsaWduYW50IHBvdGVudGlhbCBvZiBodW1hbiBw
bHVyaXBvdGVudCBzdGVtIGNlbGxzPC90aXRsZT48c2Vjb25kYXJ5LXRpdGxlPk5hdCBDb21tdW48
L3NlY29uZGFyeS10aXRsZT48YWx0LXRpdGxlPk5hdHVyZSBjb21tdW5pY2F0aW9uczwvYWx0LXRp
dGxlPjwvdGl0bGVzPjxwZXJpb2RpY2FsPjxmdWxsLXRpdGxlPk5hdCBDb21tdW48L2Z1bGwtdGl0
bGU+PGFiYnItMT5OYXR1cmUgY29tbXVuaWNhdGlvbnM8L2FiYnItMT48L3BlcmlvZGljYWw+PGFs
dC1wZXJpb2RpY2FsPjxmdWxsLXRpdGxlPk5hdCBDb21tdW48L2Z1bGwtdGl0bGU+PGFiYnItMT5O
YXR1cmUgY29tbXVuaWNhdGlvbnM8L2FiYnItMT48L2FsdC1wZXJpb2RpY2FsPjxwYWdlcz4xOTI1
PC9wYWdlcz48dm9sdW1lPjk8L3ZvbHVtZT48bnVtYmVyPjE8L251bWJlcj48a2V5d29yZHM+PGtl
eXdvcmQ+QW5pbWFsczwva2V5d29yZD48a2V5d29yZD5DZWxsIEN1bHR1cmUgVGVjaG5pcXVlcy8q
bWV0aG9kczwva2V5d29yZD48a2V5d29yZD4qQ2VsbCBEaWZmZXJlbnRpYXRpb248L2tleXdvcmQ+
PGtleXdvcmQ+Q2VsbCBMaW5lPC9rZXl3b3JkPjxrZXl3b3JkPkNvbXB1dGF0aW9uYWwgQmlvbG9n
eS8qbWV0aG9kczwva2V5d29yZD48a2V5d29yZD5FbWJyeW9pZCBCb2RpZXMvbWV0YWJvbGlzbTwv
a2V5d29yZD48a2V5d29yZD5FbmRvZGVybS9tZXRhYm9saXNtPC9rZXl3b3JkPjxrZXl3b3JkPkdl
bmUgRXhwcmVzc2lvbjwva2V5d29yZD48a2V5d29yZD5IaXN0b2xvZ2ljYWwgVGVjaG5pcXVlcy8q
bWV0aG9kczwva2V5d29yZD48a2V5d29yZD5IdW1hbnM8L2tleXdvcmQ+PGtleXdvcmQ+TWljZTwv
a2V5d29yZD48a2V5d29yZD5QbHVyaXBvdGVudCBTdGVtIENlbGxzLypjeXRvbG9neS9tZXRhYm9s
aXNtPC9rZXl3b3JkPjxrZXl3b3JkPlRlcmF0b21hL2VtYnJ5b2xvZ3kvZ2VuZXRpY3MvbWV0YWJv
bGlzbS8qcGh5c2lvcGF0aG9sb2d5PC9rZXl3b3JkPjwva2V5d29yZHM+PGRhdGVzPjx5ZWFyPjIw
MTg8L3llYXI+PHB1Yi1kYXRlcz48ZGF0ZT5NYXkgMTU8L2RhdGU+PC9wdWItZGF0ZXM+PC9kYXRl
cz48aXNibj4yMDQxLTE3MjMgKEVsZWN0cm9uaWMpJiN4RDsyMDQxLTE3MjMgKExpbmtpbmcpPC9p
c2JuPjxhY2Nlc3Npb24tbnVtPjI5NzY1MDE3PC9hY2Nlc3Npb24tbnVtPjx1cmxzPjxyZWxhdGVk
LXVybHM+PHVybD5odHRwOi8vd3d3Lm5jYmkubmxtLm5paC5nb3YvcHVibWVkLzI5NzY1MDE3PC91
cmw+PC9yZWxhdGVkLXVybHM+PC91cmxzPjxjdXN0b20yPjU5NTQwNTU8L2N1c3RvbTI+PGVsZWN0
cm9uaWMtcmVzb3VyY2UtbnVtPjEwLjEwMzgvczQxNDY3LTAxOC0wNDAxMS0zPC9lbGVjdHJvbmlj
LXJlc291cmNlLW51bT48L3JlY29yZD48L0NpdGU+PC9FbmROb3RlPn==
</w:fldData>
        </w:fldChar>
      </w:r>
      <w:r w:rsidR="0062122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instrText xml:space="preserve"> ADDIN EN.CITE.DATA </w:instrText>
      </w:r>
      <w:r w:rsidR="0062122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</w:r>
      <w:r w:rsidR="0062122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end"/>
      </w:r>
      <w:r w:rsidR="004F2DC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</w:r>
      <w:r w:rsidR="004F2DC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separate"/>
      </w:r>
      <w:r w:rsidR="00621228" w:rsidRPr="00C94315">
        <w:rPr>
          <w:rFonts w:ascii="Book Antiqua" w:hAnsi="Book Antiqua" w:cs="Times New Roman"/>
          <w:noProof/>
          <w:color w:val="000000" w:themeColor="text1"/>
          <w:kern w:val="0"/>
          <w:sz w:val="24"/>
          <w:szCs w:val="24"/>
          <w:vertAlign w:val="superscript"/>
        </w:rPr>
        <w:t>[</w:t>
      </w:r>
      <w:hyperlink w:anchor="_ENREF_22" w:tooltip="International Stem Cell, 2018 #18" w:history="1">
        <w:r w:rsidR="00621228" w:rsidRPr="00C94315">
          <w:rPr>
            <w:rFonts w:ascii="Book Antiqua" w:hAnsi="Book Antiqua" w:cs="Times New Roman"/>
            <w:noProof/>
            <w:color w:val="000000" w:themeColor="text1"/>
            <w:kern w:val="0"/>
            <w:sz w:val="24"/>
            <w:szCs w:val="24"/>
            <w:vertAlign w:val="superscript"/>
          </w:rPr>
          <w:t>22</w:t>
        </w:r>
      </w:hyperlink>
      <w:r w:rsidR="006D68A2" w:rsidRPr="00C94315">
        <w:rPr>
          <w:rFonts w:ascii="Book Antiqua" w:hAnsi="Book Antiqua" w:cs="Times New Roman"/>
          <w:noProof/>
          <w:color w:val="000000" w:themeColor="text1"/>
          <w:kern w:val="0"/>
          <w:sz w:val="24"/>
          <w:szCs w:val="24"/>
          <w:vertAlign w:val="superscript"/>
        </w:rPr>
        <w:t>,</w:t>
      </w:r>
      <w:hyperlink w:anchor="_ENREF_23" w:tooltip="Bouma, 2017 #20" w:history="1">
        <w:r w:rsidR="00621228" w:rsidRPr="00C94315">
          <w:rPr>
            <w:rFonts w:ascii="Book Antiqua" w:hAnsi="Book Antiqua" w:cs="Times New Roman"/>
            <w:noProof/>
            <w:color w:val="000000" w:themeColor="text1"/>
            <w:kern w:val="0"/>
            <w:sz w:val="24"/>
            <w:szCs w:val="24"/>
            <w:vertAlign w:val="superscript"/>
          </w:rPr>
          <w:t>23</w:t>
        </w:r>
      </w:hyperlink>
      <w:r w:rsidR="00621228" w:rsidRPr="00C94315">
        <w:rPr>
          <w:rFonts w:ascii="Book Antiqua" w:hAnsi="Book Antiqua" w:cs="Times New Roman"/>
          <w:noProof/>
          <w:color w:val="000000" w:themeColor="text1"/>
          <w:kern w:val="0"/>
          <w:sz w:val="24"/>
          <w:szCs w:val="24"/>
          <w:vertAlign w:val="superscript"/>
        </w:rPr>
        <w:t>]</w:t>
      </w:r>
      <w:r w:rsidR="004F2DC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end"/>
      </w:r>
      <w:r w:rsidR="004F2DC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. </w:t>
      </w:r>
      <w:r w:rsidR="009D665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It</w:t>
      </w:r>
      <w:r w:rsidR="009477EA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is also important</w:t>
      </w:r>
      <w:r w:rsidR="00E44CFA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to</w:t>
      </w:r>
      <w:r w:rsidR="009477EA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C15254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examine chromosomal abnormalities </w:t>
      </w:r>
      <w:r w:rsidR="009477EA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by </w:t>
      </w:r>
      <w:r w:rsidR="009D665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k</w:t>
      </w:r>
      <w:r w:rsidR="009477EA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ryotype </w:t>
      </w:r>
      <w:proofErr w:type="gramStart"/>
      <w:r w:rsidR="009477EA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nalysis</w:t>
      </w:r>
      <w:proofErr w:type="gramEnd"/>
      <w:r w:rsidR="00B14E2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begin">
          <w:fldData xml:space="preserve">PEVuZE5vdGU+PENpdGU+PEF1dGhvcj5JbnRlcm5hdGlvbmFsIFN0ZW0gQ2VsbDwvQXV0aG9yPjxZ
ZWFyPjIwMTE8L1llYXI+PFJlY051bT40MTwvUmVjTnVtPjxEaXNwbGF5VGV4dD48c3R5bGUgZmFj
ZT0ic3VwZXJzY3JpcHQiPls0MCwgNDFdPC9zdHlsZT48L0Rpc3BsYXlUZXh0PjxyZWNvcmQ+PHJl
Yy1udW1iZXI+NDE8L3JlYy1udW1iZXI+PGZvcmVpZ24ta2V5cz48a2V5IGFwcD0iRU4iIGRiLWlk
PSI5ZWZ6eHJkdzVmdGR4eWVhemQ5eGFkYWI5c3dzcjAydGE5czIiPjQxPC9rZXk+PC9mb3JlaWdu
LWtleXM+PHJlZi10eXBlIG5hbWU9IkpvdXJuYWwgQXJ0aWNsZSI+MTc8L3JlZi10eXBlPjxjb250
cmlidXRvcnM+PGF1dGhvcnM+PGF1dGhvcj5JbnRlcm5hdGlvbmFsIFN0ZW0gQ2VsbCwgSW5pdGlh
dGl2ZTwvYXV0aG9yPjxhdXRob3I+QW1wcywgSy48L2F1dGhvcj48YXV0aG9yPkFuZHJld3MsIFAu
IFcuPC9hdXRob3I+PGF1dGhvcj5BbnlmYW50aXMsIEcuPC9hdXRob3I+PGF1dGhvcj5Bcm1zdHJv
bmcsIEwuPC9hdXRob3I+PGF1dGhvcj5BdmVyeSwgUy48L2F1dGhvcj48YXV0aG9yPkJhaGFydmFu
ZCwgSC48L2F1dGhvcj48YXV0aG9yPkJha2VyLCBKLjwvYXV0aG9yPjxhdXRob3I+QmFrZXIsIEQu
PC9hdXRob3I+PGF1dGhvcj5NdW5veiwgTS4gQi48L2F1dGhvcj48YXV0aG9yPkJlaWwsIFMuPC9h
dXRob3I+PGF1dGhvcj5CZW52ZW5pc3R5LCBOLjwvYXV0aG9yPjxhdXRob3I+QmVuLVlvc2VmLCBE
LjwvYXV0aG9yPjxhdXRob3I+QmlhbmNvdHRpLCBKLiBDLjwvYXV0aG9yPjxhdXRob3I+Qm9zbWFu
LCBBLjwvYXV0aG9yPjxhdXRob3I+QnJlbmEsIFIuIE0uPC9hdXRob3I+PGF1dGhvcj5Ccmlzb24s
IEQuPC9hdXRob3I+PGF1dGhvcj5DYWlzYW5kZXIsIEcuPC9hdXRob3I+PGF1dGhvcj5DYW1hcmFz
YSwgTS4gVi48L2F1dGhvcj48YXV0aG9yPkNoZW4sIEouPC9hdXRob3I+PGF1dGhvcj5DaGlhbywg
RS48L2F1dGhvcj48YXV0aG9yPkNob2ksIFkuIE0uPC9hdXRob3I+PGF1dGhvcj5DaG9vLCBBLiBC
LjwvYXV0aG9yPjxhdXRob3I+Q29sbGlucywgRC48L2F1dGhvcj48YXV0aG9yPkNvbG1hbiwgQS48
L2F1dGhvcj48YXV0aG9yPkNyb29rLCBKLiBNLjwvYXV0aG9yPjxhdXRob3I+RGFsZXksIEcuIFEu
PC9hdXRob3I+PGF1dGhvcj5EYWx0b24sIEEuPC9hdXRob3I+PGF1dGhvcj5EZSBTb3VzYSwgUC4g
QS48L2F1dGhvcj48YXV0aG9yPkRlbm5pbmcsIEMuPC9hdXRob3I+PGF1dGhvcj5Eb3duaWUsIEou
PC9hdXRob3I+PGF1dGhvcj5Edm9yYWssIFAuPC9hdXRob3I+PGF1dGhvcj5Nb250Z29tZXJ5LCBL
LiBELjwvYXV0aG9yPjxhdXRob3I+RmVraSwgQS48L2F1dGhvcj48YXV0aG9yPkZvcmQsIEEuPC9h
dXRob3I+PGF1dGhvcj5Gb3gsIFYuPC9hdXRob3I+PGF1dGhvcj5GcmFnYSwgQS4gTS48L2F1dGhv
cj48YXV0aG9yPkZydW1raW4sIFQuPC9hdXRob3I+PGF1dGhvcj5HZSwgTC48L2F1dGhvcj48YXV0
aG9yPkdva2hhbGUsIFAuIEouPC9hdXRob3I+PGF1dGhvcj5Hb2xhbi1MZXYsIFQuPC9hdXRob3I+
PGF1dGhvcj5Hb3VyYWJpLCBILjwvYXV0aG9yPjxhdXRob3I+R3JvcHAsIE0uPC9hdXRob3I+PGF1
dGhvcj5MdSwgRy48L2F1dGhvcj48YXV0aG9yPkhhbXBsLCBBLjwvYXV0aG9yPjxhdXRob3I+SGFy
cm9uLCBLLjwvYXV0aG9yPjxhdXRob3I+SGVhbHksIEwuPC9hdXRob3I+PGF1dGhvcj5IZXJhdGgs
IFcuPC9hdXRob3I+PGF1dGhvcj5Ib2xtLCBGLjwvYXV0aG9yPjxhdXRob3I+SG92YXR0YSwgTy48
L2F1dGhvcj48YXV0aG9yPkh5bGxuZXIsIEouPC9hdXRob3I+PGF1dGhvcj5JbmFtZGFyLCBNLiBT
LjwvYXV0aG9yPjxhdXRob3I+SXJ3YW50bywgQS4gSy48L2F1dGhvcj48YXV0aG9yPklzaGlpLCBU
LjwvYXV0aG9yPjxhdXRob3I+SmFjb25pLCBNLjwvYXV0aG9yPjxhdXRob3I+SmluLCBZLjwvYXV0
aG9yPjxhdXRob3I+S2ltYmVyLCBTLjwvYXV0aG9yPjxhdXRob3I+S2lzZWxldiwgUy48L2F1dGhv
cj48YXV0aG9yPktub3dsZXMsIEIuIEIuPC9hdXRob3I+PGF1dGhvcj5Lb3BwZXIsIE8uPC9hdXRo
b3I+PGF1dGhvcj5LdWtoYXJlbmtvLCBWLjwvYXV0aG9yPjxhdXRob3I+S3VsaWV2LCBBLjwvYXV0
aG9yPjxhdXRob3I+TGFnYXJrb3ZhLCBNLiBBLjwvYXV0aG9yPjxhdXRob3I+TGFpcmQsIFAuIFcu
PC9hdXRob3I+PGF1dGhvcj5MYWtvLCBNLjwvYXV0aG9yPjxhdXRob3I+TGFzbGV0dCwgQS4gTC48
L2F1dGhvcj48YXV0aG9yPkxhdm9uLCBOLjwvYXV0aG9yPjxhdXRob3I+TGVlLCBELiBSLjwvYXV0
aG9yPjxhdXRob3I+TGVlLCBKLiBFLjwvYXV0aG9yPjxhdXRob3I+TGksIEMuPC9hdXRob3I+PGF1
dGhvcj5MaW0sIEwuIFMuPC9hdXRob3I+PGF1dGhvcj5MdWR3aWcsIFQuIEUuPC9hdXRob3I+PGF1
dGhvcj5NYSwgWS48L2F1dGhvcj48YXV0aG9yPk1hbHRieSwgRS48L2F1dGhvcj48YXV0aG9yPk1h
dGVpemVsLCBJLjwvYXV0aG9yPjxhdXRob3I+TWF5c2hhciwgWS48L2F1dGhvcj48YXV0aG9yPk1p
bGVpa292c2t5LCBNLjwvYXV0aG9yPjxhdXRob3I+TWluZ2VyLCBTLiBMLjwvYXV0aG9yPjxhdXRo
b3I+TWl5YXpha2ksIFQuPC9hdXRob3I+PGF1dGhvcj5Nb29uLCBTLiBZLjwvYXV0aG9yPjxhdXRo
b3I+TW9vcmUsIEguPC9hdXRob3I+PGF1dGhvcj5NdW1tZXJ5LCBDLjwvYXV0aG9yPjxhdXRob3I+
TmFneSwgQS48L2F1dGhvcj48YXV0aG9yPk5ha2F0c3VqaSwgTi48L2F1dGhvcj48YXV0aG9yPk5h
cndhbmksIEsuPC9hdXRob3I+PGF1dGhvcj5PaCwgUy4gSy48L2F1dGhvcj48YXV0aG9yPk9oLCBT
LiBLLjwvYXV0aG9yPjxhdXRob3I+T2xzb24sIEMuPC9hdXRob3I+PGF1dGhvcj5PdG9ua29za2ks
IFQuPC9hdXRob3I+PGF1dGhvcj5QYW4sIEYuPC9hdXRob3I+PGF1dGhvcj5QYXJrLCBJLiBILjwv
YXV0aG9yPjxhdXRob3I+UGVsbHMsIFMuPC9hdXRob3I+PGF1dGhvcj5QZXJhLCBNLiBGLjwvYXV0
aG9yPjxhdXRob3I+UGVyZWlyYSwgTC4gVi48L2F1dGhvcj48YXV0aG9yPlFpLCBPLjwvYXV0aG9y
PjxhdXRob3I+UmFqLCBHLiBTLjwvYXV0aG9yPjxhdXRob3I+UmV1Ymlub2ZmLCBCLjwvYXV0aG9y
PjxhdXRob3I+Um9iaW5zLCBBLjwvYXV0aG9yPjxhdXRob3I+Um9ic29uLCBQLjwvYXV0aG9yPjxh
dXRob3I+Um9zc2FudCwgSi48L2F1dGhvcj48YXV0aG9yPlNhbGVrZGVoLCBHLiBILjwvYXV0aG9y
PjxhdXRob3I+U2NodWx6LCBULiBDLjwvYXV0aG9yPjxhdXRob3I+U2VybW9uLCBLLjwvYXV0aG9y
PjxhdXRob3I+U2hlaWsgTW9oYW1lZCwgSi48L2F1dGhvcj48YXV0aG9yPlNoZW4sIEguPC9hdXRo
b3I+PGF1dGhvcj5TaGVycmVyLCBFLjwvYXV0aG9yPjxhdXRob3I+U2lkaHUsIEsuPC9hdXRob3I+
PGF1dGhvcj5TaXZhcmFqYWgsIFMuPC9hdXRob3I+PGF1dGhvcj5Ta290dG1hbiwgSC48L2F1dGhv
cj48YXV0aG9yPlNwaXRzLCBDLjwvYXV0aG9yPjxhdXRob3I+U3RhY2V5LCBHLiBOLjwvYXV0aG9y
PjxhdXRob3I+U3RyZWhsLCBSLjwvYXV0aG9yPjxhdXRob3I+U3RyZWxjaGVua28sIE4uPC9hdXRo
b3I+PGF1dGhvcj5TdWVtb3JpLCBILjwvYXV0aG9yPjxhdXRob3I+U3VuLCBCLjwvYXV0aG9yPjxh
dXRob3I+U3V1cm9uZW4sIFIuPC9hdXRob3I+PGF1dGhvcj5UYWthaGFzaGksIEsuPC9hdXRob3I+
PGF1dGhvcj5UdXVyaSwgVC48L2F1dGhvcj48YXV0aG9yPlZlbnUsIFAuPC9hdXRob3I+PGF1dGhv
cj5WZXJsaW5za3ksIFkuPC9hdXRob3I+PGF1dGhvcj5XYXJkLXZhbiBPb3N0d2FhcmQsIEQuPC9h
dXRob3I+PGF1dGhvcj5XZWlzZW5iZXJnZXIsIEQuIEouPC9hdXRob3I+PGF1dGhvcj5XdSwgWS48
L2F1dGhvcj48YXV0aG9yPllhbWFuYWthLCBTLjwvYXV0aG9yPjxhdXRob3I+WW91bmcsIEwuPC9h
dXRob3I+PGF1dGhvcj5aaG91LCBRLjwvYXV0aG9yPjwvYXV0aG9ycz48L2NvbnRyaWJ1dG9ycz48
YXV0aC1hZGRyZXNzPkNlbnRyZSBmb3IgU3RlbSBDZWxsIEJpb2xvZ3ksIERlcGFydG1lbnQgb2Yg
QmlvbWVkaWNhbCBTY2llbmNlLCBUaGUgVW5pdmVyc2l0eSBvZiBTaGVmZmllbGQsIFNoZWZmaWVs
ZCwgVUsuPC9hdXRoLWFkZHJlc3M+PHRpdGxlcz48dGl0bGU+U2NyZWVuaW5nIGV0aG5pY2FsbHkg
ZGl2ZXJzZSBodW1hbiBlbWJyeW9uaWMgc3RlbSBjZWxscyBpZGVudGlmaWVzIGEgY2hyb21vc29t
ZSAyMCBtaW5pbWFsIGFtcGxpY29uIGNvbmZlcnJpbmcgZ3Jvd3RoIGFkdmFudGFnZTwvdGl0bGU+
PHNlY29uZGFyeS10aXRsZT5OYXQgQmlvdGVjaG5vbDwvc2Vjb25kYXJ5LXRpdGxlPjxhbHQtdGl0
bGU+TmF0dXJlIGJpb3RlY2hub2xvZ3k8L2FsdC10aXRsZT48L3RpdGxlcz48cGVyaW9kaWNhbD48
ZnVsbC10aXRsZT5OYXQgQmlvdGVjaG5vbDwvZnVsbC10aXRsZT48YWJici0xPk5hdHVyZSBiaW90
ZWNobm9sb2d5PC9hYmJyLTE+PC9wZXJpb2RpY2FsPjxhbHQtcGVyaW9kaWNhbD48ZnVsbC10aXRs
ZT5OYXQgQmlvdGVjaG5vbDwvZnVsbC10aXRsZT48YWJici0xPk5hdHVyZSBiaW90ZWNobm9sb2d5
PC9hYmJyLTE+PC9hbHQtcGVyaW9kaWNhbD48cGFnZXM+MTEzMi00NDwvcGFnZXM+PHZvbHVtZT4y
OTwvdm9sdW1lPjxudW1iZXI+MTI8L251bWJlcj48a2V5d29yZHM+PGtleXdvcmQ+Q2VsbCBEaWZm
ZXJlbnRpYXRpb24vZ2VuZXRpY3M8L2tleXdvcmQ+PGtleXdvcmQ+Q2VsbCBMaW5lPC9rZXl3b3Jk
PjxrZXl3b3JkPkNocm9tb3NvbWVzLCBIdW1hbiwgUGFpciAyMC9nZW5ldGljczwva2V5d29yZD48
a2V5d29yZD5DbG9uYWwgRXZvbHV0aW9uL2dlbmV0aWNzPC9rZXl3b3JkPjxrZXl3b3JkPkROQSBN
ZXRoeWxhdGlvbjwva2V5d29yZD48a2V5d29yZD5FbWJyeW9uaWMgU3RlbSBDZWxscy8qY3l0b2xv
Z3k8L2tleXdvcmQ+PGtleXdvcmQ+RXRobmljIEdyb3Vwcy9nZW5ldGljczwva2V5d29yZD48a2V5
d29yZD5HZW5lIEV4cHJlc3Npb24gUmVndWxhdGlvbiwgRGV2ZWxvcG1lbnRhbDwva2V5d29yZD48
a2V5d29yZD5HZW5ldGljIFZhcmlhdGlvbjwva2V5d29yZD48a2V5d29yZD5HZW5vdHlwZTwva2V5
d29yZD48a2V5d29yZD5Hcm93dGgvKmdlbmV0aWNzPC9rZXl3b3JkPjxrZXl3b3JkPkh1bWFuczwv
a2V5d29yZD48a2V5d29yZD5JbmR1Y2VkIFBsdXJpcG90ZW50IFN0ZW0gQ2VsbHMvKmN5dG9sb2d5
PC9rZXl3b3JkPjxrZXl3b3JkPkluaGliaXRvciBvZiBEaWZmZXJlbnRpYXRpb24gUHJvdGVpbiAx
L2dlbmV0aWNzL21ldGFib2xpc208L2tleXdvcmQ+PGtleXdvcmQ+UG9seW1vcnBoaXNtLCBTaW5n
bGUgTnVjbGVvdGlkZTwva2V5d29yZD48a2V5d29yZD5STkEtQmluZGluZyBQcm90ZWlucy9nZW5l
dGljcy8qbWV0YWJvbGlzbTwva2V5d29yZD48a2V5d29yZD5TZWxlY3Rpb24sIEdlbmV0aWMvZ2Vu
ZXRpY3M8L2tleXdvcmQ+PGtleXdvcmQ+YmNsLVggUHJvdGVpbi9nZW5ldGljcy8qbWV0YWJvbGlz
bTwva2V5d29yZD48L2tleXdvcmRzPjxkYXRlcz48eWVhcj4yMDExPC95ZWFyPjxwdWItZGF0ZXM+
PGRhdGU+Tm92IDI3PC9kYXRlPjwvcHViLWRhdGVzPjwvZGF0ZXM+PGlzYm4+MTU0Ni0xNjk2IChF
bGVjdHJvbmljKSYjeEQ7MTA4Ny0wMTU2IChMaW5raW5nKTwvaXNibj48YWNjZXNzaW9uLW51bT4y
MjExOTc0MTwvYWNjZXNzaW9uLW51bT48dXJscz48cmVsYXRlZC11cmxzPjx1cmw+aHR0cDovL3d3
dy5uY2JpLm5sbS5uaWguZ292L3B1Ym1lZC8yMjExOTc0MTwvdXJsPjwvcmVsYXRlZC11cmxzPjwv
dXJscz48Y3VzdG9tMj4zNDU0NDYwPC9jdXN0b20yPjxlbGVjdHJvbmljLXJlc291cmNlLW51bT4x
MC4xMDM4L25idC4yMDUxPC9lbGVjdHJvbmljLXJlc291cmNlLW51bT48L3JlY29yZD48L0NpdGU+
PENpdGU+PEF1dGhvcj5ZYXN1ZGE8L0F1dGhvcj48WWVhcj4yMDE4PC9ZZWFyPjxSZWNOdW0+NDI8
L1JlY051bT48cmVjb3JkPjxyZWMtbnVtYmVyPjQyPC9yZWMtbnVtYmVyPjxmb3JlaWduLWtleXM+
PGtleSBhcHA9IkVOIiBkYi1pZD0iOWVmenhyZHc1ZnRkeHllYXpkOXhhZGFiOXN3c3IwMnRhOXMy
Ij40Mjwva2V5PjwvZm9yZWlnbi1rZXlzPjxyZWYtdHlwZSBuYW1lPSJKb3VybmFsIEFydGljbGUi
PjE3PC9yZWYtdHlwZT48Y29udHJpYnV0b3JzPjxhdXRob3JzPjxhdXRob3I+WWFzdWRhLCBTLjwv
YXV0aG9yPjxhdXRob3I+S3VzYWthd2EsIFMuPC9hdXRob3I+PGF1dGhvcj5LdXJvZGEsIFQuPC9h
dXRob3I+PGF1dGhvcj5NaXVyYSwgVC48L2F1dGhvcj48YXV0aG9yPlRhbm8sIEsuPC9hdXRob3I+
PGF1dGhvcj5UYWthZGEsIE4uPC9hdXRob3I+PGF1dGhvcj5NYXRzdXlhbWEsIFMuPC9hdXRob3I+
PGF1dGhvcj5NYXRzdXlhbWEsIEEuPC9hdXRob3I+PGF1dGhvcj5OYXN1LCBNLjwvYXV0aG9yPjxh
dXRob3I+VW1lemF3YSwgQS48L2F1dGhvcj48YXV0aG9yPkhheWFrYXdhLCBULjwvYXV0aG9yPjxh
dXRob3I+VHN1dHN1bWksIEguPC9hdXRob3I+PGF1dGhvcj5TYXRvLCBZLjwvYXV0aG9yPjwvYXV0
aG9ycz48L2NvbnRyaWJ1dG9ycz48YXV0aC1hZGRyZXNzPkRpdmlzaW9uIG9mIENlbGwtQmFzZWQg
VGhlcmFwZXV0aWMgUHJvZHVjdHMsIE5hdGlvbmFsIEluc3RpdHV0ZSBvZiBIZWFsdGggU2NpZW5j
ZXMsIEthd2FzYWtpLCBKYXBhbi4mI3hEO0NlbnRlciBmb3IgUmFyZSBEaXNlYXNlIFJlc2VhcmNo
LCBOYXRpb25hbCBJbnN0aXR1dGUgb2YgQmlvbWVkaWNhbCBJbm5vdmF0aW9uLCBIZWFsdGggYW5k
IE51dHJpdGlvbiwgT3Nha2EsIEphcGFuLiYjeEQ7Q2VudGVyIGZvciBSZWdlbmVyYXRpdmUgTWVk
aWNpbmUsIE5hdGlvbmFsIFJlc2VhcmNoIEluc3RpdHV0ZSBmb3IgQ2hpbGQgSGVhbHRoIGFuZCBE
ZXZlbG9wbWVudCwgVG9reW8sIEphcGFuLiYjeEQ7UGhhcm1hY2V1dGljYWwgUmVzZWFyY2ggYW5k
IFRlY2hub2xvZ3kgSW5zdGl0dXRlLCBLaW5kYWkgVW5pdmVyc2l0eSwgT3Nha2EsIEphcGFuLiYj
eEQ7Q2VudHJhbCBJbnN0aXR1dGUgZm9yIEV4cGVyaW1lbnRhbCBBbmltYWxzLCBLYXdhc2FraSwg
SmFwYW4uJiN4RDtEZXBhcnRtZW50IG9mIFF1YWxpdHkgQXNzdXJhbmNlIFNjaWVuY2UgZm9yIFBo
YXJtYWNldXRpY2FscywgR3JhZHVhdGUgU2Nob29sIG9mIFBoYXJtYWNldXRpY2FsIFNjaWVuY2Vz
LCBOYWdveWEgQ2l0eSBVbml2ZXJzaXR5LCBOYWdveWEsIEphcGFuLiYjeEQ7RGVwYXJ0bWVudCBv
ZiBDZWxsdWxhciAmYW1wOyBHZW5lIFRoZXJhcHkgUHJvZHVjdHMsIEdyYWR1YXRlIFNjaG9vbCBv
ZiBQaGFybWFjZXV0aWNhbCBTY2llbmNlcywgT3Nha2EgVW5pdmVyc2l0eSwgT3Nha2EsIEphcGFu
LiYjeEQ7RGVwYXJ0bWVudCBvZiBUcmFuc2xhdGlvbmFsIFBoYXJtYWNldXRpY2FsIFNjaWVuY2Vz
LCBHcmFkdWF0ZSBTY2hvb2wgb2YgUGhhcm1hY2V1dGljYWwgU2NpZW5jZXMsIEt5dXNodSBVbml2
ZXJzaXR5LCBGdWt1b2thLCBKYXBhbi48L2F1dGgtYWRkcmVzcz48dGl0bGVzPjx0aXRsZT5UdW1v
cmlnZW5pY2l0eS1hc3NvY2lhdGVkIGNoYXJhY3RlcmlzdGljcyBvZiBodW1hbiBpUFMgY2VsbCBs
aW5lczwvdGl0bGU+PHNlY29uZGFyeS10aXRsZT5QTG9TIE9uZTwvc2Vjb25kYXJ5LXRpdGxlPjxh
bHQtdGl0bGU+UGxvUyBvbmU8L2FsdC10aXRsZT48L3RpdGxlcz48cGVyaW9kaWNhbD48ZnVsbC10
aXRsZT5QTG9TIE9uZTwvZnVsbC10aXRsZT48YWJici0xPlBsb1Mgb25lPC9hYmJyLTE+PC9wZXJp
b2RpY2FsPjxhbHQtcGVyaW9kaWNhbD48ZnVsbC10aXRsZT5QTG9TIE9uZTwvZnVsbC10aXRsZT48
YWJici0xPlBsb1Mgb25lPC9hYmJyLTE+PC9hbHQtcGVyaW9kaWNhbD48cGFnZXM+ZTAyMDUwMjI8
L3BhZ2VzPjx2b2x1bWU+MTM8L3ZvbHVtZT48bnVtYmVyPjEwPC9udW1iZXI+PGtleXdvcmRzPjxr
ZXl3b3JkPipDYXJjaW5vZ2VuZXNpcy9nZW5ldGljczwva2V5d29yZD48a2V5d29yZD5DZWxsIExp
bmU8L2tleXdvcmQ+PGtleXdvcmQ+RXhvbWUvZ2VuZXRpY3M8L2tleXdvcmQ+PGtleXdvcmQ+SHVt
YW5zPC9rZXl3b3JkPjxrZXl3b3JkPkluZHVjZWQgUGx1cmlwb3RlbnQgU3RlbSBDZWxscy8qcGF0
aG9sb2d5PC9rZXl3b3JkPjxrZXl3b3JkPkthcnlvdHlwZTwva2V5d29yZD48a2V5d29yZD5UcmFu
c2NyaXB0b21lPC9rZXl3b3JkPjwva2V5d29yZHM+PGRhdGVzPjx5ZWFyPjIwMTg8L3llYXI+PC9k
YXRlcz48aXNibj4xOTMyLTYyMDMgKEVsZWN0cm9uaWMpJiN4RDsxOTMyLTYyMDMgKExpbmtpbmcp
PC9pc2JuPjxhY2Nlc3Npb24tbnVtPjMwMjg2MTQzPC9hY2Nlc3Npb24tbnVtPjx1cmxzPjxyZWxh
dGVkLXVybHM+PHVybD5odHRwOi8vd3d3Lm5jYmkubmxtLm5paC5nb3YvcHVibWVkLzMwMjg2MTQz
PC91cmw+PC9yZWxhdGVkLXVybHM+PC91cmxzPjxjdXN0b20yPjYxNzE5MDI8L2N1c3RvbTI+PGVs
ZWN0cm9uaWMtcmVzb3VyY2UtbnVtPjEwLjEzNzEvam91cm5hbC5wb25lLjAyMDUwMjI8L2VsZWN0
cm9uaWMtcmVzb3VyY2UtbnVtPjwvcmVjb3JkPjwvQ2l0ZT48L0VuZE5vdGU+
</w:fldData>
        </w:fldChar>
      </w:r>
      <w:r w:rsidR="0062122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instrText xml:space="preserve"> ADDIN EN.CITE </w:instrText>
      </w:r>
      <w:r w:rsidR="0062122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begin">
          <w:fldData xml:space="preserve">PEVuZE5vdGU+PENpdGU+PEF1dGhvcj5JbnRlcm5hdGlvbmFsIFN0ZW0gQ2VsbDwvQXV0aG9yPjxZ
ZWFyPjIwMTE8L1llYXI+PFJlY051bT40MTwvUmVjTnVtPjxEaXNwbGF5VGV4dD48c3R5bGUgZmFj
ZT0ic3VwZXJzY3JpcHQiPls0MCwgNDFdPC9zdHlsZT48L0Rpc3BsYXlUZXh0PjxyZWNvcmQ+PHJl
Yy1udW1iZXI+NDE8L3JlYy1udW1iZXI+PGZvcmVpZ24ta2V5cz48a2V5IGFwcD0iRU4iIGRiLWlk
PSI5ZWZ6eHJkdzVmdGR4eWVhemQ5eGFkYWI5c3dzcjAydGE5czIiPjQxPC9rZXk+PC9mb3JlaWdu
LWtleXM+PHJlZi10eXBlIG5hbWU9IkpvdXJuYWwgQXJ0aWNsZSI+MTc8L3JlZi10eXBlPjxjb250
cmlidXRvcnM+PGF1dGhvcnM+PGF1dGhvcj5JbnRlcm5hdGlvbmFsIFN0ZW0gQ2VsbCwgSW5pdGlh
dGl2ZTwvYXV0aG9yPjxhdXRob3I+QW1wcywgSy48L2F1dGhvcj48YXV0aG9yPkFuZHJld3MsIFAu
IFcuPC9hdXRob3I+PGF1dGhvcj5BbnlmYW50aXMsIEcuPC9hdXRob3I+PGF1dGhvcj5Bcm1zdHJv
bmcsIEwuPC9hdXRob3I+PGF1dGhvcj5BdmVyeSwgUy48L2F1dGhvcj48YXV0aG9yPkJhaGFydmFu
ZCwgSC48L2F1dGhvcj48YXV0aG9yPkJha2VyLCBKLjwvYXV0aG9yPjxhdXRob3I+QmFrZXIsIEQu
PC9hdXRob3I+PGF1dGhvcj5NdW5veiwgTS4gQi48L2F1dGhvcj48YXV0aG9yPkJlaWwsIFMuPC9h
dXRob3I+PGF1dGhvcj5CZW52ZW5pc3R5LCBOLjwvYXV0aG9yPjxhdXRob3I+QmVuLVlvc2VmLCBE
LjwvYXV0aG9yPjxhdXRob3I+QmlhbmNvdHRpLCBKLiBDLjwvYXV0aG9yPjxhdXRob3I+Qm9zbWFu
LCBBLjwvYXV0aG9yPjxhdXRob3I+QnJlbmEsIFIuIE0uPC9hdXRob3I+PGF1dGhvcj5Ccmlzb24s
IEQuPC9hdXRob3I+PGF1dGhvcj5DYWlzYW5kZXIsIEcuPC9hdXRob3I+PGF1dGhvcj5DYW1hcmFz
YSwgTS4gVi48L2F1dGhvcj48YXV0aG9yPkNoZW4sIEouPC9hdXRob3I+PGF1dGhvcj5DaGlhbywg
RS48L2F1dGhvcj48YXV0aG9yPkNob2ksIFkuIE0uPC9hdXRob3I+PGF1dGhvcj5DaG9vLCBBLiBC
LjwvYXV0aG9yPjxhdXRob3I+Q29sbGlucywgRC48L2F1dGhvcj48YXV0aG9yPkNvbG1hbiwgQS48
L2F1dGhvcj48YXV0aG9yPkNyb29rLCBKLiBNLjwvYXV0aG9yPjxhdXRob3I+RGFsZXksIEcuIFEu
PC9hdXRob3I+PGF1dGhvcj5EYWx0b24sIEEuPC9hdXRob3I+PGF1dGhvcj5EZSBTb3VzYSwgUC4g
QS48L2F1dGhvcj48YXV0aG9yPkRlbm5pbmcsIEMuPC9hdXRob3I+PGF1dGhvcj5Eb3duaWUsIEou
PC9hdXRob3I+PGF1dGhvcj5Edm9yYWssIFAuPC9hdXRob3I+PGF1dGhvcj5Nb250Z29tZXJ5LCBL
LiBELjwvYXV0aG9yPjxhdXRob3I+RmVraSwgQS48L2F1dGhvcj48YXV0aG9yPkZvcmQsIEEuPC9h
dXRob3I+PGF1dGhvcj5Gb3gsIFYuPC9hdXRob3I+PGF1dGhvcj5GcmFnYSwgQS4gTS48L2F1dGhv
cj48YXV0aG9yPkZydW1raW4sIFQuPC9hdXRob3I+PGF1dGhvcj5HZSwgTC48L2F1dGhvcj48YXV0
aG9yPkdva2hhbGUsIFAuIEouPC9hdXRob3I+PGF1dGhvcj5Hb2xhbi1MZXYsIFQuPC9hdXRob3I+
PGF1dGhvcj5Hb3VyYWJpLCBILjwvYXV0aG9yPjxhdXRob3I+R3JvcHAsIE0uPC9hdXRob3I+PGF1
dGhvcj5MdSwgRy48L2F1dGhvcj48YXV0aG9yPkhhbXBsLCBBLjwvYXV0aG9yPjxhdXRob3I+SGFy
cm9uLCBLLjwvYXV0aG9yPjxhdXRob3I+SGVhbHksIEwuPC9hdXRob3I+PGF1dGhvcj5IZXJhdGgs
IFcuPC9hdXRob3I+PGF1dGhvcj5Ib2xtLCBGLjwvYXV0aG9yPjxhdXRob3I+SG92YXR0YSwgTy48
L2F1dGhvcj48YXV0aG9yPkh5bGxuZXIsIEouPC9hdXRob3I+PGF1dGhvcj5JbmFtZGFyLCBNLiBT
LjwvYXV0aG9yPjxhdXRob3I+SXJ3YW50bywgQS4gSy48L2F1dGhvcj48YXV0aG9yPklzaGlpLCBU
LjwvYXV0aG9yPjxhdXRob3I+SmFjb25pLCBNLjwvYXV0aG9yPjxhdXRob3I+SmluLCBZLjwvYXV0
aG9yPjxhdXRob3I+S2ltYmVyLCBTLjwvYXV0aG9yPjxhdXRob3I+S2lzZWxldiwgUy48L2F1dGhv
cj48YXV0aG9yPktub3dsZXMsIEIuIEIuPC9hdXRob3I+PGF1dGhvcj5Lb3BwZXIsIE8uPC9hdXRo
b3I+PGF1dGhvcj5LdWtoYXJlbmtvLCBWLjwvYXV0aG9yPjxhdXRob3I+S3VsaWV2LCBBLjwvYXV0
aG9yPjxhdXRob3I+TGFnYXJrb3ZhLCBNLiBBLjwvYXV0aG9yPjxhdXRob3I+TGFpcmQsIFAuIFcu
PC9hdXRob3I+PGF1dGhvcj5MYWtvLCBNLjwvYXV0aG9yPjxhdXRob3I+TGFzbGV0dCwgQS4gTC48
L2F1dGhvcj48YXV0aG9yPkxhdm9uLCBOLjwvYXV0aG9yPjxhdXRob3I+TGVlLCBELiBSLjwvYXV0
aG9yPjxhdXRob3I+TGVlLCBKLiBFLjwvYXV0aG9yPjxhdXRob3I+TGksIEMuPC9hdXRob3I+PGF1
dGhvcj5MaW0sIEwuIFMuPC9hdXRob3I+PGF1dGhvcj5MdWR3aWcsIFQuIEUuPC9hdXRob3I+PGF1
dGhvcj5NYSwgWS48L2F1dGhvcj48YXV0aG9yPk1hbHRieSwgRS48L2F1dGhvcj48YXV0aG9yPk1h
dGVpemVsLCBJLjwvYXV0aG9yPjxhdXRob3I+TWF5c2hhciwgWS48L2F1dGhvcj48YXV0aG9yPk1p
bGVpa292c2t5LCBNLjwvYXV0aG9yPjxhdXRob3I+TWluZ2VyLCBTLiBMLjwvYXV0aG9yPjxhdXRo
b3I+TWl5YXpha2ksIFQuPC9hdXRob3I+PGF1dGhvcj5Nb29uLCBTLiBZLjwvYXV0aG9yPjxhdXRo
b3I+TW9vcmUsIEguPC9hdXRob3I+PGF1dGhvcj5NdW1tZXJ5LCBDLjwvYXV0aG9yPjxhdXRob3I+
TmFneSwgQS48L2F1dGhvcj48YXV0aG9yPk5ha2F0c3VqaSwgTi48L2F1dGhvcj48YXV0aG9yPk5h
cndhbmksIEsuPC9hdXRob3I+PGF1dGhvcj5PaCwgUy4gSy48L2F1dGhvcj48YXV0aG9yPk9oLCBT
LiBLLjwvYXV0aG9yPjxhdXRob3I+T2xzb24sIEMuPC9hdXRob3I+PGF1dGhvcj5PdG9ua29za2ks
IFQuPC9hdXRob3I+PGF1dGhvcj5QYW4sIEYuPC9hdXRob3I+PGF1dGhvcj5QYXJrLCBJLiBILjwv
YXV0aG9yPjxhdXRob3I+UGVsbHMsIFMuPC9hdXRob3I+PGF1dGhvcj5QZXJhLCBNLiBGLjwvYXV0
aG9yPjxhdXRob3I+UGVyZWlyYSwgTC4gVi48L2F1dGhvcj48YXV0aG9yPlFpLCBPLjwvYXV0aG9y
PjxhdXRob3I+UmFqLCBHLiBTLjwvYXV0aG9yPjxhdXRob3I+UmV1Ymlub2ZmLCBCLjwvYXV0aG9y
PjxhdXRob3I+Um9iaW5zLCBBLjwvYXV0aG9yPjxhdXRob3I+Um9ic29uLCBQLjwvYXV0aG9yPjxh
dXRob3I+Um9zc2FudCwgSi48L2F1dGhvcj48YXV0aG9yPlNhbGVrZGVoLCBHLiBILjwvYXV0aG9y
PjxhdXRob3I+U2NodWx6LCBULiBDLjwvYXV0aG9yPjxhdXRob3I+U2VybW9uLCBLLjwvYXV0aG9y
PjxhdXRob3I+U2hlaWsgTW9oYW1lZCwgSi48L2F1dGhvcj48YXV0aG9yPlNoZW4sIEguPC9hdXRo
b3I+PGF1dGhvcj5TaGVycmVyLCBFLjwvYXV0aG9yPjxhdXRob3I+U2lkaHUsIEsuPC9hdXRob3I+
PGF1dGhvcj5TaXZhcmFqYWgsIFMuPC9hdXRob3I+PGF1dGhvcj5Ta290dG1hbiwgSC48L2F1dGhv
cj48YXV0aG9yPlNwaXRzLCBDLjwvYXV0aG9yPjxhdXRob3I+U3RhY2V5LCBHLiBOLjwvYXV0aG9y
PjxhdXRob3I+U3RyZWhsLCBSLjwvYXV0aG9yPjxhdXRob3I+U3RyZWxjaGVua28sIE4uPC9hdXRo
b3I+PGF1dGhvcj5TdWVtb3JpLCBILjwvYXV0aG9yPjxhdXRob3I+U3VuLCBCLjwvYXV0aG9yPjxh
dXRob3I+U3V1cm9uZW4sIFIuPC9hdXRob3I+PGF1dGhvcj5UYWthaGFzaGksIEsuPC9hdXRob3I+
PGF1dGhvcj5UdXVyaSwgVC48L2F1dGhvcj48YXV0aG9yPlZlbnUsIFAuPC9hdXRob3I+PGF1dGhv
cj5WZXJsaW5za3ksIFkuPC9hdXRob3I+PGF1dGhvcj5XYXJkLXZhbiBPb3N0d2FhcmQsIEQuPC9h
dXRob3I+PGF1dGhvcj5XZWlzZW5iZXJnZXIsIEQuIEouPC9hdXRob3I+PGF1dGhvcj5XdSwgWS48
L2F1dGhvcj48YXV0aG9yPllhbWFuYWthLCBTLjwvYXV0aG9yPjxhdXRob3I+WW91bmcsIEwuPC9h
dXRob3I+PGF1dGhvcj5aaG91LCBRLjwvYXV0aG9yPjwvYXV0aG9ycz48L2NvbnRyaWJ1dG9ycz48
YXV0aC1hZGRyZXNzPkNlbnRyZSBmb3IgU3RlbSBDZWxsIEJpb2xvZ3ksIERlcGFydG1lbnQgb2Yg
QmlvbWVkaWNhbCBTY2llbmNlLCBUaGUgVW5pdmVyc2l0eSBvZiBTaGVmZmllbGQsIFNoZWZmaWVs
ZCwgVUsuPC9hdXRoLWFkZHJlc3M+PHRpdGxlcz48dGl0bGU+U2NyZWVuaW5nIGV0aG5pY2FsbHkg
ZGl2ZXJzZSBodW1hbiBlbWJyeW9uaWMgc3RlbSBjZWxscyBpZGVudGlmaWVzIGEgY2hyb21vc29t
ZSAyMCBtaW5pbWFsIGFtcGxpY29uIGNvbmZlcnJpbmcgZ3Jvd3RoIGFkdmFudGFnZTwvdGl0bGU+
PHNlY29uZGFyeS10aXRsZT5OYXQgQmlvdGVjaG5vbDwvc2Vjb25kYXJ5LXRpdGxlPjxhbHQtdGl0
bGU+TmF0dXJlIGJpb3RlY2hub2xvZ3k8L2FsdC10aXRsZT48L3RpdGxlcz48cGVyaW9kaWNhbD48
ZnVsbC10aXRsZT5OYXQgQmlvdGVjaG5vbDwvZnVsbC10aXRsZT48YWJici0xPk5hdHVyZSBiaW90
ZWNobm9sb2d5PC9hYmJyLTE+PC9wZXJpb2RpY2FsPjxhbHQtcGVyaW9kaWNhbD48ZnVsbC10aXRs
ZT5OYXQgQmlvdGVjaG5vbDwvZnVsbC10aXRsZT48YWJici0xPk5hdHVyZSBiaW90ZWNobm9sb2d5
PC9hYmJyLTE+PC9hbHQtcGVyaW9kaWNhbD48cGFnZXM+MTEzMi00NDwvcGFnZXM+PHZvbHVtZT4y
OTwvdm9sdW1lPjxudW1iZXI+MTI8L251bWJlcj48a2V5d29yZHM+PGtleXdvcmQ+Q2VsbCBEaWZm
ZXJlbnRpYXRpb24vZ2VuZXRpY3M8L2tleXdvcmQ+PGtleXdvcmQ+Q2VsbCBMaW5lPC9rZXl3b3Jk
PjxrZXl3b3JkPkNocm9tb3NvbWVzLCBIdW1hbiwgUGFpciAyMC9nZW5ldGljczwva2V5d29yZD48
a2V5d29yZD5DbG9uYWwgRXZvbHV0aW9uL2dlbmV0aWNzPC9rZXl3b3JkPjxrZXl3b3JkPkROQSBN
ZXRoeWxhdGlvbjwva2V5d29yZD48a2V5d29yZD5FbWJyeW9uaWMgU3RlbSBDZWxscy8qY3l0b2xv
Z3k8L2tleXdvcmQ+PGtleXdvcmQ+RXRobmljIEdyb3Vwcy9nZW5ldGljczwva2V5d29yZD48a2V5
d29yZD5HZW5lIEV4cHJlc3Npb24gUmVndWxhdGlvbiwgRGV2ZWxvcG1lbnRhbDwva2V5d29yZD48
a2V5d29yZD5HZW5ldGljIFZhcmlhdGlvbjwva2V5d29yZD48a2V5d29yZD5HZW5vdHlwZTwva2V5
d29yZD48a2V5d29yZD5Hcm93dGgvKmdlbmV0aWNzPC9rZXl3b3JkPjxrZXl3b3JkPkh1bWFuczwv
a2V5d29yZD48a2V5d29yZD5JbmR1Y2VkIFBsdXJpcG90ZW50IFN0ZW0gQ2VsbHMvKmN5dG9sb2d5
PC9rZXl3b3JkPjxrZXl3b3JkPkluaGliaXRvciBvZiBEaWZmZXJlbnRpYXRpb24gUHJvdGVpbiAx
L2dlbmV0aWNzL21ldGFib2xpc208L2tleXdvcmQ+PGtleXdvcmQ+UG9seW1vcnBoaXNtLCBTaW5n
bGUgTnVjbGVvdGlkZTwva2V5d29yZD48a2V5d29yZD5STkEtQmluZGluZyBQcm90ZWlucy9nZW5l
dGljcy8qbWV0YWJvbGlzbTwva2V5d29yZD48a2V5d29yZD5TZWxlY3Rpb24sIEdlbmV0aWMvZ2Vu
ZXRpY3M8L2tleXdvcmQ+PGtleXdvcmQ+YmNsLVggUHJvdGVpbi9nZW5ldGljcy8qbWV0YWJvbGlz
bTwva2V5d29yZD48L2tleXdvcmRzPjxkYXRlcz48eWVhcj4yMDExPC95ZWFyPjxwdWItZGF0ZXM+
PGRhdGU+Tm92IDI3PC9kYXRlPjwvcHViLWRhdGVzPjwvZGF0ZXM+PGlzYm4+MTU0Ni0xNjk2IChF
bGVjdHJvbmljKSYjeEQ7MTA4Ny0wMTU2IChMaW5raW5nKTwvaXNibj48YWNjZXNzaW9uLW51bT4y
MjExOTc0MTwvYWNjZXNzaW9uLW51bT48dXJscz48cmVsYXRlZC11cmxzPjx1cmw+aHR0cDovL3d3
dy5uY2JpLm5sbS5uaWguZ292L3B1Ym1lZC8yMjExOTc0MTwvdXJsPjwvcmVsYXRlZC11cmxzPjwv
dXJscz48Y3VzdG9tMj4zNDU0NDYwPC9jdXN0b20yPjxlbGVjdHJvbmljLXJlc291cmNlLW51bT4x
MC4xMDM4L25idC4yMDUxPC9lbGVjdHJvbmljLXJlc291cmNlLW51bT48L3JlY29yZD48L0NpdGU+
PENpdGU+PEF1dGhvcj5ZYXN1ZGE8L0F1dGhvcj48WWVhcj4yMDE4PC9ZZWFyPjxSZWNOdW0+NDI8
L1JlY051bT48cmVjb3JkPjxyZWMtbnVtYmVyPjQyPC9yZWMtbnVtYmVyPjxmb3JlaWduLWtleXM+
PGtleSBhcHA9IkVOIiBkYi1pZD0iOWVmenhyZHc1ZnRkeHllYXpkOXhhZGFiOXN3c3IwMnRhOXMy
Ij40Mjwva2V5PjwvZm9yZWlnbi1rZXlzPjxyZWYtdHlwZSBuYW1lPSJKb3VybmFsIEFydGljbGUi
PjE3PC9yZWYtdHlwZT48Y29udHJpYnV0b3JzPjxhdXRob3JzPjxhdXRob3I+WWFzdWRhLCBTLjwv
YXV0aG9yPjxhdXRob3I+S3VzYWthd2EsIFMuPC9hdXRob3I+PGF1dGhvcj5LdXJvZGEsIFQuPC9h
dXRob3I+PGF1dGhvcj5NaXVyYSwgVC48L2F1dGhvcj48YXV0aG9yPlRhbm8sIEsuPC9hdXRob3I+
PGF1dGhvcj5UYWthZGEsIE4uPC9hdXRob3I+PGF1dGhvcj5NYXRzdXlhbWEsIFMuPC9hdXRob3I+
PGF1dGhvcj5NYXRzdXlhbWEsIEEuPC9hdXRob3I+PGF1dGhvcj5OYXN1LCBNLjwvYXV0aG9yPjxh
dXRob3I+VW1lemF3YSwgQS48L2F1dGhvcj48YXV0aG9yPkhheWFrYXdhLCBULjwvYXV0aG9yPjxh
dXRob3I+VHN1dHN1bWksIEguPC9hdXRob3I+PGF1dGhvcj5TYXRvLCBZLjwvYXV0aG9yPjwvYXV0
aG9ycz48L2NvbnRyaWJ1dG9ycz48YXV0aC1hZGRyZXNzPkRpdmlzaW9uIG9mIENlbGwtQmFzZWQg
VGhlcmFwZXV0aWMgUHJvZHVjdHMsIE5hdGlvbmFsIEluc3RpdHV0ZSBvZiBIZWFsdGggU2NpZW5j
ZXMsIEthd2FzYWtpLCBKYXBhbi4mI3hEO0NlbnRlciBmb3IgUmFyZSBEaXNlYXNlIFJlc2VhcmNo
LCBOYXRpb25hbCBJbnN0aXR1dGUgb2YgQmlvbWVkaWNhbCBJbm5vdmF0aW9uLCBIZWFsdGggYW5k
IE51dHJpdGlvbiwgT3Nha2EsIEphcGFuLiYjeEQ7Q2VudGVyIGZvciBSZWdlbmVyYXRpdmUgTWVk
aWNpbmUsIE5hdGlvbmFsIFJlc2VhcmNoIEluc3RpdHV0ZSBmb3IgQ2hpbGQgSGVhbHRoIGFuZCBE
ZXZlbG9wbWVudCwgVG9reW8sIEphcGFuLiYjeEQ7UGhhcm1hY2V1dGljYWwgUmVzZWFyY2ggYW5k
IFRlY2hub2xvZ3kgSW5zdGl0dXRlLCBLaW5kYWkgVW5pdmVyc2l0eSwgT3Nha2EsIEphcGFuLiYj
eEQ7Q2VudHJhbCBJbnN0aXR1dGUgZm9yIEV4cGVyaW1lbnRhbCBBbmltYWxzLCBLYXdhc2FraSwg
SmFwYW4uJiN4RDtEZXBhcnRtZW50IG9mIFF1YWxpdHkgQXNzdXJhbmNlIFNjaWVuY2UgZm9yIFBo
YXJtYWNldXRpY2FscywgR3JhZHVhdGUgU2Nob29sIG9mIFBoYXJtYWNldXRpY2FsIFNjaWVuY2Vz
LCBOYWdveWEgQ2l0eSBVbml2ZXJzaXR5LCBOYWdveWEsIEphcGFuLiYjeEQ7RGVwYXJ0bWVudCBv
ZiBDZWxsdWxhciAmYW1wOyBHZW5lIFRoZXJhcHkgUHJvZHVjdHMsIEdyYWR1YXRlIFNjaG9vbCBv
ZiBQaGFybWFjZXV0aWNhbCBTY2llbmNlcywgT3Nha2EgVW5pdmVyc2l0eSwgT3Nha2EsIEphcGFu
LiYjeEQ7RGVwYXJ0bWVudCBvZiBUcmFuc2xhdGlvbmFsIFBoYXJtYWNldXRpY2FsIFNjaWVuY2Vz
LCBHcmFkdWF0ZSBTY2hvb2wgb2YgUGhhcm1hY2V1dGljYWwgU2NpZW5jZXMsIEt5dXNodSBVbml2
ZXJzaXR5LCBGdWt1b2thLCBKYXBhbi48L2F1dGgtYWRkcmVzcz48dGl0bGVzPjx0aXRsZT5UdW1v
cmlnZW5pY2l0eS1hc3NvY2lhdGVkIGNoYXJhY3RlcmlzdGljcyBvZiBodW1hbiBpUFMgY2VsbCBs
aW5lczwvdGl0bGU+PHNlY29uZGFyeS10aXRsZT5QTG9TIE9uZTwvc2Vjb25kYXJ5LXRpdGxlPjxh
bHQtdGl0bGU+UGxvUyBvbmU8L2FsdC10aXRsZT48L3RpdGxlcz48cGVyaW9kaWNhbD48ZnVsbC10
aXRsZT5QTG9TIE9uZTwvZnVsbC10aXRsZT48YWJici0xPlBsb1Mgb25lPC9hYmJyLTE+PC9wZXJp
b2RpY2FsPjxhbHQtcGVyaW9kaWNhbD48ZnVsbC10aXRsZT5QTG9TIE9uZTwvZnVsbC10aXRsZT48
YWJici0xPlBsb1Mgb25lPC9hYmJyLTE+PC9hbHQtcGVyaW9kaWNhbD48cGFnZXM+ZTAyMDUwMjI8
L3BhZ2VzPjx2b2x1bWU+MTM8L3ZvbHVtZT48bnVtYmVyPjEwPC9udW1iZXI+PGtleXdvcmRzPjxr
ZXl3b3JkPipDYXJjaW5vZ2VuZXNpcy9nZW5ldGljczwva2V5d29yZD48a2V5d29yZD5DZWxsIExp
bmU8L2tleXdvcmQ+PGtleXdvcmQ+RXhvbWUvZ2VuZXRpY3M8L2tleXdvcmQ+PGtleXdvcmQ+SHVt
YW5zPC9rZXl3b3JkPjxrZXl3b3JkPkluZHVjZWQgUGx1cmlwb3RlbnQgU3RlbSBDZWxscy8qcGF0
aG9sb2d5PC9rZXl3b3JkPjxrZXl3b3JkPkthcnlvdHlwZTwva2V5d29yZD48a2V5d29yZD5UcmFu
c2NyaXB0b21lPC9rZXl3b3JkPjwva2V5d29yZHM+PGRhdGVzPjx5ZWFyPjIwMTg8L3llYXI+PC9k
YXRlcz48aXNibj4xOTMyLTYyMDMgKEVsZWN0cm9uaWMpJiN4RDsxOTMyLTYyMDMgKExpbmtpbmcp
PC9pc2JuPjxhY2Nlc3Npb24tbnVtPjMwMjg2MTQzPC9hY2Nlc3Npb24tbnVtPjx1cmxzPjxyZWxh
dGVkLXVybHM+PHVybD5odHRwOi8vd3d3Lm5jYmkubmxtLm5paC5nb3YvcHVibWVkLzMwMjg2MTQz
PC91cmw+PC9yZWxhdGVkLXVybHM+PC91cmxzPjxjdXN0b20yPjYxNzE5MDI8L2N1c3RvbTI+PGVs
ZWN0cm9uaWMtcmVzb3VyY2UtbnVtPjEwLjEzNzEvam91cm5hbC5wb25lLjAyMDUwMjI8L2VsZWN0
cm9uaWMtcmVzb3VyY2UtbnVtPjwvcmVjb3JkPjwvQ2l0ZT48L0VuZE5vdGU+
</w:fldData>
        </w:fldChar>
      </w:r>
      <w:r w:rsidR="0062122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instrText xml:space="preserve"> ADDIN EN.CITE.DATA </w:instrText>
      </w:r>
      <w:r w:rsidR="0062122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</w:r>
      <w:r w:rsidR="0062122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end"/>
      </w:r>
      <w:r w:rsidR="00B14E2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</w:r>
      <w:r w:rsidR="00B14E2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separate"/>
      </w:r>
      <w:r w:rsidR="00621228" w:rsidRPr="00C94315">
        <w:rPr>
          <w:rFonts w:ascii="Book Antiqua" w:hAnsi="Book Antiqua" w:cs="Times New Roman"/>
          <w:noProof/>
          <w:color w:val="000000" w:themeColor="text1"/>
          <w:kern w:val="0"/>
          <w:sz w:val="24"/>
          <w:szCs w:val="24"/>
          <w:vertAlign w:val="superscript"/>
        </w:rPr>
        <w:t>[</w:t>
      </w:r>
      <w:hyperlink w:anchor="_ENREF_40" w:tooltip="Yasuda, 2018 #42" w:history="1">
        <w:r w:rsidR="00621228" w:rsidRPr="00C94315">
          <w:rPr>
            <w:rFonts w:ascii="Book Antiqua" w:hAnsi="Book Antiqua" w:cs="Times New Roman"/>
            <w:noProof/>
            <w:color w:val="000000" w:themeColor="text1"/>
            <w:kern w:val="0"/>
            <w:sz w:val="24"/>
            <w:szCs w:val="24"/>
            <w:vertAlign w:val="superscript"/>
          </w:rPr>
          <w:t>40</w:t>
        </w:r>
      </w:hyperlink>
      <w:r w:rsidR="006D68A2" w:rsidRPr="00C94315">
        <w:rPr>
          <w:rFonts w:ascii="Book Antiqua" w:hAnsi="Book Antiqua" w:cs="Times New Roman"/>
          <w:noProof/>
          <w:color w:val="000000" w:themeColor="text1"/>
          <w:kern w:val="0"/>
          <w:sz w:val="24"/>
          <w:szCs w:val="24"/>
          <w:vertAlign w:val="superscript"/>
        </w:rPr>
        <w:t>,</w:t>
      </w:r>
      <w:hyperlink w:anchor="_ENREF_41" w:tooltip="International Stem Cell, 2011 #41" w:history="1">
        <w:r w:rsidR="00621228" w:rsidRPr="00C94315">
          <w:rPr>
            <w:rFonts w:ascii="Book Antiqua" w:hAnsi="Book Antiqua" w:cs="Times New Roman"/>
            <w:noProof/>
            <w:color w:val="000000" w:themeColor="text1"/>
            <w:kern w:val="0"/>
            <w:sz w:val="24"/>
            <w:szCs w:val="24"/>
            <w:vertAlign w:val="superscript"/>
          </w:rPr>
          <w:t>41</w:t>
        </w:r>
      </w:hyperlink>
      <w:r w:rsidR="00621228" w:rsidRPr="00C94315">
        <w:rPr>
          <w:rFonts w:ascii="Book Antiqua" w:hAnsi="Book Antiqua" w:cs="Times New Roman"/>
          <w:noProof/>
          <w:color w:val="000000" w:themeColor="text1"/>
          <w:kern w:val="0"/>
          <w:sz w:val="24"/>
          <w:szCs w:val="24"/>
          <w:vertAlign w:val="superscript"/>
        </w:rPr>
        <w:t>]</w:t>
      </w:r>
      <w:r w:rsidR="00B14E2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end"/>
      </w:r>
      <w:r w:rsidR="00B14E2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1746E5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nd assess mutations in cancer-related genes</w:t>
      </w:r>
      <w:r w:rsidR="00261CC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begin">
          <w:fldData xml:space="preserve">PEVuZE5vdGU+PENpdGU+PEF1dGhvcj5ZYXN1ZGE8L0F1dGhvcj48WWVhcj4yMDE4PC9ZZWFyPjxS
ZWNOdW0+NDI8L1JlY051bT48RGlzcGxheVRleHQ+PHN0eWxlIGZhY2U9InN1cGVyc2NyaXB0Ij5b
NDBdPC9zdHlsZT48L0Rpc3BsYXlUZXh0PjxyZWNvcmQ+PHJlYy1udW1iZXI+NDI8L3JlYy1udW1i
ZXI+PGZvcmVpZ24ta2V5cz48a2V5IGFwcD0iRU4iIGRiLWlkPSI5ZWZ6eHJkdzVmdGR4eWVhemQ5
eGFkYWI5c3dzcjAydGE5czIiPjQyPC9rZXk+PC9mb3JlaWduLWtleXM+PHJlZi10eXBlIG5hbWU9
IkpvdXJuYWwgQXJ0aWNsZSI+MTc8L3JlZi10eXBlPjxjb250cmlidXRvcnM+PGF1dGhvcnM+PGF1
dGhvcj5ZYXN1ZGEsIFMuPC9hdXRob3I+PGF1dGhvcj5LdXNha2F3YSwgUy48L2F1dGhvcj48YXV0
aG9yPkt1cm9kYSwgVC48L2F1dGhvcj48YXV0aG9yPk1pdXJhLCBULjwvYXV0aG9yPjxhdXRob3I+
VGFubywgSy48L2F1dGhvcj48YXV0aG9yPlRha2FkYSwgTi48L2F1dGhvcj48YXV0aG9yPk1hdHN1
eWFtYSwgUy48L2F1dGhvcj48YXV0aG9yPk1hdHN1eWFtYSwgQS48L2F1dGhvcj48YXV0aG9yPk5h
c3UsIE0uPC9hdXRob3I+PGF1dGhvcj5VbWV6YXdhLCBBLjwvYXV0aG9yPjxhdXRob3I+SGF5YWth
d2EsIFQuPC9hdXRob3I+PGF1dGhvcj5Uc3V0c3VtaSwgSC48L2F1dGhvcj48YXV0aG9yPlNhdG8s
IFkuPC9hdXRob3I+PC9hdXRob3JzPjwvY29udHJpYnV0b3JzPjxhdXRoLWFkZHJlc3M+RGl2aXNp
b24gb2YgQ2VsbC1CYXNlZCBUaGVyYXBldXRpYyBQcm9kdWN0cywgTmF0aW9uYWwgSW5zdGl0dXRl
IG9mIEhlYWx0aCBTY2llbmNlcywgS2F3YXNha2ksIEphcGFuLiYjeEQ7Q2VudGVyIGZvciBSYXJl
IERpc2Vhc2UgUmVzZWFyY2gsIE5hdGlvbmFsIEluc3RpdHV0ZSBvZiBCaW9tZWRpY2FsIElubm92
YXRpb24sIEhlYWx0aCBhbmQgTnV0cml0aW9uLCBPc2FrYSwgSmFwYW4uJiN4RDtDZW50ZXIgZm9y
IFJlZ2VuZXJhdGl2ZSBNZWRpY2luZSwgTmF0aW9uYWwgUmVzZWFyY2ggSW5zdGl0dXRlIGZvciBD
aGlsZCBIZWFsdGggYW5kIERldmVsb3BtZW50LCBUb2t5bywgSmFwYW4uJiN4RDtQaGFybWFjZXV0
aWNhbCBSZXNlYXJjaCBhbmQgVGVjaG5vbG9neSBJbnN0aXR1dGUsIEtpbmRhaSBVbml2ZXJzaXR5
LCBPc2FrYSwgSmFwYW4uJiN4RDtDZW50cmFsIEluc3RpdHV0ZSBmb3IgRXhwZXJpbWVudGFsIEFu
aW1hbHMsIEthd2FzYWtpLCBKYXBhbi4mI3hEO0RlcGFydG1lbnQgb2YgUXVhbGl0eSBBc3N1cmFu
Y2UgU2NpZW5jZSBmb3IgUGhhcm1hY2V1dGljYWxzLCBHcmFkdWF0ZSBTY2hvb2wgb2YgUGhhcm1h
Y2V1dGljYWwgU2NpZW5jZXMsIE5hZ295YSBDaXR5IFVuaXZlcnNpdHksIE5hZ295YSwgSmFwYW4u
JiN4RDtEZXBhcnRtZW50IG9mIENlbGx1bGFyICZhbXA7IEdlbmUgVGhlcmFweSBQcm9kdWN0cywg
R3JhZHVhdGUgU2Nob29sIG9mIFBoYXJtYWNldXRpY2FsIFNjaWVuY2VzLCBPc2FrYSBVbml2ZXJz
aXR5LCBPc2FrYSwgSmFwYW4uJiN4RDtEZXBhcnRtZW50IG9mIFRyYW5zbGF0aW9uYWwgUGhhcm1h
Y2V1dGljYWwgU2NpZW5jZXMsIEdyYWR1YXRlIFNjaG9vbCBvZiBQaGFybWFjZXV0aWNhbCBTY2ll
bmNlcywgS3l1c2h1IFVuaXZlcnNpdHksIEZ1a3Vva2EsIEphcGFuLjwvYXV0aC1hZGRyZXNzPjx0
aXRsZXM+PHRpdGxlPlR1bW9yaWdlbmljaXR5LWFzc29jaWF0ZWQgY2hhcmFjdGVyaXN0aWNzIG9m
IGh1bWFuIGlQUyBjZWxsIGxpbmVzPC90aXRsZT48c2Vjb25kYXJ5LXRpdGxlPlBMb1MgT25lPC9z
ZWNvbmRhcnktdGl0bGU+PGFsdC10aXRsZT5QbG9TIG9uZTwvYWx0LXRpdGxlPjwvdGl0bGVzPjxw
ZXJpb2RpY2FsPjxmdWxsLXRpdGxlPlBMb1MgT25lPC9mdWxsLXRpdGxlPjxhYmJyLTE+UGxvUyBv
bmU8L2FiYnItMT48L3BlcmlvZGljYWw+PGFsdC1wZXJpb2RpY2FsPjxmdWxsLXRpdGxlPlBMb1Mg
T25lPC9mdWxsLXRpdGxlPjxhYmJyLTE+UGxvUyBvbmU8L2FiYnItMT48L2FsdC1wZXJpb2RpY2Fs
PjxwYWdlcz5lMDIwNTAyMjwvcGFnZXM+PHZvbHVtZT4xMzwvdm9sdW1lPjxudW1iZXI+MTA8L251
bWJlcj48a2V5d29yZHM+PGtleXdvcmQ+KkNhcmNpbm9nZW5lc2lzL2dlbmV0aWNzPC9rZXl3b3Jk
PjxrZXl3b3JkPkNlbGwgTGluZTwva2V5d29yZD48a2V5d29yZD5FeG9tZS9nZW5ldGljczwva2V5
d29yZD48a2V5d29yZD5IdW1hbnM8L2tleXdvcmQ+PGtleXdvcmQ+SW5kdWNlZCBQbHVyaXBvdGVu
dCBTdGVtIENlbGxzLypwYXRob2xvZ3k8L2tleXdvcmQ+PGtleXdvcmQ+S2FyeW90eXBlPC9rZXl3
b3JkPjxrZXl3b3JkPlRyYW5zY3JpcHRvbWU8L2tleXdvcmQ+PC9rZXl3b3Jkcz48ZGF0ZXM+PHll
YXI+MjAxODwveWVhcj48L2RhdGVzPjxpc2JuPjE5MzItNjIwMyAoRWxlY3Ryb25pYykmI3hEOzE5
MzItNjIwMyAoTGlua2luZyk8L2lzYm4+PGFjY2Vzc2lvbi1udW0+MzAyODYxNDM8L2FjY2Vzc2lv
bi1udW0+PHVybHM+PHJlbGF0ZWQtdXJscz48dXJsPmh0dHA6Ly93d3cubmNiaS5ubG0ubmloLmdv
di9wdWJtZWQvMzAyODYxNDM8L3VybD48L3JlbGF0ZWQtdXJscz48L3VybHM+PGN1c3RvbTI+NjE3
MTkwMjwvY3VzdG9tMj48ZWxlY3Ryb25pYy1yZXNvdXJjZS1udW0+MTAuMTM3MS9qb3VybmFsLnBv
bmUuMDIwNTAyMjwvZWxlY3Ryb25pYy1yZXNvdXJjZS1udW0+PC9yZWNvcmQ+PC9DaXRlPjwvRW5k
Tm90ZT5=
</w:fldData>
        </w:fldChar>
      </w:r>
      <w:r w:rsidR="00A3219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instrText xml:space="preserve"> ADDIN EN.CITE </w:instrText>
      </w:r>
      <w:r w:rsidR="00A3219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begin">
          <w:fldData xml:space="preserve">PEVuZE5vdGU+PENpdGU+PEF1dGhvcj5ZYXN1ZGE8L0F1dGhvcj48WWVhcj4yMDE4PC9ZZWFyPjxS
ZWNOdW0+NDI8L1JlY051bT48RGlzcGxheVRleHQ+PHN0eWxlIGZhY2U9InN1cGVyc2NyaXB0Ij5b
NDBdPC9zdHlsZT48L0Rpc3BsYXlUZXh0PjxyZWNvcmQ+PHJlYy1udW1iZXI+NDI8L3JlYy1udW1i
ZXI+PGZvcmVpZ24ta2V5cz48a2V5IGFwcD0iRU4iIGRiLWlkPSI5ZWZ6eHJkdzVmdGR4eWVhemQ5
eGFkYWI5c3dzcjAydGE5czIiPjQyPC9rZXk+PC9mb3JlaWduLWtleXM+PHJlZi10eXBlIG5hbWU9
IkpvdXJuYWwgQXJ0aWNsZSI+MTc8L3JlZi10eXBlPjxjb250cmlidXRvcnM+PGF1dGhvcnM+PGF1
dGhvcj5ZYXN1ZGEsIFMuPC9hdXRob3I+PGF1dGhvcj5LdXNha2F3YSwgUy48L2F1dGhvcj48YXV0
aG9yPkt1cm9kYSwgVC48L2F1dGhvcj48YXV0aG9yPk1pdXJhLCBULjwvYXV0aG9yPjxhdXRob3I+
VGFubywgSy48L2F1dGhvcj48YXV0aG9yPlRha2FkYSwgTi48L2F1dGhvcj48YXV0aG9yPk1hdHN1
eWFtYSwgUy48L2F1dGhvcj48YXV0aG9yPk1hdHN1eWFtYSwgQS48L2F1dGhvcj48YXV0aG9yPk5h
c3UsIE0uPC9hdXRob3I+PGF1dGhvcj5VbWV6YXdhLCBBLjwvYXV0aG9yPjxhdXRob3I+SGF5YWth
d2EsIFQuPC9hdXRob3I+PGF1dGhvcj5Uc3V0c3VtaSwgSC48L2F1dGhvcj48YXV0aG9yPlNhdG8s
IFkuPC9hdXRob3I+PC9hdXRob3JzPjwvY29udHJpYnV0b3JzPjxhdXRoLWFkZHJlc3M+RGl2aXNp
b24gb2YgQ2VsbC1CYXNlZCBUaGVyYXBldXRpYyBQcm9kdWN0cywgTmF0aW9uYWwgSW5zdGl0dXRl
IG9mIEhlYWx0aCBTY2llbmNlcywgS2F3YXNha2ksIEphcGFuLiYjeEQ7Q2VudGVyIGZvciBSYXJl
IERpc2Vhc2UgUmVzZWFyY2gsIE5hdGlvbmFsIEluc3RpdHV0ZSBvZiBCaW9tZWRpY2FsIElubm92
YXRpb24sIEhlYWx0aCBhbmQgTnV0cml0aW9uLCBPc2FrYSwgSmFwYW4uJiN4RDtDZW50ZXIgZm9y
IFJlZ2VuZXJhdGl2ZSBNZWRpY2luZSwgTmF0aW9uYWwgUmVzZWFyY2ggSW5zdGl0dXRlIGZvciBD
aGlsZCBIZWFsdGggYW5kIERldmVsb3BtZW50LCBUb2t5bywgSmFwYW4uJiN4RDtQaGFybWFjZXV0
aWNhbCBSZXNlYXJjaCBhbmQgVGVjaG5vbG9neSBJbnN0aXR1dGUsIEtpbmRhaSBVbml2ZXJzaXR5
LCBPc2FrYSwgSmFwYW4uJiN4RDtDZW50cmFsIEluc3RpdHV0ZSBmb3IgRXhwZXJpbWVudGFsIEFu
aW1hbHMsIEthd2FzYWtpLCBKYXBhbi4mI3hEO0RlcGFydG1lbnQgb2YgUXVhbGl0eSBBc3N1cmFu
Y2UgU2NpZW5jZSBmb3IgUGhhcm1hY2V1dGljYWxzLCBHcmFkdWF0ZSBTY2hvb2wgb2YgUGhhcm1h
Y2V1dGljYWwgU2NpZW5jZXMsIE5hZ295YSBDaXR5IFVuaXZlcnNpdHksIE5hZ295YSwgSmFwYW4u
JiN4RDtEZXBhcnRtZW50IG9mIENlbGx1bGFyICZhbXA7IEdlbmUgVGhlcmFweSBQcm9kdWN0cywg
R3JhZHVhdGUgU2Nob29sIG9mIFBoYXJtYWNldXRpY2FsIFNjaWVuY2VzLCBPc2FrYSBVbml2ZXJz
aXR5LCBPc2FrYSwgSmFwYW4uJiN4RDtEZXBhcnRtZW50IG9mIFRyYW5zbGF0aW9uYWwgUGhhcm1h
Y2V1dGljYWwgU2NpZW5jZXMsIEdyYWR1YXRlIFNjaG9vbCBvZiBQaGFybWFjZXV0aWNhbCBTY2ll
bmNlcywgS3l1c2h1IFVuaXZlcnNpdHksIEZ1a3Vva2EsIEphcGFuLjwvYXV0aC1hZGRyZXNzPjx0
aXRsZXM+PHRpdGxlPlR1bW9yaWdlbmljaXR5LWFzc29jaWF0ZWQgY2hhcmFjdGVyaXN0aWNzIG9m
IGh1bWFuIGlQUyBjZWxsIGxpbmVzPC90aXRsZT48c2Vjb25kYXJ5LXRpdGxlPlBMb1MgT25lPC9z
ZWNvbmRhcnktdGl0bGU+PGFsdC10aXRsZT5QbG9TIG9uZTwvYWx0LXRpdGxlPjwvdGl0bGVzPjxw
ZXJpb2RpY2FsPjxmdWxsLXRpdGxlPlBMb1MgT25lPC9mdWxsLXRpdGxlPjxhYmJyLTE+UGxvUyBv
bmU8L2FiYnItMT48L3BlcmlvZGljYWw+PGFsdC1wZXJpb2RpY2FsPjxmdWxsLXRpdGxlPlBMb1Mg
T25lPC9mdWxsLXRpdGxlPjxhYmJyLTE+UGxvUyBvbmU8L2FiYnItMT48L2FsdC1wZXJpb2RpY2Fs
PjxwYWdlcz5lMDIwNTAyMjwvcGFnZXM+PHZvbHVtZT4xMzwvdm9sdW1lPjxudW1iZXI+MTA8L251
bWJlcj48a2V5d29yZHM+PGtleXdvcmQ+KkNhcmNpbm9nZW5lc2lzL2dlbmV0aWNzPC9rZXl3b3Jk
PjxrZXl3b3JkPkNlbGwgTGluZTwva2V5d29yZD48a2V5d29yZD5FeG9tZS9nZW5ldGljczwva2V5
d29yZD48a2V5d29yZD5IdW1hbnM8L2tleXdvcmQ+PGtleXdvcmQ+SW5kdWNlZCBQbHVyaXBvdGVu
dCBTdGVtIENlbGxzLypwYXRob2xvZ3k8L2tleXdvcmQ+PGtleXdvcmQ+S2FyeW90eXBlPC9rZXl3
b3JkPjxrZXl3b3JkPlRyYW5zY3JpcHRvbWU8L2tleXdvcmQ+PC9rZXl3b3Jkcz48ZGF0ZXM+PHll
YXI+MjAxODwveWVhcj48L2RhdGVzPjxpc2JuPjE5MzItNjIwMyAoRWxlY3Ryb25pYykmI3hEOzE5
MzItNjIwMyAoTGlua2luZyk8L2lzYm4+PGFjY2Vzc2lvbi1udW0+MzAyODYxNDM8L2FjY2Vzc2lv
bi1udW0+PHVybHM+PHJlbGF0ZWQtdXJscz48dXJsPmh0dHA6Ly93d3cubmNiaS5ubG0ubmloLmdv
di9wdWJtZWQvMzAyODYxNDM8L3VybD48L3JlbGF0ZWQtdXJscz48L3VybHM+PGN1c3RvbTI+NjE3
MTkwMjwvY3VzdG9tMj48ZWxlY3Ryb25pYy1yZXNvdXJjZS1udW0+MTAuMTM3MS9qb3VybmFsLnBv
bmUuMDIwNTAyMjwvZWxlY3Ryb25pYy1yZXNvdXJjZS1udW0+PC9yZWNvcmQ+PC9DaXRlPjwvRW5k
Tm90ZT5=
</w:fldData>
        </w:fldChar>
      </w:r>
      <w:r w:rsidR="00A3219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instrText xml:space="preserve"> ADDIN EN.CITE.DATA </w:instrText>
      </w:r>
      <w:r w:rsidR="00A3219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</w:r>
      <w:r w:rsidR="00A3219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end"/>
      </w:r>
      <w:r w:rsidR="00261CC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</w:r>
      <w:r w:rsidR="00261CC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separate"/>
      </w:r>
      <w:r w:rsidR="00A3219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</w:t>
      </w:r>
      <w:hyperlink w:anchor="_ENREF_40" w:tooltip="Yasuda, 2018 #42" w:history="1">
        <w:r w:rsidR="00621228" w:rsidRPr="00C94315">
          <w:rPr>
            <w:rFonts w:ascii="Book Antiqua" w:hAnsi="Book Antiqua" w:cs="Times New Roman"/>
            <w:color w:val="000000" w:themeColor="text1"/>
            <w:kern w:val="0"/>
            <w:sz w:val="24"/>
            <w:szCs w:val="24"/>
            <w:vertAlign w:val="superscript"/>
          </w:rPr>
          <w:t>40</w:t>
        </w:r>
      </w:hyperlink>
      <w:r w:rsidR="00A3219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]</w:t>
      </w:r>
      <w:r w:rsidR="00261CC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end"/>
      </w:r>
      <w:r w:rsidR="001974F4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.</w:t>
      </w:r>
    </w:p>
    <w:p w14:paraId="794090CF" w14:textId="77777777" w:rsidR="006D3E83" w:rsidRPr="00C94315" w:rsidRDefault="006D3E83" w:rsidP="008F748E">
      <w:pPr>
        <w:autoSpaceDE w:val="0"/>
        <w:autoSpaceDN w:val="0"/>
        <w:adjustRightInd w:val="0"/>
        <w:spacing w:line="360" w:lineRule="auto"/>
        <w:rPr>
          <w:rFonts w:ascii="Book Antiqua" w:hAnsi="Book Antiqua" w:cs="TimesNewRomanPSMT"/>
          <w:color w:val="000000" w:themeColor="text1"/>
          <w:kern w:val="0"/>
          <w:sz w:val="24"/>
          <w:szCs w:val="24"/>
        </w:rPr>
      </w:pPr>
    </w:p>
    <w:p w14:paraId="7B0AF3BA" w14:textId="47BAB8D7" w:rsidR="00647350" w:rsidRPr="00C94315" w:rsidRDefault="008A4F03" w:rsidP="008F748E">
      <w:pPr>
        <w:autoSpaceDE w:val="0"/>
        <w:autoSpaceDN w:val="0"/>
        <w:adjustRightInd w:val="0"/>
        <w:spacing w:line="360" w:lineRule="auto"/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</w:pPr>
      <w:r w:rsidRPr="00C94315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>LIMITATION</w:t>
      </w:r>
      <w:r w:rsidR="00BE2C53" w:rsidRPr="00C94315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>S</w:t>
      </w:r>
      <w:r w:rsidRPr="00C94315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 xml:space="preserve"> AND CHALLENGE</w:t>
      </w:r>
      <w:r w:rsidR="00BE2C53" w:rsidRPr="00C94315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>S</w:t>
      </w:r>
    </w:p>
    <w:p w14:paraId="27D2D853" w14:textId="565FAE85" w:rsidR="00647350" w:rsidRPr="00C94315" w:rsidRDefault="008A4F03" w:rsidP="008F748E">
      <w:pPr>
        <w:autoSpaceDE w:val="0"/>
        <w:autoSpaceDN w:val="0"/>
        <w:adjustRightIn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Collectively, multiple screening tools </w:t>
      </w:r>
      <w:r w:rsidR="009955C5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re </w:t>
      </w:r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vailable for </w:t>
      </w:r>
      <w:proofErr w:type="spellStart"/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hPSC</w:t>
      </w:r>
      <w:proofErr w:type="spellEnd"/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selection with different features and prediction capabilities</w:t>
      </w:r>
      <w:r w:rsidR="00822C7E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</w:t>
      </w:r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nd </w:t>
      </w:r>
      <w:r w:rsidR="00FE1C8B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researche</w:t>
      </w:r>
      <w:r w:rsidR="009955C5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r</w:t>
      </w:r>
      <w:r w:rsidR="00FE1C8B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s can choose </w:t>
      </w:r>
      <w:r w:rsidR="009115B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one or </w:t>
      </w:r>
      <w:r w:rsidR="009955C5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more methods</w:t>
      </w:r>
      <w:r w:rsidR="009115B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ccording to </w:t>
      </w:r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he intended applications</w:t>
      </w:r>
      <w:r w:rsidR="0031523A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(Table </w:t>
      </w:r>
      <w:r w:rsidR="009955C5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1 </w:t>
      </w:r>
      <w:r w:rsidR="0031523A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nd Figure</w:t>
      </w:r>
      <w:r w:rsidR="009955C5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1</w:t>
      </w:r>
      <w:r w:rsidR="0031523A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)</w:t>
      </w:r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. </w:t>
      </w:r>
      <w:r w:rsidR="00CF2941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However,</w:t>
      </w:r>
      <w:r w:rsidR="00BC5AAA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concordance between </w:t>
      </w:r>
      <w:r w:rsidR="009955C5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wo </w:t>
      </w:r>
      <w:r w:rsidR="00BC5AAA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different </w:t>
      </w:r>
      <w:r w:rsidR="00CF2941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prediction </w:t>
      </w:r>
      <w:r w:rsidR="00BC5AAA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methods</w:t>
      </w:r>
      <w:r w:rsidR="009955C5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is </w:t>
      </w:r>
      <w:proofErr w:type="gramStart"/>
      <w:r w:rsidR="009955C5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low</w:t>
      </w:r>
      <w:proofErr w:type="gramEnd"/>
      <w:r w:rsidR="00BC5AAA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begin">
          <w:fldData xml:space="preserve">PEVuZE5vdGU+PENpdGU+PEF1dGhvcj5JbnRlcm5hdGlvbmFsIFN0ZW0gQ2VsbDwvQXV0aG9yPjxZ
ZWFyPjIwMTg8L1llYXI+PFJlY051bT4xODwvUmVjTnVtPjxEaXNwbGF5VGV4dD48c3R5bGUgZmFj
ZT0ic3VwZXJzY3JpcHQiPlsyMiwgMjNdPC9zdHlsZT48L0Rpc3BsYXlUZXh0PjxyZWNvcmQ+PHJl
Yy1udW1iZXI+MTg8L3JlYy1udW1iZXI+PGZvcmVpZ24ta2V5cz48a2V5IGFwcD0iRU4iIGRiLWlk
PSI5ZWZ6eHJkdzVmdGR4eWVhemQ5eGFkYWI5c3dzcjAydGE5czIiPjE4PC9rZXk+PC9mb3JlaWdu
LWtleXM+PHJlZi10eXBlIG5hbWU9IkpvdXJuYWwgQXJ0aWNsZSI+MTc8L3JlZi10eXBlPjxjb250
cmlidXRvcnM+PGF1dGhvcnM+PGF1dGhvcj5JbnRlcm5hdGlvbmFsIFN0ZW0gQ2VsbCwgSW5pdGlh
dGl2ZTwvYXV0aG9yPjwvYXV0aG9ycz48L2NvbnRyaWJ1dG9ycz48dGl0bGVzPjx0aXRsZT5Bc3Nl
c3NtZW50IG9mIGVzdGFibGlzaGVkIHRlY2huaXF1ZXMgdG8gZGV0ZXJtaW5lIGRldmVsb3BtZW50
YWwgYW5kIG1hbGlnbmFudCBwb3RlbnRpYWwgb2YgaHVtYW4gcGx1cmlwb3RlbnQgc3RlbSBjZWxs
czwvdGl0bGU+PHNlY29uZGFyeS10aXRsZT5OYXQgQ29tbXVuPC9zZWNvbmRhcnktdGl0bGU+PGFs
dC10aXRsZT5OYXR1cmUgY29tbXVuaWNhdGlvbnM8L2FsdC10aXRsZT48L3RpdGxlcz48cGVyaW9k
aWNhbD48ZnVsbC10aXRsZT5OYXQgQ29tbXVuPC9mdWxsLXRpdGxlPjxhYmJyLTE+TmF0dXJlIGNv
bW11bmljYXRpb25zPC9hYmJyLTE+PC9wZXJpb2RpY2FsPjxhbHQtcGVyaW9kaWNhbD48ZnVsbC10
aXRsZT5OYXQgQ29tbXVuPC9mdWxsLXRpdGxlPjxhYmJyLTE+TmF0dXJlIGNvbW11bmljYXRpb25z
PC9hYmJyLTE+PC9hbHQtcGVyaW9kaWNhbD48cGFnZXM+MTkyNTwvcGFnZXM+PHZvbHVtZT45PC92
b2x1bWU+PG51bWJlcj4xPC9udW1iZXI+PGtleXdvcmRzPjxrZXl3b3JkPkFuaW1hbHM8L2tleXdv
cmQ+PGtleXdvcmQ+Q2VsbCBDdWx0dXJlIFRlY2huaXF1ZXMvKm1ldGhvZHM8L2tleXdvcmQ+PGtl
eXdvcmQ+KkNlbGwgRGlmZmVyZW50aWF0aW9uPC9rZXl3b3JkPjxrZXl3b3JkPkNlbGwgTGluZTwv
a2V5d29yZD48a2V5d29yZD5Db21wdXRhdGlvbmFsIEJpb2xvZ3kvKm1ldGhvZHM8L2tleXdvcmQ+
PGtleXdvcmQ+RW1icnlvaWQgQm9kaWVzL21ldGFib2xpc208L2tleXdvcmQ+PGtleXdvcmQ+RW5k
b2Rlcm0vbWV0YWJvbGlzbTwva2V5d29yZD48a2V5d29yZD5HZW5lIEV4cHJlc3Npb248L2tleXdv
cmQ+PGtleXdvcmQ+SGlzdG9sb2dpY2FsIFRlY2huaXF1ZXMvKm1ldGhvZHM8L2tleXdvcmQ+PGtl
eXdvcmQ+SHVtYW5zPC9rZXl3b3JkPjxrZXl3b3JkPk1pY2U8L2tleXdvcmQ+PGtleXdvcmQ+UGx1
cmlwb3RlbnQgU3RlbSBDZWxscy8qY3l0b2xvZ3kvbWV0YWJvbGlzbTwva2V5d29yZD48a2V5d29y
ZD5UZXJhdG9tYS9lbWJyeW9sb2d5L2dlbmV0aWNzL21ldGFib2xpc20vKnBoeXNpb3BhdGhvbG9n
eTwva2V5d29yZD48L2tleXdvcmRzPjxkYXRlcz48eWVhcj4yMDE4PC95ZWFyPjxwdWItZGF0ZXM+
PGRhdGU+TWF5IDE1PC9kYXRlPjwvcHViLWRhdGVzPjwvZGF0ZXM+PGlzYm4+MjA0MS0xNzIzIChF
bGVjdHJvbmljKSYjeEQ7MjA0MS0xNzIzIChMaW5raW5nKTwvaXNibj48YWNjZXNzaW9uLW51bT4y
OTc2NTAxNzwvYWNjZXNzaW9uLW51bT48dXJscz48cmVsYXRlZC11cmxzPjx1cmw+aHR0cDovL3d3
dy5uY2JpLm5sbS5uaWguZ292L3B1Ym1lZC8yOTc2NTAxNzwvdXJsPjwvcmVsYXRlZC11cmxzPjwv
dXJscz48Y3VzdG9tMj41OTU0MDU1PC9jdXN0b20yPjxlbGVjdHJvbmljLXJlc291cmNlLW51bT4x
MC4xMDM4L3M0MTQ2Ny0wMTgtMDQwMTEtMzwvZWxlY3Ryb25pYy1yZXNvdXJjZS1udW0+PC9yZWNv
cmQ+PC9DaXRlPjxDaXRlPjxBdXRob3I+Qm91bWE8L0F1dGhvcj48WWVhcj4yMDE3PC9ZZWFyPjxS
ZWNOdW0+MjA8L1JlY051bT48cmVjb3JkPjxyZWMtbnVtYmVyPjIwPC9yZWMtbnVtYmVyPjxmb3Jl
aWduLWtleXM+PGtleSBhcHA9IkVOIiBkYi1pZD0iOWVmenhyZHc1ZnRkeHllYXpkOXhhZGFiOXN3
c3IwMnRhOXMyIj4yMDwva2V5PjwvZm9yZWlnbi1rZXlzPjxyZWYtdHlwZSBuYW1lPSJKb3VybmFs
IEFydGljbGUiPjE3PC9yZWYtdHlwZT48Y29udHJpYnV0b3JzPjxhdXRob3JzPjxhdXRob3I+Qm91
bWEsIE0uIEouPC9hdXRob3I+PGF1dGhvcj52YW4gSXRlcnNvbiwgTS48L2F1dGhvcj48YXV0aG9y
PkphbnNzZW4sIEIuPC9hdXRob3I+PGF1dGhvcj5NdW1tZXJ5LCBDLiBMLjwvYXV0aG9yPjxhdXRo
b3I+U2FsdmF0b3JpLCBELiBDLiBGLjwvYXV0aG9yPjxhdXRob3I+RnJldW5kLCBDLjwvYXV0aG9y
PjwvYXV0aG9ycz48L2NvbnRyaWJ1dG9ycz48YXV0aC1hZGRyZXNzPkRlcGFydG1lbnQgb2YgQW5h
dG9teSAmYW1wOyBFbWJyeW9sb2d5LCBMZWlkZW4gVW5pdmVyc2l0eSBNZWRpY2FsIENlbnRlciwg
RWludGhvdmVud2VnIDIwLCAyMzMzIFpDIExlaWRlbiwgdGhlIE5ldGhlcmxhbmRzLiYjeEQ7RGVw
YXJ0bWVudCBvZiBNb2xlY3VsYXIgRXBpZGVtaW9sb2d5LCBMZWlkZW4gVW5pdmVyc2l0eSBNZWRp
Y2FsIENlbnRlciwgRWludGhvdmVud2VnIDIwLCAyMzMzIFpDIExlaWRlbiwgdGhlIE5ldGhlcmxh
bmRzLiYjeEQ7R2Vub21lU2NhbiBCLlYuLCBQbGVzbWFubGFhbiAxRCwgMjMzMyBCWiBMZWlkZW4s
IHRoZSBOZXRoZXJsYW5kcy4mI3hEO0NlbnRyYWwgTGFib3JhdG9yeSBBbmltYWwgRmFjaWxpdHks
IExlaWRlbiBVbml2ZXJzaXR5IE1lZGljYWwgQ2VudGVyLCBFaW50aG92ZW53ZWcgMjAsIDIzMzMg
WkMgTGVpZGVuLCB0aGUgTmV0aGVybGFuZHMuIEVsZWN0cm9uaWMgYWRkcmVzczogZC5jLmYuc2Fs
dmF0b3JpQGx1bWMubmwuJiN4RDtEZXBhcnRtZW50IG9mIEFuYXRvbXkgJmFtcDsgRW1icnlvbG9n
eSwgTGVpZGVuIFVuaXZlcnNpdHkgTWVkaWNhbCBDZW50ZXIsIEVpbnRob3ZlbndlZyAyMCwgMjMz
MyBaQyBMZWlkZW4sIHRoZSBOZXRoZXJsYW5kcy4gRWxlY3Ryb25pYyBhZGRyZXNzOiBjLm0uYS5o
LmZyZXVuZEBsdW1jLm5sLjwvYXV0aC1hZGRyZXNzPjx0aXRsZXM+PHRpdGxlPkRpZmZlcmVudGlh
dGlvbi1EZWZlY3RpdmUgSHVtYW4gSW5kdWNlZCBQbHVyaXBvdGVudCBTdGVtIENlbGxzIFJldmVh
bCBTdHJlbmd0aHMgYW5kIExpbWl0YXRpb25zIG9mIHRoZSBUZXJhdG9tYSBBc3NheSBhbmQgSW4g
Vml0cm8gUGx1cmlwb3RlbmN5IEFzc2F5czwvdGl0bGU+PHNlY29uZGFyeS10aXRsZT5TdGVtIENl
bGwgUmVwb3J0czwvc2Vjb25kYXJ5LXRpdGxlPjxhbHQtdGl0bGU+U3RlbSBjZWxsIHJlcG9ydHM8
L2FsdC10aXRsZT48L3RpdGxlcz48cGVyaW9kaWNhbD48ZnVsbC10aXRsZT5TdGVtIENlbGwgUmVw
b3J0czwvZnVsbC10aXRsZT48YWJici0xPlN0ZW0gY2VsbCByZXBvcnRzPC9hYmJyLTE+PC9wZXJp
b2RpY2FsPjxhbHQtcGVyaW9kaWNhbD48ZnVsbC10aXRsZT5TdGVtIENlbGwgUmVwb3J0czwvZnVs
bC10aXRsZT48YWJici0xPlN0ZW0gY2VsbCByZXBvcnRzPC9hYmJyLTE+PC9hbHQtcGVyaW9kaWNh
bD48cGFnZXM+MTM0MC0xMzUzPC9wYWdlcz48dm9sdW1lPjg8L3ZvbHVtZT48bnVtYmVyPjU8L251
bWJlcj48a2V5d29yZHM+PGtleXdvcmQ+QW5pbWFsczwva2V5d29yZD48a2V5d29yZD5DYXJjaW5v
Z2VuaWNpdHkgVGVzdHMvYWR2ZXJzZSBlZmZlY3RzL21ldGhvZHMvKnN0YW5kYXJkczwva2V5d29y
ZD48a2V5d29yZD4qQ2VsbCBEaWZmZXJlbnRpYXRpb248L2tleXdvcmQ+PGtleXdvcmQ+Q2VsbCBM
aW5lPC9rZXl3b3JkPjxrZXl3b3JkPkh1bWFuczwva2V5d29yZD48a2V5d29yZD5JbmR1Y2VkIFBs
dXJpcG90ZW50IFN0ZW0gQ2VsbHMvKmN5dG9sb2d5PC9rZXl3b3JkPjxrZXl3b3JkPk1hbGU8L2tl
eXdvcmQ+PGtleXdvcmQ+TWljZTwva2V5d29yZD48a2V5d29yZD5NaWNlLCBJbmJyZWQgTk9EPC9r
ZXl3b3JkPjxrZXl3b3JkPk1pY2UsIFNDSUQ8L2tleXdvcmQ+PGtleXdvcmQ+VGVyYXRvbWEvKnBh
dGhvbG9neTwva2V5d29yZD48a2V5d29yZD5YZW5vZ3JhZnQgTW9kZWwgQW50aXR1bW9yIEFzc2F5
cy9tZXRob2RzLypzdGFuZGFyZHM8L2tleXdvcmQ+PC9rZXl3b3Jkcz48ZGF0ZXM+PHllYXI+MjAx
NzwveWVhcj48cHViLWRhdGVzPjxkYXRlPk1heSA5PC9kYXRlPjwvcHViLWRhdGVzPjwvZGF0ZXM+
PGlzYm4+MjIxMy02NzExIChFbGVjdHJvbmljKSYjeEQ7MjIxMy02NzExIChMaW5raW5nKTwvaXNi
bj48YWNjZXNzaW9uLW51bT4yODQ5NDk0MDwvYWNjZXNzaW9uLW51bT48dXJscz48cmVsYXRlZC11
cmxzPjx1cmw+aHR0cDovL3d3dy5uY2JpLm5sbS5uaWguZ292L3B1Ym1lZC8yODQ5NDk0MDwvdXJs
PjwvcmVsYXRlZC11cmxzPjwvdXJscz48Y3VzdG9tMj41NDI1NjIxPC9jdXN0b20yPjxlbGVjdHJv
bmljLXJlc291cmNlLW51bT4xMC4xMDE2L2ouc3RlbWNyLjIwMTcuMDMuMDA5PC9lbGVjdHJvbmlj
LXJlc291cmNlLW51bT48L3JlY29yZD48L0NpdGU+PC9FbmROb3RlPn==
</w:fldData>
        </w:fldChar>
      </w:r>
      <w:r w:rsidR="0062122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instrText xml:space="preserve"> ADDIN EN.CITE </w:instrText>
      </w:r>
      <w:r w:rsidR="0062122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begin">
          <w:fldData xml:space="preserve">PEVuZE5vdGU+PENpdGU+PEF1dGhvcj5JbnRlcm5hdGlvbmFsIFN0ZW0gQ2VsbDwvQXV0aG9yPjxZ
ZWFyPjIwMTg8L1llYXI+PFJlY051bT4xODwvUmVjTnVtPjxEaXNwbGF5VGV4dD48c3R5bGUgZmFj
ZT0ic3VwZXJzY3JpcHQiPlsyMiwgMjNdPC9zdHlsZT48L0Rpc3BsYXlUZXh0PjxyZWNvcmQ+PHJl
Yy1udW1iZXI+MTg8L3JlYy1udW1iZXI+PGZvcmVpZ24ta2V5cz48a2V5IGFwcD0iRU4iIGRiLWlk
PSI5ZWZ6eHJkdzVmdGR4eWVhemQ5eGFkYWI5c3dzcjAydGE5czIiPjE4PC9rZXk+PC9mb3JlaWdu
LWtleXM+PHJlZi10eXBlIG5hbWU9IkpvdXJuYWwgQXJ0aWNsZSI+MTc8L3JlZi10eXBlPjxjb250
cmlidXRvcnM+PGF1dGhvcnM+PGF1dGhvcj5JbnRlcm5hdGlvbmFsIFN0ZW0gQ2VsbCwgSW5pdGlh
dGl2ZTwvYXV0aG9yPjwvYXV0aG9ycz48L2NvbnRyaWJ1dG9ycz48dGl0bGVzPjx0aXRsZT5Bc3Nl
c3NtZW50IG9mIGVzdGFibGlzaGVkIHRlY2huaXF1ZXMgdG8gZGV0ZXJtaW5lIGRldmVsb3BtZW50
YWwgYW5kIG1hbGlnbmFudCBwb3RlbnRpYWwgb2YgaHVtYW4gcGx1cmlwb3RlbnQgc3RlbSBjZWxs
czwvdGl0bGU+PHNlY29uZGFyeS10aXRsZT5OYXQgQ29tbXVuPC9zZWNvbmRhcnktdGl0bGU+PGFs
dC10aXRsZT5OYXR1cmUgY29tbXVuaWNhdGlvbnM8L2FsdC10aXRsZT48L3RpdGxlcz48cGVyaW9k
aWNhbD48ZnVsbC10aXRsZT5OYXQgQ29tbXVuPC9mdWxsLXRpdGxlPjxhYmJyLTE+TmF0dXJlIGNv
bW11bmljYXRpb25zPC9hYmJyLTE+PC9wZXJpb2RpY2FsPjxhbHQtcGVyaW9kaWNhbD48ZnVsbC10
aXRsZT5OYXQgQ29tbXVuPC9mdWxsLXRpdGxlPjxhYmJyLTE+TmF0dXJlIGNvbW11bmljYXRpb25z
PC9hYmJyLTE+PC9hbHQtcGVyaW9kaWNhbD48cGFnZXM+MTkyNTwvcGFnZXM+PHZvbHVtZT45PC92
b2x1bWU+PG51bWJlcj4xPC9udW1iZXI+PGtleXdvcmRzPjxrZXl3b3JkPkFuaW1hbHM8L2tleXdv
cmQ+PGtleXdvcmQ+Q2VsbCBDdWx0dXJlIFRlY2huaXF1ZXMvKm1ldGhvZHM8L2tleXdvcmQ+PGtl
eXdvcmQ+KkNlbGwgRGlmZmVyZW50aWF0aW9uPC9rZXl3b3JkPjxrZXl3b3JkPkNlbGwgTGluZTwv
a2V5d29yZD48a2V5d29yZD5Db21wdXRhdGlvbmFsIEJpb2xvZ3kvKm1ldGhvZHM8L2tleXdvcmQ+
PGtleXdvcmQ+RW1icnlvaWQgQm9kaWVzL21ldGFib2xpc208L2tleXdvcmQ+PGtleXdvcmQ+RW5k
b2Rlcm0vbWV0YWJvbGlzbTwva2V5d29yZD48a2V5d29yZD5HZW5lIEV4cHJlc3Npb248L2tleXdv
cmQ+PGtleXdvcmQ+SGlzdG9sb2dpY2FsIFRlY2huaXF1ZXMvKm1ldGhvZHM8L2tleXdvcmQ+PGtl
eXdvcmQ+SHVtYW5zPC9rZXl3b3JkPjxrZXl3b3JkPk1pY2U8L2tleXdvcmQ+PGtleXdvcmQ+UGx1
cmlwb3RlbnQgU3RlbSBDZWxscy8qY3l0b2xvZ3kvbWV0YWJvbGlzbTwva2V5d29yZD48a2V5d29y
ZD5UZXJhdG9tYS9lbWJyeW9sb2d5L2dlbmV0aWNzL21ldGFib2xpc20vKnBoeXNpb3BhdGhvbG9n
eTwva2V5d29yZD48L2tleXdvcmRzPjxkYXRlcz48eWVhcj4yMDE4PC95ZWFyPjxwdWItZGF0ZXM+
PGRhdGU+TWF5IDE1PC9kYXRlPjwvcHViLWRhdGVzPjwvZGF0ZXM+PGlzYm4+MjA0MS0xNzIzIChF
bGVjdHJvbmljKSYjeEQ7MjA0MS0xNzIzIChMaW5raW5nKTwvaXNibj48YWNjZXNzaW9uLW51bT4y
OTc2NTAxNzwvYWNjZXNzaW9uLW51bT48dXJscz48cmVsYXRlZC11cmxzPjx1cmw+aHR0cDovL3d3
dy5uY2JpLm5sbS5uaWguZ292L3B1Ym1lZC8yOTc2NTAxNzwvdXJsPjwvcmVsYXRlZC11cmxzPjwv
dXJscz48Y3VzdG9tMj41OTU0MDU1PC9jdXN0b20yPjxlbGVjdHJvbmljLXJlc291cmNlLW51bT4x
MC4xMDM4L3M0MTQ2Ny0wMTgtMDQwMTEtMzwvZWxlY3Ryb25pYy1yZXNvdXJjZS1udW0+PC9yZWNv
cmQ+PC9DaXRlPjxDaXRlPjxBdXRob3I+Qm91bWE8L0F1dGhvcj48WWVhcj4yMDE3PC9ZZWFyPjxS
ZWNOdW0+MjA8L1JlY051bT48cmVjb3JkPjxyZWMtbnVtYmVyPjIwPC9yZWMtbnVtYmVyPjxmb3Jl
aWduLWtleXM+PGtleSBhcHA9IkVOIiBkYi1pZD0iOWVmenhyZHc1ZnRkeHllYXpkOXhhZGFiOXN3
c3IwMnRhOXMyIj4yMDwva2V5PjwvZm9yZWlnbi1rZXlzPjxyZWYtdHlwZSBuYW1lPSJKb3VybmFs
IEFydGljbGUiPjE3PC9yZWYtdHlwZT48Y29udHJpYnV0b3JzPjxhdXRob3JzPjxhdXRob3I+Qm91
bWEsIE0uIEouPC9hdXRob3I+PGF1dGhvcj52YW4gSXRlcnNvbiwgTS48L2F1dGhvcj48YXV0aG9y
PkphbnNzZW4sIEIuPC9hdXRob3I+PGF1dGhvcj5NdW1tZXJ5LCBDLiBMLjwvYXV0aG9yPjxhdXRo
b3I+U2FsdmF0b3JpLCBELiBDLiBGLjwvYXV0aG9yPjxhdXRob3I+RnJldW5kLCBDLjwvYXV0aG9y
PjwvYXV0aG9ycz48L2NvbnRyaWJ1dG9ycz48YXV0aC1hZGRyZXNzPkRlcGFydG1lbnQgb2YgQW5h
dG9teSAmYW1wOyBFbWJyeW9sb2d5LCBMZWlkZW4gVW5pdmVyc2l0eSBNZWRpY2FsIENlbnRlciwg
RWludGhvdmVud2VnIDIwLCAyMzMzIFpDIExlaWRlbiwgdGhlIE5ldGhlcmxhbmRzLiYjeEQ7RGVw
YXJ0bWVudCBvZiBNb2xlY3VsYXIgRXBpZGVtaW9sb2d5LCBMZWlkZW4gVW5pdmVyc2l0eSBNZWRp
Y2FsIENlbnRlciwgRWludGhvdmVud2VnIDIwLCAyMzMzIFpDIExlaWRlbiwgdGhlIE5ldGhlcmxh
bmRzLiYjeEQ7R2Vub21lU2NhbiBCLlYuLCBQbGVzbWFubGFhbiAxRCwgMjMzMyBCWiBMZWlkZW4s
IHRoZSBOZXRoZXJsYW5kcy4mI3hEO0NlbnRyYWwgTGFib3JhdG9yeSBBbmltYWwgRmFjaWxpdHks
IExlaWRlbiBVbml2ZXJzaXR5IE1lZGljYWwgQ2VudGVyLCBFaW50aG92ZW53ZWcgMjAsIDIzMzMg
WkMgTGVpZGVuLCB0aGUgTmV0aGVybGFuZHMuIEVsZWN0cm9uaWMgYWRkcmVzczogZC5jLmYuc2Fs
dmF0b3JpQGx1bWMubmwuJiN4RDtEZXBhcnRtZW50IG9mIEFuYXRvbXkgJmFtcDsgRW1icnlvbG9n
eSwgTGVpZGVuIFVuaXZlcnNpdHkgTWVkaWNhbCBDZW50ZXIsIEVpbnRob3ZlbndlZyAyMCwgMjMz
MyBaQyBMZWlkZW4sIHRoZSBOZXRoZXJsYW5kcy4gRWxlY3Ryb25pYyBhZGRyZXNzOiBjLm0uYS5o
LmZyZXVuZEBsdW1jLm5sLjwvYXV0aC1hZGRyZXNzPjx0aXRsZXM+PHRpdGxlPkRpZmZlcmVudGlh
dGlvbi1EZWZlY3RpdmUgSHVtYW4gSW5kdWNlZCBQbHVyaXBvdGVudCBTdGVtIENlbGxzIFJldmVh
bCBTdHJlbmd0aHMgYW5kIExpbWl0YXRpb25zIG9mIHRoZSBUZXJhdG9tYSBBc3NheSBhbmQgSW4g
Vml0cm8gUGx1cmlwb3RlbmN5IEFzc2F5czwvdGl0bGU+PHNlY29uZGFyeS10aXRsZT5TdGVtIENl
bGwgUmVwb3J0czwvc2Vjb25kYXJ5LXRpdGxlPjxhbHQtdGl0bGU+U3RlbSBjZWxsIHJlcG9ydHM8
L2FsdC10aXRsZT48L3RpdGxlcz48cGVyaW9kaWNhbD48ZnVsbC10aXRsZT5TdGVtIENlbGwgUmVw
b3J0czwvZnVsbC10aXRsZT48YWJici0xPlN0ZW0gY2VsbCByZXBvcnRzPC9hYmJyLTE+PC9wZXJp
b2RpY2FsPjxhbHQtcGVyaW9kaWNhbD48ZnVsbC10aXRsZT5TdGVtIENlbGwgUmVwb3J0czwvZnVs
bC10aXRsZT48YWJici0xPlN0ZW0gY2VsbCByZXBvcnRzPC9hYmJyLTE+PC9hbHQtcGVyaW9kaWNh
bD48cGFnZXM+MTM0MC0xMzUzPC9wYWdlcz48dm9sdW1lPjg8L3ZvbHVtZT48bnVtYmVyPjU8L251
bWJlcj48a2V5d29yZHM+PGtleXdvcmQ+QW5pbWFsczwva2V5d29yZD48a2V5d29yZD5DYXJjaW5v
Z2VuaWNpdHkgVGVzdHMvYWR2ZXJzZSBlZmZlY3RzL21ldGhvZHMvKnN0YW5kYXJkczwva2V5d29y
ZD48a2V5d29yZD4qQ2VsbCBEaWZmZXJlbnRpYXRpb248L2tleXdvcmQ+PGtleXdvcmQ+Q2VsbCBM
aW5lPC9rZXl3b3JkPjxrZXl3b3JkPkh1bWFuczwva2V5d29yZD48a2V5d29yZD5JbmR1Y2VkIFBs
dXJpcG90ZW50IFN0ZW0gQ2VsbHMvKmN5dG9sb2d5PC9rZXl3b3JkPjxrZXl3b3JkPk1hbGU8L2tl
eXdvcmQ+PGtleXdvcmQ+TWljZTwva2V5d29yZD48a2V5d29yZD5NaWNlLCBJbmJyZWQgTk9EPC9r
ZXl3b3JkPjxrZXl3b3JkPk1pY2UsIFNDSUQ8L2tleXdvcmQ+PGtleXdvcmQ+VGVyYXRvbWEvKnBh
dGhvbG9neTwva2V5d29yZD48a2V5d29yZD5YZW5vZ3JhZnQgTW9kZWwgQW50aXR1bW9yIEFzc2F5
cy9tZXRob2RzLypzdGFuZGFyZHM8L2tleXdvcmQ+PC9rZXl3b3Jkcz48ZGF0ZXM+PHllYXI+MjAx
NzwveWVhcj48cHViLWRhdGVzPjxkYXRlPk1heSA5PC9kYXRlPjwvcHViLWRhdGVzPjwvZGF0ZXM+
PGlzYm4+MjIxMy02NzExIChFbGVjdHJvbmljKSYjeEQ7MjIxMy02NzExIChMaW5raW5nKTwvaXNi
bj48YWNjZXNzaW9uLW51bT4yODQ5NDk0MDwvYWNjZXNzaW9uLW51bT48dXJscz48cmVsYXRlZC11
cmxzPjx1cmw+aHR0cDovL3d3dy5uY2JpLm5sbS5uaWguZ292L3B1Ym1lZC8yODQ5NDk0MDwvdXJs
PjwvcmVsYXRlZC11cmxzPjwvdXJscz48Y3VzdG9tMj41NDI1NjIxPC9jdXN0b20yPjxlbGVjdHJv
bmljLXJlc291cmNlLW51bT4xMC4xMDE2L2ouc3RlbWNyLjIwMTcuMDMuMDA5PC9lbGVjdHJvbmlj
LXJlc291cmNlLW51bT48L3JlY29yZD48L0NpdGU+PC9FbmROb3RlPn==
</w:fldData>
        </w:fldChar>
      </w:r>
      <w:r w:rsidR="0062122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instrText xml:space="preserve"> ADDIN EN.CITE.DATA </w:instrText>
      </w:r>
      <w:r w:rsidR="0062122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</w:r>
      <w:r w:rsidR="0062122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end"/>
      </w:r>
      <w:r w:rsidR="00BC5AAA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</w:r>
      <w:r w:rsidR="00BC5AAA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separate"/>
      </w:r>
      <w:r w:rsidR="00621228" w:rsidRPr="00C94315">
        <w:rPr>
          <w:rFonts w:ascii="Book Antiqua" w:hAnsi="Book Antiqua" w:cs="Times New Roman"/>
          <w:noProof/>
          <w:color w:val="000000" w:themeColor="text1"/>
          <w:kern w:val="0"/>
          <w:sz w:val="24"/>
          <w:szCs w:val="24"/>
          <w:vertAlign w:val="superscript"/>
        </w:rPr>
        <w:t>[</w:t>
      </w:r>
      <w:hyperlink w:anchor="_ENREF_22" w:tooltip="International Stem Cell, 2018 #18" w:history="1">
        <w:r w:rsidR="00621228" w:rsidRPr="00C94315">
          <w:rPr>
            <w:rFonts w:ascii="Book Antiqua" w:hAnsi="Book Antiqua" w:cs="Times New Roman"/>
            <w:noProof/>
            <w:color w:val="000000" w:themeColor="text1"/>
            <w:kern w:val="0"/>
            <w:sz w:val="24"/>
            <w:szCs w:val="24"/>
            <w:vertAlign w:val="superscript"/>
          </w:rPr>
          <w:t>22</w:t>
        </w:r>
      </w:hyperlink>
      <w:r w:rsidR="00936F33" w:rsidRPr="00C94315">
        <w:rPr>
          <w:rFonts w:ascii="Book Antiqua" w:hAnsi="Book Antiqua" w:cs="Times New Roman"/>
          <w:noProof/>
          <w:color w:val="000000" w:themeColor="text1"/>
          <w:kern w:val="0"/>
          <w:sz w:val="24"/>
          <w:szCs w:val="24"/>
          <w:vertAlign w:val="superscript"/>
        </w:rPr>
        <w:t>,</w:t>
      </w:r>
      <w:hyperlink w:anchor="_ENREF_23" w:tooltip="Bouma, 2017 #20" w:history="1">
        <w:r w:rsidR="00621228" w:rsidRPr="00C94315">
          <w:rPr>
            <w:rFonts w:ascii="Book Antiqua" w:hAnsi="Book Antiqua" w:cs="Times New Roman"/>
            <w:noProof/>
            <w:color w:val="000000" w:themeColor="text1"/>
            <w:kern w:val="0"/>
            <w:sz w:val="24"/>
            <w:szCs w:val="24"/>
            <w:vertAlign w:val="superscript"/>
          </w:rPr>
          <w:t>23</w:t>
        </w:r>
      </w:hyperlink>
      <w:r w:rsidR="00621228" w:rsidRPr="00C94315">
        <w:rPr>
          <w:rFonts w:ascii="Book Antiqua" w:hAnsi="Book Antiqua" w:cs="Times New Roman"/>
          <w:noProof/>
          <w:color w:val="000000" w:themeColor="text1"/>
          <w:kern w:val="0"/>
          <w:sz w:val="24"/>
          <w:szCs w:val="24"/>
          <w:vertAlign w:val="superscript"/>
        </w:rPr>
        <w:t>]</w:t>
      </w:r>
      <w:r w:rsidR="00BC5AAA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end"/>
      </w:r>
      <w:r w:rsidR="009955C5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</w:t>
      </w:r>
      <w:r w:rsidR="00A82B11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nd e</w:t>
      </w:r>
      <w:r w:rsidR="00BC5AAA" w:rsidRPr="00C94315">
        <w:rPr>
          <w:rFonts w:ascii="Book Antiqua" w:eastAsia="等线" w:hAnsi="Book Antiqua" w:cs="Times New Roman"/>
          <w:color w:val="000000" w:themeColor="text1"/>
          <w:kern w:val="0"/>
          <w:sz w:val="24"/>
          <w:szCs w:val="24"/>
        </w:rPr>
        <w:t xml:space="preserve">ven with the same prediction assay, distinct results </w:t>
      </w:r>
      <w:r w:rsidR="009955C5" w:rsidRPr="00C94315">
        <w:rPr>
          <w:rFonts w:ascii="Book Antiqua" w:eastAsia="等线" w:hAnsi="Book Antiqua" w:cs="Times New Roman"/>
          <w:color w:val="000000" w:themeColor="text1"/>
          <w:kern w:val="0"/>
          <w:sz w:val="24"/>
          <w:szCs w:val="24"/>
        </w:rPr>
        <w:t>may be obtained under</w:t>
      </w:r>
      <w:r w:rsidR="00BC5AAA" w:rsidRPr="00C94315">
        <w:rPr>
          <w:rFonts w:ascii="Book Antiqua" w:eastAsia="等线" w:hAnsi="Book Antiqua" w:cs="Times New Roman"/>
          <w:color w:val="000000" w:themeColor="text1"/>
          <w:kern w:val="0"/>
          <w:sz w:val="24"/>
          <w:szCs w:val="24"/>
        </w:rPr>
        <w:t xml:space="preserve"> different differentiation conditions</w:t>
      </w:r>
      <w:r w:rsidR="00BA517A" w:rsidRPr="00C94315">
        <w:rPr>
          <w:rFonts w:ascii="Book Antiqua" w:eastAsia="等线" w:hAnsi="Book Antiqua" w:cs="Times New Roman"/>
          <w:color w:val="000000" w:themeColor="text1"/>
          <w:kern w:val="0"/>
          <w:sz w:val="24"/>
          <w:szCs w:val="24"/>
        </w:rPr>
        <w:t xml:space="preserve">. </w:t>
      </w:r>
      <w:r w:rsidR="00F204A8" w:rsidRPr="00C94315">
        <w:rPr>
          <w:rFonts w:ascii="Book Antiqua" w:eastAsia="等线" w:hAnsi="Book Antiqua" w:cs="Times New Roman"/>
          <w:color w:val="000000" w:themeColor="text1"/>
          <w:kern w:val="0"/>
          <w:sz w:val="24"/>
          <w:szCs w:val="24"/>
        </w:rPr>
        <w:t>The</w:t>
      </w:r>
      <w:r w:rsidR="009955C5" w:rsidRPr="00C94315">
        <w:rPr>
          <w:rFonts w:ascii="Book Antiqua" w:eastAsia="等线" w:hAnsi="Book Antiqua" w:cs="Times New Roman"/>
          <w:color w:val="000000" w:themeColor="text1"/>
          <w:kern w:val="0"/>
          <w:sz w:val="24"/>
          <w:szCs w:val="24"/>
        </w:rPr>
        <w:t xml:space="preserve"> lack of</w:t>
      </w:r>
      <w:r w:rsidR="00F204A8" w:rsidRPr="00C94315">
        <w:rPr>
          <w:rFonts w:ascii="Book Antiqua" w:eastAsia="等线" w:hAnsi="Book Antiqua" w:cs="Times New Roman"/>
          <w:color w:val="000000" w:themeColor="text1"/>
          <w:kern w:val="0"/>
          <w:sz w:val="24"/>
          <w:szCs w:val="24"/>
        </w:rPr>
        <w:t xml:space="preserve"> concordance of results</w:t>
      </w:r>
      <w:r w:rsidRPr="00C94315">
        <w:rPr>
          <w:rFonts w:ascii="Book Antiqua" w:eastAsia="等线" w:hAnsi="Book Antiqua" w:cs="Times New Roman"/>
          <w:color w:val="000000" w:themeColor="text1"/>
          <w:kern w:val="0"/>
          <w:sz w:val="24"/>
          <w:szCs w:val="24"/>
        </w:rPr>
        <w:t xml:space="preserve"> make</w:t>
      </w:r>
      <w:r w:rsidR="00D6042F" w:rsidRPr="00C94315">
        <w:rPr>
          <w:rFonts w:ascii="Book Antiqua" w:eastAsia="等线" w:hAnsi="Book Antiqua" w:cs="Times New Roman"/>
          <w:color w:val="000000" w:themeColor="text1"/>
          <w:kern w:val="0"/>
          <w:sz w:val="24"/>
          <w:szCs w:val="24"/>
        </w:rPr>
        <w:t>s</w:t>
      </w:r>
      <w:r w:rsidRPr="00C94315">
        <w:rPr>
          <w:rFonts w:ascii="Book Antiqua" w:eastAsia="等线" w:hAnsi="Book Antiqua" w:cs="Times New Roman"/>
          <w:color w:val="000000" w:themeColor="text1"/>
          <w:kern w:val="0"/>
          <w:sz w:val="24"/>
          <w:szCs w:val="24"/>
        </w:rPr>
        <w:t xml:space="preserve"> it </w:t>
      </w:r>
      <w:r w:rsidR="008E0509" w:rsidRPr="00C94315">
        <w:rPr>
          <w:rFonts w:ascii="Book Antiqua" w:eastAsia="等线" w:hAnsi="Book Antiqua" w:cs="Times New Roman"/>
          <w:color w:val="000000" w:themeColor="text1"/>
          <w:kern w:val="0"/>
          <w:sz w:val="24"/>
          <w:szCs w:val="24"/>
        </w:rPr>
        <w:t xml:space="preserve">very </w:t>
      </w:r>
      <w:r w:rsidRPr="00C94315">
        <w:rPr>
          <w:rFonts w:ascii="Book Antiqua" w:eastAsia="等线" w:hAnsi="Book Antiqua" w:cs="Times New Roman"/>
          <w:color w:val="000000" w:themeColor="text1"/>
          <w:kern w:val="0"/>
          <w:sz w:val="24"/>
          <w:szCs w:val="24"/>
        </w:rPr>
        <w:t xml:space="preserve">difficult for researches to determine the most appropriate </w:t>
      </w:r>
      <w:r w:rsidR="009955C5" w:rsidRPr="00C94315">
        <w:rPr>
          <w:rFonts w:ascii="Book Antiqua" w:eastAsia="等线" w:hAnsi="Book Antiqua" w:cs="Times New Roman"/>
          <w:color w:val="000000" w:themeColor="text1"/>
          <w:kern w:val="0"/>
          <w:sz w:val="24"/>
          <w:szCs w:val="24"/>
        </w:rPr>
        <w:t xml:space="preserve">method </w:t>
      </w:r>
      <w:r w:rsidRPr="00C94315">
        <w:rPr>
          <w:rFonts w:ascii="Book Antiqua" w:eastAsia="等线" w:hAnsi="Book Antiqua" w:cs="Times New Roman"/>
          <w:color w:val="000000" w:themeColor="text1"/>
          <w:kern w:val="0"/>
          <w:sz w:val="24"/>
          <w:szCs w:val="24"/>
        </w:rPr>
        <w:t>for th</w:t>
      </w:r>
      <w:r w:rsidR="00D6042F" w:rsidRPr="00C94315">
        <w:rPr>
          <w:rFonts w:ascii="Book Antiqua" w:eastAsia="等线" w:hAnsi="Book Antiqua" w:cs="Times New Roman"/>
          <w:color w:val="000000" w:themeColor="text1"/>
          <w:kern w:val="0"/>
          <w:sz w:val="24"/>
          <w:szCs w:val="24"/>
        </w:rPr>
        <w:t>e</w:t>
      </w:r>
      <w:r w:rsidR="009D3FC3" w:rsidRPr="00C94315">
        <w:rPr>
          <w:rFonts w:ascii="Book Antiqua" w:eastAsia="等线" w:hAnsi="Book Antiqua" w:cs="Times New Roman"/>
          <w:color w:val="000000" w:themeColor="text1"/>
          <w:kern w:val="0"/>
          <w:sz w:val="24"/>
          <w:szCs w:val="24"/>
        </w:rPr>
        <w:t>ir purpose</w:t>
      </w:r>
      <w:r w:rsidR="00572ECB" w:rsidRPr="00C94315">
        <w:rPr>
          <w:rFonts w:ascii="Book Antiqua" w:eastAsia="等线" w:hAnsi="Book Antiqua" w:cs="Times New Roman"/>
          <w:color w:val="000000" w:themeColor="text1"/>
          <w:kern w:val="0"/>
          <w:sz w:val="24"/>
          <w:szCs w:val="24"/>
        </w:rPr>
        <w:t>s</w:t>
      </w:r>
      <w:r w:rsidR="009D3FC3" w:rsidRPr="00C94315">
        <w:rPr>
          <w:rFonts w:ascii="Book Antiqua" w:eastAsia="等线" w:hAnsi="Book Antiqua" w:cs="Times New Roman"/>
          <w:color w:val="000000" w:themeColor="text1"/>
          <w:kern w:val="0"/>
          <w:sz w:val="24"/>
          <w:szCs w:val="24"/>
        </w:rPr>
        <w:t xml:space="preserve">. </w:t>
      </w:r>
      <w:bookmarkStart w:id="145" w:name="_Hlk7342783"/>
      <w:r w:rsidR="00BA517A" w:rsidRPr="00C94315">
        <w:rPr>
          <w:rFonts w:ascii="Book Antiqua" w:eastAsia="等线" w:hAnsi="Book Antiqua" w:cs="Times New Roman"/>
          <w:color w:val="000000" w:themeColor="text1"/>
          <w:kern w:val="0"/>
          <w:sz w:val="24"/>
          <w:szCs w:val="24"/>
        </w:rPr>
        <w:t>Moreover,</w:t>
      </w:r>
      <w:r w:rsidR="00BC5AAA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64735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each </w:t>
      </w:r>
      <w:r w:rsidR="00354399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prediction method </w:t>
      </w:r>
      <w:r w:rsidR="0064735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has limitations</w:t>
      </w:r>
      <w:r w:rsidR="009955C5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</w:t>
      </w:r>
      <w:r w:rsidR="00306A59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1C6D2F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us </w:t>
      </w:r>
      <w:r w:rsidR="001A0E9F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largely </w:t>
      </w:r>
      <w:r w:rsidR="00306A59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restrict</w:t>
      </w:r>
      <w:r w:rsidR="00D7180B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ing</w:t>
      </w:r>
      <w:r w:rsidR="005F664A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its </w:t>
      </w:r>
      <w:r w:rsidR="00306A59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wide applications</w:t>
      </w:r>
      <w:r w:rsidR="0064735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.</w:t>
      </w:r>
      <w:bookmarkEnd w:id="145"/>
      <w:r w:rsidR="0064735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High-throughput analysis </w:t>
      </w:r>
      <w:r w:rsidR="009955C5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methods such as </w:t>
      </w:r>
      <w:r w:rsidR="0064735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microarray or RNA-sequencing are informative</w:t>
      </w:r>
      <w:r w:rsidR="00BC7229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9955C5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but</w:t>
      </w:r>
      <w:r w:rsidR="00BB660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generate </w:t>
      </w:r>
      <w:r w:rsidR="00841FF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excessive </w:t>
      </w:r>
      <w:r w:rsidR="00BB660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data</w:t>
      </w:r>
      <w:r w:rsidR="009955C5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</w:t>
      </w:r>
      <w:r w:rsidR="00BB660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some of which are non-functional</w:t>
      </w:r>
      <w:r w:rsidR="00972B39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.</w:t>
      </w:r>
      <w:r w:rsidR="00BB660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9955C5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dditionally, </w:t>
      </w:r>
      <w:r w:rsidR="002A44C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identify</w:t>
      </w:r>
      <w:r w:rsidR="00BE2C5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ing</w:t>
      </w:r>
      <w:r w:rsidR="002A44C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objective genes</w:t>
      </w:r>
      <w:r w:rsidR="009955C5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is time</w:t>
      </w:r>
      <w:r w:rsidR="00BE2C5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- and labor-intensive as well as </w:t>
      </w:r>
      <w:proofErr w:type="gramStart"/>
      <w:r w:rsidR="00BE2C5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costly</w:t>
      </w:r>
      <w:proofErr w:type="gramEnd"/>
      <w:r w:rsidR="00261CC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begin">
          <w:fldData xml:space="preserve">PEVuZE5vdGU+PENpdGU+PEF1dGhvcj5ZYW5hZ2loYXJhPC9BdXRob3I+PFllYXI+MjAxNjwvWWVh
cj48UmVjTnVtPjI8L1JlY051bT48RGlzcGxheVRleHQ+PHN0eWxlIGZhY2U9InN1cGVyc2NyaXB0
Ij5bMzNdPC9zdHlsZT48L0Rpc3BsYXlUZXh0PjxyZWNvcmQ+PHJlYy1udW1iZXI+MjwvcmVjLW51
bWJlcj48Zm9yZWlnbi1rZXlzPjxrZXkgYXBwPSJFTiIgZGItaWQ9IjllZnp4cmR3NWZ0ZHh5ZWF6
ZDl4YWRhYjlzd3NyMDJ0YTlzMiI+Mjwva2V5PjwvZm9yZWlnbi1rZXlzPjxyZWYtdHlwZSBuYW1l
PSJKb3VybmFsIEFydGljbGUiPjE3PC9yZWYtdHlwZT48Y29udHJpYnV0b3JzPjxhdXRob3JzPjxh
dXRob3I+WWFuYWdpaGFyYSwgSy48L2F1dGhvcj48YXV0aG9yPkxpdSwgWS48L2F1dGhvcj48YXV0
aG9yPkthbmllLCBLLjwvYXV0aG9yPjxhdXRob3I+VGFrYXlhbWEsIEsuPC9hdXRob3I+PGF1dGhv
cj5Lb2t1bnVnaSwgTS48L2F1dGhvcj48YXV0aG9yPkhpcmF0YSwgTS48L2F1dGhvcj48YXV0aG9y
PkZ1a3VkYSwgVC48L2F1dGhvcj48YXV0aG9yPlN1Z2EsIE0uPC9hdXRob3I+PGF1dGhvcj5OaWth
d2EsIEguPC9hdXRob3I+PGF1dGhvcj5NaXp1Z3VjaGksIEguPC9hdXRob3I+PGF1dGhvcj5LYXRv
LCBSLjwvYXV0aG9yPjxhdXRob3I+RnVydWUsIE0uIEsuPC9hdXRob3I+PC9hdXRob3JzPjwvY29u
dHJpYnV0b3JzPjxhdXRoLWFkZHJlc3M+MSBMYWJvcmF0b3J5IG9mIFN0ZW0gQ2VsbCBDdWx0dXJl
cywgTmF0aW9uYWwgSW5zdGl0dXRlcyBvZiBCaW9tZWRpY2FsIElubm92YXRpb24gLCBIZWFsdGgg
YW5kIE51dHJpdGlvbiwgT3Nha2EsIEphcGFuIC4mI3hEOzIgRGVwYXJ0bWVudCBvZiBCYXNpYyBN
ZWRpY2luYWwgU2NpZW5jZXMsIEdyYWR1YXRlIFNjaG9vbCBvZiBQaGFybWFjZXV0aWNhbCBTY2ll
bmNlcywgTmFnb3lhIFVuaXZlcnNpdHkgLCBOYWdveWEsIEphcGFuIC4mI3hEOzMgTGFib3JhdG9y
eSBvZiBCaW9jaGVtaXN0cnkgYW5kIE1vbGVjdWxhciBCaW9sb2d5LCBHcmFkdWF0ZSBTY2hvb2wg
b2YgUGhhcm1hY2V1dGljYWwgU2NpZW5jZXMsIE9zYWthIFVuaXZlcnNpdHkgLCBPc2FrYSwgSmFw
YW4gLiYjeEQ7NCBUaGUgS2VpaGFuc2hpbiBDb25zb3J0aXVtIGZvciBGb3N0ZXJpbmcgdGhlIE5l
eHQgR2VuZXJhdGlvbiBvZiBHbG9iYWwgTGVhZGVycyBpbiBSZXNlYXJjaCAoSy1DT05ORVgpLCBL
eW90byBVbml2ZXJzaXR5ICwgS3lvdG8sIEphcGFuIC4mI3hEOzUgTGFib3JhdG9yeSBvZiBIZXBh
dG9jeXRlIFJlZ3VsYXRpb24sIE5hdGlvbmFsIEluc3RpdHV0ZXMgb2YgQmlvbWVkaWNhbCBJbm5v
dmF0aW9uICwgSGVhbHRoIGFuZCBOdXRyaXRpb24sIE9zYWthLCBKYXBhbiAuJiN4RDs2IERlcGFy
dG1lbnQgb2YgT3JhbCBCaW9sb2d5ICZhbXA7IEVuZ2luZWVyaW5nIEludGVncmF0ZWQgSGVhbHRo
IFNjaWVuY2VzLCBJbnN0aXR1dGUgb2YgQmlvbWVkaWNhbCBhbmQgSGVhbHRoIFNjaWVuY2VzLCBI
aXJvc2hpbWEgVW5pdmVyc2l0eSAsIEhpcm9zaGltYSwgSmFwYW4gLiYjeEQ7NyBHbG9iYWwgQ2Vu
dGVyIGZvciBNZWRpY2FsIEVuZ2luZWVyaW5nIGFuZCBJbmZvcm1hdGljcywgT3Nha2EgVW5pdmVy
c2l0eSAsIE9zYWthLCBKYXBhbiAuPC9hdXRoLWFkZHJlc3M+PHRpdGxlcz48dGl0bGU+UHJlZGlj
dGlvbiBvZiBEaWZmZXJlbnRpYXRpb24gVGVuZGVuY3kgVG93YXJkIEhlcGF0b2N5dGVzIGZyb20g
R2VuZSBFeHByZXNzaW9uIGluIFVuZGlmZmVyZW50aWF0ZWQgSHVtYW4gUGx1cmlwb3RlbnQgU3Rl
bSBDZWxsczwvdGl0bGU+PHNlY29uZGFyeS10aXRsZT5TdGVtIENlbGxzIERldjwvc2Vjb25kYXJ5
LXRpdGxlPjxhbHQtdGl0bGU+U3RlbSBjZWxscyBhbmQgZGV2ZWxvcG1lbnQ8L2FsdC10aXRsZT48
L3RpdGxlcz48cGVyaW9kaWNhbD48ZnVsbC10aXRsZT5TdGVtIENlbGxzIERldjwvZnVsbC10aXRs
ZT48YWJici0xPlN0ZW0gY2VsbHMgYW5kIGRldmVsb3BtZW50PC9hYmJyLTE+PC9wZXJpb2RpY2Fs
PjxhbHQtcGVyaW9kaWNhbD48ZnVsbC10aXRsZT5TdGVtIENlbGxzIERldjwvZnVsbC10aXRsZT48
YWJici0xPlN0ZW0gY2VsbHMgYW5kIGRldmVsb3BtZW50PC9hYmJyLTE+PC9hbHQtcGVyaW9kaWNh
bD48cGFnZXM+MTg4NC0xODk3PC9wYWdlcz48dm9sdW1lPjI1PC92b2x1bWU+PG51bWJlcj4yNDwv
bnVtYmVyPjxrZXl3b3Jkcz48a2V5d29yZD5DZWxsIERpZmZlcmVudGlhdGlvbi8qZ2VuZXRpY3M8
L2tleXdvcmQ+PGtleXdvcmQ+Q2VsbCBMaW5lPC9rZXl3b3JkPjxrZXl3b3JkPkNlbGwgTGluZWFn
ZS9nZW5ldGljczwva2V5d29yZD48a2V5d29yZD5DbHVzdGVyIEFuYWx5c2lzPC9rZXl3b3JkPjxr
ZXl3b3JkPkVuZG9kZXJtL2N5dG9sb2d5PC9rZXl3b3JkPjxrZXl3b3JkPkdlbmUgRXhwcmVzc2lv
biBQcm9maWxpbmc8L2tleXdvcmQ+PGtleXdvcmQ+KkdlbmUgRXhwcmVzc2lvbiBSZWd1bGF0aW9u
PC9rZXl3b3JkPjxrZXl3b3JkPkdlbmV0aWMgQXNzb2NpYXRpb24gU3R1ZGllczwva2V5d29yZD48
a2V5d29yZD5IZXBhdG9jeXRlcy8qY3l0b2xvZ3kvbWV0YWJvbGlzbTwva2V5d29yZD48a2V5d29y
ZD5IdW1hbnM8L2tleXdvcmQ+PGtleXdvcmQ+UGx1cmlwb3RlbnQgU3RlbSBDZWxscy8qY3l0b2xv
Z3kvbWV0YWJvbGlzbTwva2V5d29yZD48L2tleXdvcmRzPjxkYXRlcz48eWVhcj4yMDE2PC95ZWFy
PjxwdWItZGF0ZXM+PGRhdGU+RGVjIDE1PC9kYXRlPjwvcHViLWRhdGVzPjwvZGF0ZXM+PGlzYm4+
MTU1Ny04NTM0IChFbGVjdHJvbmljKSYjeEQ7MTU0Ny0zMjg3IChMaW5raW5nKTwvaXNibj48YWNj
ZXNzaW9uLW51bT4yNzczMzA5NzwvYWNjZXNzaW9uLW51bT48dXJscz48cmVsYXRlZC11cmxzPjx1
cmw+aHR0cDovL3d3dy5uY2JpLm5sbS5uaWguZ292L3B1Ym1lZC8yNzczMzA5NzwvdXJsPjwvcmVs
YXRlZC11cmxzPjwvdXJscz48Y3VzdG9tMj41MTY1NjYwPC9jdXN0b20yPjxlbGVjdHJvbmljLXJl
c291cmNlLW51bT4xMC4xMDg5L3NjZC4yMDE2LjAwOTk8L2VsZWN0cm9uaWMtcmVzb3VyY2UtbnVt
PjwvcmVjb3JkPjwvQ2l0ZT48L0VuZE5vdGU+
</w:fldData>
        </w:fldChar>
      </w:r>
      <w:r w:rsidR="00A3219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instrText xml:space="preserve"> ADDIN EN.CITE </w:instrText>
      </w:r>
      <w:r w:rsidR="00A3219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begin">
          <w:fldData xml:space="preserve">PEVuZE5vdGU+PENpdGU+PEF1dGhvcj5ZYW5hZ2loYXJhPC9BdXRob3I+PFllYXI+MjAxNjwvWWVh
cj48UmVjTnVtPjI8L1JlY051bT48RGlzcGxheVRleHQ+PHN0eWxlIGZhY2U9InN1cGVyc2NyaXB0
Ij5bMzNdPC9zdHlsZT48L0Rpc3BsYXlUZXh0PjxyZWNvcmQ+PHJlYy1udW1iZXI+MjwvcmVjLW51
bWJlcj48Zm9yZWlnbi1rZXlzPjxrZXkgYXBwPSJFTiIgZGItaWQ9IjllZnp4cmR3NWZ0ZHh5ZWF6
ZDl4YWRhYjlzd3NyMDJ0YTlzMiI+Mjwva2V5PjwvZm9yZWlnbi1rZXlzPjxyZWYtdHlwZSBuYW1l
PSJKb3VybmFsIEFydGljbGUiPjE3PC9yZWYtdHlwZT48Y29udHJpYnV0b3JzPjxhdXRob3JzPjxh
dXRob3I+WWFuYWdpaGFyYSwgSy48L2F1dGhvcj48YXV0aG9yPkxpdSwgWS48L2F1dGhvcj48YXV0
aG9yPkthbmllLCBLLjwvYXV0aG9yPjxhdXRob3I+VGFrYXlhbWEsIEsuPC9hdXRob3I+PGF1dGhv
cj5Lb2t1bnVnaSwgTS48L2F1dGhvcj48YXV0aG9yPkhpcmF0YSwgTS48L2F1dGhvcj48YXV0aG9y
PkZ1a3VkYSwgVC48L2F1dGhvcj48YXV0aG9yPlN1Z2EsIE0uPC9hdXRob3I+PGF1dGhvcj5OaWth
d2EsIEguPC9hdXRob3I+PGF1dGhvcj5NaXp1Z3VjaGksIEguPC9hdXRob3I+PGF1dGhvcj5LYXRv
LCBSLjwvYXV0aG9yPjxhdXRob3I+RnVydWUsIE0uIEsuPC9hdXRob3I+PC9hdXRob3JzPjwvY29u
dHJpYnV0b3JzPjxhdXRoLWFkZHJlc3M+MSBMYWJvcmF0b3J5IG9mIFN0ZW0gQ2VsbCBDdWx0dXJl
cywgTmF0aW9uYWwgSW5zdGl0dXRlcyBvZiBCaW9tZWRpY2FsIElubm92YXRpb24gLCBIZWFsdGgg
YW5kIE51dHJpdGlvbiwgT3Nha2EsIEphcGFuIC4mI3hEOzIgRGVwYXJ0bWVudCBvZiBCYXNpYyBN
ZWRpY2luYWwgU2NpZW5jZXMsIEdyYWR1YXRlIFNjaG9vbCBvZiBQaGFybWFjZXV0aWNhbCBTY2ll
bmNlcywgTmFnb3lhIFVuaXZlcnNpdHkgLCBOYWdveWEsIEphcGFuIC4mI3hEOzMgTGFib3JhdG9y
eSBvZiBCaW9jaGVtaXN0cnkgYW5kIE1vbGVjdWxhciBCaW9sb2d5LCBHcmFkdWF0ZSBTY2hvb2wg
b2YgUGhhcm1hY2V1dGljYWwgU2NpZW5jZXMsIE9zYWthIFVuaXZlcnNpdHkgLCBPc2FrYSwgSmFw
YW4gLiYjeEQ7NCBUaGUgS2VpaGFuc2hpbiBDb25zb3J0aXVtIGZvciBGb3N0ZXJpbmcgdGhlIE5l
eHQgR2VuZXJhdGlvbiBvZiBHbG9iYWwgTGVhZGVycyBpbiBSZXNlYXJjaCAoSy1DT05ORVgpLCBL
eW90byBVbml2ZXJzaXR5ICwgS3lvdG8sIEphcGFuIC4mI3hEOzUgTGFib3JhdG9yeSBvZiBIZXBh
dG9jeXRlIFJlZ3VsYXRpb24sIE5hdGlvbmFsIEluc3RpdHV0ZXMgb2YgQmlvbWVkaWNhbCBJbm5v
dmF0aW9uICwgSGVhbHRoIGFuZCBOdXRyaXRpb24sIE9zYWthLCBKYXBhbiAuJiN4RDs2IERlcGFy
dG1lbnQgb2YgT3JhbCBCaW9sb2d5ICZhbXA7IEVuZ2luZWVyaW5nIEludGVncmF0ZWQgSGVhbHRo
IFNjaWVuY2VzLCBJbnN0aXR1dGUgb2YgQmlvbWVkaWNhbCBhbmQgSGVhbHRoIFNjaWVuY2VzLCBI
aXJvc2hpbWEgVW5pdmVyc2l0eSAsIEhpcm9zaGltYSwgSmFwYW4gLiYjeEQ7NyBHbG9iYWwgQ2Vu
dGVyIGZvciBNZWRpY2FsIEVuZ2luZWVyaW5nIGFuZCBJbmZvcm1hdGljcywgT3Nha2EgVW5pdmVy
c2l0eSAsIE9zYWthLCBKYXBhbiAuPC9hdXRoLWFkZHJlc3M+PHRpdGxlcz48dGl0bGU+UHJlZGlj
dGlvbiBvZiBEaWZmZXJlbnRpYXRpb24gVGVuZGVuY3kgVG93YXJkIEhlcGF0b2N5dGVzIGZyb20g
R2VuZSBFeHByZXNzaW9uIGluIFVuZGlmZmVyZW50aWF0ZWQgSHVtYW4gUGx1cmlwb3RlbnQgU3Rl
bSBDZWxsczwvdGl0bGU+PHNlY29uZGFyeS10aXRsZT5TdGVtIENlbGxzIERldjwvc2Vjb25kYXJ5
LXRpdGxlPjxhbHQtdGl0bGU+U3RlbSBjZWxscyBhbmQgZGV2ZWxvcG1lbnQ8L2FsdC10aXRsZT48
L3RpdGxlcz48cGVyaW9kaWNhbD48ZnVsbC10aXRsZT5TdGVtIENlbGxzIERldjwvZnVsbC10aXRs
ZT48YWJici0xPlN0ZW0gY2VsbHMgYW5kIGRldmVsb3BtZW50PC9hYmJyLTE+PC9wZXJpb2RpY2Fs
PjxhbHQtcGVyaW9kaWNhbD48ZnVsbC10aXRsZT5TdGVtIENlbGxzIERldjwvZnVsbC10aXRsZT48
YWJici0xPlN0ZW0gY2VsbHMgYW5kIGRldmVsb3BtZW50PC9hYmJyLTE+PC9hbHQtcGVyaW9kaWNh
bD48cGFnZXM+MTg4NC0xODk3PC9wYWdlcz48dm9sdW1lPjI1PC92b2x1bWU+PG51bWJlcj4yNDwv
bnVtYmVyPjxrZXl3b3Jkcz48a2V5d29yZD5DZWxsIERpZmZlcmVudGlhdGlvbi8qZ2VuZXRpY3M8
L2tleXdvcmQ+PGtleXdvcmQ+Q2VsbCBMaW5lPC9rZXl3b3JkPjxrZXl3b3JkPkNlbGwgTGluZWFn
ZS9nZW5ldGljczwva2V5d29yZD48a2V5d29yZD5DbHVzdGVyIEFuYWx5c2lzPC9rZXl3b3JkPjxr
ZXl3b3JkPkVuZG9kZXJtL2N5dG9sb2d5PC9rZXl3b3JkPjxrZXl3b3JkPkdlbmUgRXhwcmVzc2lv
biBQcm9maWxpbmc8L2tleXdvcmQ+PGtleXdvcmQ+KkdlbmUgRXhwcmVzc2lvbiBSZWd1bGF0aW9u
PC9rZXl3b3JkPjxrZXl3b3JkPkdlbmV0aWMgQXNzb2NpYXRpb24gU3R1ZGllczwva2V5d29yZD48
a2V5d29yZD5IZXBhdG9jeXRlcy8qY3l0b2xvZ3kvbWV0YWJvbGlzbTwva2V5d29yZD48a2V5d29y
ZD5IdW1hbnM8L2tleXdvcmQ+PGtleXdvcmQ+UGx1cmlwb3RlbnQgU3RlbSBDZWxscy8qY3l0b2xv
Z3kvbWV0YWJvbGlzbTwva2V5d29yZD48L2tleXdvcmRzPjxkYXRlcz48eWVhcj4yMDE2PC95ZWFy
PjxwdWItZGF0ZXM+PGRhdGU+RGVjIDE1PC9kYXRlPjwvcHViLWRhdGVzPjwvZGF0ZXM+PGlzYm4+
MTU1Ny04NTM0IChFbGVjdHJvbmljKSYjeEQ7MTU0Ny0zMjg3IChMaW5raW5nKTwvaXNibj48YWNj
ZXNzaW9uLW51bT4yNzczMzA5NzwvYWNjZXNzaW9uLW51bT48dXJscz48cmVsYXRlZC11cmxzPjx1
cmw+aHR0cDovL3d3dy5uY2JpLm5sbS5uaWguZ292L3B1Ym1lZC8yNzczMzA5NzwvdXJsPjwvcmVs
YXRlZC11cmxzPjwvdXJscz48Y3VzdG9tMj41MTY1NjYwPC9jdXN0b20yPjxlbGVjdHJvbmljLXJl
c291cmNlLW51bT4xMC4xMDg5L3NjZC4yMDE2LjAwOTk8L2VsZWN0cm9uaWMtcmVzb3VyY2UtbnVt
PjwvcmVjb3JkPjwvQ2l0ZT48L0VuZE5vdGU+
</w:fldData>
        </w:fldChar>
      </w:r>
      <w:r w:rsidR="00A3219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instrText xml:space="preserve"> ADDIN EN.CITE.DATA </w:instrText>
      </w:r>
      <w:r w:rsidR="00A3219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</w:r>
      <w:r w:rsidR="00A3219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end"/>
      </w:r>
      <w:r w:rsidR="00261CC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</w:r>
      <w:r w:rsidR="00261CC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separate"/>
      </w:r>
      <w:r w:rsidR="00A3219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</w:t>
      </w:r>
      <w:hyperlink w:anchor="_ENREF_33" w:tooltip="Yanagihara, 2016 #2" w:history="1">
        <w:r w:rsidR="00621228" w:rsidRPr="00C94315">
          <w:rPr>
            <w:rFonts w:ascii="Book Antiqua" w:hAnsi="Book Antiqua" w:cs="Times New Roman"/>
            <w:color w:val="000000" w:themeColor="text1"/>
            <w:kern w:val="0"/>
            <w:sz w:val="24"/>
            <w:szCs w:val="24"/>
            <w:vertAlign w:val="superscript"/>
          </w:rPr>
          <w:t>33</w:t>
        </w:r>
      </w:hyperlink>
      <w:r w:rsidR="00A3219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]</w:t>
      </w:r>
      <w:r w:rsidR="00261CC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end"/>
      </w:r>
      <w:r w:rsidR="0064735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.</w:t>
      </w:r>
      <w:r w:rsidR="00647350" w:rsidRPr="00C94315">
        <w:rPr>
          <w:rFonts w:ascii="Book Antiqua" w:eastAsia="等线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BE2C53" w:rsidRPr="00C94315">
        <w:rPr>
          <w:rFonts w:ascii="Book Antiqua" w:eastAsia="等线" w:hAnsi="Book Antiqua" w:cs="Times New Roman"/>
          <w:color w:val="000000" w:themeColor="text1"/>
          <w:kern w:val="0"/>
          <w:sz w:val="24"/>
          <w:szCs w:val="24"/>
        </w:rPr>
        <w:t>The</w:t>
      </w:r>
      <w:r w:rsidR="0023353B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016231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latform</w:t>
      </w:r>
      <w:r w:rsidR="0023353B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</w:t>
      </w:r>
      <w:r w:rsidR="009F7D86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use</w:t>
      </w:r>
      <w:r w:rsidR="0023353B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d in these assay</w:t>
      </w:r>
      <w:r w:rsidR="009F7D86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</w:t>
      </w:r>
      <w:r w:rsidR="0023353B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9F7D86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re</w:t>
      </w:r>
      <w:r w:rsidR="00016231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not available to most laboratories and require customized downstream analysis</w:t>
      </w:r>
      <w:r w:rsidR="00BE2C5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</w:t>
      </w:r>
      <w:r w:rsidR="00F23DA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which</w:t>
      </w:r>
      <w:r w:rsidR="008E0509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lso</w:t>
      </w:r>
      <w:r w:rsidR="00016231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restrict</w:t>
      </w:r>
      <w:r w:rsidR="00F23DA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</w:t>
      </w:r>
      <w:r w:rsidR="00016231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F23DA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heir</w:t>
      </w:r>
      <w:r w:rsidR="00016231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8E0509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pplications</w:t>
      </w:r>
      <w:r w:rsidR="005C0834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.</w:t>
      </w:r>
      <w:r w:rsidR="008B2E2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BC5D52" w:rsidRPr="00C94315">
        <w:rPr>
          <w:rFonts w:ascii="Book Antiqua" w:eastAsia="等线" w:hAnsi="Book Antiqua" w:cs="Times New Roman"/>
          <w:color w:val="000000" w:themeColor="text1"/>
          <w:kern w:val="0"/>
          <w:sz w:val="24"/>
          <w:szCs w:val="24"/>
        </w:rPr>
        <w:t xml:space="preserve">Although </w:t>
      </w:r>
      <w:proofErr w:type="spellStart"/>
      <w:r w:rsidR="007B5F74" w:rsidRPr="00C94315">
        <w:rPr>
          <w:rFonts w:ascii="Book Antiqua" w:eastAsia="等线" w:hAnsi="Book Antiqua" w:cs="Times New Roman"/>
          <w:color w:val="000000" w:themeColor="text1"/>
          <w:kern w:val="0"/>
          <w:sz w:val="24"/>
          <w:szCs w:val="24"/>
        </w:rPr>
        <w:t>t</w:t>
      </w:r>
      <w:r w:rsidR="0064735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eratoma</w:t>
      </w:r>
      <w:proofErr w:type="spellEnd"/>
      <w:r w:rsidR="0064735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formation reflect</w:t>
      </w:r>
      <w:r w:rsidR="00BE2C5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</w:t>
      </w:r>
      <w:r w:rsidR="0064735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the </w:t>
      </w:r>
      <w:r w:rsidR="00647350" w:rsidRPr="00C94315">
        <w:rPr>
          <w:rFonts w:ascii="Book Antiqua" w:hAnsi="Book Antiqua" w:cs="Times New Roman"/>
          <w:i/>
          <w:iCs/>
          <w:color w:val="000000" w:themeColor="text1"/>
          <w:kern w:val="0"/>
          <w:sz w:val="24"/>
          <w:szCs w:val="24"/>
        </w:rPr>
        <w:t>in vivo</w:t>
      </w:r>
      <w:r w:rsidR="0064735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differentiation capability</w:t>
      </w:r>
      <w:r w:rsidR="000B6771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of </w:t>
      </w:r>
      <w:proofErr w:type="spellStart"/>
      <w:r w:rsidR="000B6771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hPSCs</w:t>
      </w:r>
      <w:proofErr w:type="spellEnd"/>
      <w:r w:rsidR="000B6771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nd</w:t>
      </w:r>
      <w:r w:rsidR="0064735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0B6771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g</w:t>
      </w:r>
      <w:r w:rsidR="0064735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ene expression analysis </w:t>
      </w:r>
      <w:r w:rsidR="00BE2C5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can provide </w:t>
      </w:r>
      <w:r w:rsidR="0064735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lastRenderedPageBreak/>
        <w:t>more de</w:t>
      </w:r>
      <w:r w:rsidR="00647350" w:rsidRPr="00C94315">
        <w:rPr>
          <w:rFonts w:ascii="Book Antiqua" w:eastAsia="AdvOT1ef757c0+fb" w:hAnsi="Book Antiqua" w:cs="Times New Roman"/>
          <w:color w:val="000000" w:themeColor="text1"/>
          <w:kern w:val="0"/>
          <w:sz w:val="24"/>
          <w:szCs w:val="24"/>
        </w:rPr>
        <w:t>fi</w:t>
      </w:r>
      <w:r w:rsidR="0064735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nitive and quantitative information</w:t>
      </w:r>
      <w:r w:rsidR="005404AB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when combined with histological assessment</w:t>
      </w:r>
      <w:r w:rsidR="0064735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, </w:t>
      </w:r>
      <w:r w:rsidR="00BE2C5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se methods are also </w:t>
      </w:r>
      <w:r w:rsidR="00572ECB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very </w:t>
      </w:r>
      <w:r w:rsidR="0064735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ime</w:t>
      </w:r>
      <w:r w:rsidR="00BE2C5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-</w:t>
      </w:r>
      <w:r w:rsidR="0064735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consuming to be feasible for validating a large number of </w:t>
      </w:r>
      <w:proofErr w:type="spellStart"/>
      <w:r w:rsidR="0064735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hPSC</w:t>
      </w:r>
      <w:proofErr w:type="spellEnd"/>
      <w:r w:rsidR="00647350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lines</w:t>
      </w:r>
      <w:r w:rsidR="00261CC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begin"/>
      </w:r>
      <w:r w:rsidR="00C4488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instrText xml:space="preserve"> ADDIN EN.CITE &lt;EndNote&gt;&lt;Cite&gt;&lt;Author&gt;Bock&lt;/Author&gt;&lt;Year&gt;2011&lt;/Year&gt;&lt;RecNum&gt;7&lt;/RecNum&gt;&lt;DisplayText&gt;&lt;style face="superscript"&gt;[1]&lt;/style&gt;&lt;/DisplayText&gt;&lt;record&gt;&lt;rec-number&gt;7&lt;/rec-number&gt;&lt;foreign-keys&gt;&lt;key app="EN" db-id="9efzxrdw5ftdxyeazd9xadab9swsr02ta9s2"&gt;7&lt;/key&gt;&lt;/foreign-keys&gt;&lt;ref-type name="Journal Article"&gt;17&lt;/ref-type&gt;&lt;contributors&gt;&lt;authors&gt;&lt;author&gt;Bock, C.&lt;/author&gt;&lt;author&gt;Kiskinis, E.&lt;/author&gt;&lt;author&gt;Verstappen, G.&lt;/author&gt;&lt;author&gt;Gu, H.&lt;/author&gt;&lt;author&gt;Boulting, G.&lt;/author&gt;&lt;author&gt;Smith, Z. D.&lt;/author&gt;&lt;author&gt;Ziller, M.&lt;/author&gt;&lt;author&gt;Croft, G. F.&lt;/author&gt;&lt;author&gt;Amoroso, M. W.&lt;/author&gt;&lt;author&gt;Oakley, D. H.&lt;/author&gt;&lt;author&gt;Gnirke, A.&lt;/author&gt;&lt;author&gt;Eggan, K.&lt;/author&gt;&lt;author&gt;Meissner, A.&lt;/author&gt;&lt;/authors&gt;&lt;/contributors&gt;&lt;auth-address&gt;Broad Institute, Cambridge, MA 02142, USA.&lt;/auth-address&gt;&lt;titles&gt;&lt;title&gt;Reference Maps of human ES and iPS cell variation enable high-throughput characterization of pluripotent cell lines&lt;/title&gt;&lt;secondary-title&gt;Cell&lt;/secondary-title&gt;&lt;alt-title&gt;Cell&lt;/alt-title&gt;&lt;/titles&gt;&lt;periodical&gt;&lt;full-title&gt;Cell&lt;/full-title&gt;&lt;abbr-1&gt;Cell&lt;/abbr-1&gt;&lt;/periodical&gt;&lt;alt-periodical&gt;&lt;full-title&gt;Cell&lt;/full-title&gt;&lt;abbr-1&gt;Cell&lt;/abbr-1&gt;&lt;/alt-periodical&gt;&lt;pages&gt;439-52&lt;/pages&gt;&lt;volume&gt;144&lt;/volume&gt;&lt;number&gt;3&lt;/number&gt;&lt;keywords&gt;&lt;keyword&gt;Cell Differentiation&lt;/keyword&gt;&lt;keyword&gt;Cell Line&lt;/keyword&gt;&lt;keyword&gt;*DNA Methylation&lt;/keyword&gt;&lt;keyword&gt;Embryonic Stem Cells/cytology/*physiology&lt;/keyword&gt;&lt;keyword&gt;Gene Expression Profiling/*standards&lt;/keyword&gt;&lt;keyword&gt;Humans&lt;/keyword&gt;&lt;keyword&gt;Induced Pluripotent Stem Cells/cytology/*physiology&lt;/keyword&gt;&lt;/keywords&gt;&lt;dates&gt;&lt;year&gt;2011&lt;/year&gt;&lt;pub-dates&gt;&lt;date&gt;Feb 4&lt;/date&gt;&lt;/pub-dates&gt;&lt;/dates&gt;&lt;isbn&gt;1097-4172 (Electronic)&amp;#xD;0092-8674 (Linking)&lt;/isbn&gt;&lt;accession-num&gt;21295703&lt;/accession-num&gt;&lt;urls&gt;&lt;related-urls&gt;&lt;url&gt;http://www.ncbi.nlm.nih.gov/pubmed/21295703&lt;/url&gt;&lt;/related-urls&gt;&lt;/urls&gt;&lt;custom2&gt;3063454&lt;/custom2&gt;&lt;electronic-resource-num&gt;10.1016/j.cell.2010.12.032&lt;/electronic-resource-num&gt;&lt;/record&gt;&lt;/Cite&gt;&lt;/EndNote&gt;</w:instrText>
      </w:r>
      <w:r w:rsidR="00261CC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separate"/>
      </w:r>
      <w:r w:rsidR="00C4488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</w:t>
      </w:r>
      <w:hyperlink w:anchor="_ENREF_1" w:tooltip="Bock, 2011 #7" w:history="1">
        <w:r w:rsidR="00621228" w:rsidRPr="00C94315">
          <w:rPr>
            <w:rFonts w:ascii="Book Antiqua" w:hAnsi="Book Antiqua" w:cs="Times New Roman"/>
            <w:color w:val="000000" w:themeColor="text1"/>
            <w:kern w:val="0"/>
            <w:sz w:val="24"/>
            <w:szCs w:val="24"/>
            <w:vertAlign w:val="superscript"/>
          </w:rPr>
          <w:t>1</w:t>
        </w:r>
      </w:hyperlink>
      <w:r w:rsidR="00C4488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]</w:t>
      </w:r>
      <w:r w:rsidR="00261CC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end"/>
      </w:r>
      <w:r w:rsidR="00F60B51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.</w:t>
      </w:r>
    </w:p>
    <w:p w14:paraId="6B6AA10E" w14:textId="68083CC3" w:rsidR="00DB37A9" w:rsidRPr="00C94315" w:rsidRDefault="00F668AD" w:rsidP="008F748E">
      <w:pPr>
        <w:autoSpaceDE w:val="0"/>
        <w:autoSpaceDN w:val="0"/>
        <w:adjustRightInd w:val="0"/>
        <w:spacing w:line="360" w:lineRule="auto"/>
        <w:ind w:firstLineChars="100" w:firstLine="240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Because of </w:t>
      </w:r>
      <w:r w:rsidR="008F33F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se limitations, </w:t>
      </w:r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 methods described </w:t>
      </w:r>
      <w:r w:rsidR="008F33F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bove are not sufficient to meet the needs of researchers in routine work. </w:t>
      </w:r>
      <w:r w:rsidR="00563951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dditionally,</w:t>
      </w:r>
      <w:r w:rsidR="00A26AD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proofErr w:type="spellStart"/>
      <w:r w:rsidR="00DB37A9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hPSC</w:t>
      </w:r>
      <w:proofErr w:type="spellEnd"/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characteristic</w:t>
      </w:r>
      <w:r w:rsidR="00DB37A9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s </w:t>
      </w:r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re </w:t>
      </w:r>
      <w:r w:rsidR="00DB37A9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not stable during long-term culture</w:t>
      </w:r>
      <w:r w:rsidR="00572ECB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</w:t>
      </w:r>
      <w:r w:rsidR="000E645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which can be affected by </w:t>
      </w:r>
      <w:r w:rsidR="00572ECB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everal</w:t>
      </w:r>
      <w:r w:rsidR="000E645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factors</w:t>
      </w:r>
      <w:r w:rsidR="00A26AD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.</w:t>
      </w:r>
      <w:r w:rsidR="006626C9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572ECB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Further, </w:t>
      </w:r>
      <w:proofErr w:type="spellStart"/>
      <w:r w:rsidR="00572ECB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hPSCs</w:t>
      </w:r>
      <w:proofErr w:type="spellEnd"/>
      <w:r w:rsidR="006626C9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can</w:t>
      </w:r>
      <w:r w:rsidR="00301C2E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0E645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vary </w:t>
      </w:r>
      <w:r w:rsidR="002503D7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when they are cultured using</w:t>
      </w:r>
      <w:r w:rsidR="0073430B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different</w:t>
      </w:r>
      <w:r w:rsidR="002503D7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6626C9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commercial products</w:t>
      </w:r>
      <w:r w:rsidR="0073430B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or show different features in different lab</w:t>
      </w:r>
      <w:r w:rsidR="00572ECB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oratories</w:t>
      </w:r>
      <w:r w:rsidR="0048184A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</w:t>
      </w:r>
      <w:r w:rsidR="00572ECB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73430B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even </w:t>
      </w:r>
      <w:r w:rsidR="006D6845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under</w:t>
      </w:r>
      <w:r w:rsidR="0073430B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the same culture condition</w:t>
      </w:r>
      <w:r w:rsidR="00572ECB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</w:t>
      </w:r>
      <w:r w:rsidR="006626C9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. Therefore, a</w:t>
      </w:r>
      <w:r w:rsidR="000E645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DB37A9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simpler and quicker detection assay </w:t>
      </w:r>
      <w:r w:rsidR="006D0585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with high specificity and sensitivity</w:t>
      </w:r>
      <w:r w:rsidR="00A74625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at </w:t>
      </w:r>
      <w:r w:rsidR="006D0585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can be used to monitor the status of </w:t>
      </w:r>
      <w:proofErr w:type="spellStart"/>
      <w:r w:rsidR="006D0585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hPSCs</w:t>
      </w:r>
      <w:proofErr w:type="spellEnd"/>
      <w:r w:rsidR="006D0585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A74625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t any time </w:t>
      </w:r>
      <w:r w:rsidR="00C971E1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is </w:t>
      </w:r>
      <w:r w:rsidR="006D0585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needed.</w:t>
      </w:r>
      <w:r w:rsidR="00A74625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900D6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lthough most current methods </w:t>
      </w:r>
      <w:r w:rsidR="00C971E1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re useful for</w:t>
      </w:r>
      <w:r w:rsidR="00900D6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lineage-direction prediction, </w:t>
      </w:r>
      <w:r w:rsidR="00C971E1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fewer</w:t>
      </w:r>
      <w:r w:rsidR="00DB37A9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targeted markers </w:t>
      </w:r>
      <w:r w:rsidR="00C971E1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at </w:t>
      </w:r>
      <w:r w:rsidR="00883AD7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re more specific </w:t>
      </w:r>
      <w:r w:rsidR="00DB37A9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for </w:t>
      </w:r>
      <w:r w:rsidR="00900D6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 given </w:t>
      </w:r>
      <w:r w:rsidR="00DB37A9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cell type </w:t>
      </w:r>
      <w:r w:rsidR="00900D6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rather than </w:t>
      </w:r>
      <w:r w:rsidR="00C971E1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ll</w:t>
      </w:r>
      <w:r w:rsidR="00900D6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cell </w:t>
      </w:r>
      <w:r w:rsidR="00C971E1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ypes </w:t>
      </w:r>
      <w:r w:rsidR="00900D6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re urgently needed.</w:t>
      </w:r>
      <w:r w:rsidR="00206136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Moreover, EBs </w:t>
      </w:r>
      <w:r w:rsidR="00831712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re</w:t>
      </w:r>
      <w:r w:rsidR="00206136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ideal candidate</w:t>
      </w:r>
      <w:r w:rsidR="00395666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</w:t>
      </w:r>
      <w:r w:rsidR="00206136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C971E1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for </w:t>
      </w:r>
      <w:r w:rsidR="00E9320A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replac</w:t>
      </w:r>
      <w:r w:rsidR="00C971E1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ing</w:t>
      </w:r>
      <w:r w:rsidR="00E9320A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the </w:t>
      </w:r>
      <w:proofErr w:type="spellStart"/>
      <w:r w:rsidR="00206136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eratoma</w:t>
      </w:r>
      <w:proofErr w:type="spellEnd"/>
      <w:r w:rsidR="00206136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ssay</w:t>
      </w:r>
      <w:r w:rsidR="00572ECB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</w:t>
      </w:r>
      <w:r w:rsidR="00206136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2D697D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nd </w:t>
      </w:r>
      <w:r w:rsidR="001E73C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hey should be</w:t>
      </w:r>
      <w:r w:rsidR="000F02B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C971E1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useful for</w:t>
      </w:r>
      <w:r w:rsidR="00206136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predict</w:t>
      </w:r>
      <w:r w:rsidR="00C971E1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ing</w:t>
      </w:r>
      <w:r w:rsidR="00206136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differentiation potential</w:t>
      </w:r>
      <w:r w:rsidR="00C51D2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B500AC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when they are combined with</w:t>
      </w:r>
      <w:r w:rsidR="00C971E1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C51D2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modified detection methods</w:t>
      </w:r>
      <w:r w:rsidR="00DC2EB9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such </w:t>
      </w:r>
      <w:r w:rsidR="006A2994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molecul</w:t>
      </w:r>
      <w:r w:rsidR="0091754B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</w:t>
      </w:r>
      <w:r w:rsidR="006A2994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r </w:t>
      </w:r>
      <w:r w:rsidR="00DC2EB9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</w:t>
      </w:r>
      <w:r w:rsidR="003245A7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robes</w:t>
      </w:r>
      <w:r w:rsidR="00572ECB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</w:t>
      </w:r>
      <w:r w:rsidR="003245A7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which could detect target</w:t>
      </w:r>
      <w:r w:rsidR="005F75FD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ed markers </w:t>
      </w:r>
      <w:r w:rsidR="003245A7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direct</w:t>
      </w:r>
      <w:r w:rsidR="00D74D34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ly.</w:t>
      </w:r>
      <w:r w:rsidR="00DC2EB9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</w:p>
    <w:p w14:paraId="504A5739" w14:textId="24BD797F" w:rsidR="00DA1D48" w:rsidRPr="00C94315" w:rsidRDefault="00FB18F8" w:rsidP="008F748E">
      <w:pPr>
        <w:autoSpaceDE w:val="0"/>
        <w:autoSpaceDN w:val="0"/>
        <w:adjustRightInd w:val="0"/>
        <w:spacing w:line="360" w:lineRule="auto"/>
        <w:ind w:firstLineChars="100" w:firstLine="240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bookmarkStart w:id="146" w:name="_Hlk10966266"/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Exceptionally</w:t>
      </w:r>
      <w:r w:rsidR="00DA1D4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, </w:t>
      </w:r>
      <w:r w:rsidR="0048184A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 </w:t>
      </w:r>
      <w:r w:rsidR="00DA1D4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potential prediction is not a prerequisite when </w:t>
      </w:r>
      <w:proofErr w:type="spellStart"/>
      <w:r w:rsidR="00DA1D4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iPSCs</w:t>
      </w:r>
      <w:proofErr w:type="spellEnd"/>
      <w:r w:rsidR="00DA1D4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from patients with monogenic disease are utilized for disease modeling because the differentiation capability is probably interfered by gene </w:t>
      </w:r>
      <w:proofErr w:type="gramStart"/>
      <w:r w:rsidR="00DA1D4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mutation</w:t>
      </w:r>
      <w:proofErr w:type="gramEnd"/>
      <w:r w:rsidR="00663A0A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begin">
          <w:fldData xml:space="preserve">PEVuZE5vdGU+PENpdGU+PEF1dGhvcj5TaGFsb20tRmV1ZXJzdGVpbjwvQXV0aG9yPjxZZWFyPjIw
MTM8L1llYXI+PFJlY051bT41NDwvUmVjTnVtPjxEaXNwbGF5VGV4dD48c3R5bGUgZmFjZT0ic3Vw
ZXJzY3JpcHQiPls0Ml08L3N0eWxlPjwvRGlzcGxheVRleHQ+PHJlY29yZD48cmVjLW51bWJlcj41
NDwvcmVjLW51bWJlcj48Zm9yZWlnbi1rZXlzPjxrZXkgYXBwPSJFTiIgZGItaWQ9IjllZnp4cmR3
NWZ0ZHh5ZWF6ZDl4YWRhYjlzd3NyMDJ0YTlzMiI+NTQ8L2tleT48L2ZvcmVpZ24ta2V5cz48cmVm
LXR5cGUgbmFtZT0iSm91cm5hbCBBcnRpY2xlIj4xNzwvcmVmLXR5cGU+PGNvbnRyaWJ1dG9ycz48
YXV0aG9ycz48YXV0aG9yPlNoYWxvbS1GZXVlcnN0ZWluLCBSLjwvYXV0aG9yPjxhdXRob3I+U2Vy
cm9yLCBMLjwvYXV0aG9yPjxhdXRob3I+QWJlcmRhbSwgRS48L2F1dGhvcj48YXV0aG9yPk11bGxl
ciwgRi4gSi48L2F1dGhvcj48YXV0aG9yPnZhbiBCb2tob3ZlbiwgSC48L2F1dGhvcj48YXV0aG9y
PldpbWFuLCBLLiBHLjwvYXV0aG9yPjxhdXRob3I+WmhvdSwgSC48L2F1dGhvcj48YXV0aG9yPkFi
ZXJkYW0sIEQuPC9hdXRob3I+PGF1dGhvcj5QZXRpdCwgSS48L2F1dGhvcj48L2F1dGhvcnM+PC9j
b250cmlidXRvcnM+PGF1dGgtYWRkcmVzcz5JbnN0aXR1dCBOYXRpb25hbCBkZSBsYSBTYW50ZSBl
dCBkZSBsYSBSZWNoZXJjaGUgTWVkaWNhbGUgVTg5OCwgVW5pdmVyc2l0eSBvZiBOaWNlLCAwNjEw
NyBOaWNlLCBGcmFuY2UuPC9hdXRoLWFkZHJlc3M+PHRpdGxlcz48dGl0bGU+SW1wYWlyZWQgZXBp
dGhlbGlhbCBkaWZmZXJlbnRpYXRpb24gb2YgaW5kdWNlZCBwbHVyaXBvdGVudCBzdGVtIGNlbGxz
IGZyb20gZWN0b2Rlcm1hbCBkeXNwbGFzaWEtcmVsYXRlZCBwYXRpZW50cyBpcyByZXNjdWVkIGJ5
IHRoZSBzbWFsbCBjb21wb3VuZCBBUFItMjQ2L1BSSU1BLTFNRVQ8L3RpdGxlPjxzZWNvbmRhcnkt
dGl0bGU+UHJvYyBOYXRsIEFjYWQgU2NpIFUgUyBBPC9zZWNvbmRhcnktdGl0bGU+PGFsdC10aXRs
ZT5Qcm9jZWVkaW5ncyBvZiB0aGUgTmF0aW9uYWwgQWNhZGVteSBvZiBTY2llbmNlcyBvZiB0aGUg
VW5pdGVkIFN0YXRlcyBvZiBBbWVyaWNhPC9hbHQtdGl0bGU+PC90aXRsZXM+PHBlcmlvZGljYWw+
PGZ1bGwtdGl0bGU+UHJvYyBOYXRsIEFjYWQgU2NpIFUgUyBBPC9mdWxsLXRpdGxlPjxhYmJyLTE+
UHJvY2VlZGluZ3Mgb2YgdGhlIE5hdGlvbmFsIEFjYWRlbXkgb2YgU2NpZW5jZXMgb2YgdGhlIFVu
aXRlZCBTdGF0ZXMgb2YgQW1lcmljYTwvYWJici0xPjwvcGVyaW9kaWNhbD48YWx0LXBlcmlvZGlj
YWw+PGZ1bGwtdGl0bGU+UHJvYyBOYXRsIEFjYWQgU2NpIFUgUyBBPC9mdWxsLXRpdGxlPjxhYmJy
LTE+UHJvY2VlZGluZ3Mgb2YgdGhlIE5hdGlvbmFsIEFjYWRlbXkgb2YgU2NpZW5jZXMgb2YgdGhl
IFVuaXRlZCBTdGF0ZXMgb2YgQW1lcmljYTwvYWJici0xPjwvYWx0LXBlcmlvZGljYWw+PHBhZ2Vz
PjIxNTItNjwvcGFnZXM+PHZvbHVtZT4xMTA8L3ZvbHVtZT48bnVtYmVyPjY8L251bWJlcj48a2V5
d29yZHM+PGtleXdvcmQ+QmluZGluZyBTaXRlcy9nZW5ldGljczwva2V5d29yZD48a2V5d29yZD5D
ZWxsIERpZmZlcmVudGlhdGlvbi9kcnVnIGVmZmVjdHM8L2tleXdvcmQ+PGtleXdvcmQ+Q2VsbCBM
aW5lPC9rZXl3b3JkPjxrZXl3b3JkPkNsZWZ0IExpcC8qZHJ1ZyB0aGVyYXB5L2dlbmV0aWNzL21l
dGFib2xpc20vKnBhdGhvbG9neTwva2V5d29yZD48a2V5d29yZD5DbGVmdCBQYWxhdGUvKmRydWcg
dGhlcmFweS9nZW5ldGljcy9tZXRhYm9saXNtLypwYXRob2xvZ3k8L2tleXdvcmQ+PGtleXdvcmQ+
RWN0b2Rlcm1hbCBEeXNwbGFzaWEvKmRydWcgdGhlcmFweS9nZW5ldGljcy9tZXRhYm9saXNtLypw
YXRob2xvZ3k8L2tleXdvcmQ+PGtleXdvcmQ+RXBpdGhlbGlhbCBDZWxscy9kcnVnIGVmZmVjdHMv
bWV0YWJvbGlzbS9wYXRob2xvZ3k8L2tleXdvcmQ+PGtleXdvcmQ+RXBpdGhlbGl1bSwgQ29ybmVh
bC9wYXRob2xvZ3k8L2tleXdvcmQ+PGtleXdvcmQ+SHVtYW5zPC9rZXl3b3JkPjxrZXl3b3JkPklu
ZHVjZWQgUGx1cmlwb3RlbnQgU3RlbSBDZWxscy8qZHJ1ZyBlZmZlY3RzL21ldGFib2xpc20vKnBh
dGhvbG9neTwva2V5d29yZD48a2V5d29yZD5Nb2RlbHMsIEJpb2xvZ2ljYWw8L2tleXdvcmQ+PGtl
eXdvcmQ+TXV0YW50IFByb3RlaW5zL2NoZW1pc3RyeS9nZW5ldGljcy9tZXRhYm9saXNtPC9rZXl3
b3JkPjxrZXl3b3JkPlBvaW50IE11dGF0aW9uPC9rZXl3b3JkPjxrZXl3b3JkPlF1aW51Y2xpZGlu
ZXMvKnBoYXJtYWNvbG9neTwva2V5d29yZD48a2V5d29yZD5TaWduYWwgVHJhbnNkdWN0aW9uL2Ry
dWcgZWZmZWN0czwva2V5d29yZD48a2V5d29yZD5UcmFuc2NyaXB0aW9uIEZhY3RvcnMvY2hlbWlz
dHJ5L2dlbmV0aWNzL21ldGFib2xpc208L2tleXdvcmQ+PGtleXdvcmQ+VHVtb3IgU3VwcHJlc3Nv
ciBQcm90ZWlucy9jaGVtaXN0cnkvZ2VuZXRpY3MvbWV0YWJvbGlzbTwva2V5d29yZD48L2tleXdv
cmRzPjxkYXRlcz48eWVhcj4yMDEzPC95ZWFyPjxwdWItZGF0ZXM+PGRhdGU+RmViIDU8L2RhdGU+
PC9wdWItZGF0ZXM+PC9kYXRlcz48aXNibj4xMDkxLTY0OTAgKEVsZWN0cm9uaWMpJiN4RDswMDI3
LTg0MjQgKExpbmtpbmcpPC9pc2JuPjxhY2Nlc3Npb24tbnVtPjIzMzU1Njc3PC9hY2Nlc3Npb24t
bnVtPjx1cmxzPjxyZWxhdGVkLXVybHM+PHVybD5odHRwOi8vd3d3Lm5jYmkubmxtLm5paC5nb3Yv
cHVibWVkLzIzMzU1Njc3PC91cmw+PC9yZWxhdGVkLXVybHM+PC91cmxzPjxjdXN0b20yPjM1Njgz
MDE8L2N1c3RvbTI+PGVsZWN0cm9uaWMtcmVzb3VyY2UtbnVtPjEwLjEwNzMvcG5hcy4xMjAxNzUz
MTA5PC9lbGVjdHJvbmljLXJlc291cmNlLW51bT48L3JlY29yZD48L0NpdGU+PC9FbmROb3RlPgB=
</w:fldData>
        </w:fldChar>
      </w:r>
      <w:r w:rsidR="00A3219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instrText xml:space="preserve"> ADDIN EN.CITE </w:instrText>
      </w:r>
      <w:r w:rsidR="00A3219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begin">
          <w:fldData xml:space="preserve">PEVuZE5vdGU+PENpdGU+PEF1dGhvcj5TaGFsb20tRmV1ZXJzdGVpbjwvQXV0aG9yPjxZZWFyPjIw
MTM8L1llYXI+PFJlY051bT41NDwvUmVjTnVtPjxEaXNwbGF5VGV4dD48c3R5bGUgZmFjZT0ic3Vw
ZXJzY3JpcHQiPls0Ml08L3N0eWxlPjwvRGlzcGxheVRleHQ+PHJlY29yZD48cmVjLW51bWJlcj41
NDwvcmVjLW51bWJlcj48Zm9yZWlnbi1rZXlzPjxrZXkgYXBwPSJFTiIgZGItaWQ9IjllZnp4cmR3
NWZ0ZHh5ZWF6ZDl4YWRhYjlzd3NyMDJ0YTlzMiI+NTQ8L2tleT48L2ZvcmVpZ24ta2V5cz48cmVm
LXR5cGUgbmFtZT0iSm91cm5hbCBBcnRpY2xlIj4xNzwvcmVmLXR5cGU+PGNvbnRyaWJ1dG9ycz48
YXV0aG9ycz48YXV0aG9yPlNoYWxvbS1GZXVlcnN0ZWluLCBSLjwvYXV0aG9yPjxhdXRob3I+U2Vy
cm9yLCBMLjwvYXV0aG9yPjxhdXRob3I+QWJlcmRhbSwgRS48L2F1dGhvcj48YXV0aG9yPk11bGxl
ciwgRi4gSi48L2F1dGhvcj48YXV0aG9yPnZhbiBCb2tob3ZlbiwgSC48L2F1dGhvcj48YXV0aG9y
PldpbWFuLCBLLiBHLjwvYXV0aG9yPjxhdXRob3I+WmhvdSwgSC48L2F1dGhvcj48YXV0aG9yPkFi
ZXJkYW0sIEQuPC9hdXRob3I+PGF1dGhvcj5QZXRpdCwgSS48L2F1dGhvcj48L2F1dGhvcnM+PC9j
b250cmlidXRvcnM+PGF1dGgtYWRkcmVzcz5JbnN0aXR1dCBOYXRpb25hbCBkZSBsYSBTYW50ZSBl
dCBkZSBsYSBSZWNoZXJjaGUgTWVkaWNhbGUgVTg5OCwgVW5pdmVyc2l0eSBvZiBOaWNlLCAwNjEw
NyBOaWNlLCBGcmFuY2UuPC9hdXRoLWFkZHJlc3M+PHRpdGxlcz48dGl0bGU+SW1wYWlyZWQgZXBp
dGhlbGlhbCBkaWZmZXJlbnRpYXRpb24gb2YgaW5kdWNlZCBwbHVyaXBvdGVudCBzdGVtIGNlbGxz
IGZyb20gZWN0b2Rlcm1hbCBkeXNwbGFzaWEtcmVsYXRlZCBwYXRpZW50cyBpcyByZXNjdWVkIGJ5
IHRoZSBzbWFsbCBjb21wb3VuZCBBUFItMjQ2L1BSSU1BLTFNRVQ8L3RpdGxlPjxzZWNvbmRhcnkt
dGl0bGU+UHJvYyBOYXRsIEFjYWQgU2NpIFUgUyBBPC9zZWNvbmRhcnktdGl0bGU+PGFsdC10aXRs
ZT5Qcm9jZWVkaW5ncyBvZiB0aGUgTmF0aW9uYWwgQWNhZGVteSBvZiBTY2llbmNlcyBvZiB0aGUg
VW5pdGVkIFN0YXRlcyBvZiBBbWVyaWNhPC9hbHQtdGl0bGU+PC90aXRsZXM+PHBlcmlvZGljYWw+
PGZ1bGwtdGl0bGU+UHJvYyBOYXRsIEFjYWQgU2NpIFUgUyBBPC9mdWxsLXRpdGxlPjxhYmJyLTE+
UHJvY2VlZGluZ3Mgb2YgdGhlIE5hdGlvbmFsIEFjYWRlbXkgb2YgU2NpZW5jZXMgb2YgdGhlIFVu
aXRlZCBTdGF0ZXMgb2YgQW1lcmljYTwvYWJici0xPjwvcGVyaW9kaWNhbD48YWx0LXBlcmlvZGlj
YWw+PGZ1bGwtdGl0bGU+UHJvYyBOYXRsIEFjYWQgU2NpIFUgUyBBPC9mdWxsLXRpdGxlPjxhYmJy
LTE+UHJvY2VlZGluZ3Mgb2YgdGhlIE5hdGlvbmFsIEFjYWRlbXkgb2YgU2NpZW5jZXMgb2YgdGhl
IFVuaXRlZCBTdGF0ZXMgb2YgQW1lcmljYTwvYWJici0xPjwvYWx0LXBlcmlvZGljYWw+PHBhZ2Vz
PjIxNTItNjwvcGFnZXM+PHZvbHVtZT4xMTA8L3ZvbHVtZT48bnVtYmVyPjY8L251bWJlcj48a2V5
d29yZHM+PGtleXdvcmQ+QmluZGluZyBTaXRlcy9nZW5ldGljczwva2V5d29yZD48a2V5d29yZD5D
ZWxsIERpZmZlcmVudGlhdGlvbi9kcnVnIGVmZmVjdHM8L2tleXdvcmQ+PGtleXdvcmQ+Q2VsbCBM
aW5lPC9rZXl3b3JkPjxrZXl3b3JkPkNsZWZ0IExpcC8qZHJ1ZyB0aGVyYXB5L2dlbmV0aWNzL21l
dGFib2xpc20vKnBhdGhvbG9neTwva2V5d29yZD48a2V5d29yZD5DbGVmdCBQYWxhdGUvKmRydWcg
dGhlcmFweS9nZW5ldGljcy9tZXRhYm9saXNtLypwYXRob2xvZ3k8L2tleXdvcmQ+PGtleXdvcmQ+
RWN0b2Rlcm1hbCBEeXNwbGFzaWEvKmRydWcgdGhlcmFweS9nZW5ldGljcy9tZXRhYm9saXNtLypw
YXRob2xvZ3k8L2tleXdvcmQ+PGtleXdvcmQ+RXBpdGhlbGlhbCBDZWxscy9kcnVnIGVmZmVjdHMv
bWV0YWJvbGlzbS9wYXRob2xvZ3k8L2tleXdvcmQ+PGtleXdvcmQ+RXBpdGhlbGl1bSwgQ29ybmVh
bC9wYXRob2xvZ3k8L2tleXdvcmQ+PGtleXdvcmQ+SHVtYW5zPC9rZXl3b3JkPjxrZXl3b3JkPklu
ZHVjZWQgUGx1cmlwb3RlbnQgU3RlbSBDZWxscy8qZHJ1ZyBlZmZlY3RzL21ldGFib2xpc20vKnBh
dGhvbG9neTwva2V5d29yZD48a2V5d29yZD5Nb2RlbHMsIEJpb2xvZ2ljYWw8L2tleXdvcmQ+PGtl
eXdvcmQ+TXV0YW50IFByb3RlaW5zL2NoZW1pc3RyeS9nZW5ldGljcy9tZXRhYm9saXNtPC9rZXl3
b3JkPjxrZXl3b3JkPlBvaW50IE11dGF0aW9uPC9rZXl3b3JkPjxrZXl3b3JkPlF1aW51Y2xpZGlu
ZXMvKnBoYXJtYWNvbG9neTwva2V5d29yZD48a2V5d29yZD5TaWduYWwgVHJhbnNkdWN0aW9uL2Ry
dWcgZWZmZWN0czwva2V5d29yZD48a2V5d29yZD5UcmFuc2NyaXB0aW9uIEZhY3RvcnMvY2hlbWlz
dHJ5L2dlbmV0aWNzL21ldGFib2xpc208L2tleXdvcmQ+PGtleXdvcmQ+VHVtb3IgU3VwcHJlc3Nv
ciBQcm90ZWlucy9jaGVtaXN0cnkvZ2VuZXRpY3MvbWV0YWJvbGlzbTwva2V5d29yZD48L2tleXdv
cmRzPjxkYXRlcz48eWVhcj4yMDEzPC95ZWFyPjxwdWItZGF0ZXM+PGRhdGU+RmViIDU8L2RhdGU+
PC9wdWItZGF0ZXM+PC9kYXRlcz48aXNibj4xMDkxLTY0OTAgKEVsZWN0cm9uaWMpJiN4RDswMDI3
LTg0MjQgKExpbmtpbmcpPC9pc2JuPjxhY2Nlc3Npb24tbnVtPjIzMzU1Njc3PC9hY2Nlc3Npb24t
bnVtPjx1cmxzPjxyZWxhdGVkLXVybHM+PHVybD5odHRwOi8vd3d3Lm5jYmkubmxtLm5paC5nb3Yv
cHVibWVkLzIzMzU1Njc3PC91cmw+PC9yZWxhdGVkLXVybHM+PC91cmxzPjxjdXN0b20yPjM1Njgz
MDE8L2N1c3RvbTI+PGVsZWN0cm9uaWMtcmVzb3VyY2UtbnVtPjEwLjEwNzMvcG5hcy4xMjAxNzUz
MTA5PC9lbGVjdHJvbmljLXJlc291cmNlLW51bT48L3JlY29yZD48L0NpdGU+PC9FbmROb3RlPgB=
</w:fldData>
        </w:fldChar>
      </w:r>
      <w:r w:rsidR="00A3219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instrText xml:space="preserve"> ADDIN EN.CITE.DATA </w:instrText>
      </w:r>
      <w:r w:rsidR="00A3219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r>
      <w:r w:rsidR="00A3219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end"/>
      </w:r>
      <w:r w:rsidR="00663A0A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r>
      <w:r w:rsidR="00663A0A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separate"/>
      </w:r>
      <w:r w:rsidR="00A3219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</w:t>
      </w:r>
      <w:hyperlink w:anchor="_ENREF_42" w:tooltip="Shalom-Feuerstein, 2013 #54" w:history="1">
        <w:r w:rsidR="00621228" w:rsidRPr="00C94315">
          <w:rPr>
            <w:rFonts w:ascii="Book Antiqua" w:hAnsi="Book Antiqua" w:cs="Times New Roman"/>
            <w:color w:val="000000" w:themeColor="text1"/>
            <w:kern w:val="0"/>
            <w:sz w:val="24"/>
            <w:szCs w:val="24"/>
            <w:vertAlign w:val="superscript"/>
          </w:rPr>
          <w:t>42</w:t>
        </w:r>
      </w:hyperlink>
      <w:r w:rsidR="00A3219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]</w:t>
      </w:r>
      <w:r w:rsidR="00663A0A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end"/>
      </w:r>
      <w:r w:rsidR="00DA1D4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. However, </w:t>
      </w:r>
      <w:proofErr w:type="spellStart"/>
      <w:r w:rsidR="00DA1D4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iPSC</w:t>
      </w:r>
      <w:proofErr w:type="spellEnd"/>
      <w:r w:rsidR="00DA1D4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quality control is still necessary. When using these patient</w:t>
      </w:r>
      <w:r w:rsidR="0007335A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-derived</w:t>
      </w:r>
      <w:r w:rsidR="00DA1D4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proofErr w:type="spellStart"/>
      <w:r w:rsidR="00DA1D4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iPSCs</w:t>
      </w:r>
      <w:proofErr w:type="spellEnd"/>
      <w:r w:rsidR="0007335A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for cell therapy</w:t>
      </w:r>
      <w:r w:rsidR="00DA1D4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, it is also critical to </w:t>
      </w:r>
      <w:r w:rsidR="005F664A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predict </w:t>
      </w:r>
      <w:r w:rsidR="00DA1D4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heir differentiation potential after</w:t>
      </w:r>
      <w:r w:rsidR="009236C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some</w:t>
      </w:r>
      <w:r w:rsidR="00DA1D4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special strategies such as gene editing</w:t>
      </w:r>
      <w:r w:rsidR="0007335A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, </w:t>
      </w:r>
      <w:r w:rsidR="00DA1D4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which c</w:t>
      </w:r>
      <w:r w:rsidR="0007335A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n</w:t>
      </w:r>
      <w:r w:rsidR="00DA1D4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proofErr w:type="gramStart"/>
      <w:r w:rsidR="00DA1D4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revert</w:t>
      </w:r>
      <w:proofErr w:type="gramEnd"/>
      <w:r w:rsidR="00DA1D48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their defective capability. </w:t>
      </w:r>
    </w:p>
    <w:bookmarkEnd w:id="146"/>
    <w:p w14:paraId="52948CC4" w14:textId="7840FBAE" w:rsidR="001E52EA" w:rsidRPr="00C94315" w:rsidRDefault="001E52EA" w:rsidP="008F748E">
      <w:pPr>
        <w:tabs>
          <w:tab w:val="left" w:pos="5559"/>
        </w:tabs>
        <w:spacing w:line="360" w:lineRule="auto"/>
        <w:rPr>
          <w:rFonts w:ascii="Book Antiqua" w:eastAsia="等线" w:hAnsi="Book Antiqua" w:cs="Times New Roman"/>
          <w:color w:val="000000" w:themeColor="text1"/>
          <w:sz w:val="24"/>
          <w:szCs w:val="24"/>
        </w:rPr>
      </w:pPr>
      <w:r w:rsidRPr="00C94315">
        <w:rPr>
          <w:rFonts w:ascii="Book Antiqua" w:eastAsia="等线" w:hAnsi="Book Antiqua" w:cs="Times New Roman"/>
          <w:color w:val="000000" w:themeColor="text1"/>
          <w:sz w:val="24"/>
          <w:szCs w:val="24"/>
        </w:rPr>
        <w:tab/>
      </w:r>
    </w:p>
    <w:p w14:paraId="33FBAE1F" w14:textId="6D6DEEB5" w:rsidR="00FF7422" w:rsidRPr="00C94315" w:rsidRDefault="001E52EA" w:rsidP="008F748E">
      <w:pPr>
        <w:tabs>
          <w:tab w:val="left" w:pos="5559"/>
        </w:tabs>
        <w:spacing w:line="360" w:lineRule="auto"/>
        <w:rPr>
          <w:rFonts w:ascii="Book Antiqua" w:eastAsia="等线" w:hAnsi="Book Antiqua" w:cs="Times New Roman"/>
          <w:color w:val="000000" w:themeColor="text1"/>
          <w:sz w:val="24"/>
          <w:szCs w:val="24"/>
        </w:rPr>
        <w:sectPr w:rsidR="00FF7422" w:rsidRPr="00C94315" w:rsidSect="00A3032C">
          <w:pgSz w:w="11906" w:h="16838" w:code="9"/>
          <w:pgMar w:top="1440" w:right="1797" w:bottom="1440" w:left="1797" w:header="851" w:footer="992" w:gutter="0"/>
          <w:cols w:space="425"/>
          <w:docGrid w:linePitch="312"/>
        </w:sectPr>
      </w:pPr>
      <w:r w:rsidRPr="00C94315">
        <w:rPr>
          <w:rFonts w:ascii="Book Antiqua" w:eastAsia="等线" w:hAnsi="Book Antiqua" w:cs="Times New Roman"/>
          <w:color w:val="000000" w:themeColor="text1"/>
          <w:sz w:val="24"/>
          <w:szCs w:val="24"/>
        </w:rPr>
        <w:tab/>
      </w:r>
    </w:p>
    <w:p w14:paraId="7EACAD66" w14:textId="1862BB72" w:rsidR="00647350" w:rsidRPr="00C94315" w:rsidRDefault="00647350" w:rsidP="008F748E">
      <w:pPr>
        <w:autoSpaceDE w:val="0"/>
        <w:autoSpaceDN w:val="0"/>
        <w:adjustRightInd w:val="0"/>
        <w:spacing w:line="360" w:lineRule="auto"/>
        <w:rPr>
          <w:rFonts w:ascii="Book Antiqua" w:eastAsia="等线" w:hAnsi="Book Antiqua" w:cs="Times New Roman"/>
          <w:b/>
          <w:bCs/>
          <w:caps/>
          <w:color w:val="000000" w:themeColor="text1"/>
          <w:kern w:val="0"/>
          <w:sz w:val="24"/>
          <w:szCs w:val="24"/>
        </w:rPr>
      </w:pPr>
      <w:r w:rsidRPr="00C94315">
        <w:rPr>
          <w:rFonts w:ascii="Book Antiqua" w:eastAsia="等线" w:hAnsi="Book Antiqua" w:cs="Times New Roman"/>
          <w:b/>
          <w:bCs/>
          <w:caps/>
          <w:color w:val="000000" w:themeColor="text1"/>
          <w:kern w:val="0"/>
          <w:sz w:val="24"/>
          <w:szCs w:val="24"/>
        </w:rPr>
        <w:lastRenderedPageBreak/>
        <w:t>Reference</w:t>
      </w:r>
      <w:r w:rsidR="00A02E99" w:rsidRPr="00C94315">
        <w:rPr>
          <w:rFonts w:ascii="Book Antiqua" w:eastAsia="等线" w:hAnsi="Book Antiqua" w:cs="Times New Roman"/>
          <w:b/>
          <w:bCs/>
          <w:caps/>
          <w:color w:val="000000" w:themeColor="text1"/>
          <w:kern w:val="0"/>
          <w:sz w:val="24"/>
          <w:szCs w:val="24"/>
        </w:rPr>
        <w:t>s</w:t>
      </w:r>
    </w:p>
    <w:p w14:paraId="71835DA2" w14:textId="77777777" w:rsidR="00B855ED" w:rsidRPr="00C94315" w:rsidRDefault="00B855ED" w:rsidP="008F748E">
      <w:pPr>
        <w:spacing w:line="360" w:lineRule="auto"/>
        <w:rPr>
          <w:rFonts w:ascii="Book Antiqua" w:hAnsi="Book Antiqua"/>
          <w:sz w:val="24"/>
          <w:szCs w:val="24"/>
        </w:rPr>
      </w:pPr>
      <w:r w:rsidRPr="00C94315">
        <w:rPr>
          <w:rFonts w:ascii="Book Antiqua" w:hAnsi="Book Antiqua"/>
          <w:sz w:val="24"/>
          <w:szCs w:val="24"/>
        </w:rPr>
        <w:t xml:space="preserve">1 </w:t>
      </w:r>
      <w:r w:rsidRPr="00C94315">
        <w:rPr>
          <w:rFonts w:ascii="Book Antiqua" w:hAnsi="Book Antiqua"/>
          <w:b/>
          <w:sz w:val="24"/>
          <w:szCs w:val="24"/>
        </w:rPr>
        <w:t>Bock C</w:t>
      </w:r>
      <w:r w:rsidRPr="00C94315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94315">
        <w:rPr>
          <w:rFonts w:ascii="Book Antiqua" w:hAnsi="Book Antiqua"/>
          <w:sz w:val="24"/>
          <w:szCs w:val="24"/>
        </w:rPr>
        <w:t>Kiskinis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E, </w:t>
      </w:r>
      <w:proofErr w:type="spellStart"/>
      <w:r w:rsidRPr="00C94315">
        <w:rPr>
          <w:rFonts w:ascii="Book Antiqua" w:hAnsi="Book Antiqua"/>
          <w:sz w:val="24"/>
          <w:szCs w:val="24"/>
        </w:rPr>
        <w:t>Verstappen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G, </w:t>
      </w:r>
      <w:proofErr w:type="spellStart"/>
      <w:r w:rsidRPr="00C94315">
        <w:rPr>
          <w:rFonts w:ascii="Book Antiqua" w:hAnsi="Book Antiqua"/>
          <w:sz w:val="24"/>
          <w:szCs w:val="24"/>
        </w:rPr>
        <w:t>Gu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H, </w:t>
      </w:r>
      <w:proofErr w:type="spellStart"/>
      <w:r w:rsidRPr="00C94315">
        <w:rPr>
          <w:rFonts w:ascii="Book Antiqua" w:hAnsi="Book Antiqua"/>
          <w:sz w:val="24"/>
          <w:szCs w:val="24"/>
        </w:rPr>
        <w:t>Boulting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G, Smith ZD, </w:t>
      </w:r>
      <w:proofErr w:type="spellStart"/>
      <w:r w:rsidRPr="00C94315">
        <w:rPr>
          <w:rFonts w:ascii="Book Antiqua" w:hAnsi="Book Antiqua"/>
          <w:sz w:val="24"/>
          <w:szCs w:val="24"/>
        </w:rPr>
        <w:t>Ziller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M, Croft GF, Amoroso MW, Oakley DH, </w:t>
      </w:r>
      <w:proofErr w:type="spellStart"/>
      <w:r w:rsidRPr="00C94315">
        <w:rPr>
          <w:rFonts w:ascii="Book Antiqua" w:hAnsi="Book Antiqua"/>
          <w:sz w:val="24"/>
          <w:szCs w:val="24"/>
        </w:rPr>
        <w:t>Gnirke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C94315">
        <w:rPr>
          <w:rFonts w:ascii="Book Antiqua" w:hAnsi="Book Antiqua"/>
          <w:sz w:val="24"/>
          <w:szCs w:val="24"/>
        </w:rPr>
        <w:t>Eggan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K, </w:t>
      </w:r>
      <w:proofErr w:type="spellStart"/>
      <w:r w:rsidRPr="00C94315">
        <w:rPr>
          <w:rFonts w:ascii="Book Antiqua" w:hAnsi="Book Antiqua"/>
          <w:sz w:val="24"/>
          <w:szCs w:val="24"/>
        </w:rPr>
        <w:t>Meissner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A. Reference Maps of human ES and </w:t>
      </w:r>
      <w:proofErr w:type="spellStart"/>
      <w:r w:rsidRPr="00C94315">
        <w:rPr>
          <w:rFonts w:ascii="Book Antiqua" w:hAnsi="Book Antiqua"/>
          <w:sz w:val="24"/>
          <w:szCs w:val="24"/>
        </w:rPr>
        <w:t>iPS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cell variation enable high-throughput characterization of pluripotent cell lines. </w:t>
      </w:r>
      <w:r w:rsidRPr="00C94315">
        <w:rPr>
          <w:rFonts w:ascii="Book Antiqua" w:hAnsi="Book Antiqua"/>
          <w:i/>
          <w:sz w:val="24"/>
          <w:szCs w:val="24"/>
        </w:rPr>
        <w:t>Cell</w:t>
      </w:r>
      <w:r w:rsidRPr="00C94315">
        <w:rPr>
          <w:rFonts w:ascii="Book Antiqua" w:hAnsi="Book Antiqua"/>
          <w:sz w:val="24"/>
          <w:szCs w:val="24"/>
        </w:rPr>
        <w:t xml:space="preserve"> 2011; </w:t>
      </w:r>
      <w:r w:rsidRPr="00C94315">
        <w:rPr>
          <w:rFonts w:ascii="Book Antiqua" w:hAnsi="Book Antiqua"/>
          <w:b/>
          <w:sz w:val="24"/>
          <w:szCs w:val="24"/>
        </w:rPr>
        <w:t>144</w:t>
      </w:r>
      <w:r w:rsidRPr="00C94315">
        <w:rPr>
          <w:rFonts w:ascii="Book Antiqua" w:hAnsi="Book Antiqua"/>
          <w:sz w:val="24"/>
          <w:szCs w:val="24"/>
        </w:rPr>
        <w:t>: 439-452 [PMID: 21295703 DOI: 10.1016/j.cell.2010.12.032]</w:t>
      </w:r>
    </w:p>
    <w:p w14:paraId="57ABFD05" w14:textId="77777777" w:rsidR="00B855ED" w:rsidRPr="00C94315" w:rsidRDefault="00B855ED" w:rsidP="008F748E">
      <w:pPr>
        <w:spacing w:line="360" w:lineRule="auto"/>
        <w:rPr>
          <w:rFonts w:ascii="Book Antiqua" w:hAnsi="Book Antiqua"/>
          <w:sz w:val="24"/>
          <w:szCs w:val="24"/>
        </w:rPr>
      </w:pPr>
      <w:proofErr w:type="gramStart"/>
      <w:r w:rsidRPr="00C94315">
        <w:rPr>
          <w:rFonts w:ascii="Book Antiqua" w:hAnsi="Book Antiqua"/>
          <w:sz w:val="24"/>
          <w:szCs w:val="24"/>
        </w:rPr>
        <w:t xml:space="preserve">2 </w:t>
      </w:r>
      <w:r w:rsidRPr="00C94315">
        <w:rPr>
          <w:rFonts w:ascii="Book Antiqua" w:hAnsi="Book Antiqua"/>
          <w:b/>
          <w:sz w:val="24"/>
          <w:szCs w:val="24"/>
        </w:rPr>
        <w:t>Lancaster MA</w:t>
      </w:r>
      <w:r w:rsidRPr="00C94315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94315">
        <w:rPr>
          <w:rFonts w:ascii="Book Antiqua" w:hAnsi="Book Antiqua"/>
          <w:sz w:val="24"/>
          <w:szCs w:val="24"/>
        </w:rPr>
        <w:t>Knoblich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JA.</w:t>
      </w:r>
      <w:proofErr w:type="gramEnd"/>
      <w:r w:rsidRPr="00C94315">
        <w:rPr>
          <w:rFonts w:ascii="Book Antiqua" w:hAnsi="Book Antiqua"/>
          <w:sz w:val="24"/>
          <w:szCs w:val="24"/>
        </w:rPr>
        <w:t xml:space="preserve"> Organogenesis in a dish: modeling development and disease using </w:t>
      </w:r>
      <w:proofErr w:type="spellStart"/>
      <w:r w:rsidRPr="00C94315">
        <w:rPr>
          <w:rFonts w:ascii="Book Antiqua" w:hAnsi="Book Antiqua"/>
          <w:sz w:val="24"/>
          <w:szCs w:val="24"/>
        </w:rPr>
        <w:t>organoid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technologies. </w:t>
      </w:r>
      <w:r w:rsidRPr="00C94315">
        <w:rPr>
          <w:rFonts w:ascii="Book Antiqua" w:hAnsi="Book Antiqua"/>
          <w:i/>
          <w:sz w:val="24"/>
          <w:szCs w:val="24"/>
        </w:rPr>
        <w:t>Science</w:t>
      </w:r>
      <w:r w:rsidRPr="00C94315">
        <w:rPr>
          <w:rFonts w:ascii="Book Antiqua" w:hAnsi="Book Antiqua"/>
          <w:sz w:val="24"/>
          <w:szCs w:val="24"/>
        </w:rPr>
        <w:t xml:space="preserve"> 2014; </w:t>
      </w:r>
      <w:r w:rsidRPr="00C94315">
        <w:rPr>
          <w:rFonts w:ascii="Book Antiqua" w:hAnsi="Book Antiqua"/>
          <w:b/>
          <w:sz w:val="24"/>
          <w:szCs w:val="24"/>
        </w:rPr>
        <w:t>345</w:t>
      </w:r>
      <w:r w:rsidRPr="00C94315">
        <w:rPr>
          <w:rFonts w:ascii="Book Antiqua" w:hAnsi="Book Antiqua"/>
          <w:sz w:val="24"/>
          <w:szCs w:val="24"/>
        </w:rPr>
        <w:t>: 1247125 [PMID: 25035496 DOI: 10.1126/science.1247125]</w:t>
      </w:r>
    </w:p>
    <w:p w14:paraId="7C169BAE" w14:textId="77777777" w:rsidR="00B855ED" w:rsidRPr="00C94315" w:rsidRDefault="00B855ED" w:rsidP="008F748E">
      <w:pPr>
        <w:spacing w:line="360" w:lineRule="auto"/>
        <w:rPr>
          <w:rFonts w:ascii="Book Antiqua" w:hAnsi="Book Antiqua"/>
          <w:sz w:val="24"/>
          <w:szCs w:val="24"/>
        </w:rPr>
      </w:pPr>
      <w:proofErr w:type="gramStart"/>
      <w:r w:rsidRPr="00C94315">
        <w:rPr>
          <w:rFonts w:ascii="Book Antiqua" w:hAnsi="Book Antiqua"/>
          <w:sz w:val="24"/>
          <w:szCs w:val="24"/>
        </w:rPr>
        <w:t xml:space="preserve">3 </w:t>
      </w:r>
      <w:r w:rsidRPr="00C94315">
        <w:rPr>
          <w:rFonts w:ascii="Book Antiqua" w:hAnsi="Book Antiqua"/>
          <w:b/>
          <w:sz w:val="24"/>
          <w:szCs w:val="24"/>
        </w:rPr>
        <w:t>Liu C</w:t>
      </w:r>
      <w:r w:rsidRPr="00C94315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94315">
        <w:rPr>
          <w:rFonts w:ascii="Book Antiqua" w:hAnsi="Book Antiqua"/>
          <w:sz w:val="24"/>
          <w:szCs w:val="24"/>
        </w:rPr>
        <w:t>Oikonomopoulos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C94315">
        <w:rPr>
          <w:rFonts w:ascii="Book Antiqua" w:hAnsi="Book Antiqua"/>
          <w:sz w:val="24"/>
          <w:szCs w:val="24"/>
        </w:rPr>
        <w:t>Sayed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N, Wu JC.</w:t>
      </w:r>
      <w:proofErr w:type="gramEnd"/>
      <w:r w:rsidRPr="00C94315">
        <w:rPr>
          <w:rFonts w:ascii="Book Antiqua" w:hAnsi="Book Antiqua"/>
          <w:sz w:val="24"/>
          <w:szCs w:val="24"/>
        </w:rPr>
        <w:t xml:space="preserve"> Modeling human diseases with induced pluripotent stem cells: from 2D to 3D and beyond. </w:t>
      </w:r>
      <w:r w:rsidRPr="00C94315">
        <w:rPr>
          <w:rFonts w:ascii="Book Antiqua" w:hAnsi="Book Antiqua"/>
          <w:i/>
          <w:sz w:val="24"/>
          <w:szCs w:val="24"/>
        </w:rPr>
        <w:t>Development</w:t>
      </w:r>
      <w:r w:rsidRPr="00C94315">
        <w:rPr>
          <w:rFonts w:ascii="Book Antiqua" w:hAnsi="Book Antiqua"/>
          <w:sz w:val="24"/>
          <w:szCs w:val="24"/>
        </w:rPr>
        <w:t xml:space="preserve"> 2018; </w:t>
      </w:r>
      <w:r w:rsidRPr="00C94315">
        <w:rPr>
          <w:rFonts w:ascii="Book Antiqua" w:hAnsi="Book Antiqua"/>
          <w:b/>
          <w:sz w:val="24"/>
          <w:szCs w:val="24"/>
        </w:rPr>
        <w:t>145</w:t>
      </w:r>
      <w:r w:rsidRPr="00C94315">
        <w:rPr>
          <w:rFonts w:ascii="Book Antiqua" w:hAnsi="Book Antiqua"/>
          <w:sz w:val="24"/>
          <w:szCs w:val="24"/>
        </w:rPr>
        <w:t xml:space="preserve"> [PMID: 29519889 DOI: 10.1242/dev.156166]</w:t>
      </w:r>
    </w:p>
    <w:p w14:paraId="0A5F4D83" w14:textId="77777777" w:rsidR="00B855ED" w:rsidRPr="00C94315" w:rsidRDefault="00B855ED" w:rsidP="008F748E">
      <w:pPr>
        <w:spacing w:line="360" w:lineRule="auto"/>
        <w:rPr>
          <w:rFonts w:ascii="Book Antiqua" w:hAnsi="Book Antiqua"/>
          <w:sz w:val="24"/>
          <w:szCs w:val="24"/>
        </w:rPr>
      </w:pPr>
      <w:r w:rsidRPr="00C94315">
        <w:rPr>
          <w:rFonts w:ascii="Book Antiqua" w:hAnsi="Book Antiqua"/>
          <w:sz w:val="24"/>
          <w:szCs w:val="24"/>
        </w:rPr>
        <w:t xml:space="preserve">4 </w:t>
      </w:r>
      <w:proofErr w:type="spellStart"/>
      <w:r w:rsidRPr="00C94315">
        <w:rPr>
          <w:rFonts w:ascii="Book Antiqua" w:hAnsi="Book Antiqua"/>
          <w:b/>
          <w:sz w:val="24"/>
          <w:szCs w:val="24"/>
        </w:rPr>
        <w:t>Koyanagi-Aoi</w:t>
      </w:r>
      <w:proofErr w:type="spellEnd"/>
      <w:r w:rsidRPr="00C94315">
        <w:rPr>
          <w:rFonts w:ascii="Book Antiqua" w:hAnsi="Book Antiqua"/>
          <w:b/>
          <w:sz w:val="24"/>
          <w:szCs w:val="24"/>
        </w:rPr>
        <w:t xml:space="preserve"> M</w:t>
      </w:r>
      <w:r w:rsidRPr="00C94315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94315">
        <w:rPr>
          <w:rFonts w:ascii="Book Antiqua" w:hAnsi="Book Antiqua"/>
          <w:sz w:val="24"/>
          <w:szCs w:val="24"/>
        </w:rPr>
        <w:t>Ohnuki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M, Takahashi K, </w:t>
      </w:r>
      <w:proofErr w:type="spellStart"/>
      <w:r w:rsidRPr="00C94315">
        <w:rPr>
          <w:rFonts w:ascii="Book Antiqua" w:hAnsi="Book Antiqua"/>
          <w:sz w:val="24"/>
          <w:szCs w:val="24"/>
        </w:rPr>
        <w:t>Okita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K, </w:t>
      </w:r>
      <w:proofErr w:type="spellStart"/>
      <w:r w:rsidRPr="00C94315">
        <w:rPr>
          <w:rFonts w:ascii="Book Antiqua" w:hAnsi="Book Antiqua"/>
          <w:sz w:val="24"/>
          <w:szCs w:val="24"/>
        </w:rPr>
        <w:t>Noma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H, </w:t>
      </w:r>
      <w:proofErr w:type="spellStart"/>
      <w:r w:rsidRPr="00C94315">
        <w:rPr>
          <w:rFonts w:ascii="Book Antiqua" w:hAnsi="Book Antiqua"/>
          <w:sz w:val="24"/>
          <w:szCs w:val="24"/>
        </w:rPr>
        <w:t>Sawamura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Y, </w:t>
      </w:r>
      <w:proofErr w:type="spellStart"/>
      <w:r w:rsidRPr="00C94315">
        <w:rPr>
          <w:rFonts w:ascii="Book Antiqua" w:hAnsi="Book Antiqua"/>
          <w:sz w:val="24"/>
          <w:szCs w:val="24"/>
        </w:rPr>
        <w:t>Teramoto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I, Narita M, Sato Y, </w:t>
      </w:r>
      <w:proofErr w:type="spellStart"/>
      <w:r w:rsidRPr="00C94315">
        <w:rPr>
          <w:rFonts w:ascii="Book Antiqua" w:hAnsi="Book Antiqua"/>
          <w:sz w:val="24"/>
          <w:szCs w:val="24"/>
        </w:rPr>
        <w:t>Ichisaka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T, Amano N, Watanabe A, </w:t>
      </w:r>
      <w:proofErr w:type="spellStart"/>
      <w:r w:rsidRPr="00C94315">
        <w:rPr>
          <w:rFonts w:ascii="Book Antiqua" w:hAnsi="Book Antiqua"/>
          <w:sz w:val="24"/>
          <w:szCs w:val="24"/>
        </w:rPr>
        <w:t>Morizane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A, Yamada Y, Sato T, Takahashi J, Yamanaka S. Differentiation-defective phenotypes revealed by large-scale analyses of human pluripotent stem cells. </w:t>
      </w:r>
      <w:proofErr w:type="spellStart"/>
      <w:r w:rsidRPr="00C94315">
        <w:rPr>
          <w:rFonts w:ascii="Book Antiqua" w:hAnsi="Book Antiqua"/>
          <w:i/>
          <w:sz w:val="24"/>
          <w:szCs w:val="24"/>
        </w:rPr>
        <w:t>Proc</w:t>
      </w:r>
      <w:proofErr w:type="spellEnd"/>
      <w:r w:rsidRPr="00C94315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C94315">
        <w:rPr>
          <w:rFonts w:ascii="Book Antiqua" w:hAnsi="Book Antiqua"/>
          <w:i/>
          <w:sz w:val="24"/>
          <w:szCs w:val="24"/>
        </w:rPr>
        <w:t>Natl</w:t>
      </w:r>
      <w:proofErr w:type="spellEnd"/>
      <w:r w:rsidRPr="00C94315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C94315">
        <w:rPr>
          <w:rFonts w:ascii="Book Antiqua" w:hAnsi="Book Antiqua"/>
          <w:i/>
          <w:sz w:val="24"/>
          <w:szCs w:val="24"/>
        </w:rPr>
        <w:t>Acad</w:t>
      </w:r>
      <w:proofErr w:type="spellEnd"/>
      <w:r w:rsidRPr="00C94315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C94315">
        <w:rPr>
          <w:rFonts w:ascii="Book Antiqua" w:hAnsi="Book Antiqua"/>
          <w:i/>
          <w:sz w:val="24"/>
          <w:szCs w:val="24"/>
        </w:rPr>
        <w:t>Sci</w:t>
      </w:r>
      <w:proofErr w:type="spellEnd"/>
      <w:r w:rsidRPr="00C94315">
        <w:rPr>
          <w:rFonts w:ascii="Book Antiqua" w:hAnsi="Book Antiqua"/>
          <w:i/>
          <w:sz w:val="24"/>
          <w:szCs w:val="24"/>
        </w:rPr>
        <w:t xml:space="preserve"> USA</w:t>
      </w:r>
      <w:r w:rsidRPr="00C94315">
        <w:rPr>
          <w:rFonts w:ascii="Book Antiqua" w:hAnsi="Book Antiqua"/>
          <w:sz w:val="24"/>
          <w:szCs w:val="24"/>
        </w:rPr>
        <w:t xml:space="preserve"> 2013; </w:t>
      </w:r>
      <w:r w:rsidRPr="00C94315">
        <w:rPr>
          <w:rFonts w:ascii="Book Antiqua" w:hAnsi="Book Antiqua"/>
          <w:b/>
          <w:sz w:val="24"/>
          <w:szCs w:val="24"/>
        </w:rPr>
        <w:t>110</w:t>
      </w:r>
      <w:r w:rsidRPr="00C94315">
        <w:rPr>
          <w:rFonts w:ascii="Book Antiqua" w:hAnsi="Book Antiqua"/>
          <w:sz w:val="24"/>
          <w:szCs w:val="24"/>
        </w:rPr>
        <w:t>: 20569-20574 [PMID: 24259714 DOI: 10.1073/pnas.1319061110]</w:t>
      </w:r>
    </w:p>
    <w:p w14:paraId="052D5244" w14:textId="77777777" w:rsidR="00B855ED" w:rsidRPr="00C94315" w:rsidRDefault="00B855ED" w:rsidP="008F748E">
      <w:pPr>
        <w:spacing w:line="360" w:lineRule="auto"/>
        <w:rPr>
          <w:rFonts w:ascii="Book Antiqua" w:hAnsi="Book Antiqua"/>
          <w:sz w:val="24"/>
          <w:szCs w:val="24"/>
        </w:rPr>
      </w:pPr>
      <w:r w:rsidRPr="00C94315">
        <w:rPr>
          <w:rFonts w:ascii="Book Antiqua" w:hAnsi="Book Antiqua"/>
          <w:sz w:val="24"/>
          <w:szCs w:val="24"/>
        </w:rPr>
        <w:t xml:space="preserve">5 </w:t>
      </w:r>
      <w:proofErr w:type="spellStart"/>
      <w:r w:rsidRPr="00C94315">
        <w:rPr>
          <w:rFonts w:ascii="Book Antiqua" w:hAnsi="Book Antiqua"/>
          <w:b/>
          <w:sz w:val="24"/>
          <w:szCs w:val="24"/>
        </w:rPr>
        <w:t>Kajiwara</w:t>
      </w:r>
      <w:proofErr w:type="spellEnd"/>
      <w:r w:rsidRPr="00C94315">
        <w:rPr>
          <w:rFonts w:ascii="Book Antiqua" w:hAnsi="Book Antiqua"/>
          <w:b/>
          <w:sz w:val="24"/>
          <w:szCs w:val="24"/>
        </w:rPr>
        <w:t xml:space="preserve"> M</w:t>
      </w:r>
      <w:r w:rsidRPr="00C94315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94315">
        <w:rPr>
          <w:rFonts w:ascii="Book Antiqua" w:hAnsi="Book Antiqua"/>
          <w:sz w:val="24"/>
          <w:szCs w:val="24"/>
        </w:rPr>
        <w:t>Aoi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T, </w:t>
      </w:r>
      <w:proofErr w:type="spellStart"/>
      <w:r w:rsidRPr="00C94315">
        <w:rPr>
          <w:rFonts w:ascii="Book Antiqua" w:hAnsi="Book Antiqua"/>
          <w:sz w:val="24"/>
          <w:szCs w:val="24"/>
        </w:rPr>
        <w:t>Okita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K, Takahashi R, Inoue H, </w:t>
      </w:r>
      <w:proofErr w:type="spellStart"/>
      <w:r w:rsidRPr="00C94315">
        <w:rPr>
          <w:rFonts w:ascii="Book Antiqua" w:hAnsi="Book Antiqua"/>
          <w:sz w:val="24"/>
          <w:szCs w:val="24"/>
        </w:rPr>
        <w:t>Takayama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N, Endo H, </w:t>
      </w:r>
      <w:proofErr w:type="spellStart"/>
      <w:r w:rsidRPr="00C94315">
        <w:rPr>
          <w:rFonts w:ascii="Book Antiqua" w:hAnsi="Book Antiqua"/>
          <w:sz w:val="24"/>
          <w:szCs w:val="24"/>
        </w:rPr>
        <w:t>Eto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K, </w:t>
      </w:r>
      <w:proofErr w:type="spellStart"/>
      <w:r w:rsidRPr="00C94315">
        <w:rPr>
          <w:rFonts w:ascii="Book Antiqua" w:hAnsi="Book Antiqua"/>
          <w:sz w:val="24"/>
          <w:szCs w:val="24"/>
        </w:rPr>
        <w:t>Toguchida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J, </w:t>
      </w:r>
      <w:proofErr w:type="spellStart"/>
      <w:r w:rsidRPr="00C94315">
        <w:rPr>
          <w:rFonts w:ascii="Book Antiqua" w:hAnsi="Book Antiqua"/>
          <w:sz w:val="24"/>
          <w:szCs w:val="24"/>
        </w:rPr>
        <w:t>Uemoto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S, Yamanaka S. Donor-dependent variations in hepatic differentiation from human-induced pluripotent stem cells. </w:t>
      </w:r>
      <w:proofErr w:type="spellStart"/>
      <w:r w:rsidRPr="00C94315">
        <w:rPr>
          <w:rFonts w:ascii="Book Antiqua" w:hAnsi="Book Antiqua"/>
          <w:i/>
          <w:sz w:val="24"/>
          <w:szCs w:val="24"/>
        </w:rPr>
        <w:t>Proc</w:t>
      </w:r>
      <w:proofErr w:type="spellEnd"/>
      <w:r w:rsidRPr="00C94315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C94315">
        <w:rPr>
          <w:rFonts w:ascii="Book Antiqua" w:hAnsi="Book Antiqua"/>
          <w:i/>
          <w:sz w:val="24"/>
          <w:szCs w:val="24"/>
        </w:rPr>
        <w:t>Natl</w:t>
      </w:r>
      <w:proofErr w:type="spellEnd"/>
      <w:r w:rsidRPr="00C94315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C94315">
        <w:rPr>
          <w:rFonts w:ascii="Book Antiqua" w:hAnsi="Book Antiqua"/>
          <w:i/>
          <w:sz w:val="24"/>
          <w:szCs w:val="24"/>
        </w:rPr>
        <w:t>Acad</w:t>
      </w:r>
      <w:proofErr w:type="spellEnd"/>
      <w:r w:rsidRPr="00C94315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C94315">
        <w:rPr>
          <w:rFonts w:ascii="Book Antiqua" w:hAnsi="Book Antiqua"/>
          <w:i/>
          <w:sz w:val="24"/>
          <w:szCs w:val="24"/>
        </w:rPr>
        <w:t>Sci</w:t>
      </w:r>
      <w:proofErr w:type="spellEnd"/>
      <w:r w:rsidRPr="00C94315">
        <w:rPr>
          <w:rFonts w:ascii="Book Antiqua" w:hAnsi="Book Antiqua"/>
          <w:i/>
          <w:sz w:val="24"/>
          <w:szCs w:val="24"/>
        </w:rPr>
        <w:t xml:space="preserve"> USA</w:t>
      </w:r>
      <w:r w:rsidRPr="00C94315">
        <w:rPr>
          <w:rFonts w:ascii="Book Antiqua" w:hAnsi="Book Antiqua"/>
          <w:sz w:val="24"/>
          <w:szCs w:val="24"/>
        </w:rPr>
        <w:t xml:space="preserve"> 2012; </w:t>
      </w:r>
      <w:r w:rsidRPr="00C94315">
        <w:rPr>
          <w:rFonts w:ascii="Book Antiqua" w:hAnsi="Book Antiqua"/>
          <w:b/>
          <w:sz w:val="24"/>
          <w:szCs w:val="24"/>
        </w:rPr>
        <w:t>109</w:t>
      </w:r>
      <w:r w:rsidRPr="00C94315">
        <w:rPr>
          <w:rFonts w:ascii="Book Antiqua" w:hAnsi="Book Antiqua"/>
          <w:sz w:val="24"/>
          <w:szCs w:val="24"/>
        </w:rPr>
        <w:t>: 12538-12543 [PMID: 22802639 DOI: 10.1073/pnas.1209979109]</w:t>
      </w:r>
    </w:p>
    <w:p w14:paraId="36B9AC9B" w14:textId="77777777" w:rsidR="00B855ED" w:rsidRPr="00C94315" w:rsidRDefault="00B855ED" w:rsidP="008F748E">
      <w:pPr>
        <w:spacing w:line="360" w:lineRule="auto"/>
        <w:rPr>
          <w:rFonts w:ascii="Book Antiqua" w:hAnsi="Book Antiqua"/>
          <w:sz w:val="24"/>
          <w:szCs w:val="24"/>
        </w:rPr>
      </w:pPr>
      <w:r w:rsidRPr="00C94315">
        <w:rPr>
          <w:rFonts w:ascii="Book Antiqua" w:hAnsi="Book Antiqua"/>
          <w:sz w:val="24"/>
          <w:szCs w:val="24"/>
        </w:rPr>
        <w:t xml:space="preserve">6 </w:t>
      </w:r>
      <w:r w:rsidRPr="00C94315">
        <w:rPr>
          <w:rFonts w:ascii="Book Antiqua" w:hAnsi="Book Antiqua"/>
          <w:b/>
          <w:sz w:val="24"/>
          <w:szCs w:val="24"/>
        </w:rPr>
        <w:t>Di Giorgio FP</w:t>
      </w:r>
      <w:r w:rsidRPr="00C94315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94315">
        <w:rPr>
          <w:rFonts w:ascii="Book Antiqua" w:hAnsi="Book Antiqua"/>
          <w:sz w:val="24"/>
          <w:szCs w:val="24"/>
        </w:rPr>
        <w:t>Boulting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GL, </w:t>
      </w:r>
      <w:proofErr w:type="spellStart"/>
      <w:r w:rsidRPr="00C94315">
        <w:rPr>
          <w:rFonts w:ascii="Book Antiqua" w:hAnsi="Book Antiqua"/>
          <w:sz w:val="24"/>
          <w:szCs w:val="24"/>
        </w:rPr>
        <w:t>Bobrowicz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C94315">
        <w:rPr>
          <w:rFonts w:ascii="Book Antiqua" w:hAnsi="Book Antiqua"/>
          <w:sz w:val="24"/>
          <w:szCs w:val="24"/>
        </w:rPr>
        <w:t>Eggan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KC. Human embryonic stem cell-derived motor neurons are sensitive to the toxic effect of glial cells carrying an ALS-causing mutation. </w:t>
      </w:r>
      <w:r w:rsidRPr="00C94315">
        <w:rPr>
          <w:rFonts w:ascii="Book Antiqua" w:hAnsi="Book Antiqua"/>
          <w:i/>
          <w:sz w:val="24"/>
          <w:szCs w:val="24"/>
        </w:rPr>
        <w:t>Cell Stem Cell</w:t>
      </w:r>
      <w:r w:rsidRPr="00C94315">
        <w:rPr>
          <w:rFonts w:ascii="Book Antiqua" w:hAnsi="Book Antiqua"/>
          <w:sz w:val="24"/>
          <w:szCs w:val="24"/>
        </w:rPr>
        <w:t xml:space="preserve"> 2008; </w:t>
      </w:r>
      <w:r w:rsidRPr="00C94315">
        <w:rPr>
          <w:rFonts w:ascii="Book Antiqua" w:hAnsi="Book Antiqua"/>
          <w:b/>
          <w:sz w:val="24"/>
          <w:szCs w:val="24"/>
        </w:rPr>
        <w:t>3</w:t>
      </w:r>
      <w:r w:rsidRPr="00C94315">
        <w:rPr>
          <w:rFonts w:ascii="Book Antiqua" w:hAnsi="Book Antiqua"/>
          <w:sz w:val="24"/>
          <w:szCs w:val="24"/>
        </w:rPr>
        <w:t>: 637-648 [PMID: 19041780 DOI: 10.1016/j.stem.2008.09.017]</w:t>
      </w:r>
    </w:p>
    <w:p w14:paraId="0C1F8F1A" w14:textId="77777777" w:rsidR="00B855ED" w:rsidRPr="00C94315" w:rsidRDefault="00B855ED" w:rsidP="008F748E">
      <w:pPr>
        <w:spacing w:line="360" w:lineRule="auto"/>
        <w:rPr>
          <w:rFonts w:ascii="Book Antiqua" w:hAnsi="Book Antiqua"/>
          <w:sz w:val="24"/>
          <w:szCs w:val="24"/>
        </w:rPr>
      </w:pPr>
      <w:r w:rsidRPr="00C94315">
        <w:rPr>
          <w:rFonts w:ascii="Book Antiqua" w:hAnsi="Book Antiqua"/>
          <w:sz w:val="24"/>
          <w:szCs w:val="24"/>
        </w:rPr>
        <w:t xml:space="preserve">7 </w:t>
      </w:r>
      <w:proofErr w:type="spellStart"/>
      <w:r w:rsidRPr="00C94315">
        <w:rPr>
          <w:rFonts w:ascii="Book Antiqua" w:hAnsi="Book Antiqua"/>
          <w:b/>
          <w:sz w:val="24"/>
          <w:szCs w:val="24"/>
        </w:rPr>
        <w:t>Osafune</w:t>
      </w:r>
      <w:proofErr w:type="spellEnd"/>
      <w:r w:rsidRPr="00C94315">
        <w:rPr>
          <w:rFonts w:ascii="Book Antiqua" w:hAnsi="Book Antiqua"/>
          <w:b/>
          <w:sz w:val="24"/>
          <w:szCs w:val="24"/>
        </w:rPr>
        <w:t xml:space="preserve"> K</w:t>
      </w:r>
      <w:r w:rsidRPr="00C94315">
        <w:rPr>
          <w:rFonts w:ascii="Book Antiqua" w:hAnsi="Book Antiqua"/>
          <w:sz w:val="24"/>
          <w:szCs w:val="24"/>
        </w:rPr>
        <w:t xml:space="preserve">, Caron L, </w:t>
      </w:r>
      <w:proofErr w:type="spellStart"/>
      <w:r w:rsidRPr="00C94315">
        <w:rPr>
          <w:rFonts w:ascii="Book Antiqua" w:hAnsi="Book Antiqua"/>
          <w:sz w:val="24"/>
          <w:szCs w:val="24"/>
        </w:rPr>
        <w:t>Borowiak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M, Martinez RJ, Fitz-Gerald CS, Sato Y, Cowan CA, </w:t>
      </w:r>
      <w:proofErr w:type="spellStart"/>
      <w:r w:rsidRPr="00C94315">
        <w:rPr>
          <w:rFonts w:ascii="Book Antiqua" w:hAnsi="Book Antiqua"/>
          <w:sz w:val="24"/>
          <w:szCs w:val="24"/>
        </w:rPr>
        <w:t>Chien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KR, Melton DA. </w:t>
      </w:r>
      <w:proofErr w:type="gramStart"/>
      <w:r w:rsidRPr="00C94315">
        <w:rPr>
          <w:rFonts w:ascii="Book Antiqua" w:hAnsi="Book Antiqua"/>
          <w:sz w:val="24"/>
          <w:szCs w:val="24"/>
        </w:rPr>
        <w:t>Marked differences in differentiation propensity among human embryonic stem cell lines.</w:t>
      </w:r>
      <w:proofErr w:type="gramEnd"/>
      <w:r w:rsidRPr="00C94315">
        <w:rPr>
          <w:rFonts w:ascii="Book Antiqua" w:hAnsi="Book Antiqua"/>
          <w:sz w:val="24"/>
          <w:szCs w:val="24"/>
        </w:rPr>
        <w:t xml:space="preserve"> </w:t>
      </w:r>
      <w:r w:rsidRPr="00C94315">
        <w:rPr>
          <w:rFonts w:ascii="Book Antiqua" w:hAnsi="Book Antiqua"/>
          <w:i/>
          <w:sz w:val="24"/>
          <w:szCs w:val="24"/>
        </w:rPr>
        <w:t xml:space="preserve">Nat </w:t>
      </w:r>
      <w:proofErr w:type="spellStart"/>
      <w:r w:rsidRPr="00C94315">
        <w:rPr>
          <w:rFonts w:ascii="Book Antiqua" w:hAnsi="Book Antiqua"/>
          <w:i/>
          <w:sz w:val="24"/>
          <w:szCs w:val="24"/>
        </w:rPr>
        <w:t>Biotechnol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2008; </w:t>
      </w:r>
      <w:r w:rsidRPr="00C94315">
        <w:rPr>
          <w:rFonts w:ascii="Book Antiqua" w:hAnsi="Book Antiqua"/>
          <w:b/>
          <w:sz w:val="24"/>
          <w:szCs w:val="24"/>
        </w:rPr>
        <w:t>26</w:t>
      </w:r>
      <w:r w:rsidRPr="00C94315">
        <w:rPr>
          <w:rFonts w:ascii="Book Antiqua" w:hAnsi="Book Antiqua"/>
          <w:sz w:val="24"/>
          <w:szCs w:val="24"/>
        </w:rPr>
        <w:t>: 313-315 [PMID: 18278034 DOI: 10.1038/nbt1383]</w:t>
      </w:r>
    </w:p>
    <w:p w14:paraId="31C1954A" w14:textId="77777777" w:rsidR="00B855ED" w:rsidRPr="00C94315" w:rsidRDefault="00B855ED" w:rsidP="008F748E">
      <w:pPr>
        <w:spacing w:line="360" w:lineRule="auto"/>
        <w:rPr>
          <w:rFonts w:ascii="Book Antiqua" w:hAnsi="Book Antiqua"/>
          <w:sz w:val="24"/>
          <w:szCs w:val="24"/>
        </w:rPr>
      </w:pPr>
      <w:r w:rsidRPr="00C94315">
        <w:rPr>
          <w:rFonts w:ascii="Book Antiqua" w:hAnsi="Book Antiqua"/>
          <w:sz w:val="24"/>
          <w:szCs w:val="24"/>
        </w:rPr>
        <w:lastRenderedPageBreak/>
        <w:t xml:space="preserve">8 </w:t>
      </w:r>
      <w:r w:rsidRPr="00C94315">
        <w:rPr>
          <w:rFonts w:ascii="Book Antiqua" w:hAnsi="Book Antiqua"/>
          <w:b/>
          <w:sz w:val="24"/>
          <w:szCs w:val="24"/>
        </w:rPr>
        <w:t>Sun C</w:t>
      </w:r>
      <w:r w:rsidRPr="00C94315">
        <w:rPr>
          <w:rFonts w:ascii="Book Antiqua" w:hAnsi="Book Antiqua"/>
          <w:sz w:val="24"/>
          <w:szCs w:val="24"/>
        </w:rPr>
        <w:t xml:space="preserve">, Zhang J, </w:t>
      </w:r>
      <w:proofErr w:type="spellStart"/>
      <w:r w:rsidRPr="00C94315">
        <w:rPr>
          <w:rFonts w:ascii="Book Antiqua" w:hAnsi="Book Antiqua"/>
          <w:sz w:val="24"/>
          <w:szCs w:val="24"/>
        </w:rPr>
        <w:t>Zheng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D, Wang J, Yang H, Zhang X. </w:t>
      </w:r>
      <w:proofErr w:type="spellStart"/>
      <w:r w:rsidRPr="00C94315">
        <w:rPr>
          <w:rFonts w:ascii="Book Antiqua" w:hAnsi="Book Antiqua"/>
          <w:sz w:val="24"/>
          <w:szCs w:val="24"/>
        </w:rPr>
        <w:t>Transcriptome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variations among human embryonic stem cell lines are associated with their differentiation propensity. </w:t>
      </w:r>
      <w:proofErr w:type="spellStart"/>
      <w:r w:rsidRPr="00C94315">
        <w:rPr>
          <w:rFonts w:ascii="Book Antiqua" w:hAnsi="Book Antiqua"/>
          <w:i/>
          <w:sz w:val="24"/>
          <w:szCs w:val="24"/>
        </w:rPr>
        <w:t>PLoS</w:t>
      </w:r>
      <w:proofErr w:type="spellEnd"/>
      <w:r w:rsidRPr="00C94315">
        <w:rPr>
          <w:rFonts w:ascii="Book Antiqua" w:hAnsi="Book Antiqua"/>
          <w:i/>
          <w:sz w:val="24"/>
          <w:szCs w:val="24"/>
        </w:rPr>
        <w:t xml:space="preserve"> One</w:t>
      </w:r>
      <w:r w:rsidRPr="00C94315">
        <w:rPr>
          <w:rFonts w:ascii="Book Antiqua" w:hAnsi="Book Antiqua"/>
          <w:sz w:val="24"/>
          <w:szCs w:val="24"/>
        </w:rPr>
        <w:t xml:space="preserve"> 2018; </w:t>
      </w:r>
      <w:r w:rsidRPr="00C94315">
        <w:rPr>
          <w:rFonts w:ascii="Book Antiqua" w:hAnsi="Book Antiqua"/>
          <w:b/>
          <w:sz w:val="24"/>
          <w:szCs w:val="24"/>
        </w:rPr>
        <w:t>13</w:t>
      </w:r>
      <w:r w:rsidRPr="00C94315">
        <w:rPr>
          <w:rFonts w:ascii="Book Antiqua" w:hAnsi="Book Antiqua"/>
          <w:sz w:val="24"/>
          <w:szCs w:val="24"/>
        </w:rPr>
        <w:t>: e0192625 [PMID: 29444173 DOI: 10.1371/journal.pone.0192625]</w:t>
      </w:r>
    </w:p>
    <w:p w14:paraId="6A88FE3D" w14:textId="77777777" w:rsidR="00B855ED" w:rsidRPr="00C94315" w:rsidRDefault="00B855ED" w:rsidP="008F748E">
      <w:pPr>
        <w:spacing w:line="360" w:lineRule="auto"/>
        <w:rPr>
          <w:rFonts w:ascii="Book Antiqua" w:hAnsi="Book Antiqua"/>
          <w:sz w:val="24"/>
          <w:szCs w:val="24"/>
        </w:rPr>
      </w:pPr>
      <w:r w:rsidRPr="00C94315">
        <w:rPr>
          <w:rFonts w:ascii="Book Antiqua" w:hAnsi="Book Antiqua"/>
          <w:sz w:val="24"/>
          <w:szCs w:val="24"/>
        </w:rPr>
        <w:t xml:space="preserve">9 </w:t>
      </w:r>
      <w:r w:rsidRPr="00C94315">
        <w:rPr>
          <w:rFonts w:ascii="Book Antiqua" w:hAnsi="Book Antiqua"/>
          <w:b/>
          <w:sz w:val="24"/>
          <w:szCs w:val="24"/>
        </w:rPr>
        <w:t>Kim K</w:t>
      </w:r>
      <w:r w:rsidRPr="00C94315">
        <w:rPr>
          <w:rFonts w:ascii="Book Antiqua" w:hAnsi="Book Antiqua"/>
          <w:sz w:val="24"/>
          <w:szCs w:val="24"/>
        </w:rPr>
        <w:t xml:space="preserve">, Zhao R, </w:t>
      </w:r>
      <w:proofErr w:type="spellStart"/>
      <w:r w:rsidRPr="00C94315">
        <w:rPr>
          <w:rFonts w:ascii="Book Antiqua" w:hAnsi="Book Antiqua"/>
          <w:sz w:val="24"/>
          <w:szCs w:val="24"/>
        </w:rPr>
        <w:t>Doi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A, Ng K, </w:t>
      </w:r>
      <w:proofErr w:type="spellStart"/>
      <w:r w:rsidRPr="00C94315">
        <w:rPr>
          <w:rFonts w:ascii="Book Antiqua" w:hAnsi="Book Antiqua"/>
          <w:sz w:val="24"/>
          <w:szCs w:val="24"/>
        </w:rPr>
        <w:t>Unternaehrer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J, </w:t>
      </w:r>
      <w:proofErr w:type="spellStart"/>
      <w:r w:rsidRPr="00C94315">
        <w:rPr>
          <w:rFonts w:ascii="Book Antiqua" w:hAnsi="Book Antiqua"/>
          <w:sz w:val="24"/>
          <w:szCs w:val="24"/>
        </w:rPr>
        <w:t>Cahan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P, </w:t>
      </w:r>
      <w:proofErr w:type="spellStart"/>
      <w:r w:rsidRPr="00C94315">
        <w:rPr>
          <w:rFonts w:ascii="Book Antiqua" w:hAnsi="Book Antiqua"/>
          <w:sz w:val="24"/>
          <w:szCs w:val="24"/>
        </w:rPr>
        <w:t>Huo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H, </w:t>
      </w:r>
      <w:proofErr w:type="spellStart"/>
      <w:r w:rsidRPr="00C94315">
        <w:rPr>
          <w:rFonts w:ascii="Book Antiqua" w:hAnsi="Book Antiqua"/>
          <w:sz w:val="24"/>
          <w:szCs w:val="24"/>
        </w:rPr>
        <w:t>Loh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YH, </w:t>
      </w:r>
      <w:proofErr w:type="spellStart"/>
      <w:r w:rsidRPr="00C94315">
        <w:rPr>
          <w:rFonts w:ascii="Book Antiqua" w:hAnsi="Book Antiqua"/>
          <w:sz w:val="24"/>
          <w:szCs w:val="24"/>
        </w:rPr>
        <w:t>Aryee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MJ, </w:t>
      </w:r>
      <w:proofErr w:type="spellStart"/>
      <w:r w:rsidRPr="00C94315">
        <w:rPr>
          <w:rFonts w:ascii="Book Antiqua" w:hAnsi="Book Antiqua"/>
          <w:sz w:val="24"/>
          <w:szCs w:val="24"/>
        </w:rPr>
        <w:t>Lensch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MW, Li H, Collins JJ, Feinberg AP, Daley GQ. Donor cell type can influence the </w:t>
      </w:r>
      <w:proofErr w:type="spellStart"/>
      <w:r w:rsidRPr="00C94315">
        <w:rPr>
          <w:rFonts w:ascii="Book Antiqua" w:hAnsi="Book Antiqua"/>
          <w:sz w:val="24"/>
          <w:szCs w:val="24"/>
        </w:rPr>
        <w:t>epigenome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and differentiation potential of human induced pluripotent stem cells. </w:t>
      </w:r>
      <w:r w:rsidRPr="00C94315">
        <w:rPr>
          <w:rFonts w:ascii="Book Antiqua" w:hAnsi="Book Antiqua"/>
          <w:i/>
          <w:sz w:val="24"/>
          <w:szCs w:val="24"/>
        </w:rPr>
        <w:t xml:space="preserve">Nat </w:t>
      </w:r>
      <w:proofErr w:type="spellStart"/>
      <w:r w:rsidRPr="00C94315">
        <w:rPr>
          <w:rFonts w:ascii="Book Antiqua" w:hAnsi="Book Antiqua"/>
          <w:i/>
          <w:sz w:val="24"/>
          <w:szCs w:val="24"/>
        </w:rPr>
        <w:t>Biotechnol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2011; </w:t>
      </w:r>
      <w:r w:rsidRPr="00C94315">
        <w:rPr>
          <w:rFonts w:ascii="Book Antiqua" w:hAnsi="Book Antiqua"/>
          <w:b/>
          <w:sz w:val="24"/>
          <w:szCs w:val="24"/>
        </w:rPr>
        <w:t>29</w:t>
      </w:r>
      <w:r w:rsidRPr="00C94315">
        <w:rPr>
          <w:rFonts w:ascii="Book Antiqua" w:hAnsi="Book Antiqua"/>
          <w:sz w:val="24"/>
          <w:szCs w:val="24"/>
        </w:rPr>
        <w:t>: 1117-1119 [PMID: 22119740 DOI: 10.1038/nbt.2052]</w:t>
      </w:r>
    </w:p>
    <w:p w14:paraId="248E5981" w14:textId="77777777" w:rsidR="00B855ED" w:rsidRPr="00C94315" w:rsidRDefault="00B855ED" w:rsidP="008F748E">
      <w:pPr>
        <w:spacing w:line="360" w:lineRule="auto"/>
        <w:rPr>
          <w:rFonts w:ascii="Book Antiqua" w:hAnsi="Book Antiqua"/>
          <w:sz w:val="24"/>
          <w:szCs w:val="24"/>
        </w:rPr>
      </w:pPr>
      <w:r w:rsidRPr="00C94315">
        <w:rPr>
          <w:rFonts w:ascii="Book Antiqua" w:hAnsi="Book Antiqua"/>
          <w:sz w:val="24"/>
          <w:szCs w:val="24"/>
        </w:rPr>
        <w:t xml:space="preserve">10 </w:t>
      </w:r>
      <w:r w:rsidRPr="00C94315">
        <w:rPr>
          <w:rFonts w:ascii="Book Antiqua" w:hAnsi="Book Antiqua"/>
          <w:b/>
          <w:sz w:val="24"/>
          <w:szCs w:val="24"/>
        </w:rPr>
        <w:t>Dorn I</w:t>
      </w:r>
      <w:r w:rsidRPr="00C94315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94315">
        <w:rPr>
          <w:rFonts w:ascii="Book Antiqua" w:hAnsi="Book Antiqua"/>
          <w:sz w:val="24"/>
          <w:szCs w:val="24"/>
        </w:rPr>
        <w:t>Klich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K, </w:t>
      </w:r>
      <w:proofErr w:type="spellStart"/>
      <w:r w:rsidRPr="00C94315">
        <w:rPr>
          <w:rFonts w:ascii="Book Antiqua" w:hAnsi="Book Antiqua"/>
          <w:sz w:val="24"/>
          <w:szCs w:val="24"/>
        </w:rPr>
        <w:t>Arauzo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-Bravo MJ, </w:t>
      </w:r>
      <w:proofErr w:type="spellStart"/>
      <w:r w:rsidRPr="00C94315">
        <w:rPr>
          <w:rFonts w:ascii="Book Antiqua" w:hAnsi="Book Antiqua"/>
          <w:sz w:val="24"/>
          <w:szCs w:val="24"/>
        </w:rPr>
        <w:t>Radstaak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C94315">
        <w:rPr>
          <w:rFonts w:ascii="Book Antiqua" w:hAnsi="Book Antiqua"/>
          <w:sz w:val="24"/>
          <w:szCs w:val="24"/>
        </w:rPr>
        <w:t>Santourlidis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C94315">
        <w:rPr>
          <w:rFonts w:ascii="Book Antiqua" w:hAnsi="Book Antiqua"/>
          <w:sz w:val="24"/>
          <w:szCs w:val="24"/>
        </w:rPr>
        <w:t>Ghanjati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F, </w:t>
      </w:r>
      <w:proofErr w:type="spellStart"/>
      <w:r w:rsidRPr="00C94315">
        <w:rPr>
          <w:rFonts w:ascii="Book Antiqua" w:hAnsi="Book Antiqua"/>
          <w:sz w:val="24"/>
          <w:szCs w:val="24"/>
        </w:rPr>
        <w:t>Radke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TF, </w:t>
      </w:r>
      <w:proofErr w:type="spellStart"/>
      <w:r w:rsidRPr="00C94315">
        <w:rPr>
          <w:rFonts w:ascii="Book Antiqua" w:hAnsi="Book Antiqua"/>
          <w:sz w:val="24"/>
          <w:szCs w:val="24"/>
        </w:rPr>
        <w:t>Psathaki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OE, </w:t>
      </w:r>
      <w:proofErr w:type="spellStart"/>
      <w:r w:rsidRPr="00C94315">
        <w:rPr>
          <w:rFonts w:ascii="Book Antiqua" w:hAnsi="Book Antiqua"/>
          <w:sz w:val="24"/>
          <w:szCs w:val="24"/>
        </w:rPr>
        <w:t>Hargus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G, Kramer J, </w:t>
      </w:r>
      <w:proofErr w:type="spellStart"/>
      <w:r w:rsidRPr="00C94315">
        <w:rPr>
          <w:rFonts w:ascii="Book Antiqua" w:hAnsi="Book Antiqua"/>
          <w:sz w:val="24"/>
          <w:szCs w:val="24"/>
        </w:rPr>
        <w:t>Einhaus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M, Kim JB, </w:t>
      </w:r>
      <w:proofErr w:type="spellStart"/>
      <w:r w:rsidRPr="00C94315">
        <w:rPr>
          <w:rFonts w:ascii="Book Antiqua" w:hAnsi="Book Antiqua"/>
          <w:sz w:val="24"/>
          <w:szCs w:val="24"/>
        </w:rPr>
        <w:t>Kögler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G, </w:t>
      </w:r>
      <w:proofErr w:type="spellStart"/>
      <w:r w:rsidRPr="00C94315">
        <w:rPr>
          <w:rFonts w:ascii="Book Antiqua" w:hAnsi="Book Antiqua"/>
          <w:sz w:val="24"/>
          <w:szCs w:val="24"/>
        </w:rPr>
        <w:t>Wernet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P, </w:t>
      </w:r>
      <w:proofErr w:type="spellStart"/>
      <w:r w:rsidRPr="00C94315">
        <w:rPr>
          <w:rFonts w:ascii="Book Antiqua" w:hAnsi="Book Antiqua"/>
          <w:sz w:val="24"/>
          <w:szCs w:val="24"/>
        </w:rPr>
        <w:t>Schöler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HR, </w:t>
      </w:r>
      <w:proofErr w:type="spellStart"/>
      <w:r w:rsidRPr="00C94315">
        <w:rPr>
          <w:rFonts w:ascii="Book Antiqua" w:hAnsi="Book Antiqua"/>
          <w:sz w:val="24"/>
          <w:szCs w:val="24"/>
        </w:rPr>
        <w:t>Schlenke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P, </w:t>
      </w:r>
      <w:proofErr w:type="spellStart"/>
      <w:r w:rsidRPr="00C94315">
        <w:rPr>
          <w:rFonts w:ascii="Book Antiqua" w:hAnsi="Book Antiqua"/>
          <w:sz w:val="24"/>
          <w:szCs w:val="24"/>
        </w:rPr>
        <w:t>Zaehres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H. </w:t>
      </w:r>
      <w:proofErr w:type="spellStart"/>
      <w:r w:rsidRPr="00C94315">
        <w:rPr>
          <w:rFonts w:ascii="Book Antiqua" w:hAnsi="Book Antiqua"/>
          <w:sz w:val="24"/>
          <w:szCs w:val="24"/>
        </w:rPr>
        <w:t>Erythroid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differentiation of human induced pluripotent stem cells is independent of donor cell type of origin. </w:t>
      </w:r>
      <w:proofErr w:type="spellStart"/>
      <w:r w:rsidRPr="00C94315">
        <w:rPr>
          <w:rFonts w:ascii="Book Antiqua" w:hAnsi="Book Antiqua"/>
          <w:i/>
          <w:sz w:val="24"/>
          <w:szCs w:val="24"/>
        </w:rPr>
        <w:t>Haematologica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2015; </w:t>
      </w:r>
      <w:r w:rsidRPr="00C94315">
        <w:rPr>
          <w:rFonts w:ascii="Book Antiqua" w:hAnsi="Book Antiqua"/>
          <w:b/>
          <w:sz w:val="24"/>
          <w:szCs w:val="24"/>
        </w:rPr>
        <w:t>100</w:t>
      </w:r>
      <w:r w:rsidRPr="00C94315">
        <w:rPr>
          <w:rFonts w:ascii="Book Antiqua" w:hAnsi="Book Antiqua"/>
          <w:sz w:val="24"/>
          <w:szCs w:val="24"/>
        </w:rPr>
        <w:t>: 32-41 [PMID: 25326431 DOI: 10.3324/haematol.2014.108068]</w:t>
      </w:r>
    </w:p>
    <w:p w14:paraId="040C808F" w14:textId="77777777" w:rsidR="00B855ED" w:rsidRPr="00C94315" w:rsidRDefault="00B855ED" w:rsidP="008F748E">
      <w:pPr>
        <w:spacing w:line="360" w:lineRule="auto"/>
        <w:rPr>
          <w:rFonts w:ascii="Book Antiqua" w:hAnsi="Book Antiqua"/>
          <w:sz w:val="24"/>
          <w:szCs w:val="24"/>
        </w:rPr>
      </w:pPr>
      <w:r w:rsidRPr="00C94315">
        <w:rPr>
          <w:rFonts w:ascii="Book Antiqua" w:hAnsi="Book Antiqua"/>
          <w:sz w:val="24"/>
          <w:szCs w:val="24"/>
        </w:rPr>
        <w:t xml:space="preserve">11 </w:t>
      </w:r>
      <w:r w:rsidRPr="00C94315">
        <w:rPr>
          <w:rFonts w:ascii="Book Antiqua" w:hAnsi="Book Antiqua"/>
          <w:b/>
          <w:sz w:val="24"/>
          <w:szCs w:val="24"/>
        </w:rPr>
        <w:t>Lister R</w:t>
      </w:r>
      <w:r w:rsidRPr="00C94315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94315">
        <w:rPr>
          <w:rFonts w:ascii="Book Antiqua" w:hAnsi="Book Antiqua"/>
          <w:sz w:val="24"/>
          <w:szCs w:val="24"/>
        </w:rPr>
        <w:t>Pelizzola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M, Kida YS, Hawkins RD, </w:t>
      </w:r>
      <w:proofErr w:type="spellStart"/>
      <w:r w:rsidRPr="00C94315">
        <w:rPr>
          <w:rFonts w:ascii="Book Antiqua" w:hAnsi="Book Antiqua"/>
          <w:sz w:val="24"/>
          <w:szCs w:val="24"/>
        </w:rPr>
        <w:t>Nery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JR, Hon G, </w:t>
      </w:r>
      <w:proofErr w:type="spellStart"/>
      <w:r w:rsidRPr="00C94315">
        <w:rPr>
          <w:rFonts w:ascii="Book Antiqua" w:hAnsi="Book Antiqua"/>
          <w:sz w:val="24"/>
          <w:szCs w:val="24"/>
        </w:rPr>
        <w:t>Antosiewicz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-Bourget J, O'Malley R, </w:t>
      </w:r>
      <w:proofErr w:type="spellStart"/>
      <w:r w:rsidRPr="00C94315">
        <w:rPr>
          <w:rFonts w:ascii="Book Antiqua" w:hAnsi="Book Antiqua"/>
          <w:sz w:val="24"/>
          <w:szCs w:val="24"/>
        </w:rPr>
        <w:t>Castanon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R, </w:t>
      </w:r>
      <w:proofErr w:type="spellStart"/>
      <w:r w:rsidRPr="00C94315">
        <w:rPr>
          <w:rFonts w:ascii="Book Antiqua" w:hAnsi="Book Antiqua"/>
          <w:sz w:val="24"/>
          <w:szCs w:val="24"/>
        </w:rPr>
        <w:t>Klugman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C94315">
        <w:rPr>
          <w:rFonts w:ascii="Book Antiqua" w:hAnsi="Book Antiqua"/>
          <w:sz w:val="24"/>
          <w:szCs w:val="24"/>
        </w:rPr>
        <w:t>Downes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M, Yu R, Stewart R, </w:t>
      </w:r>
      <w:proofErr w:type="spellStart"/>
      <w:r w:rsidRPr="00C94315">
        <w:rPr>
          <w:rFonts w:ascii="Book Antiqua" w:hAnsi="Book Antiqua"/>
          <w:sz w:val="24"/>
          <w:szCs w:val="24"/>
        </w:rPr>
        <w:t>Ren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B, Thomson JA, Evans RM, </w:t>
      </w:r>
      <w:proofErr w:type="spellStart"/>
      <w:r w:rsidRPr="00C94315">
        <w:rPr>
          <w:rFonts w:ascii="Book Antiqua" w:hAnsi="Book Antiqua"/>
          <w:sz w:val="24"/>
          <w:szCs w:val="24"/>
        </w:rPr>
        <w:t>Ecker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JR. Hotspots of aberrant </w:t>
      </w:r>
      <w:proofErr w:type="spellStart"/>
      <w:r w:rsidRPr="00C94315">
        <w:rPr>
          <w:rFonts w:ascii="Book Antiqua" w:hAnsi="Book Antiqua"/>
          <w:sz w:val="24"/>
          <w:szCs w:val="24"/>
        </w:rPr>
        <w:t>epigenomic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reprogramming in human induced pluripotent stem cells. </w:t>
      </w:r>
      <w:r w:rsidRPr="00C94315">
        <w:rPr>
          <w:rFonts w:ascii="Book Antiqua" w:hAnsi="Book Antiqua"/>
          <w:i/>
          <w:sz w:val="24"/>
          <w:szCs w:val="24"/>
        </w:rPr>
        <w:t>Nature</w:t>
      </w:r>
      <w:r w:rsidRPr="00C94315">
        <w:rPr>
          <w:rFonts w:ascii="Book Antiqua" w:hAnsi="Book Antiqua"/>
          <w:sz w:val="24"/>
          <w:szCs w:val="24"/>
        </w:rPr>
        <w:t xml:space="preserve"> 2011; </w:t>
      </w:r>
      <w:r w:rsidRPr="00C94315">
        <w:rPr>
          <w:rFonts w:ascii="Book Antiqua" w:hAnsi="Book Antiqua"/>
          <w:b/>
          <w:sz w:val="24"/>
          <w:szCs w:val="24"/>
        </w:rPr>
        <w:t>471</w:t>
      </w:r>
      <w:r w:rsidRPr="00C94315">
        <w:rPr>
          <w:rFonts w:ascii="Book Antiqua" w:hAnsi="Book Antiqua"/>
          <w:sz w:val="24"/>
          <w:szCs w:val="24"/>
        </w:rPr>
        <w:t>: 68-73 [PMID: 21289626 DOI: 10.1038/nature09798]</w:t>
      </w:r>
    </w:p>
    <w:p w14:paraId="6EACA77E" w14:textId="77777777" w:rsidR="00B855ED" w:rsidRPr="00C94315" w:rsidRDefault="00B855ED" w:rsidP="008F748E">
      <w:pPr>
        <w:spacing w:line="360" w:lineRule="auto"/>
        <w:rPr>
          <w:rFonts w:ascii="Book Antiqua" w:hAnsi="Book Antiqua"/>
          <w:sz w:val="24"/>
          <w:szCs w:val="24"/>
        </w:rPr>
      </w:pPr>
      <w:r w:rsidRPr="00C94315">
        <w:rPr>
          <w:rFonts w:ascii="Book Antiqua" w:hAnsi="Book Antiqua"/>
          <w:sz w:val="24"/>
          <w:szCs w:val="24"/>
        </w:rPr>
        <w:t xml:space="preserve">12 </w:t>
      </w:r>
      <w:proofErr w:type="spellStart"/>
      <w:r w:rsidRPr="00C94315">
        <w:rPr>
          <w:rFonts w:ascii="Book Antiqua" w:hAnsi="Book Antiqua"/>
          <w:b/>
          <w:sz w:val="24"/>
          <w:szCs w:val="24"/>
        </w:rPr>
        <w:t>Nishizawa</w:t>
      </w:r>
      <w:proofErr w:type="spellEnd"/>
      <w:r w:rsidRPr="00C94315">
        <w:rPr>
          <w:rFonts w:ascii="Book Antiqua" w:hAnsi="Book Antiqua"/>
          <w:b/>
          <w:sz w:val="24"/>
          <w:szCs w:val="24"/>
        </w:rPr>
        <w:t xml:space="preserve"> M</w:t>
      </w:r>
      <w:r w:rsidRPr="00C94315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94315">
        <w:rPr>
          <w:rFonts w:ascii="Book Antiqua" w:hAnsi="Book Antiqua"/>
          <w:sz w:val="24"/>
          <w:szCs w:val="24"/>
        </w:rPr>
        <w:t>Chonabayashi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K, Nomura M, Tanaka A, Nakamura M, Inagaki A, Nishikawa M, Takei I, </w:t>
      </w:r>
      <w:proofErr w:type="spellStart"/>
      <w:r w:rsidRPr="00C94315">
        <w:rPr>
          <w:rFonts w:ascii="Book Antiqua" w:hAnsi="Book Antiqua"/>
          <w:sz w:val="24"/>
          <w:szCs w:val="24"/>
        </w:rPr>
        <w:t>Oishi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A, Tanabe K, </w:t>
      </w:r>
      <w:proofErr w:type="spellStart"/>
      <w:r w:rsidRPr="00C94315">
        <w:rPr>
          <w:rFonts w:ascii="Book Antiqua" w:hAnsi="Book Antiqua"/>
          <w:sz w:val="24"/>
          <w:szCs w:val="24"/>
        </w:rPr>
        <w:t>Ohnuki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M, Yokota H, </w:t>
      </w:r>
      <w:proofErr w:type="spellStart"/>
      <w:r w:rsidRPr="00C94315">
        <w:rPr>
          <w:rFonts w:ascii="Book Antiqua" w:hAnsi="Book Antiqua"/>
          <w:sz w:val="24"/>
          <w:szCs w:val="24"/>
        </w:rPr>
        <w:t>Koyanagi-Aoi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C94315">
        <w:rPr>
          <w:rFonts w:ascii="Book Antiqua" w:hAnsi="Book Antiqua"/>
          <w:sz w:val="24"/>
          <w:szCs w:val="24"/>
        </w:rPr>
        <w:t>Okita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K, Watanabe A, </w:t>
      </w:r>
      <w:proofErr w:type="spellStart"/>
      <w:r w:rsidRPr="00C94315">
        <w:rPr>
          <w:rFonts w:ascii="Book Antiqua" w:hAnsi="Book Antiqua"/>
          <w:sz w:val="24"/>
          <w:szCs w:val="24"/>
        </w:rPr>
        <w:t>Takaori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-Kondo A, Yamanaka S, Yoshida Y. Epigenetic Variation between Human Induced Pluripotent Stem Cell Lines Is an Indicator of Differentiation Capacity. </w:t>
      </w:r>
      <w:r w:rsidRPr="00C94315">
        <w:rPr>
          <w:rFonts w:ascii="Book Antiqua" w:hAnsi="Book Antiqua"/>
          <w:i/>
          <w:sz w:val="24"/>
          <w:szCs w:val="24"/>
        </w:rPr>
        <w:t>Cell Stem Cell</w:t>
      </w:r>
      <w:r w:rsidRPr="00C94315">
        <w:rPr>
          <w:rFonts w:ascii="Book Antiqua" w:hAnsi="Book Antiqua"/>
          <w:sz w:val="24"/>
          <w:szCs w:val="24"/>
        </w:rPr>
        <w:t xml:space="preserve"> 2016; </w:t>
      </w:r>
      <w:r w:rsidRPr="00C94315">
        <w:rPr>
          <w:rFonts w:ascii="Book Antiqua" w:hAnsi="Book Antiqua"/>
          <w:b/>
          <w:sz w:val="24"/>
          <w:szCs w:val="24"/>
        </w:rPr>
        <w:t>19</w:t>
      </w:r>
      <w:r w:rsidRPr="00C94315">
        <w:rPr>
          <w:rFonts w:ascii="Book Antiqua" w:hAnsi="Book Antiqua"/>
          <w:sz w:val="24"/>
          <w:szCs w:val="24"/>
        </w:rPr>
        <w:t>: 341-354 [PMID: 27476965 DOI: 10.1016/j.stem.2016.06.019]</w:t>
      </w:r>
    </w:p>
    <w:p w14:paraId="70A279CB" w14:textId="77777777" w:rsidR="00B855ED" w:rsidRPr="00C94315" w:rsidRDefault="00B855ED" w:rsidP="008F748E">
      <w:pPr>
        <w:spacing w:line="360" w:lineRule="auto"/>
        <w:rPr>
          <w:rFonts w:ascii="Book Antiqua" w:hAnsi="Book Antiqua"/>
          <w:sz w:val="24"/>
          <w:szCs w:val="24"/>
        </w:rPr>
      </w:pPr>
      <w:r w:rsidRPr="00C94315">
        <w:rPr>
          <w:rFonts w:ascii="Book Antiqua" w:hAnsi="Book Antiqua"/>
          <w:sz w:val="24"/>
          <w:szCs w:val="24"/>
        </w:rPr>
        <w:t xml:space="preserve">13 </w:t>
      </w:r>
      <w:r w:rsidRPr="00C94315">
        <w:rPr>
          <w:rFonts w:ascii="Book Antiqua" w:hAnsi="Book Antiqua"/>
          <w:b/>
          <w:sz w:val="24"/>
          <w:szCs w:val="24"/>
        </w:rPr>
        <w:t>He W</w:t>
      </w:r>
      <w:r w:rsidRPr="00C94315">
        <w:rPr>
          <w:rFonts w:ascii="Book Antiqua" w:hAnsi="Book Antiqua"/>
          <w:sz w:val="24"/>
          <w:szCs w:val="24"/>
        </w:rPr>
        <w:t xml:space="preserve">, Kang X, Du H, Song B, Lu Z, Huang Y, Wang D, Sun X, Yu Y, </w:t>
      </w:r>
      <w:proofErr w:type="gramStart"/>
      <w:r w:rsidRPr="00C94315">
        <w:rPr>
          <w:rFonts w:ascii="Book Antiqua" w:hAnsi="Book Antiqua"/>
          <w:sz w:val="24"/>
          <w:szCs w:val="24"/>
        </w:rPr>
        <w:t>Fan</w:t>
      </w:r>
      <w:proofErr w:type="gramEnd"/>
      <w:r w:rsidRPr="00C94315">
        <w:rPr>
          <w:rFonts w:ascii="Book Antiqua" w:hAnsi="Book Antiqua"/>
          <w:sz w:val="24"/>
          <w:szCs w:val="24"/>
        </w:rPr>
        <w:t xml:space="preserve"> Y. Defining differentially methylated regions specific for the acquisition of </w:t>
      </w:r>
      <w:proofErr w:type="spellStart"/>
      <w:r w:rsidRPr="00C94315">
        <w:rPr>
          <w:rFonts w:ascii="Book Antiqua" w:hAnsi="Book Antiqua"/>
          <w:sz w:val="24"/>
          <w:szCs w:val="24"/>
        </w:rPr>
        <w:t>pluripotency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and maintenance in human pluripotent stem cells via microarray. </w:t>
      </w:r>
      <w:proofErr w:type="spellStart"/>
      <w:r w:rsidRPr="00C94315">
        <w:rPr>
          <w:rFonts w:ascii="Book Antiqua" w:hAnsi="Book Antiqua"/>
          <w:i/>
          <w:sz w:val="24"/>
          <w:szCs w:val="24"/>
        </w:rPr>
        <w:t>PLoS</w:t>
      </w:r>
      <w:proofErr w:type="spellEnd"/>
      <w:r w:rsidRPr="00C94315">
        <w:rPr>
          <w:rFonts w:ascii="Book Antiqua" w:hAnsi="Book Antiqua"/>
          <w:i/>
          <w:sz w:val="24"/>
          <w:szCs w:val="24"/>
        </w:rPr>
        <w:t xml:space="preserve"> One</w:t>
      </w:r>
      <w:r w:rsidRPr="00C94315">
        <w:rPr>
          <w:rFonts w:ascii="Book Antiqua" w:hAnsi="Book Antiqua"/>
          <w:sz w:val="24"/>
          <w:szCs w:val="24"/>
        </w:rPr>
        <w:t xml:space="preserve"> 2014; </w:t>
      </w:r>
      <w:r w:rsidRPr="00C94315">
        <w:rPr>
          <w:rFonts w:ascii="Book Antiqua" w:hAnsi="Book Antiqua"/>
          <w:b/>
          <w:sz w:val="24"/>
          <w:szCs w:val="24"/>
        </w:rPr>
        <w:t>9</w:t>
      </w:r>
      <w:r w:rsidRPr="00C94315">
        <w:rPr>
          <w:rFonts w:ascii="Book Antiqua" w:hAnsi="Book Antiqua"/>
          <w:sz w:val="24"/>
          <w:szCs w:val="24"/>
        </w:rPr>
        <w:t>: e108350 [PMID: 25250679 DOI: 10.1371/journal.pone.0108350]</w:t>
      </w:r>
    </w:p>
    <w:p w14:paraId="242745AD" w14:textId="77777777" w:rsidR="00B855ED" w:rsidRPr="00C94315" w:rsidRDefault="00B855ED" w:rsidP="008F748E">
      <w:pPr>
        <w:spacing w:line="360" w:lineRule="auto"/>
        <w:rPr>
          <w:rFonts w:ascii="Book Antiqua" w:hAnsi="Book Antiqua"/>
          <w:sz w:val="24"/>
          <w:szCs w:val="24"/>
        </w:rPr>
      </w:pPr>
      <w:r w:rsidRPr="00C94315">
        <w:rPr>
          <w:rFonts w:ascii="Book Antiqua" w:hAnsi="Book Antiqua"/>
          <w:sz w:val="24"/>
          <w:szCs w:val="24"/>
        </w:rPr>
        <w:lastRenderedPageBreak/>
        <w:t xml:space="preserve">14 </w:t>
      </w:r>
      <w:proofErr w:type="spellStart"/>
      <w:r w:rsidRPr="00C94315">
        <w:rPr>
          <w:rFonts w:ascii="Book Antiqua" w:hAnsi="Book Antiqua"/>
          <w:b/>
          <w:sz w:val="24"/>
          <w:szCs w:val="24"/>
        </w:rPr>
        <w:t>Rouhani</w:t>
      </w:r>
      <w:proofErr w:type="spellEnd"/>
      <w:r w:rsidRPr="00C94315">
        <w:rPr>
          <w:rFonts w:ascii="Book Antiqua" w:hAnsi="Book Antiqua"/>
          <w:b/>
          <w:sz w:val="24"/>
          <w:szCs w:val="24"/>
        </w:rPr>
        <w:t xml:space="preserve"> F</w:t>
      </w:r>
      <w:r w:rsidRPr="00C94315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94315">
        <w:rPr>
          <w:rFonts w:ascii="Book Antiqua" w:hAnsi="Book Antiqua"/>
          <w:sz w:val="24"/>
          <w:szCs w:val="24"/>
        </w:rPr>
        <w:t>Kumasaka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N, de </w:t>
      </w:r>
      <w:proofErr w:type="spellStart"/>
      <w:r w:rsidRPr="00C94315">
        <w:rPr>
          <w:rFonts w:ascii="Book Antiqua" w:hAnsi="Book Antiqua"/>
          <w:sz w:val="24"/>
          <w:szCs w:val="24"/>
        </w:rPr>
        <w:t>Brito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MC, Bradley A, </w:t>
      </w:r>
      <w:proofErr w:type="spellStart"/>
      <w:r w:rsidRPr="00C94315">
        <w:rPr>
          <w:rFonts w:ascii="Book Antiqua" w:hAnsi="Book Antiqua"/>
          <w:sz w:val="24"/>
          <w:szCs w:val="24"/>
        </w:rPr>
        <w:t>Vallier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L, Gaffney D. Genetic background drives transcriptional variation in human induced pluripotent stem cells. </w:t>
      </w:r>
      <w:proofErr w:type="spellStart"/>
      <w:r w:rsidRPr="00C94315">
        <w:rPr>
          <w:rFonts w:ascii="Book Antiqua" w:hAnsi="Book Antiqua"/>
          <w:i/>
          <w:sz w:val="24"/>
          <w:szCs w:val="24"/>
        </w:rPr>
        <w:t>PLoS</w:t>
      </w:r>
      <w:proofErr w:type="spellEnd"/>
      <w:r w:rsidRPr="00C94315">
        <w:rPr>
          <w:rFonts w:ascii="Book Antiqua" w:hAnsi="Book Antiqua"/>
          <w:i/>
          <w:sz w:val="24"/>
          <w:szCs w:val="24"/>
        </w:rPr>
        <w:t xml:space="preserve"> Genet</w:t>
      </w:r>
      <w:r w:rsidRPr="00C94315">
        <w:rPr>
          <w:rFonts w:ascii="Book Antiqua" w:hAnsi="Book Antiqua"/>
          <w:sz w:val="24"/>
          <w:szCs w:val="24"/>
        </w:rPr>
        <w:t xml:space="preserve"> 2014; </w:t>
      </w:r>
      <w:r w:rsidRPr="00C94315">
        <w:rPr>
          <w:rFonts w:ascii="Book Antiqua" w:hAnsi="Book Antiqua"/>
          <w:b/>
          <w:sz w:val="24"/>
          <w:szCs w:val="24"/>
        </w:rPr>
        <w:t>10</w:t>
      </w:r>
      <w:r w:rsidRPr="00C94315">
        <w:rPr>
          <w:rFonts w:ascii="Book Antiqua" w:hAnsi="Book Antiqua"/>
          <w:sz w:val="24"/>
          <w:szCs w:val="24"/>
        </w:rPr>
        <w:t>: e1004432 [PMID: 24901476 DOI: 10.1371/journal.pgen.1004432]</w:t>
      </w:r>
    </w:p>
    <w:p w14:paraId="11A8CB1A" w14:textId="77777777" w:rsidR="00B855ED" w:rsidRPr="00C94315" w:rsidRDefault="00B855ED" w:rsidP="008F748E">
      <w:pPr>
        <w:spacing w:line="360" w:lineRule="auto"/>
        <w:rPr>
          <w:rFonts w:ascii="Book Antiqua" w:hAnsi="Book Antiqua"/>
          <w:sz w:val="24"/>
          <w:szCs w:val="24"/>
        </w:rPr>
      </w:pPr>
      <w:r w:rsidRPr="00C94315">
        <w:rPr>
          <w:rFonts w:ascii="Book Antiqua" w:hAnsi="Book Antiqua"/>
          <w:sz w:val="24"/>
          <w:szCs w:val="24"/>
        </w:rPr>
        <w:t xml:space="preserve">15 </w:t>
      </w:r>
      <w:proofErr w:type="spellStart"/>
      <w:r w:rsidRPr="00C94315">
        <w:rPr>
          <w:rFonts w:ascii="Book Antiqua" w:hAnsi="Book Antiqua"/>
          <w:b/>
          <w:sz w:val="24"/>
          <w:szCs w:val="24"/>
        </w:rPr>
        <w:t>Kyttälä</w:t>
      </w:r>
      <w:proofErr w:type="spellEnd"/>
      <w:r w:rsidRPr="00C94315">
        <w:rPr>
          <w:rFonts w:ascii="Book Antiqua" w:hAnsi="Book Antiqua"/>
          <w:b/>
          <w:sz w:val="24"/>
          <w:szCs w:val="24"/>
        </w:rPr>
        <w:t xml:space="preserve"> A</w:t>
      </w:r>
      <w:r w:rsidRPr="00C94315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94315">
        <w:rPr>
          <w:rFonts w:ascii="Book Antiqua" w:hAnsi="Book Antiqua"/>
          <w:sz w:val="24"/>
          <w:szCs w:val="24"/>
        </w:rPr>
        <w:t>Moraghebi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R, </w:t>
      </w:r>
      <w:proofErr w:type="spellStart"/>
      <w:r w:rsidRPr="00C94315">
        <w:rPr>
          <w:rFonts w:ascii="Book Antiqua" w:hAnsi="Book Antiqua"/>
          <w:sz w:val="24"/>
          <w:szCs w:val="24"/>
        </w:rPr>
        <w:t>Valensisi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C, </w:t>
      </w:r>
      <w:proofErr w:type="spellStart"/>
      <w:r w:rsidRPr="00C94315">
        <w:rPr>
          <w:rFonts w:ascii="Book Antiqua" w:hAnsi="Book Antiqua"/>
          <w:sz w:val="24"/>
          <w:szCs w:val="24"/>
        </w:rPr>
        <w:t>Kettunen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J, Andrus C, </w:t>
      </w:r>
      <w:proofErr w:type="spellStart"/>
      <w:r w:rsidRPr="00C94315">
        <w:rPr>
          <w:rFonts w:ascii="Book Antiqua" w:hAnsi="Book Antiqua"/>
          <w:sz w:val="24"/>
          <w:szCs w:val="24"/>
        </w:rPr>
        <w:t>Pasumarthy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KK, Nakanishi M, Nishimura K, </w:t>
      </w:r>
      <w:proofErr w:type="spellStart"/>
      <w:r w:rsidRPr="00C94315">
        <w:rPr>
          <w:rFonts w:ascii="Book Antiqua" w:hAnsi="Book Antiqua"/>
          <w:sz w:val="24"/>
          <w:szCs w:val="24"/>
        </w:rPr>
        <w:t>Ohtaka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C94315">
        <w:rPr>
          <w:rFonts w:ascii="Book Antiqua" w:hAnsi="Book Antiqua"/>
          <w:sz w:val="24"/>
          <w:szCs w:val="24"/>
        </w:rPr>
        <w:t>Weltner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J, Van Handel B, </w:t>
      </w:r>
      <w:proofErr w:type="spellStart"/>
      <w:r w:rsidRPr="00C94315">
        <w:rPr>
          <w:rFonts w:ascii="Book Antiqua" w:hAnsi="Book Antiqua"/>
          <w:sz w:val="24"/>
          <w:szCs w:val="24"/>
        </w:rPr>
        <w:t>Parkkonen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O, </w:t>
      </w:r>
      <w:proofErr w:type="spellStart"/>
      <w:r w:rsidRPr="00C94315">
        <w:rPr>
          <w:rFonts w:ascii="Book Antiqua" w:hAnsi="Book Antiqua"/>
          <w:sz w:val="24"/>
          <w:szCs w:val="24"/>
        </w:rPr>
        <w:t>Sinisalo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J, </w:t>
      </w:r>
      <w:proofErr w:type="spellStart"/>
      <w:r w:rsidRPr="00C94315">
        <w:rPr>
          <w:rFonts w:ascii="Book Antiqua" w:hAnsi="Book Antiqua"/>
          <w:sz w:val="24"/>
          <w:szCs w:val="24"/>
        </w:rPr>
        <w:t>Jalanko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A, Hawkins RD, Woods NB, </w:t>
      </w:r>
      <w:proofErr w:type="spellStart"/>
      <w:r w:rsidRPr="00C94315">
        <w:rPr>
          <w:rFonts w:ascii="Book Antiqua" w:hAnsi="Book Antiqua"/>
          <w:sz w:val="24"/>
          <w:szCs w:val="24"/>
        </w:rPr>
        <w:t>Otonkoski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T, </w:t>
      </w:r>
      <w:proofErr w:type="spellStart"/>
      <w:r w:rsidRPr="00C94315">
        <w:rPr>
          <w:rFonts w:ascii="Book Antiqua" w:hAnsi="Book Antiqua"/>
          <w:sz w:val="24"/>
          <w:szCs w:val="24"/>
        </w:rPr>
        <w:t>Trokovic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R. Genetic Variability Overrides the Impact of Parental Cell Type and Determines </w:t>
      </w:r>
      <w:proofErr w:type="spellStart"/>
      <w:r w:rsidRPr="00C94315">
        <w:rPr>
          <w:rFonts w:ascii="Book Antiqua" w:hAnsi="Book Antiqua"/>
          <w:sz w:val="24"/>
          <w:szCs w:val="24"/>
        </w:rPr>
        <w:t>iPSC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Differentiation Potential. </w:t>
      </w:r>
      <w:r w:rsidRPr="00C94315">
        <w:rPr>
          <w:rFonts w:ascii="Book Antiqua" w:hAnsi="Book Antiqua"/>
          <w:i/>
          <w:sz w:val="24"/>
          <w:szCs w:val="24"/>
        </w:rPr>
        <w:t>Stem Cell Reports</w:t>
      </w:r>
      <w:r w:rsidRPr="00C94315">
        <w:rPr>
          <w:rFonts w:ascii="Book Antiqua" w:hAnsi="Book Antiqua"/>
          <w:sz w:val="24"/>
          <w:szCs w:val="24"/>
        </w:rPr>
        <w:t xml:space="preserve"> 2016; </w:t>
      </w:r>
      <w:r w:rsidRPr="00C94315">
        <w:rPr>
          <w:rFonts w:ascii="Book Antiqua" w:hAnsi="Book Antiqua"/>
          <w:b/>
          <w:sz w:val="24"/>
          <w:szCs w:val="24"/>
        </w:rPr>
        <w:t>6</w:t>
      </w:r>
      <w:r w:rsidRPr="00C94315">
        <w:rPr>
          <w:rFonts w:ascii="Book Antiqua" w:hAnsi="Book Antiqua"/>
          <w:sz w:val="24"/>
          <w:szCs w:val="24"/>
        </w:rPr>
        <w:t>: 200-212 [PMID: 26777058 DOI: 10.1016/j.stemcr.2015.12.009]</w:t>
      </w:r>
    </w:p>
    <w:p w14:paraId="13846257" w14:textId="77777777" w:rsidR="00B855ED" w:rsidRPr="00C94315" w:rsidRDefault="00B855ED" w:rsidP="008F748E">
      <w:pPr>
        <w:spacing w:line="360" w:lineRule="auto"/>
        <w:rPr>
          <w:rFonts w:ascii="Book Antiqua" w:hAnsi="Book Antiqua"/>
          <w:sz w:val="24"/>
          <w:szCs w:val="24"/>
        </w:rPr>
      </w:pPr>
      <w:proofErr w:type="gramStart"/>
      <w:r w:rsidRPr="00C94315">
        <w:rPr>
          <w:rFonts w:ascii="Book Antiqua" w:hAnsi="Book Antiqua"/>
          <w:sz w:val="24"/>
          <w:szCs w:val="24"/>
        </w:rPr>
        <w:t xml:space="preserve">16 </w:t>
      </w:r>
      <w:proofErr w:type="spellStart"/>
      <w:r w:rsidRPr="00C94315">
        <w:rPr>
          <w:rFonts w:ascii="Book Antiqua" w:hAnsi="Book Antiqua"/>
          <w:b/>
          <w:sz w:val="24"/>
          <w:szCs w:val="24"/>
        </w:rPr>
        <w:t>Philonenko</w:t>
      </w:r>
      <w:proofErr w:type="spellEnd"/>
      <w:r w:rsidRPr="00C94315">
        <w:rPr>
          <w:rFonts w:ascii="Book Antiqua" w:hAnsi="Book Antiqua"/>
          <w:b/>
          <w:sz w:val="24"/>
          <w:szCs w:val="24"/>
        </w:rPr>
        <w:t xml:space="preserve"> ES</w:t>
      </w:r>
      <w:r w:rsidRPr="00C94315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94315">
        <w:rPr>
          <w:rFonts w:ascii="Book Antiqua" w:hAnsi="Book Antiqua"/>
          <w:sz w:val="24"/>
          <w:szCs w:val="24"/>
        </w:rPr>
        <w:t>Shutova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MV, </w:t>
      </w:r>
      <w:proofErr w:type="spellStart"/>
      <w:r w:rsidRPr="00C94315">
        <w:rPr>
          <w:rFonts w:ascii="Book Antiqua" w:hAnsi="Book Antiqua"/>
          <w:sz w:val="24"/>
          <w:szCs w:val="24"/>
        </w:rPr>
        <w:t>Khomyakova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EA, </w:t>
      </w:r>
      <w:proofErr w:type="spellStart"/>
      <w:r w:rsidRPr="00C94315">
        <w:rPr>
          <w:rFonts w:ascii="Book Antiqua" w:hAnsi="Book Antiqua"/>
          <w:sz w:val="24"/>
          <w:szCs w:val="24"/>
        </w:rPr>
        <w:t>Vassina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EM, </w:t>
      </w:r>
      <w:proofErr w:type="spellStart"/>
      <w:r w:rsidRPr="00C94315">
        <w:rPr>
          <w:rFonts w:ascii="Book Antiqua" w:hAnsi="Book Antiqua"/>
          <w:sz w:val="24"/>
          <w:szCs w:val="24"/>
        </w:rPr>
        <w:t>Lebedeva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OS, </w:t>
      </w:r>
      <w:proofErr w:type="spellStart"/>
      <w:r w:rsidRPr="00C94315">
        <w:rPr>
          <w:rFonts w:ascii="Book Antiqua" w:hAnsi="Book Antiqua"/>
          <w:sz w:val="24"/>
          <w:szCs w:val="24"/>
        </w:rPr>
        <w:t>Kiselev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SL, </w:t>
      </w:r>
      <w:proofErr w:type="spellStart"/>
      <w:r w:rsidRPr="00C94315">
        <w:rPr>
          <w:rFonts w:ascii="Book Antiqua" w:hAnsi="Book Antiqua"/>
          <w:sz w:val="24"/>
          <w:szCs w:val="24"/>
        </w:rPr>
        <w:t>Lagarkova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MA.</w:t>
      </w:r>
      <w:proofErr w:type="gramEnd"/>
      <w:r w:rsidRPr="00C94315">
        <w:rPr>
          <w:rFonts w:ascii="Book Antiqua" w:hAnsi="Book Antiqua"/>
          <w:sz w:val="24"/>
          <w:szCs w:val="24"/>
        </w:rPr>
        <w:t xml:space="preserve"> Differentiation of Human Pluripotent Stem Cells into Mesodermal and Ectodermal Derivatives Is Independent of the Type of Isogenic Reprogrammed Somatic Cells. </w:t>
      </w:r>
      <w:proofErr w:type="spellStart"/>
      <w:r w:rsidRPr="00C94315">
        <w:rPr>
          <w:rFonts w:ascii="Book Antiqua" w:hAnsi="Book Antiqua"/>
          <w:i/>
          <w:sz w:val="24"/>
          <w:szCs w:val="24"/>
        </w:rPr>
        <w:t>Acta</w:t>
      </w:r>
      <w:proofErr w:type="spellEnd"/>
      <w:r w:rsidRPr="00C94315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C94315">
        <w:rPr>
          <w:rFonts w:ascii="Book Antiqua" w:hAnsi="Book Antiqua"/>
          <w:i/>
          <w:sz w:val="24"/>
          <w:szCs w:val="24"/>
        </w:rPr>
        <w:t>Naturae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2017; </w:t>
      </w:r>
      <w:r w:rsidRPr="00C94315">
        <w:rPr>
          <w:rFonts w:ascii="Book Antiqua" w:hAnsi="Book Antiqua"/>
          <w:b/>
          <w:sz w:val="24"/>
          <w:szCs w:val="24"/>
        </w:rPr>
        <w:t>9</w:t>
      </w:r>
      <w:r w:rsidRPr="00C94315">
        <w:rPr>
          <w:rFonts w:ascii="Book Antiqua" w:hAnsi="Book Antiqua"/>
          <w:sz w:val="24"/>
          <w:szCs w:val="24"/>
        </w:rPr>
        <w:t>: 68-74 [PMID: 28461976 DOI: 10.32607/20758251-2017-9-1-68-74]</w:t>
      </w:r>
    </w:p>
    <w:p w14:paraId="58BD586E" w14:textId="77777777" w:rsidR="00B855ED" w:rsidRPr="00C94315" w:rsidRDefault="00B855ED" w:rsidP="008F748E">
      <w:pPr>
        <w:spacing w:line="360" w:lineRule="auto"/>
        <w:rPr>
          <w:rFonts w:ascii="Book Antiqua" w:hAnsi="Book Antiqua"/>
          <w:sz w:val="24"/>
          <w:szCs w:val="24"/>
        </w:rPr>
      </w:pPr>
      <w:r w:rsidRPr="00C94315">
        <w:rPr>
          <w:rFonts w:ascii="Book Antiqua" w:hAnsi="Book Antiqua"/>
          <w:sz w:val="24"/>
          <w:szCs w:val="24"/>
        </w:rPr>
        <w:t xml:space="preserve">17 </w:t>
      </w:r>
      <w:proofErr w:type="spellStart"/>
      <w:r w:rsidRPr="00C94315">
        <w:rPr>
          <w:rFonts w:ascii="Book Antiqua" w:hAnsi="Book Antiqua"/>
          <w:b/>
          <w:sz w:val="24"/>
          <w:szCs w:val="24"/>
        </w:rPr>
        <w:t>Enver</w:t>
      </w:r>
      <w:proofErr w:type="spellEnd"/>
      <w:r w:rsidRPr="00C94315">
        <w:rPr>
          <w:rFonts w:ascii="Book Antiqua" w:hAnsi="Book Antiqua"/>
          <w:b/>
          <w:sz w:val="24"/>
          <w:szCs w:val="24"/>
        </w:rPr>
        <w:t xml:space="preserve"> T</w:t>
      </w:r>
      <w:r w:rsidRPr="00C94315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94315">
        <w:rPr>
          <w:rFonts w:ascii="Book Antiqua" w:hAnsi="Book Antiqua"/>
          <w:sz w:val="24"/>
          <w:szCs w:val="24"/>
        </w:rPr>
        <w:t>Soneji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S, Joshi C, Brown J, </w:t>
      </w:r>
      <w:proofErr w:type="spellStart"/>
      <w:r w:rsidRPr="00C94315">
        <w:rPr>
          <w:rFonts w:ascii="Book Antiqua" w:hAnsi="Book Antiqua"/>
          <w:sz w:val="24"/>
          <w:szCs w:val="24"/>
        </w:rPr>
        <w:t>Iborra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F, </w:t>
      </w:r>
      <w:proofErr w:type="spellStart"/>
      <w:r w:rsidRPr="00C94315">
        <w:rPr>
          <w:rFonts w:ascii="Book Antiqua" w:hAnsi="Book Antiqua"/>
          <w:sz w:val="24"/>
          <w:szCs w:val="24"/>
        </w:rPr>
        <w:t>Orntoft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T, </w:t>
      </w:r>
      <w:proofErr w:type="spellStart"/>
      <w:r w:rsidRPr="00C94315">
        <w:rPr>
          <w:rFonts w:ascii="Book Antiqua" w:hAnsi="Book Antiqua"/>
          <w:sz w:val="24"/>
          <w:szCs w:val="24"/>
        </w:rPr>
        <w:t>Thykjaer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T, </w:t>
      </w:r>
      <w:proofErr w:type="spellStart"/>
      <w:r w:rsidRPr="00C94315">
        <w:rPr>
          <w:rFonts w:ascii="Book Antiqua" w:hAnsi="Book Antiqua"/>
          <w:sz w:val="24"/>
          <w:szCs w:val="24"/>
        </w:rPr>
        <w:t>Maltby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E, Smith K, Abu </w:t>
      </w:r>
      <w:proofErr w:type="spellStart"/>
      <w:r w:rsidRPr="00C94315">
        <w:rPr>
          <w:rFonts w:ascii="Book Antiqua" w:hAnsi="Book Antiqua"/>
          <w:sz w:val="24"/>
          <w:szCs w:val="24"/>
        </w:rPr>
        <w:t>Dawud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R, Jones M, </w:t>
      </w:r>
      <w:proofErr w:type="spellStart"/>
      <w:r w:rsidRPr="00C94315">
        <w:rPr>
          <w:rFonts w:ascii="Book Antiqua" w:hAnsi="Book Antiqua"/>
          <w:sz w:val="24"/>
          <w:szCs w:val="24"/>
        </w:rPr>
        <w:t>Matin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C94315">
        <w:rPr>
          <w:rFonts w:ascii="Book Antiqua" w:hAnsi="Book Antiqua"/>
          <w:sz w:val="24"/>
          <w:szCs w:val="24"/>
        </w:rPr>
        <w:t>Gokhale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P, Draper J, Andrews PW. </w:t>
      </w:r>
      <w:proofErr w:type="gramStart"/>
      <w:r w:rsidRPr="00C94315">
        <w:rPr>
          <w:rFonts w:ascii="Book Antiqua" w:hAnsi="Book Antiqua"/>
          <w:sz w:val="24"/>
          <w:szCs w:val="24"/>
        </w:rPr>
        <w:t>Cellular differentiation hierarchies in normal and culture-adapted human embryonic stem cells.</w:t>
      </w:r>
      <w:proofErr w:type="gramEnd"/>
      <w:r w:rsidRPr="00C94315">
        <w:rPr>
          <w:rFonts w:ascii="Book Antiqua" w:hAnsi="Book Antiqua"/>
          <w:sz w:val="24"/>
          <w:szCs w:val="24"/>
        </w:rPr>
        <w:t xml:space="preserve"> </w:t>
      </w:r>
      <w:r w:rsidRPr="00C94315">
        <w:rPr>
          <w:rFonts w:ascii="Book Antiqua" w:hAnsi="Book Antiqua"/>
          <w:i/>
          <w:sz w:val="24"/>
          <w:szCs w:val="24"/>
        </w:rPr>
        <w:t xml:space="preserve">Hum </w:t>
      </w:r>
      <w:proofErr w:type="spellStart"/>
      <w:r w:rsidRPr="00C94315">
        <w:rPr>
          <w:rFonts w:ascii="Book Antiqua" w:hAnsi="Book Antiqua"/>
          <w:i/>
          <w:sz w:val="24"/>
          <w:szCs w:val="24"/>
        </w:rPr>
        <w:t>Mol</w:t>
      </w:r>
      <w:proofErr w:type="spellEnd"/>
      <w:r w:rsidRPr="00C94315">
        <w:rPr>
          <w:rFonts w:ascii="Book Antiqua" w:hAnsi="Book Antiqua"/>
          <w:i/>
          <w:sz w:val="24"/>
          <w:szCs w:val="24"/>
        </w:rPr>
        <w:t xml:space="preserve"> Genet</w:t>
      </w:r>
      <w:r w:rsidRPr="00C94315">
        <w:rPr>
          <w:rFonts w:ascii="Book Antiqua" w:hAnsi="Book Antiqua"/>
          <w:sz w:val="24"/>
          <w:szCs w:val="24"/>
        </w:rPr>
        <w:t xml:space="preserve"> 2005; </w:t>
      </w:r>
      <w:r w:rsidRPr="00C94315">
        <w:rPr>
          <w:rFonts w:ascii="Book Antiqua" w:hAnsi="Book Antiqua"/>
          <w:b/>
          <w:sz w:val="24"/>
          <w:szCs w:val="24"/>
        </w:rPr>
        <w:t>14</w:t>
      </w:r>
      <w:r w:rsidRPr="00C94315">
        <w:rPr>
          <w:rFonts w:ascii="Book Antiqua" w:hAnsi="Book Antiqua"/>
          <w:sz w:val="24"/>
          <w:szCs w:val="24"/>
        </w:rPr>
        <w:t>: 3129-3140 [PMID: 16159889 DOI: 10.1093/</w:t>
      </w:r>
      <w:proofErr w:type="spellStart"/>
      <w:r w:rsidRPr="00C94315">
        <w:rPr>
          <w:rFonts w:ascii="Book Antiqua" w:hAnsi="Book Antiqua"/>
          <w:sz w:val="24"/>
          <w:szCs w:val="24"/>
        </w:rPr>
        <w:t>hmg</w:t>
      </w:r>
      <w:proofErr w:type="spellEnd"/>
      <w:r w:rsidRPr="00C94315">
        <w:rPr>
          <w:rFonts w:ascii="Book Antiqua" w:hAnsi="Book Antiqua"/>
          <w:sz w:val="24"/>
          <w:szCs w:val="24"/>
        </w:rPr>
        <w:t>/ddi345]</w:t>
      </w:r>
    </w:p>
    <w:p w14:paraId="72F64FF8" w14:textId="77777777" w:rsidR="00B855ED" w:rsidRPr="00C94315" w:rsidRDefault="00B855ED" w:rsidP="008F748E">
      <w:pPr>
        <w:spacing w:line="360" w:lineRule="auto"/>
        <w:rPr>
          <w:rFonts w:ascii="Book Antiqua" w:hAnsi="Book Antiqua"/>
          <w:sz w:val="24"/>
          <w:szCs w:val="24"/>
        </w:rPr>
      </w:pPr>
      <w:r w:rsidRPr="00C94315">
        <w:rPr>
          <w:rFonts w:ascii="Book Antiqua" w:hAnsi="Book Antiqua"/>
          <w:sz w:val="24"/>
          <w:szCs w:val="24"/>
        </w:rPr>
        <w:t xml:space="preserve">18 </w:t>
      </w:r>
      <w:r w:rsidRPr="00C94315">
        <w:rPr>
          <w:rFonts w:ascii="Book Antiqua" w:hAnsi="Book Antiqua"/>
          <w:b/>
          <w:sz w:val="24"/>
          <w:szCs w:val="24"/>
        </w:rPr>
        <w:t>Nishihara K</w:t>
      </w:r>
      <w:r w:rsidRPr="00C94315">
        <w:rPr>
          <w:rFonts w:ascii="Book Antiqua" w:hAnsi="Book Antiqua"/>
          <w:sz w:val="24"/>
          <w:szCs w:val="24"/>
        </w:rPr>
        <w:t xml:space="preserve">, Shiga T, Nakamura E, Akiyama T, Sasaki T, Suzuki S, </w:t>
      </w:r>
      <w:proofErr w:type="spellStart"/>
      <w:r w:rsidRPr="00C94315">
        <w:rPr>
          <w:rFonts w:ascii="Book Antiqua" w:hAnsi="Book Antiqua"/>
          <w:sz w:val="24"/>
          <w:szCs w:val="24"/>
        </w:rPr>
        <w:t>Ko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MSH, Tada N, Okano H, </w:t>
      </w:r>
      <w:proofErr w:type="spellStart"/>
      <w:r w:rsidRPr="00C94315">
        <w:rPr>
          <w:rFonts w:ascii="Book Antiqua" w:hAnsi="Book Antiqua"/>
          <w:sz w:val="24"/>
          <w:szCs w:val="24"/>
        </w:rPr>
        <w:t>Akamatsu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W. Induced Pluripotent Stem Cells Reprogrammed with Three Inhibitors Show Accelerated Differentiation Potentials with High Levels of 2-Cell Stage Marker Expression. </w:t>
      </w:r>
      <w:r w:rsidRPr="00C94315">
        <w:rPr>
          <w:rFonts w:ascii="Book Antiqua" w:hAnsi="Book Antiqua"/>
          <w:i/>
          <w:sz w:val="24"/>
          <w:szCs w:val="24"/>
        </w:rPr>
        <w:t>Stem Cell Reports</w:t>
      </w:r>
      <w:r w:rsidRPr="00C94315">
        <w:rPr>
          <w:rFonts w:ascii="Book Antiqua" w:hAnsi="Book Antiqua"/>
          <w:sz w:val="24"/>
          <w:szCs w:val="24"/>
        </w:rPr>
        <w:t xml:space="preserve"> 2019; </w:t>
      </w:r>
      <w:r w:rsidRPr="00C94315">
        <w:rPr>
          <w:rFonts w:ascii="Book Antiqua" w:hAnsi="Book Antiqua"/>
          <w:b/>
          <w:sz w:val="24"/>
          <w:szCs w:val="24"/>
        </w:rPr>
        <w:t>12</w:t>
      </w:r>
      <w:r w:rsidRPr="00C94315">
        <w:rPr>
          <w:rFonts w:ascii="Book Antiqua" w:hAnsi="Book Antiqua"/>
          <w:sz w:val="24"/>
          <w:szCs w:val="24"/>
        </w:rPr>
        <w:t>: 305-318 [PMID: 30713040 DOI: 10.1016/j.stemcr.2018.12.018]</w:t>
      </w:r>
    </w:p>
    <w:p w14:paraId="6E66DF64" w14:textId="77777777" w:rsidR="00B855ED" w:rsidRPr="00C94315" w:rsidRDefault="00B855ED" w:rsidP="008F748E">
      <w:pPr>
        <w:spacing w:line="360" w:lineRule="auto"/>
        <w:rPr>
          <w:rFonts w:ascii="Book Antiqua" w:hAnsi="Book Antiqua"/>
          <w:sz w:val="24"/>
          <w:szCs w:val="24"/>
        </w:rPr>
      </w:pPr>
      <w:r w:rsidRPr="00C94315">
        <w:rPr>
          <w:rFonts w:ascii="Book Antiqua" w:hAnsi="Book Antiqua"/>
          <w:sz w:val="24"/>
          <w:szCs w:val="24"/>
        </w:rPr>
        <w:t xml:space="preserve">19 </w:t>
      </w:r>
      <w:r w:rsidRPr="00C94315">
        <w:rPr>
          <w:rFonts w:ascii="Book Antiqua" w:hAnsi="Book Antiqua"/>
          <w:b/>
          <w:sz w:val="24"/>
          <w:szCs w:val="24"/>
        </w:rPr>
        <w:t>Draper JS</w:t>
      </w:r>
      <w:r w:rsidRPr="00C94315">
        <w:rPr>
          <w:rFonts w:ascii="Book Antiqua" w:hAnsi="Book Antiqua"/>
          <w:sz w:val="24"/>
          <w:szCs w:val="24"/>
        </w:rPr>
        <w:t xml:space="preserve">, Smith K, </w:t>
      </w:r>
      <w:proofErr w:type="spellStart"/>
      <w:r w:rsidRPr="00C94315">
        <w:rPr>
          <w:rFonts w:ascii="Book Antiqua" w:hAnsi="Book Antiqua"/>
          <w:sz w:val="24"/>
          <w:szCs w:val="24"/>
        </w:rPr>
        <w:t>Gokhale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P, Moore HD, </w:t>
      </w:r>
      <w:proofErr w:type="spellStart"/>
      <w:r w:rsidRPr="00C94315">
        <w:rPr>
          <w:rFonts w:ascii="Book Antiqua" w:hAnsi="Book Antiqua"/>
          <w:sz w:val="24"/>
          <w:szCs w:val="24"/>
        </w:rPr>
        <w:t>Maltby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E, Johnson J, </w:t>
      </w:r>
      <w:proofErr w:type="spellStart"/>
      <w:r w:rsidRPr="00C94315">
        <w:rPr>
          <w:rFonts w:ascii="Book Antiqua" w:hAnsi="Book Antiqua"/>
          <w:sz w:val="24"/>
          <w:szCs w:val="24"/>
        </w:rPr>
        <w:t>Meisner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L, </w:t>
      </w:r>
      <w:proofErr w:type="spellStart"/>
      <w:r w:rsidRPr="00C94315">
        <w:rPr>
          <w:rFonts w:ascii="Book Antiqua" w:hAnsi="Book Antiqua"/>
          <w:sz w:val="24"/>
          <w:szCs w:val="24"/>
        </w:rPr>
        <w:t>Zwaka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TP, Thomson JA, Andrews PW. Recurrent gain of chromosomes 17q and 12 in cultured human embryonic stem cells. </w:t>
      </w:r>
      <w:r w:rsidRPr="00C94315">
        <w:rPr>
          <w:rFonts w:ascii="Book Antiqua" w:hAnsi="Book Antiqua"/>
          <w:i/>
          <w:sz w:val="24"/>
          <w:szCs w:val="24"/>
        </w:rPr>
        <w:t xml:space="preserve">Nat </w:t>
      </w:r>
      <w:proofErr w:type="spellStart"/>
      <w:r w:rsidRPr="00C94315">
        <w:rPr>
          <w:rFonts w:ascii="Book Antiqua" w:hAnsi="Book Antiqua"/>
          <w:i/>
          <w:sz w:val="24"/>
          <w:szCs w:val="24"/>
        </w:rPr>
        <w:t>Biotechnol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2004; </w:t>
      </w:r>
      <w:r w:rsidRPr="00C94315">
        <w:rPr>
          <w:rFonts w:ascii="Book Antiqua" w:hAnsi="Book Antiqua"/>
          <w:b/>
          <w:sz w:val="24"/>
          <w:szCs w:val="24"/>
        </w:rPr>
        <w:t>22</w:t>
      </w:r>
      <w:r w:rsidRPr="00C94315">
        <w:rPr>
          <w:rFonts w:ascii="Book Antiqua" w:hAnsi="Book Antiqua"/>
          <w:sz w:val="24"/>
          <w:szCs w:val="24"/>
        </w:rPr>
        <w:t>: 53-54 [PMID: 14661028 DOI: 10.1038/nbt922]</w:t>
      </w:r>
    </w:p>
    <w:p w14:paraId="7B94FABB" w14:textId="77777777" w:rsidR="00B855ED" w:rsidRPr="00C94315" w:rsidRDefault="00B855ED" w:rsidP="008F748E">
      <w:pPr>
        <w:spacing w:line="360" w:lineRule="auto"/>
        <w:rPr>
          <w:rFonts w:ascii="Book Antiqua" w:hAnsi="Book Antiqua"/>
          <w:sz w:val="24"/>
          <w:szCs w:val="24"/>
        </w:rPr>
      </w:pPr>
      <w:r w:rsidRPr="00C94315">
        <w:rPr>
          <w:rFonts w:ascii="Book Antiqua" w:hAnsi="Book Antiqua"/>
          <w:sz w:val="24"/>
          <w:szCs w:val="24"/>
        </w:rPr>
        <w:t xml:space="preserve">20 </w:t>
      </w:r>
      <w:r w:rsidRPr="00C94315">
        <w:rPr>
          <w:rFonts w:ascii="Book Antiqua" w:hAnsi="Book Antiqua"/>
          <w:b/>
          <w:sz w:val="24"/>
          <w:szCs w:val="24"/>
        </w:rPr>
        <w:t>International Stem Cell Initiative.</w:t>
      </w:r>
      <w:r w:rsidRPr="00C94315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94315">
        <w:rPr>
          <w:rFonts w:ascii="Book Antiqua" w:hAnsi="Book Antiqua"/>
          <w:sz w:val="24"/>
          <w:szCs w:val="24"/>
        </w:rPr>
        <w:t>Adewumi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O, </w:t>
      </w:r>
      <w:proofErr w:type="spellStart"/>
      <w:r w:rsidRPr="00C94315">
        <w:rPr>
          <w:rFonts w:ascii="Book Antiqua" w:hAnsi="Book Antiqua"/>
          <w:sz w:val="24"/>
          <w:szCs w:val="24"/>
        </w:rPr>
        <w:t>Aflatoonian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B, </w:t>
      </w:r>
      <w:proofErr w:type="spellStart"/>
      <w:r w:rsidRPr="00C94315">
        <w:rPr>
          <w:rFonts w:ascii="Book Antiqua" w:hAnsi="Book Antiqua"/>
          <w:sz w:val="24"/>
          <w:szCs w:val="24"/>
        </w:rPr>
        <w:t>Ahrlund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-Richter L, </w:t>
      </w:r>
      <w:proofErr w:type="spellStart"/>
      <w:r w:rsidRPr="00C94315">
        <w:rPr>
          <w:rFonts w:ascii="Book Antiqua" w:hAnsi="Book Antiqua"/>
          <w:sz w:val="24"/>
          <w:szCs w:val="24"/>
        </w:rPr>
        <w:t>Amit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M, Andrews PW, </w:t>
      </w:r>
      <w:proofErr w:type="spellStart"/>
      <w:r w:rsidRPr="00C94315">
        <w:rPr>
          <w:rFonts w:ascii="Book Antiqua" w:hAnsi="Book Antiqua"/>
          <w:sz w:val="24"/>
          <w:szCs w:val="24"/>
        </w:rPr>
        <w:t>Beighton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G, Bello PA, </w:t>
      </w:r>
      <w:proofErr w:type="spellStart"/>
      <w:r w:rsidRPr="00C94315">
        <w:rPr>
          <w:rFonts w:ascii="Book Antiqua" w:hAnsi="Book Antiqua"/>
          <w:sz w:val="24"/>
          <w:szCs w:val="24"/>
        </w:rPr>
        <w:t>Benvenisty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</w:t>
      </w:r>
      <w:r w:rsidRPr="00C94315">
        <w:rPr>
          <w:rFonts w:ascii="Book Antiqua" w:hAnsi="Book Antiqua"/>
          <w:sz w:val="24"/>
          <w:szCs w:val="24"/>
        </w:rPr>
        <w:lastRenderedPageBreak/>
        <w:t xml:space="preserve">N, Berry LS, Bevan S, Blum B, Brooking J, Chen KG, </w:t>
      </w:r>
      <w:proofErr w:type="spellStart"/>
      <w:r w:rsidRPr="00C94315">
        <w:rPr>
          <w:rFonts w:ascii="Book Antiqua" w:hAnsi="Book Antiqua"/>
          <w:sz w:val="24"/>
          <w:szCs w:val="24"/>
        </w:rPr>
        <w:t>Choo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AB, Churchill GA, Corbel M, </w:t>
      </w:r>
      <w:proofErr w:type="spellStart"/>
      <w:r w:rsidRPr="00C94315">
        <w:rPr>
          <w:rFonts w:ascii="Book Antiqua" w:hAnsi="Book Antiqua"/>
          <w:sz w:val="24"/>
          <w:szCs w:val="24"/>
        </w:rPr>
        <w:t>Damjanov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I, Draper JS, Dvorak P, </w:t>
      </w:r>
      <w:proofErr w:type="spellStart"/>
      <w:r w:rsidRPr="00C94315">
        <w:rPr>
          <w:rFonts w:ascii="Book Antiqua" w:hAnsi="Book Antiqua"/>
          <w:sz w:val="24"/>
          <w:szCs w:val="24"/>
        </w:rPr>
        <w:t>Emanuelsson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K, Fleck RA, Ford A, </w:t>
      </w:r>
      <w:proofErr w:type="spellStart"/>
      <w:r w:rsidRPr="00C94315">
        <w:rPr>
          <w:rFonts w:ascii="Book Antiqua" w:hAnsi="Book Antiqua"/>
          <w:sz w:val="24"/>
          <w:szCs w:val="24"/>
        </w:rPr>
        <w:t>Gertow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K, </w:t>
      </w:r>
      <w:proofErr w:type="spellStart"/>
      <w:r w:rsidRPr="00C94315">
        <w:rPr>
          <w:rFonts w:ascii="Book Antiqua" w:hAnsi="Book Antiqua"/>
          <w:sz w:val="24"/>
          <w:szCs w:val="24"/>
        </w:rPr>
        <w:t>Gertsenstein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C94315">
        <w:rPr>
          <w:rFonts w:ascii="Book Antiqua" w:hAnsi="Book Antiqua"/>
          <w:sz w:val="24"/>
          <w:szCs w:val="24"/>
        </w:rPr>
        <w:t>Gokhale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PJ, Hamilton RS, </w:t>
      </w:r>
      <w:proofErr w:type="spellStart"/>
      <w:r w:rsidRPr="00C94315">
        <w:rPr>
          <w:rFonts w:ascii="Book Antiqua" w:hAnsi="Book Antiqua"/>
          <w:sz w:val="24"/>
          <w:szCs w:val="24"/>
        </w:rPr>
        <w:t>Hampl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A, Healy LE, </w:t>
      </w:r>
      <w:proofErr w:type="spellStart"/>
      <w:r w:rsidRPr="00C94315">
        <w:rPr>
          <w:rFonts w:ascii="Book Antiqua" w:hAnsi="Book Antiqua"/>
          <w:sz w:val="24"/>
          <w:szCs w:val="24"/>
        </w:rPr>
        <w:t>Hovatta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O, </w:t>
      </w:r>
      <w:proofErr w:type="spellStart"/>
      <w:r w:rsidRPr="00C94315">
        <w:rPr>
          <w:rFonts w:ascii="Book Antiqua" w:hAnsi="Book Antiqua"/>
          <w:sz w:val="24"/>
          <w:szCs w:val="24"/>
        </w:rPr>
        <w:t>Hyllner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J, </w:t>
      </w:r>
      <w:proofErr w:type="spellStart"/>
      <w:r w:rsidRPr="00C94315">
        <w:rPr>
          <w:rFonts w:ascii="Book Antiqua" w:hAnsi="Book Antiqua"/>
          <w:sz w:val="24"/>
          <w:szCs w:val="24"/>
        </w:rPr>
        <w:t>Imreh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MP, </w:t>
      </w:r>
      <w:proofErr w:type="spellStart"/>
      <w:r w:rsidRPr="00C94315">
        <w:rPr>
          <w:rFonts w:ascii="Book Antiqua" w:hAnsi="Book Antiqua"/>
          <w:sz w:val="24"/>
          <w:szCs w:val="24"/>
        </w:rPr>
        <w:t>Itskovitz-Eldor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J, Jackson J, Johnson JL, Jones M, </w:t>
      </w:r>
      <w:proofErr w:type="spellStart"/>
      <w:r w:rsidRPr="00C94315">
        <w:rPr>
          <w:rFonts w:ascii="Book Antiqua" w:hAnsi="Book Antiqua"/>
          <w:sz w:val="24"/>
          <w:szCs w:val="24"/>
        </w:rPr>
        <w:t>Kee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K, King BL, Knowles BB, </w:t>
      </w:r>
      <w:proofErr w:type="spellStart"/>
      <w:r w:rsidRPr="00C94315">
        <w:rPr>
          <w:rFonts w:ascii="Book Antiqua" w:hAnsi="Book Antiqua"/>
          <w:sz w:val="24"/>
          <w:szCs w:val="24"/>
        </w:rPr>
        <w:t>Lako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C94315">
        <w:rPr>
          <w:rFonts w:ascii="Book Antiqua" w:hAnsi="Book Antiqua"/>
          <w:sz w:val="24"/>
          <w:szCs w:val="24"/>
        </w:rPr>
        <w:t>Lebrin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F, Mallon BS, Manning D, </w:t>
      </w:r>
      <w:proofErr w:type="spellStart"/>
      <w:r w:rsidRPr="00C94315">
        <w:rPr>
          <w:rFonts w:ascii="Book Antiqua" w:hAnsi="Book Antiqua"/>
          <w:sz w:val="24"/>
          <w:szCs w:val="24"/>
        </w:rPr>
        <w:t>Mayshar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Y, McKay RD, </w:t>
      </w:r>
      <w:proofErr w:type="spellStart"/>
      <w:r w:rsidRPr="00C94315">
        <w:rPr>
          <w:rFonts w:ascii="Book Antiqua" w:hAnsi="Book Antiqua"/>
          <w:sz w:val="24"/>
          <w:szCs w:val="24"/>
        </w:rPr>
        <w:t>Michalska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AE, </w:t>
      </w:r>
      <w:proofErr w:type="spellStart"/>
      <w:r w:rsidRPr="00C94315">
        <w:rPr>
          <w:rFonts w:ascii="Book Antiqua" w:hAnsi="Book Antiqua"/>
          <w:sz w:val="24"/>
          <w:szCs w:val="24"/>
        </w:rPr>
        <w:t>Mikkola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C94315">
        <w:rPr>
          <w:rFonts w:ascii="Book Antiqua" w:hAnsi="Book Antiqua"/>
          <w:sz w:val="24"/>
          <w:szCs w:val="24"/>
        </w:rPr>
        <w:t>Mileikovsky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C94315">
        <w:rPr>
          <w:rFonts w:ascii="Book Antiqua" w:hAnsi="Book Antiqua"/>
          <w:sz w:val="24"/>
          <w:szCs w:val="24"/>
        </w:rPr>
        <w:t>Minger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SL, Moore HD, Mummery CL, Nagy A, </w:t>
      </w:r>
      <w:proofErr w:type="spellStart"/>
      <w:r w:rsidRPr="00C94315">
        <w:rPr>
          <w:rFonts w:ascii="Book Antiqua" w:hAnsi="Book Antiqua"/>
          <w:sz w:val="24"/>
          <w:szCs w:val="24"/>
        </w:rPr>
        <w:t>Nakatsuji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N, O'Brien CM, Oh SK, Olsson C, </w:t>
      </w:r>
      <w:proofErr w:type="spellStart"/>
      <w:r w:rsidRPr="00C94315">
        <w:rPr>
          <w:rFonts w:ascii="Book Antiqua" w:hAnsi="Book Antiqua"/>
          <w:sz w:val="24"/>
          <w:szCs w:val="24"/>
        </w:rPr>
        <w:t>Otonkoski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T, Park KY, </w:t>
      </w:r>
      <w:proofErr w:type="spellStart"/>
      <w:r w:rsidRPr="00C94315">
        <w:rPr>
          <w:rFonts w:ascii="Book Antiqua" w:hAnsi="Book Antiqua"/>
          <w:sz w:val="24"/>
          <w:szCs w:val="24"/>
        </w:rPr>
        <w:t>Passier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R, Patel H, Patel M, Pedersen R, </w:t>
      </w:r>
      <w:proofErr w:type="spellStart"/>
      <w:r w:rsidRPr="00C94315">
        <w:rPr>
          <w:rFonts w:ascii="Book Antiqua" w:hAnsi="Book Antiqua"/>
          <w:sz w:val="24"/>
          <w:szCs w:val="24"/>
        </w:rPr>
        <w:t>Pera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MF, </w:t>
      </w:r>
      <w:proofErr w:type="spellStart"/>
      <w:r w:rsidRPr="00C94315">
        <w:rPr>
          <w:rFonts w:ascii="Book Antiqua" w:hAnsi="Book Antiqua"/>
          <w:sz w:val="24"/>
          <w:szCs w:val="24"/>
        </w:rPr>
        <w:t>Piekarczyk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MS, </w:t>
      </w:r>
      <w:proofErr w:type="spellStart"/>
      <w:r w:rsidRPr="00C94315">
        <w:rPr>
          <w:rFonts w:ascii="Book Antiqua" w:hAnsi="Book Antiqua"/>
          <w:sz w:val="24"/>
          <w:szCs w:val="24"/>
        </w:rPr>
        <w:t>Pera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RA, </w:t>
      </w:r>
      <w:proofErr w:type="spellStart"/>
      <w:r w:rsidRPr="00C94315">
        <w:rPr>
          <w:rFonts w:ascii="Book Antiqua" w:hAnsi="Book Antiqua"/>
          <w:sz w:val="24"/>
          <w:szCs w:val="24"/>
        </w:rPr>
        <w:t>Reubinoff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BE, Robins AJ, </w:t>
      </w:r>
      <w:proofErr w:type="spellStart"/>
      <w:r w:rsidRPr="00C94315">
        <w:rPr>
          <w:rFonts w:ascii="Book Antiqua" w:hAnsi="Book Antiqua"/>
          <w:sz w:val="24"/>
          <w:szCs w:val="24"/>
        </w:rPr>
        <w:t>Rossant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J, </w:t>
      </w:r>
      <w:proofErr w:type="spellStart"/>
      <w:r w:rsidRPr="00C94315">
        <w:rPr>
          <w:rFonts w:ascii="Book Antiqua" w:hAnsi="Book Antiqua"/>
          <w:sz w:val="24"/>
          <w:szCs w:val="24"/>
        </w:rPr>
        <w:t>Rugg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-Gunn P, Schulz TC, </w:t>
      </w:r>
      <w:proofErr w:type="spellStart"/>
      <w:r w:rsidRPr="00C94315">
        <w:rPr>
          <w:rFonts w:ascii="Book Antiqua" w:hAnsi="Book Antiqua"/>
          <w:sz w:val="24"/>
          <w:szCs w:val="24"/>
        </w:rPr>
        <w:t>Semb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H, </w:t>
      </w:r>
      <w:proofErr w:type="spellStart"/>
      <w:r w:rsidRPr="00C94315">
        <w:rPr>
          <w:rFonts w:ascii="Book Antiqua" w:hAnsi="Book Antiqua"/>
          <w:sz w:val="24"/>
          <w:szCs w:val="24"/>
        </w:rPr>
        <w:t>Sherrer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ES, Siemen H, Stacey GN, </w:t>
      </w:r>
      <w:proofErr w:type="spellStart"/>
      <w:r w:rsidRPr="00C94315">
        <w:rPr>
          <w:rFonts w:ascii="Book Antiqua" w:hAnsi="Book Antiqua"/>
          <w:sz w:val="24"/>
          <w:szCs w:val="24"/>
        </w:rPr>
        <w:t>Stojkovic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C94315">
        <w:rPr>
          <w:rFonts w:ascii="Book Antiqua" w:hAnsi="Book Antiqua"/>
          <w:sz w:val="24"/>
          <w:szCs w:val="24"/>
        </w:rPr>
        <w:t>Suemori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H, </w:t>
      </w:r>
      <w:proofErr w:type="spellStart"/>
      <w:r w:rsidRPr="00C94315">
        <w:rPr>
          <w:rFonts w:ascii="Book Antiqua" w:hAnsi="Book Antiqua"/>
          <w:sz w:val="24"/>
          <w:szCs w:val="24"/>
        </w:rPr>
        <w:t>Szatkiewicz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J, </w:t>
      </w:r>
      <w:proofErr w:type="spellStart"/>
      <w:r w:rsidRPr="00C94315">
        <w:rPr>
          <w:rFonts w:ascii="Book Antiqua" w:hAnsi="Book Antiqua"/>
          <w:sz w:val="24"/>
          <w:szCs w:val="24"/>
        </w:rPr>
        <w:t>Turetsky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T, </w:t>
      </w:r>
      <w:proofErr w:type="spellStart"/>
      <w:r w:rsidRPr="00C94315">
        <w:rPr>
          <w:rFonts w:ascii="Book Antiqua" w:hAnsi="Book Antiqua"/>
          <w:sz w:val="24"/>
          <w:szCs w:val="24"/>
        </w:rPr>
        <w:t>Tuuri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T, van den Brink S, </w:t>
      </w:r>
      <w:proofErr w:type="spellStart"/>
      <w:r w:rsidRPr="00C94315">
        <w:rPr>
          <w:rFonts w:ascii="Book Antiqua" w:hAnsi="Book Antiqua"/>
          <w:sz w:val="24"/>
          <w:szCs w:val="24"/>
        </w:rPr>
        <w:t>Vintersten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K, </w:t>
      </w:r>
      <w:proofErr w:type="spellStart"/>
      <w:r w:rsidRPr="00C94315">
        <w:rPr>
          <w:rFonts w:ascii="Book Antiqua" w:hAnsi="Book Antiqua"/>
          <w:sz w:val="24"/>
          <w:szCs w:val="24"/>
        </w:rPr>
        <w:t>Vuoristo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S, Ward D, Weaver TA, Young LA, Zhang W. Characterization of human embryonic stem cell lines by the International Stem Cell Initiative. </w:t>
      </w:r>
      <w:r w:rsidRPr="00C94315">
        <w:rPr>
          <w:rFonts w:ascii="Book Antiqua" w:hAnsi="Book Antiqua"/>
          <w:i/>
          <w:sz w:val="24"/>
          <w:szCs w:val="24"/>
        </w:rPr>
        <w:t xml:space="preserve">Nat </w:t>
      </w:r>
      <w:proofErr w:type="spellStart"/>
      <w:r w:rsidRPr="00C94315">
        <w:rPr>
          <w:rFonts w:ascii="Book Antiqua" w:hAnsi="Book Antiqua"/>
          <w:i/>
          <w:sz w:val="24"/>
          <w:szCs w:val="24"/>
        </w:rPr>
        <w:t>Biotechnol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2007; </w:t>
      </w:r>
      <w:r w:rsidRPr="00C94315">
        <w:rPr>
          <w:rFonts w:ascii="Book Antiqua" w:hAnsi="Book Antiqua"/>
          <w:b/>
          <w:sz w:val="24"/>
          <w:szCs w:val="24"/>
        </w:rPr>
        <w:t>25</w:t>
      </w:r>
      <w:r w:rsidRPr="00C94315">
        <w:rPr>
          <w:rFonts w:ascii="Book Antiqua" w:hAnsi="Book Antiqua"/>
          <w:sz w:val="24"/>
          <w:szCs w:val="24"/>
        </w:rPr>
        <w:t>: 803-816 [PMID: 17572666 DOI: 10.1038/nbt1318]</w:t>
      </w:r>
    </w:p>
    <w:p w14:paraId="1D63DE6F" w14:textId="77777777" w:rsidR="00B855ED" w:rsidRPr="00C94315" w:rsidRDefault="00B855ED" w:rsidP="008F748E">
      <w:pPr>
        <w:spacing w:line="360" w:lineRule="auto"/>
        <w:rPr>
          <w:rFonts w:ascii="Book Antiqua" w:hAnsi="Book Antiqua"/>
          <w:sz w:val="24"/>
          <w:szCs w:val="24"/>
        </w:rPr>
      </w:pPr>
      <w:r w:rsidRPr="00C94315">
        <w:rPr>
          <w:rFonts w:ascii="Book Antiqua" w:hAnsi="Book Antiqua"/>
          <w:sz w:val="24"/>
          <w:szCs w:val="24"/>
        </w:rPr>
        <w:t xml:space="preserve">21 </w:t>
      </w:r>
      <w:r w:rsidRPr="00C94315">
        <w:rPr>
          <w:rFonts w:ascii="Book Antiqua" w:hAnsi="Book Antiqua"/>
          <w:b/>
          <w:sz w:val="24"/>
          <w:szCs w:val="24"/>
        </w:rPr>
        <w:t>Müller FJ</w:t>
      </w:r>
      <w:r w:rsidRPr="00C94315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94315">
        <w:rPr>
          <w:rFonts w:ascii="Book Antiqua" w:hAnsi="Book Antiqua"/>
          <w:sz w:val="24"/>
          <w:szCs w:val="24"/>
        </w:rPr>
        <w:t>Schuldt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BM, Williams R, Mason D, </w:t>
      </w:r>
      <w:proofErr w:type="spellStart"/>
      <w:r w:rsidRPr="00C94315">
        <w:rPr>
          <w:rFonts w:ascii="Book Antiqua" w:hAnsi="Book Antiqua"/>
          <w:sz w:val="24"/>
          <w:szCs w:val="24"/>
        </w:rPr>
        <w:t>Altun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G, </w:t>
      </w:r>
      <w:proofErr w:type="spellStart"/>
      <w:r w:rsidRPr="00C94315">
        <w:rPr>
          <w:rFonts w:ascii="Book Antiqua" w:hAnsi="Book Antiqua"/>
          <w:sz w:val="24"/>
          <w:szCs w:val="24"/>
        </w:rPr>
        <w:t>Papapetrou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EP, Danner S, </w:t>
      </w:r>
      <w:proofErr w:type="spellStart"/>
      <w:r w:rsidRPr="00C94315">
        <w:rPr>
          <w:rFonts w:ascii="Book Antiqua" w:hAnsi="Book Antiqua"/>
          <w:sz w:val="24"/>
          <w:szCs w:val="24"/>
        </w:rPr>
        <w:t>Goldmann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JE, </w:t>
      </w:r>
      <w:proofErr w:type="spellStart"/>
      <w:r w:rsidRPr="00C94315">
        <w:rPr>
          <w:rFonts w:ascii="Book Antiqua" w:hAnsi="Book Antiqua"/>
          <w:sz w:val="24"/>
          <w:szCs w:val="24"/>
        </w:rPr>
        <w:t>Herbst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A, Schmidt NO, </w:t>
      </w:r>
      <w:proofErr w:type="spellStart"/>
      <w:r w:rsidRPr="00C94315">
        <w:rPr>
          <w:rFonts w:ascii="Book Antiqua" w:hAnsi="Book Antiqua"/>
          <w:sz w:val="24"/>
          <w:szCs w:val="24"/>
        </w:rPr>
        <w:t>Aldenhoff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JB, Laurent LC, </w:t>
      </w:r>
      <w:proofErr w:type="spellStart"/>
      <w:r w:rsidRPr="00C94315">
        <w:rPr>
          <w:rFonts w:ascii="Book Antiqua" w:hAnsi="Book Antiqua"/>
          <w:sz w:val="24"/>
          <w:szCs w:val="24"/>
        </w:rPr>
        <w:t>Loring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JF. </w:t>
      </w:r>
      <w:proofErr w:type="gramStart"/>
      <w:r w:rsidRPr="00C94315">
        <w:rPr>
          <w:rFonts w:ascii="Book Antiqua" w:hAnsi="Book Antiqua"/>
          <w:sz w:val="24"/>
          <w:szCs w:val="24"/>
        </w:rPr>
        <w:t xml:space="preserve">A </w:t>
      </w:r>
      <w:proofErr w:type="spellStart"/>
      <w:r w:rsidRPr="00C94315">
        <w:rPr>
          <w:rFonts w:ascii="Book Antiqua" w:hAnsi="Book Antiqua"/>
          <w:sz w:val="24"/>
          <w:szCs w:val="24"/>
        </w:rPr>
        <w:t>bioinformatic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assay for </w:t>
      </w:r>
      <w:proofErr w:type="spellStart"/>
      <w:r w:rsidRPr="00C94315">
        <w:rPr>
          <w:rFonts w:ascii="Book Antiqua" w:hAnsi="Book Antiqua"/>
          <w:sz w:val="24"/>
          <w:szCs w:val="24"/>
        </w:rPr>
        <w:t>pluripotency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in human cells.</w:t>
      </w:r>
      <w:proofErr w:type="gramEnd"/>
      <w:r w:rsidRPr="00C94315">
        <w:rPr>
          <w:rFonts w:ascii="Book Antiqua" w:hAnsi="Book Antiqua"/>
          <w:sz w:val="24"/>
          <w:szCs w:val="24"/>
        </w:rPr>
        <w:t xml:space="preserve"> </w:t>
      </w:r>
      <w:r w:rsidRPr="00C94315">
        <w:rPr>
          <w:rFonts w:ascii="Book Antiqua" w:hAnsi="Book Antiqua"/>
          <w:i/>
          <w:sz w:val="24"/>
          <w:szCs w:val="24"/>
        </w:rPr>
        <w:t>Nat Methods</w:t>
      </w:r>
      <w:r w:rsidRPr="00C94315">
        <w:rPr>
          <w:rFonts w:ascii="Book Antiqua" w:hAnsi="Book Antiqua"/>
          <w:sz w:val="24"/>
          <w:szCs w:val="24"/>
        </w:rPr>
        <w:t xml:space="preserve"> 2011; </w:t>
      </w:r>
      <w:r w:rsidRPr="00C94315">
        <w:rPr>
          <w:rFonts w:ascii="Book Antiqua" w:hAnsi="Book Antiqua"/>
          <w:b/>
          <w:sz w:val="24"/>
          <w:szCs w:val="24"/>
        </w:rPr>
        <w:t>8</w:t>
      </w:r>
      <w:r w:rsidRPr="00C94315">
        <w:rPr>
          <w:rFonts w:ascii="Book Antiqua" w:hAnsi="Book Antiqua"/>
          <w:sz w:val="24"/>
          <w:szCs w:val="24"/>
        </w:rPr>
        <w:t>: 315-317 [PMID: 21378979 DOI: 10.1038/nmeth.1580]</w:t>
      </w:r>
    </w:p>
    <w:p w14:paraId="1B58FD9A" w14:textId="77777777" w:rsidR="00B855ED" w:rsidRPr="00C94315" w:rsidRDefault="00B855ED" w:rsidP="008F748E">
      <w:pPr>
        <w:spacing w:line="360" w:lineRule="auto"/>
        <w:rPr>
          <w:rFonts w:ascii="Book Antiqua" w:hAnsi="Book Antiqua"/>
          <w:sz w:val="24"/>
          <w:szCs w:val="24"/>
        </w:rPr>
      </w:pPr>
      <w:r w:rsidRPr="00C94315">
        <w:rPr>
          <w:rFonts w:ascii="Book Antiqua" w:hAnsi="Book Antiqua"/>
          <w:sz w:val="24"/>
          <w:szCs w:val="24"/>
        </w:rPr>
        <w:t xml:space="preserve">22 </w:t>
      </w:r>
      <w:r w:rsidRPr="00C94315">
        <w:rPr>
          <w:rFonts w:ascii="Book Antiqua" w:hAnsi="Book Antiqua"/>
          <w:b/>
          <w:sz w:val="24"/>
          <w:szCs w:val="24"/>
        </w:rPr>
        <w:t>International Stem Cell Initiative</w:t>
      </w:r>
      <w:proofErr w:type="gramStart"/>
      <w:r w:rsidRPr="00C94315">
        <w:rPr>
          <w:rFonts w:ascii="Book Antiqua" w:hAnsi="Book Antiqua"/>
          <w:b/>
          <w:sz w:val="24"/>
          <w:szCs w:val="24"/>
        </w:rPr>
        <w:t>.</w:t>
      </w:r>
      <w:r w:rsidRPr="00C94315">
        <w:rPr>
          <w:rFonts w:ascii="Book Antiqua" w:hAnsi="Book Antiqua"/>
          <w:sz w:val="24"/>
          <w:szCs w:val="24"/>
        </w:rPr>
        <w:t>.</w:t>
      </w:r>
      <w:proofErr w:type="gramEnd"/>
      <w:r w:rsidRPr="00C94315">
        <w:rPr>
          <w:rFonts w:ascii="Book Antiqua" w:hAnsi="Book Antiqua"/>
          <w:sz w:val="24"/>
          <w:szCs w:val="24"/>
        </w:rPr>
        <w:t xml:space="preserve"> </w:t>
      </w:r>
      <w:proofErr w:type="gramStart"/>
      <w:r w:rsidRPr="00C94315">
        <w:rPr>
          <w:rFonts w:ascii="Book Antiqua" w:hAnsi="Book Antiqua"/>
          <w:sz w:val="24"/>
          <w:szCs w:val="24"/>
        </w:rPr>
        <w:t>Assessment of established techniques to determine developmental and malignant potential of human pluripotent stem cells.</w:t>
      </w:r>
      <w:proofErr w:type="gramEnd"/>
      <w:r w:rsidRPr="00C94315">
        <w:rPr>
          <w:rFonts w:ascii="Book Antiqua" w:hAnsi="Book Antiqua"/>
          <w:sz w:val="24"/>
          <w:szCs w:val="24"/>
        </w:rPr>
        <w:t xml:space="preserve"> </w:t>
      </w:r>
      <w:r w:rsidRPr="00C94315">
        <w:rPr>
          <w:rFonts w:ascii="Book Antiqua" w:hAnsi="Book Antiqua"/>
          <w:i/>
          <w:sz w:val="24"/>
          <w:szCs w:val="24"/>
        </w:rPr>
        <w:t xml:space="preserve">Nat </w:t>
      </w:r>
      <w:proofErr w:type="spellStart"/>
      <w:r w:rsidRPr="00C94315">
        <w:rPr>
          <w:rFonts w:ascii="Book Antiqua" w:hAnsi="Book Antiqua"/>
          <w:i/>
          <w:sz w:val="24"/>
          <w:szCs w:val="24"/>
        </w:rPr>
        <w:t>Commun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2018; </w:t>
      </w:r>
      <w:r w:rsidRPr="00C94315">
        <w:rPr>
          <w:rFonts w:ascii="Book Antiqua" w:hAnsi="Book Antiqua"/>
          <w:b/>
          <w:sz w:val="24"/>
          <w:szCs w:val="24"/>
        </w:rPr>
        <w:t>9</w:t>
      </w:r>
      <w:r w:rsidRPr="00C94315">
        <w:rPr>
          <w:rFonts w:ascii="Book Antiqua" w:hAnsi="Book Antiqua"/>
          <w:sz w:val="24"/>
          <w:szCs w:val="24"/>
        </w:rPr>
        <w:t>: 1925 [PMID: 29765017 DOI: 10.1038/s41467-018-04011-3]</w:t>
      </w:r>
    </w:p>
    <w:p w14:paraId="4005B60A" w14:textId="77777777" w:rsidR="00B855ED" w:rsidRPr="00C94315" w:rsidRDefault="00B855ED" w:rsidP="008F748E">
      <w:pPr>
        <w:spacing w:line="360" w:lineRule="auto"/>
        <w:rPr>
          <w:rFonts w:ascii="Book Antiqua" w:hAnsi="Book Antiqua"/>
          <w:sz w:val="24"/>
          <w:szCs w:val="24"/>
        </w:rPr>
      </w:pPr>
      <w:r w:rsidRPr="00C94315">
        <w:rPr>
          <w:rFonts w:ascii="Book Antiqua" w:hAnsi="Book Antiqua"/>
          <w:sz w:val="24"/>
          <w:szCs w:val="24"/>
        </w:rPr>
        <w:t xml:space="preserve">23 </w:t>
      </w:r>
      <w:proofErr w:type="spellStart"/>
      <w:r w:rsidRPr="00C94315">
        <w:rPr>
          <w:rFonts w:ascii="Book Antiqua" w:hAnsi="Book Antiqua"/>
          <w:b/>
          <w:sz w:val="24"/>
          <w:szCs w:val="24"/>
        </w:rPr>
        <w:t>Bouma</w:t>
      </w:r>
      <w:proofErr w:type="spellEnd"/>
      <w:r w:rsidRPr="00C94315">
        <w:rPr>
          <w:rFonts w:ascii="Book Antiqua" w:hAnsi="Book Antiqua"/>
          <w:b/>
          <w:sz w:val="24"/>
          <w:szCs w:val="24"/>
        </w:rPr>
        <w:t xml:space="preserve"> MJ</w:t>
      </w:r>
      <w:r w:rsidRPr="00C94315">
        <w:rPr>
          <w:rFonts w:ascii="Book Antiqua" w:hAnsi="Book Antiqua"/>
          <w:sz w:val="24"/>
          <w:szCs w:val="24"/>
        </w:rPr>
        <w:t xml:space="preserve">, van </w:t>
      </w:r>
      <w:proofErr w:type="spellStart"/>
      <w:r w:rsidRPr="00C94315">
        <w:rPr>
          <w:rFonts w:ascii="Book Antiqua" w:hAnsi="Book Antiqua"/>
          <w:sz w:val="24"/>
          <w:szCs w:val="24"/>
        </w:rPr>
        <w:t>Iterson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M, Janssen B, Mummery CL, </w:t>
      </w:r>
      <w:proofErr w:type="spellStart"/>
      <w:r w:rsidRPr="00C94315">
        <w:rPr>
          <w:rFonts w:ascii="Book Antiqua" w:hAnsi="Book Antiqua"/>
          <w:sz w:val="24"/>
          <w:szCs w:val="24"/>
        </w:rPr>
        <w:t>Salvatori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DCF, Freund C. Differentiation-Defective Human Induced Pluripotent Stem Cells Reveal Strengths and Limitations of the </w:t>
      </w:r>
      <w:proofErr w:type="spellStart"/>
      <w:r w:rsidRPr="00C94315">
        <w:rPr>
          <w:rFonts w:ascii="Book Antiqua" w:hAnsi="Book Antiqua"/>
          <w:sz w:val="24"/>
          <w:szCs w:val="24"/>
        </w:rPr>
        <w:t>Teratoma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Assay and In Vitro </w:t>
      </w:r>
      <w:proofErr w:type="spellStart"/>
      <w:r w:rsidRPr="00C94315">
        <w:rPr>
          <w:rFonts w:ascii="Book Antiqua" w:hAnsi="Book Antiqua"/>
          <w:sz w:val="24"/>
          <w:szCs w:val="24"/>
        </w:rPr>
        <w:t>Pluripotency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Assays. </w:t>
      </w:r>
      <w:r w:rsidRPr="00C94315">
        <w:rPr>
          <w:rFonts w:ascii="Book Antiqua" w:hAnsi="Book Antiqua"/>
          <w:i/>
          <w:sz w:val="24"/>
          <w:szCs w:val="24"/>
        </w:rPr>
        <w:t>Stem Cell Reports</w:t>
      </w:r>
      <w:r w:rsidRPr="00C94315">
        <w:rPr>
          <w:rFonts w:ascii="Book Antiqua" w:hAnsi="Book Antiqua"/>
          <w:sz w:val="24"/>
          <w:szCs w:val="24"/>
        </w:rPr>
        <w:t xml:space="preserve"> 2017; </w:t>
      </w:r>
      <w:r w:rsidRPr="00C94315">
        <w:rPr>
          <w:rFonts w:ascii="Book Antiqua" w:hAnsi="Book Antiqua"/>
          <w:b/>
          <w:sz w:val="24"/>
          <w:szCs w:val="24"/>
        </w:rPr>
        <w:t>8</w:t>
      </w:r>
      <w:r w:rsidRPr="00C94315">
        <w:rPr>
          <w:rFonts w:ascii="Book Antiqua" w:hAnsi="Book Antiqua"/>
          <w:sz w:val="24"/>
          <w:szCs w:val="24"/>
        </w:rPr>
        <w:t>: 1340-1353 [PMID: 28494940 DOI: 10.1016/j.stemcr.2017.03.009]</w:t>
      </w:r>
    </w:p>
    <w:p w14:paraId="36258735" w14:textId="77777777" w:rsidR="00B855ED" w:rsidRPr="00C94315" w:rsidRDefault="00B855ED" w:rsidP="008F748E">
      <w:pPr>
        <w:spacing w:line="360" w:lineRule="auto"/>
        <w:rPr>
          <w:rFonts w:ascii="Book Antiqua" w:hAnsi="Book Antiqua"/>
          <w:sz w:val="24"/>
          <w:szCs w:val="24"/>
        </w:rPr>
      </w:pPr>
      <w:r w:rsidRPr="00C94315">
        <w:rPr>
          <w:rFonts w:ascii="Book Antiqua" w:hAnsi="Book Antiqua"/>
          <w:sz w:val="24"/>
          <w:szCs w:val="24"/>
        </w:rPr>
        <w:t xml:space="preserve">24 </w:t>
      </w:r>
      <w:r w:rsidRPr="00C94315">
        <w:rPr>
          <w:rFonts w:ascii="Book Antiqua" w:hAnsi="Book Antiqua"/>
          <w:b/>
          <w:sz w:val="24"/>
          <w:szCs w:val="24"/>
        </w:rPr>
        <w:t>Andrews PW</w:t>
      </w:r>
      <w:r w:rsidRPr="00C94315">
        <w:rPr>
          <w:rFonts w:ascii="Book Antiqua" w:hAnsi="Book Antiqua"/>
          <w:sz w:val="24"/>
          <w:szCs w:val="24"/>
        </w:rPr>
        <w:t xml:space="preserve">, Baker D, </w:t>
      </w:r>
      <w:proofErr w:type="spellStart"/>
      <w:r w:rsidRPr="00C94315">
        <w:rPr>
          <w:rFonts w:ascii="Book Antiqua" w:hAnsi="Book Antiqua"/>
          <w:sz w:val="24"/>
          <w:szCs w:val="24"/>
        </w:rPr>
        <w:t>Benvinisty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N, Miranda B, Bruce K, </w:t>
      </w:r>
      <w:proofErr w:type="spellStart"/>
      <w:r w:rsidRPr="00C94315">
        <w:rPr>
          <w:rFonts w:ascii="Book Antiqua" w:hAnsi="Book Antiqua"/>
          <w:sz w:val="24"/>
          <w:szCs w:val="24"/>
        </w:rPr>
        <w:t>Brüstle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O, Choi M, Choi YM, Crook JM, de Sousa PA, Dvorak P, Freund C, </w:t>
      </w:r>
      <w:proofErr w:type="spellStart"/>
      <w:r w:rsidRPr="00C94315">
        <w:rPr>
          <w:rFonts w:ascii="Book Antiqua" w:hAnsi="Book Antiqua"/>
          <w:sz w:val="24"/>
          <w:szCs w:val="24"/>
        </w:rPr>
        <w:t>Firpo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C94315">
        <w:rPr>
          <w:rFonts w:ascii="Book Antiqua" w:hAnsi="Book Antiqua"/>
          <w:sz w:val="24"/>
          <w:szCs w:val="24"/>
        </w:rPr>
        <w:t>Furue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MK, </w:t>
      </w:r>
      <w:proofErr w:type="spellStart"/>
      <w:r w:rsidRPr="00C94315">
        <w:rPr>
          <w:rFonts w:ascii="Book Antiqua" w:hAnsi="Book Antiqua"/>
          <w:sz w:val="24"/>
          <w:szCs w:val="24"/>
        </w:rPr>
        <w:t>Gokhale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P, Ha HY, Han E, </w:t>
      </w:r>
      <w:proofErr w:type="spellStart"/>
      <w:r w:rsidRPr="00C94315">
        <w:rPr>
          <w:rFonts w:ascii="Book Antiqua" w:hAnsi="Book Antiqua"/>
          <w:sz w:val="24"/>
          <w:szCs w:val="24"/>
        </w:rPr>
        <w:t>Haupt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S, Healy L, </w:t>
      </w:r>
      <w:proofErr w:type="spellStart"/>
      <w:r w:rsidRPr="00C94315">
        <w:rPr>
          <w:rFonts w:ascii="Book Antiqua" w:hAnsi="Book Antiqua"/>
          <w:sz w:val="24"/>
          <w:szCs w:val="24"/>
        </w:rPr>
        <w:t>Hei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DJ, </w:t>
      </w:r>
      <w:proofErr w:type="spellStart"/>
      <w:r w:rsidRPr="00C94315">
        <w:rPr>
          <w:rFonts w:ascii="Book Antiqua" w:hAnsi="Book Antiqua"/>
          <w:sz w:val="24"/>
          <w:szCs w:val="24"/>
        </w:rPr>
        <w:t>Hovatta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O, Hunt C, Hwang SM, </w:t>
      </w:r>
      <w:proofErr w:type="spellStart"/>
      <w:r w:rsidRPr="00C94315">
        <w:rPr>
          <w:rFonts w:ascii="Book Antiqua" w:hAnsi="Book Antiqua"/>
          <w:sz w:val="24"/>
          <w:szCs w:val="24"/>
        </w:rPr>
        <w:t>Inamdar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MS, </w:t>
      </w:r>
      <w:proofErr w:type="spellStart"/>
      <w:r w:rsidRPr="00C94315">
        <w:rPr>
          <w:rFonts w:ascii="Book Antiqua" w:hAnsi="Book Antiqua"/>
          <w:sz w:val="24"/>
          <w:szCs w:val="24"/>
        </w:rPr>
        <w:t>Isasi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RM, </w:t>
      </w:r>
      <w:proofErr w:type="spellStart"/>
      <w:r w:rsidRPr="00C94315">
        <w:rPr>
          <w:rFonts w:ascii="Book Antiqua" w:hAnsi="Book Antiqua"/>
          <w:sz w:val="24"/>
          <w:szCs w:val="24"/>
        </w:rPr>
        <w:t>Jaconi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C94315">
        <w:rPr>
          <w:rFonts w:ascii="Book Antiqua" w:hAnsi="Book Antiqua"/>
          <w:sz w:val="24"/>
          <w:szCs w:val="24"/>
        </w:rPr>
        <w:t>Jekerle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V, </w:t>
      </w:r>
      <w:proofErr w:type="spellStart"/>
      <w:r w:rsidRPr="00C94315">
        <w:rPr>
          <w:rFonts w:ascii="Book Antiqua" w:hAnsi="Book Antiqua"/>
          <w:sz w:val="24"/>
          <w:szCs w:val="24"/>
        </w:rPr>
        <w:t>Kamthorn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P, </w:t>
      </w:r>
      <w:proofErr w:type="spellStart"/>
      <w:r w:rsidRPr="00C94315">
        <w:rPr>
          <w:rFonts w:ascii="Book Antiqua" w:hAnsi="Book Antiqua"/>
          <w:sz w:val="24"/>
          <w:szCs w:val="24"/>
        </w:rPr>
        <w:t>Kibbey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</w:t>
      </w:r>
      <w:r w:rsidRPr="00C94315">
        <w:rPr>
          <w:rFonts w:ascii="Book Antiqua" w:hAnsi="Book Antiqua"/>
          <w:sz w:val="24"/>
          <w:szCs w:val="24"/>
        </w:rPr>
        <w:lastRenderedPageBreak/>
        <w:t xml:space="preserve">MC, </w:t>
      </w:r>
      <w:proofErr w:type="spellStart"/>
      <w:r w:rsidRPr="00C94315">
        <w:rPr>
          <w:rFonts w:ascii="Book Antiqua" w:hAnsi="Book Antiqua"/>
          <w:sz w:val="24"/>
          <w:szCs w:val="24"/>
        </w:rPr>
        <w:t>Knezevic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I, Knowles BB, Koo SK, </w:t>
      </w:r>
      <w:proofErr w:type="spellStart"/>
      <w:r w:rsidRPr="00C94315">
        <w:rPr>
          <w:rFonts w:ascii="Book Antiqua" w:hAnsi="Book Antiqua"/>
          <w:sz w:val="24"/>
          <w:szCs w:val="24"/>
        </w:rPr>
        <w:t>Laabi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Y, </w:t>
      </w:r>
      <w:proofErr w:type="spellStart"/>
      <w:r w:rsidRPr="00C94315">
        <w:rPr>
          <w:rFonts w:ascii="Book Antiqua" w:hAnsi="Book Antiqua"/>
          <w:sz w:val="24"/>
          <w:szCs w:val="24"/>
        </w:rPr>
        <w:t>Leopoldo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L, Liu P, Lomax GP, </w:t>
      </w:r>
      <w:proofErr w:type="spellStart"/>
      <w:r w:rsidRPr="00C94315">
        <w:rPr>
          <w:rFonts w:ascii="Book Antiqua" w:hAnsi="Book Antiqua"/>
          <w:sz w:val="24"/>
          <w:szCs w:val="24"/>
        </w:rPr>
        <w:t>Loring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JF, Ludwig TE, Montgomery K, Mummery C, Nagy A, Nakamura Y, </w:t>
      </w:r>
      <w:proofErr w:type="spellStart"/>
      <w:r w:rsidRPr="00C94315">
        <w:rPr>
          <w:rFonts w:ascii="Book Antiqua" w:hAnsi="Book Antiqua"/>
          <w:sz w:val="24"/>
          <w:szCs w:val="24"/>
        </w:rPr>
        <w:t>Nakatsuji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N, Oh S, Oh SK, </w:t>
      </w:r>
      <w:proofErr w:type="spellStart"/>
      <w:r w:rsidRPr="00C94315">
        <w:rPr>
          <w:rFonts w:ascii="Book Antiqua" w:hAnsi="Book Antiqua"/>
          <w:sz w:val="24"/>
          <w:szCs w:val="24"/>
        </w:rPr>
        <w:t>Otonkoski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T, </w:t>
      </w:r>
      <w:proofErr w:type="spellStart"/>
      <w:r w:rsidRPr="00C94315">
        <w:rPr>
          <w:rFonts w:ascii="Book Antiqua" w:hAnsi="Book Antiqua"/>
          <w:sz w:val="24"/>
          <w:szCs w:val="24"/>
        </w:rPr>
        <w:t>Pera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C94315">
        <w:rPr>
          <w:rFonts w:ascii="Book Antiqua" w:hAnsi="Book Antiqua"/>
          <w:sz w:val="24"/>
          <w:szCs w:val="24"/>
        </w:rPr>
        <w:t>Peschanski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C94315">
        <w:rPr>
          <w:rFonts w:ascii="Book Antiqua" w:hAnsi="Book Antiqua"/>
          <w:sz w:val="24"/>
          <w:szCs w:val="24"/>
        </w:rPr>
        <w:t>Pranke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P, </w:t>
      </w:r>
      <w:proofErr w:type="spellStart"/>
      <w:r w:rsidRPr="00C94315">
        <w:rPr>
          <w:rFonts w:ascii="Book Antiqua" w:hAnsi="Book Antiqua"/>
          <w:sz w:val="24"/>
          <w:szCs w:val="24"/>
        </w:rPr>
        <w:t>Rajala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KM, </w:t>
      </w:r>
      <w:proofErr w:type="spellStart"/>
      <w:r w:rsidRPr="00C94315">
        <w:rPr>
          <w:rFonts w:ascii="Book Antiqua" w:hAnsi="Book Antiqua"/>
          <w:sz w:val="24"/>
          <w:szCs w:val="24"/>
        </w:rPr>
        <w:t>Rao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C94315">
        <w:rPr>
          <w:rFonts w:ascii="Book Antiqua" w:hAnsi="Book Antiqua"/>
          <w:sz w:val="24"/>
          <w:szCs w:val="24"/>
        </w:rPr>
        <w:t>Ruttachuk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R, </w:t>
      </w:r>
      <w:proofErr w:type="spellStart"/>
      <w:r w:rsidRPr="00C94315">
        <w:rPr>
          <w:rFonts w:ascii="Book Antiqua" w:hAnsi="Book Antiqua"/>
          <w:sz w:val="24"/>
          <w:szCs w:val="24"/>
        </w:rPr>
        <w:t>Reubinoff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B, </w:t>
      </w:r>
      <w:proofErr w:type="spellStart"/>
      <w:r w:rsidRPr="00C94315">
        <w:rPr>
          <w:rFonts w:ascii="Book Antiqua" w:hAnsi="Book Antiqua"/>
          <w:sz w:val="24"/>
          <w:szCs w:val="24"/>
        </w:rPr>
        <w:t>Ricco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L, </w:t>
      </w:r>
      <w:proofErr w:type="spellStart"/>
      <w:r w:rsidRPr="00C94315">
        <w:rPr>
          <w:rFonts w:ascii="Book Antiqua" w:hAnsi="Book Antiqua"/>
          <w:sz w:val="24"/>
          <w:szCs w:val="24"/>
        </w:rPr>
        <w:t>Rooke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H, </w:t>
      </w:r>
      <w:proofErr w:type="spellStart"/>
      <w:r w:rsidRPr="00C94315">
        <w:rPr>
          <w:rFonts w:ascii="Book Antiqua" w:hAnsi="Book Antiqua"/>
          <w:sz w:val="24"/>
          <w:szCs w:val="24"/>
        </w:rPr>
        <w:t>Sipp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D, Stacey GN, </w:t>
      </w:r>
      <w:proofErr w:type="spellStart"/>
      <w:r w:rsidRPr="00C94315">
        <w:rPr>
          <w:rFonts w:ascii="Book Antiqua" w:hAnsi="Book Antiqua"/>
          <w:sz w:val="24"/>
          <w:szCs w:val="24"/>
        </w:rPr>
        <w:t>Suemori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H, Takahashi TA, Takada K, </w:t>
      </w:r>
      <w:proofErr w:type="spellStart"/>
      <w:r w:rsidRPr="00C94315">
        <w:rPr>
          <w:rFonts w:ascii="Book Antiqua" w:hAnsi="Book Antiqua"/>
          <w:sz w:val="24"/>
          <w:szCs w:val="24"/>
        </w:rPr>
        <w:t>Talib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C94315">
        <w:rPr>
          <w:rFonts w:ascii="Book Antiqua" w:hAnsi="Book Antiqua"/>
          <w:sz w:val="24"/>
          <w:szCs w:val="24"/>
        </w:rPr>
        <w:t>Tannenbaum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S, Yuan BZ, </w:t>
      </w:r>
      <w:proofErr w:type="spellStart"/>
      <w:r w:rsidRPr="00C94315">
        <w:rPr>
          <w:rFonts w:ascii="Book Antiqua" w:hAnsi="Book Antiqua"/>
          <w:sz w:val="24"/>
          <w:szCs w:val="24"/>
        </w:rPr>
        <w:t>Zeng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F, Zhou Q. Points to consider in the development of seed stocks of pluripotent stem cells for clinical applications: International Stem Cell Banking Initiative (ISCBI). </w:t>
      </w:r>
      <w:proofErr w:type="spellStart"/>
      <w:r w:rsidRPr="00C94315">
        <w:rPr>
          <w:rFonts w:ascii="Book Antiqua" w:hAnsi="Book Antiqua"/>
          <w:i/>
          <w:sz w:val="24"/>
          <w:szCs w:val="24"/>
        </w:rPr>
        <w:t>Regen</w:t>
      </w:r>
      <w:proofErr w:type="spellEnd"/>
      <w:r w:rsidRPr="00C94315">
        <w:rPr>
          <w:rFonts w:ascii="Book Antiqua" w:hAnsi="Book Antiqua"/>
          <w:i/>
          <w:sz w:val="24"/>
          <w:szCs w:val="24"/>
        </w:rPr>
        <w:t xml:space="preserve"> Med</w:t>
      </w:r>
      <w:r w:rsidRPr="00C94315">
        <w:rPr>
          <w:rFonts w:ascii="Book Antiqua" w:hAnsi="Book Antiqua"/>
          <w:sz w:val="24"/>
          <w:szCs w:val="24"/>
        </w:rPr>
        <w:t xml:space="preserve"> 2015; </w:t>
      </w:r>
      <w:r w:rsidRPr="00C94315">
        <w:rPr>
          <w:rFonts w:ascii="Book Antiqua" w:hAnsi="Book Antiqua"/>
          <w:b/>
          <w:sz w:val="24"/>
          <w:szCs w:val="24"/>
        </w:rPr>
        <w:t>10</w:t>
      </w:r>
      <w:r w:rsidRPr="00C94315">
        <w:rPr>
          <w:rFonts w:ascii="Book Antiqua" w:hAnsi="Book Antiqua"/>
          <w:sz w:val="24"/>
          <w:szCs w:val="24"/>
        </w:rPr>
        <w:t>: 1-44 [PMID: 25675265 DOI: 10.2217/rme.14.93]</w:t>
      </w:r>
    </w:p>
    <w:p w14:paraId="58C0D378" w14:textId="77777777" w:rsidR="00B855ED" w:rsidRPr="00C94315" w:rsidRDefault="00B855ED" w:rsidP="008F748E">
      <w:pPr>
        <w:spacing w:line="360" w:lineRule="auto"/>
        <w:rPr>
          <w:rFonts w:ascii="Book Antiqua" w:hAnsi="Book Antiqua"/>
          <w:sz w:val="24"/>
          <w:szCs w:val="24"/>
        </w:rPr>
      </w:pPr>
      <w:r w:rsidRPr="00C94315">
        <w:rPr>
          <w:rFonts w:ascii="Book Antiqua" w:hAnsi="Book Antiqua"/>
          <w:sz w:val="24"/>
          <w:szCs w:val="24"/>
        </w:rPr>
        <w:t xml:space="preserve">25 </w:t>
      </w:r>
      <w:proofErr w:type="spellStart"/>
      <w:r w:rsidRPr="00C94315">
        <w:rPr>
          <w:rFonts w:ascii="Book Antiqua" w:hAnsi="Book Antiqua"/>
          <w:b/>
          <w:sz w:val="24"/>
          <w:szCs w:val="24"/>
        </w:rPr>
        <w:t>Boulting</w:t>
      </w:r>
      <w:proofErr w:type="spellEnd"/>
      <w:r w:rsidRPr="00C94315">
        <w:rPr>
          <w:rFonts w:ascii="Book Antiqua" w:hAnsi="Book Antiqua"/>
          <w:b/>
          <w:sz w:val="24"/>
          <w:szCs w:val="24"/>
        </w:rPr>
        <w:t xml:space="preserve"> GL</w:t>
      </w:r>
      <w:r w:rsidRPr="00C94315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94315">
        <w:rPr>
          <w:rFonts w:ascii="Book Antiqua" w:hAnsi="Book Antiqua"/>
          <w:sz w:val="24"/>
          <w:szCs w:val="24"/>
        </w:rPr>
        <w:t>Kiskinis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E, Croft GF, Amoroso MW, Oakley DH, </w:t>
      </w:r>
      <w:proofErr w:type="spellStart"/>
      <w:r w:rsidRPr="00C94315">
        <w:rPr>
          <w:rFonts w:ascii="Book Antiqua" w:hAnsi="Book Antiqua"/>
          <w:sz w:val="24"/>
          <w:szCs w:val="24"/>
        </w:rPr>
        <w:t>Wainger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BJ, Williams DJ, </w:t>
      </w:r>
      <w:proofErr w:type="spellStart"/>
      <w:r w:rsidRPr="00C94315">
        <w:rPr>
          <w:rFonts w:ascii="Book Antiqua" w:hAnsi="Book Antiqua"/>
          <w:sz w:val="24"/>
          <w:szCs w:val="24"/>
        </w:rPr>
        <w:t>Kahler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DJ, </w:t>
      </w:r>
      <w:proofErr w:type="spellStart"/>
      <w:r w:rsidRPr="00C94315">
        <w:rPr>
          <w:rFonts w:ascii="Book Antiqua" w:hAnsi="Book Antiqua"/>
          <w:sz w:val="24"/>
          <w:szCs w:val="24"/>
        </w:rPr>
        <w:t>Yamaki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C94315">
        <w:rPr>
          <w:rFonts w:ascii="Book Antiqua" w:hAnsi="Book Antiqua"/>
          <w:sz w:val="24"/>
          <w:szCs w:val="24"/>
        </w:rPr>
        <w:t>Davidow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L, </w:t>
      </w:r>
      <w:proofErr w:type="spellStart"/>
      <w:r w:rsidRPr="00C94315">
        <w:rPr>
          <w:rFonts w:ascii="Book Antiqua" w:hAnsi="Book Antiqua"/>
          <w:sz w:val="24"/>
          <w:szCs w:val="24"/>
        </w:rPr>
        <w:t>Rodolfa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CT, </w:t>
      </w:r>
      <w:proofErr w:type="spellStart"/>
      <w:r w:rsidRPr="00C94315">
        <w:rPr>
          <w:rFonts w:ascii="Book Antiqua" w:hAnsi="Book Antiqua"/>
          <w:sz w:val="24"/>
          <w:szCs w:val="24"/>
        </w:rPr>
        <w:t>Dimos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JT, </w:t>
      </w:r>
      <w:proofErr w:type="spellStart"/>
      <w:r w:rsidRPr="00C94315">
        <w:rPr>
          <w:rFonts w:ascii="Book Antiqua" w:hAnsi="Book Antiqua"/>
          <w:sz w:val="24"/>
          <w:szCs w:val="24"/>
        </w:rPr>
        <w:t>Mikkilineni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C94315">
        <w:rPr>
          <w:rFonts w:ascii="Book Antiqua" w:hAnsi="Book Antiqua"/>
          <w:sz w:val="24"/>
          <w:szCs w:val="24"/>
        </w:rPr>
        <w:t>MacDermott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AB, Woolf CJ, Henderson CE, </w:t>
      </w:r>
      <w:proofErr w:type="spellStart"/>
      <w:r w:rsidRPr="00C94315">
        <w:rPr>
          <w:rFonts w:ascii="Book Antiqua" w:hAnsi="Book Antiqua"/>
          <w:sz w:val="24"/>
          <w:szCs w:val="24"/>
        </w:rPr>
        <w:t>Wichterle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H, </w:t>
      </w:r>
      <w:proofErr w:type="spellStart"/>
      <w:r w:rsidRPr="00C94315">
        <w:rPr>
          <w:rFonts w:ascii="Book Antiqua" w:hAnsi="Book Antiqua"/>
          <w:sz w:val="24"/>
          <w:szCs w:val="24"/>
        </w:rPr>
        <w:t>Eggan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K. A functionally characterized test set of human induced pluripotent stem cells. </w:t>
      </w:r>
      <w:r w:rsidRPr="00C94315">
        <w:rPr>
          <w:rFonts w:ascii="Book Antiqua" w:hAnsi="Book Antiqua"/>
          <w:i/>
          <w:sz w:val="24"/>
          <w:szCs w:val="24"/>
        </w:rPr>
        <w:t xml:space="preserve">Nat </w:t>
      </w:r>
      <w:proofErr w:type="spellStart"/>
      <w:r w:rsidRPr="00C94315">
        <w:rPr>
          <w:rFonts w:ascii="Book Antiqua" w:hAnsi="Book Antiqua"/>
          <w:i/>
          <w:sz w:val="24"/>
          <w:szCs w:val="24"/>
        </w:rPr>
        <w:t>Biotechnol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2011; </w:t>
      </w:r>
      <w:r w:rsidRPr="00C94315">
        <w:rPr>
          <w:rFonts w:ascii="Book Antiqua" w:hAnsi="Book Antiqua"/>
          <w:b/>
          <w:sz w:val="24"/>
          <w:szCs w:val="24"/>
        </w:rPr>
        <w:t>29</w:t>
      </w:r>
      <w:r w:rsidRPr="00C94315">
        <w:rPr>
          <w:rFonts w:ascii="Book Antiqua" w:hAnsi="Book Antiqua"/>
          <w:sz w:val="24"/>
          <w:szCs w:val="24"/>
        </w:rPr>
        <w:t>: 279-286 [PMID: 21293464 DOI: 10.1038/nbt.1783]</w:t>
      </w:r>
    </w:p>
    <w:p w14:paraId="787D8CEA" w14:textId="77777777" w:rsidR="00B855ED" w:rsidRPr="00C94315" w:rsidRDefault="00B855ED" w:rsidP="008F748E">
      <w:pPr>
        <w:spacing w:line="360" w:lineRule="auto"/>
        <w:rPr>
          <w:rFonts w:ascii="Book Antiqua" w:hAnsi="Book Antiqua"/>
          <w:sz w:val="24"/>
          <w:szCs w:val="24"/>
        </w:rPr>
      </w:pPr>
      <w:r w:rsidRPr="00C94315">
        <w:rPr>
          <w:rFonts w:ascii="Book Antiqua" w:hAnsi="Book Antiqua"/>
          <w:sz w:val="24"/>
          <w:szCs w:val="24"/>
        </w:rPr>
        <w:t xml:space="preserve">26 </w:t>
      </w:r>
      <w:proofErr w:type="spellStart"/>
      <w:r w:rsidRPr="00C94315">
        <w:rPr>
          <w:rFonts w:ascii="Book Antiqua" w:hAnsi="Book Antiqua"/>
          <w:b/>
          <w:sz w:val="24"/>
          <w:szCs w:val="24"/>
        </w:rPr>
        <w:t>Avior</w:t>
      </w:r>
      <w:proofErr w:type="spellEnd"/>
      <w:r w:rsidRPr="00C94315">
        <w:rPr>
          <w:rFonts w:ascii="Book Antiqua" w:hAnsi="Book Antiqua"/>
          <w:b/>
          <w:sz w:val="24"/>
          <w:szCs w:val="24"/>
        </w:rPr>
        <w:t xml:space="preserve"> Y</w:t>
      </w:r>
      <w:r w:rsidRPr="00C94315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94315">
        <w:rPr>
          <w:rFonts w:ascii="Book Antiqua" w:hAnsi="Book Antiqua"/>
          <w:sz w:val="24"/>
          <w:szCs w:val="24"/>
        </w:rPr>
        <w:t>Biancotti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JC, </w:t>
      </w:r>
      <w:proofErr w:type="spellStart"/>
      <w:r w:rsidRPr="00C94315">
        <w:rPr>
          <w:rFonts w:ascii="Book Antiqua" w:hAnsi="Book Antiqua"/>
          <w:sz w:val="24"/>
          <w:szCs w:val="24"/>
        </w:rPr>
        <w:t>Benvenisty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N. </w:t>
      </w:r>
      <w:proofErr w:type="spellStart"/>
      <w:r w:rsidRPr="00C94315">
        <w:rPr>
          <w:rFonts w:ascii="Book Antiqua" w:hAnsi="Book Antiqua"/>
          <w:sz w:val="24"/>
          <w:szCs w:val="24"/>
        </w:rPr>
        <w:t>TeratoScore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: Assessing the Differentiation Potential of Human Pluripotent Stem Cells by Quantitative Expression Analysis of </w:t>
      </w:r>
      <w:proofErr w:type="spellStart"/>
      <w:r w:rsidRPr="00C94315">
        <w:rPr>
          <w:rFonts w:ascii="Book Antiqua" w:hAnsi="Book Antiqua"/>
          <w:sz w:val="24"/>
          <w:szCs w:val="24"/>
        </w:rPr>
        <w:t>Teratomas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. </w:t>
      </w:r>
      <w:r w:rsidRPr="00C94315">
        <w:rPr>
          <w:rFonts w:ascii="Book Antiqua" w:hAnsi="Book Antiqua"/>
          <w:i/>
          <w:sz w:val="24"/>
          <w:szCs w:val="24"/>
        </w:rPr>
        <w:t>Stem Cell Reports</w:t>
      </w:r>
      <w:r w:rsidRPr="00C94315">
        <w:rPr>
          <w:rFonts w:ascii="Book Antiqua" w:hAnsi="Book Antiqua"/>
          <w:sz w:val="24"/>
          <w:szCs w:val="24"/>
        </w:rPr>
        <w:t xml:space="preserve"> 2015; </w:t>
      </w:r>
      <w:r w:rsidRPr="00C94315">
        <w:rPr>
          <w:rFonts w:ascii="Book Antiqua" w:hAnsi="Book Antiqua"/>
          <w:b/>
          <w:sz w:val="24"/>
          <w:szCs w:val="24"/>
        </w:rPr>
        <w:t>4</w:t>
      </w:r>
      <w:r w:rsidRPr="00C94315">
        <w:rPr>
          <w:rFonts w:ascii="Book Antiqua" w:hAnsi="Book Antiqua"/>
          <w:sz w:val="24"/>
          <w:szCs w:val="24"/>
        </w:rPr>
        <w:t>: 967-974 [PMID: 26070610 DOI: 10.1016/j.stemcr.2015.05.006]</w:t>
      </w:r>
    </w:p>
    <w:p w14:paraId="0393E38C" w14:textId="77777777" w:rsidR="00B855ED" w:rsidRPr="00C94315" w:rsidRDefault="00B855ED" w:rsidP="008F748E">
      <w:pPr>
        <w:spacing w:line="360" w:lineRule="auto"/>
        <w:rPr>
          <w:rFonts w:ascii="Book Antiqua" w:hAnsi="Book Antiqua"/>
          <w:sz w:val="24"/>
          <w:szCs w:val="24"/>
        </w:rPr>
      </w:pPr>
      <w:r w:rsidRPr="00C94315">
        <w:rPr>
          <w:rFonts w:ascii="Book Antiqua" w:hAnsi="Book Antiqua"/>
          <w:sz w:val="24"/>
          <w:szCs w:val="24"/>
        </w:rPr>
        <w:t xml:space="preserve">27 </w:t>
      </w:r>
      <w:proofErr w:type="spellStart"/>
      <w:r w:rsidRPr="00C94315">
        <w:rPr>
          <w:rFonts w:ascii="Book Antiqua" w:hAnsi="Book Antiqua"/>
          <w:b/>
          <w:sz w:val="24"/>
          <w:szCs w:val="24"/>
        </w:rPr>
        <w:t>Zagar</w:t>
      </w:r>
      <w:proofErr w:type="spellEnd"/>
      <w:r w:rsidRPr="00C94315">
        <w:rPr>
          <w:rFonts w:ascii="Book Antiqua" w:hAnsi="Book Antiqua"/>
          <w:b/>
          <w:sz w:val="24"/>
          <w:szCs w:val="24"/>
        </w:rPr>
        <w:t xml:space="preserve"> L</w:t>
      </w:r>
      <w:r w:rsidRPr="00C94315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94315">
        <w:rPr>
          <w:rFonts w:ascii="Book Antiqua" w:hAnsi="Book Antiqua"/>
          <w:sz w:val="24"/>
          <w:szCs w:val="24"/>
        </w:rPr>
        <w:t>Mulas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F, </w:t>
      </w:r>
      <w:proofErr w:type="spellStart"/>
      <w:r w:rsidRPr="00C94315">
        <w:rPr>
          <w:rFonts w:ascii="Book Antiqua" w:hAnsi="Book Antiqua"/>
          <w:sz w:val="24"/>
          <w:szCs w:val="24"/>
        </w:rPr>
        <w:t>Garagna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C94315">
        <w:rPr>
          <w:rFonts w:ascii="Book Antiqua" w:hAnsi="Book Antiqua"/>
          <w:sz w:val="24"/>
          <w:szCs w:val="24"/>
        </w:rPr>
        <w:t>Zuccotti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C94315">
        <w:rPr>
          <w:rFonts w:ascii="Book Antiqua" w:hAnsi="Book Antiqua"/>
          <w:sz w:val="24"/>
          <w:szCs w:val="24"/>
        </w:rPr>
        <w:t>Bellazzi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R, </w:t>
      </w:r>
      <w:proofErr w:type="spellStart"/>
      <w:r w:rsidRPr="00C94315">
        <w:rPr>
          <w:rFonts w:ascii="Book Antiqua" w:hAnsi="Book Antiqua"/>
          <w:sz w:val="24"/>
          <w:szCs w:val="24"/>
        </w:rPr>
        <w:t>Zupan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B. Stage prediction of embryonic stem cell differentiation from genome-wide expression data. </w:t>
      </w:r>
      <w:r w:rsidRPr="00C94315">
        <w:rPr>
          <w:rFonts w:ascii="Book Antiqua" w:hAnsi="Book Antiqua"/>
          <w:i/>
          <w:sz w:val="24"/>
          <w:szCs w:val="24"/>
        </w:rPr>
        <w:t>Bioinformatics</w:t>
      </w:r>
      <w:r w:rsidRPr="00C94315">
        <w:rPr>
          <w:rFonts w:ascii="Book Antiqua" w:hAnsi="Book Antiqua"/>
          <w:sz w:val="24"/>
          <w:szCs w:val="24"/>
        </w:rPr>
        <w:t xml:space="preserve"> 2011; </w:t>
      </w:r>
      <w:r w:rsidRPr="00C94315">
        <w:rPr>
          <w:rFonts w:ascii="Book Antiqua" w:hAnsi="Book Antiqua"/>
          <w:b/>
          <w:sz w:val="24"/>
          <w:szCs w:val="24"/>
        </w:rPr>
        <w:t>27</w:t>
      </w:r>
      <w:r w:rsidRPr="00C94315">
        <w:rPr>
          <w:rFonts w:ascii="Book Antiqua" w:hAnsi="Book Antiqua"/>
          <w:sz w:val="24"/>
          <w:szCs w:val="24"/>
        </w:rPr>
        <w:t>: 2546-2553 [PMID: 21765096 DOI: 10.1093/bioinformatics/btr422]</w:t>
      </w:r>
    </w:p>
    <w:p w14:paraId="5B8D331F" w14:textId="77777777" w:rsidR="00B855ED" w:rsidRPr="00C94315" w:rsidRDefault="00B855ED" w:rsidP="008F748E">
      <w:pPr>
        <w:spacing w:line="360" w:lineRule="auto"/>
        <w:rPr>
          <w:rFonts w:ascii="Book Antiqua" w:hAnsi="Book Antiqua"/>
          <w:sz w:val="24"/>
          <w:szCs w:val="24"/>
        </w:rPr>
      </w:pPr>
      <w:r w:rsidRPr="00C94315">
        <w:rPr>
          <w:rFonts w:ascii="Book Antiqua" w:hAnsi="Book Antiqua"/>
          <w:sz w:val="24"/>
          <w:szCs w:val="24"/>
        </w:rPr>
        <w:t xml:space="preserve">28 </w:t>
      </w:r>
      <w:proofErr w:type="spellStart"/>
      <w:r w:rsidRPr="00C94315">
        <w:rPr>
          <w:rFonts w:ascii="Book Antiqua" w:hAnsi="Book Antiqua"/>
          <w:b/>
          <w:sz w:val="24"/>
          <w:szCs w:val="24"/>
        </w:rPr>
        <w:t>Tsankov</w:t>
      </w:r>
      <w:proofErr w:type="spellEnd"/>
      <w:r w:rsidRPr="00C94315">
        <w:rPr>
          <w:rFonts w:ascii="Book Antiqua" w:hAnsi="Book Antiqua"/>
          <w:b/>
          <w:sz w:val="24"/>
          <w:szCs w:val="24"/>
        </w:rPr>
        <w:t xml:space="preserve"> AM</w:t>
      </w:r>
      <w:r w:rsidRPr="00C94315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94315">
        <w:rPr>
          <w:rFonts w:ascii="Book Antiqua" w:hAnsi="Book Antiqua"/>
          <w:sz w:val="24"/>
          <w:szCs w:val="24"/>
        </w:rPr>
        <w:t>Akopian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V, Pop R, </w:t>
      </w:r>
      <w:proofErr w:type="spellStart"/>
      <w:r w:rsidRPr="00C94315">
        <w:rPr>
          <w:rFonts w:ascii="Book Antiqua" w:hAnsi="Book Antiqua"/>
          <w:sz w:val="24"/>
          <w:szCs w:val="24"/>
        </w:rPr>
        <w:t>Chetty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S, Gifford CA, </w:t>
      </w:r>
      <w:proofErr w:type="spellStart"/>
      <w:r w:rsidRPr="00C94315">
        <w:rPr>
          <w:rFonts w:ascii="Book Antiqua" w:hAnsi="Book Antiqua"/>
          <w:sz w:val="24"/>
          <w:szCs w:val="24"/>
        </w:rPr>
        <w:t>Daheron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L, </w:t>
      </w:r>
      <w:proofErr w:type="spellStart"/>
      <w:r w:rsidRPr="00C94315">
        <w:rPr>
          <w:rFonts w:ascii="Book Antiqua" w:hAnsi="Book Antiqua"/>
          <w:sz w:val="24"/>
          <w:szCs w:val="24"/>
        </w:rPr>
        <w:t>Tsankova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NM, </w:t>
      </w:r>
      <w:proofErr w:type="spellStart"/>
      <w:r w:rsidRPr="00C94315">
        <w:rPr>
          <w:rFonts w:ascii="Book Antiqua" w:hAnsi="Book Antiqua"/>
          <w:sz w:val="24"/>
          <w:szCs w:val="24"/>
        </w:rPr>
        <w:t>Meissner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A. A </w:t>
      </w:r>
      <w:proofErr w:type="spellStart"/>
      <w:r w:rsidRPr="00C94315">
        <w:rPr>
          <w:rFonts w:ascii="Book Antiqua" w:hAnsi="Book Antiqua"/>
          <w:sz w:val="24"/>
          <w:szCs w:val="24"/>
        </w:rPr>
        <w:t>qPCR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C94315">
        <w:rPr>
          <w:rFonts w:ascii="Book Antiqua" w:hAnsi="Book Antiqua"/>
          <w:sz w:val="24"/>
          <w:szCs w:val="24"/>
        </w:rPr>
        <w:t>ScoreCard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quantifies the differentiation potential of human pluripotent stem cells. </w:t>
      </w:r>
      <w:r w:rsidRPr="00C94315">
        <w:rPr>
          <w:rFonts w:ascii="Book Antiqua" w:hAnsi="Book Antiqua"/>
          <w:i/>
          <w:sz w:val="24"/>
          <w:szCs w:val="24"/>
        </w:rPr>
        <w:t xml:space="preserve">Nat </w:t>
      </w:r>
      <w:proofErr w:type="spellStart"/>
      <w:r w:rsidRPr="00C94315">
        <w:rPr>
          <w:rFonts w:ascii="Book Antiqua" w:hAnsi="Book Antiqua"/>
          <w:i/>
          <w:sz w:val="24"/>
          <w:szCs w:val="24"/>
        </w:rPr>
        <w:t>Biotechnol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2015; </w:t>
      </w:r>
      <w:r w:rsidRPr="00C94315">
        <w:rPr>
          <w:rFonts w:ascii="Book Antiqua" w:hAnsi="Book Antiqua"/>
          <w:b/>
          <w:sz w:val="24"/>
          <w:szCs w:val="24"/>
        </w:rPr>
        <w:t>33</w:t>
      </w:r>
      <w:r w:rsidRPr="00C94315">
        <w:rPr>
          <w:rFonts w:ascii="Book Antiqua" w:hAnsi="Book Antiqua"/>
          <w:sz w:val="24"/>
          <w:szCs w:val="24"/>
        </w:rPr>
        <w:t>: 1182-1192 [PMID: 26501952 DOI: 10.1038/nbt.3387]</w:t>
      </w:r>
    </w:p>
    <w:p w14:paraId="52EF0E1E" w14:textId="77777777" w:rsidR="00B855ED" w:rsidRPr="00C94315" w:rsidRDefault="00B855ED" w:rsidP="008F748E">
      <w:pPr>
        <w:spacing w:line="360" w:lineRule="auto"/>
        <w:rPr>
          <w:rFonts w:ascii="Book Antiqua" w:hAnsi="Book Antiqua"/>
          <w:sz w:val="24"/>
          <w:szCs w:val="24"/>
        </w:rPr>
      </w:pPr>
      <w:r w:rsidRPr="00C94315">
        <w:rPr>
          <w:rFonts w:ascii="Book Antiqua" w:hAnsi="Book Antiqua"/>
          <w:sz w:val="24"/>
          <w:szCs w:val="24"/>
        </w:rPr>
        <w:t xml:space="preserve">29 </w:t>
      </w:r>
      <w:r w:rsidRPr="00C94315">
        <w:rPr>
          <w:rFonts w:ascii="Book Antiqua" w:hAnsi="Book Antiqua"/>
          <w:b/>
          <w:sz w:val="24"/>
          <w:szCs w:val="24"/>
        </w:rPr>
        <w:t>Liu LP</w:t>
      </w:r>
      <w:r w:rsidRPr="00C94315">
        <w:rPr>
          <w:rFonts w:ascii="Book Antiqua" w:hAnsi="Book Antiqua"/>
          <w:sz w:val="24"/>
          <w:szCs w:val="24"/>
        </w:rPr>
        <w:t xml:space="preserve">, Li YM, </w:t>
      </w:r>
      <w:proofErr w:type="spellStart"/>
      <w:r w:rsidRPr="00C94315">
        <w:rPr>
          <w:rFonts w:ascii="Book Antiqua" w:hAnsi="Book Antiqua"/>
          <w:sz w:val="24"/>
          <w:szCs w:val="24"/>
        </w:rPr>
        <w:t>Guo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NN, Li S, Ma X, Zhang YX, </w:t>
      </w:r>
      <w:proofErr w:type="spellStart"/>
      <w:r w:rsidRPr="00C94315">
        <w:rPr>
          <w:rFonts w:ascii="Book Antiqua" w:hAnsi="Book Antiqua"/>
          <w:sz w:val="24"/>
          <w:szCs w:val="24"/>
        </w:rPr>
        <w:t>Gao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Y, Huang JL, </w:t>
      </w:r>
      <w:proofErr w:type="spellStart"/>
      <w:r w:rsidRPr="00C94315">
        <w:rPr>
          <w:rFonts w:ascii="Book Antiqua" w:hAnsi="Book Antiqua"/>
          <w:sz w:val="24"/>
          <w:szCs w:val="24"/>
        </w:rPr>
        <w:t>Zheng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DX, Wang LY, </w:t>
      </w:r>
      <w:proofErr w:type="spellStart"/>
      <w:r w:rsidRPr="00C94315">
        <w:rPr>
          <w:rFonts w:ascii="Book Antiqua" w:hAnsi="Book Antiqua"/>
          <w:sz w:val="24"/>
          <w:szCs w:val="24"/>
        </w:rPr>
        <w:t>Xu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H, </w:t>
      </w:r>
      <w:proofErr w:type="spellStart"/>
      <w:r w:rsidRPr="00C94315">
        <w:rPr>
          <w:rFonts w:ascii="Book Antiqua" w:hAnsi="Book Antiqua"/>
          <w:sz w:val="24"/>
          <w:szCs w:val="24"/>
        </w:rPr>
        <w:t>Hui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L, </w:t>
      </w:r>
      <w:proofErr w:type="spellStart"/>
      <w:r w:rsidRPr="00C94315">
        <w:rPr>
          <w:rFonts w:ascii="Book Antiqua" w:hAnsi="Book Antiqua"/>
          <w:sz w:val="24"/>
          <w:szCs w:val="24"/>
        </w:rPr>
        <w:t>Zheng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YW. </w:t>
      </w:r>
      <w:proofErr w:type="gramStart"/>
      <w:r w:rsidRPr="00C94315">
        <w:rPr>
          <w:rFonts w:ascii="Book Antiqua" w:hAnsi="Book Antiqua"/>
          <w:sz w:val="24"/>
          <w:szCs w:val="24"/>
        </w:rPr>
        <w:t xml:space="preserve">Therapeutic Potential of Patient </w:t>
      </w:r>
      <w:proofErr w:type="spellStart"/>
      <w:r w:rsidRPr="00C94315">
        <w:rPr>
          <w:rFonts w:ascii="Book Antiqua" w:hAnsi="Book Antiqua"/>
          <w:sz w:val="24"/>
          <w:szCs w:val="24"/>
        </w:rPr>
        <w:t>iPSC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-Derived </w:t>
      </w:r>
      <w:proofErr w:type="spellStart"/>
      <w:r w:rsidRPr="00C94315">
        <w:rPr>
          <w:rFonts w:ascii="Book Antiqua" w:hAnsi="Book Antiqua"/>
          <w:sz w:val="24"/>
          <w:szCs w:val="24"/>
        </w:rPr>
        <w:t>iMelanocytes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in Autologous Transplantation.</w:t>
      </w:r>
      <w:proofErr w:type="gramEnd"/>
      <w:r w:rsidRPr="00C94315">
        <w:rPr>
          <w:rFonts w:ascii="Book Antiqua" w:hAnsi="Book Antiqua"/>
          <w:sz w:val="24"/>
          <w:szCs w:val="24"/>
        </w:rPr>
        <w:t xml:space="preserve"> </w:t>
      </w:r>
      <w:r w:rsidRPr="00C94315">
        <w:rPr>
          <w:rFonts w:ascii="Book Antiqua" w:hAnsi="Book Antiqua"/>
          <w:i/>
          <w:sz w:val="24"/>
          <w:szCs w:val="24"/>
        </w:rPr>
        <w:t>Cell Rep</w:t>
      </w:r>
      <w:r w:rsidRPr="00C94315">
        <w:rPr>
          <w:rFonts w:ascii="Book Antiqua" w:hAnsi="Book Antiqua"/>
          <w:sz w:val="24"/>
          <w:szCs w:val="24"/>
        </w:rPr>
        <w:t xml:space="preserve"> 2019; </w:t>
      </w:r>
      <w:r w:rsidRPr="00C94315">
        <w:rPr>
          <w:rFonts w:ascii="Book Antiqua" w:hAnsi="Book Antiqua"/>
          <w:b/>
          <w:sz w:val="24"/>
          <w:szCs w:val="24"/>
        </w:rPr>
        <w:t>27</w:t>
      </w:r>
      <w:r w:rsidRPr="00C94315">
        <w:rPr>
          <w:rFonts w:ascii="Book Antiqua" w:hAnsi="Book Antiqua"/>
          <w:sz w:val="24"/>
          <w:szCs w:val="24"/>
        </w:rPr>
        <w:t>: 455-466.e5 [PMID: 30970249 DOI: 10.1016/j.celrep.2019.03.046]</w:t>
      </w:r>
    </w:p>
    <w:p w14:paraId="37FD7748" w14:textId="77777777" w:rsidR="00B855ED" w:rsidRPr="00C94315" w:rsidRDefault="00B855ED" w:rsidP="008F748E">
      <w:pPr>
        <w:spacing w:line="360" w:lineRule="auto"/>
        <w:rPr>
          <w:rFonts w:ascii="Book Antiqua" w:hAnsi="Book Antiqua"/>
          <w:sz w:val="24"/>
          <w:szCs w:val="24"/>
        </w:rPr>
      </w:pPr>
      <w:r w:rsidRPr="00C94315">
        <w:rPr>
          <w:rFonts w:ascii="Book Antiqua" w:hAnsi="Book Antiqua"/>
          <w:sz w:val="24"/>
          <w:szCs w:val="24"/>
        </w:rPr>
        <w:t xml:space="preserve">30 </w:t>
      </w:r>
      <w:r w:rsidRPr="00C94315">
        <w:rPr>
          <w:rFonts w:ascii="Book Antiqua" w:hAnsi="Book Antiqua"/>
          <w:b/>
          <w:sz w:val="24"/>
          <w:szCs w:val="24"/>
        </w:rPr>
        <w:t>Kurosawa H</w:t>
      </w:r>
      <w:r w:rsidRPr="00C94315">
        <w:rPr>
          <w:rFonts w:ascii="Book Antiqua" w:hAnsi="Book Antiqua"/>
          <w:sz w:val="24"/>
          <w:szCs w:val="24"/>
        </w:rPr>
        <w:t xml:space="preserve">. Methods for inducing </w:t>
      </w:r>
      <w:proofErr w:type="spellStart"/>
      <w:r w:rsidRPr="00C94315">
        <w:rPr>
          <w:rFonts w:ascii="Book Antiqua" w:hAnsi="Book Antiqua"/>
          <w:sz w:val="24"/>
          <w:szCs w:val="24"/>
        </w:rPr>
        <w:t>embryoid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body formation: in vitro </w:t>
      </w:r>
      <w:r w:rsidRPr="00C94315">
        <w:rPr>
          <w:rFonts w:ascii="Book Antiqua" w:hAnsi="Book Antiqua"/>
          <w:sz w:val="24"/>
          <w:szCs w:val="24"/>
        </w:rPr>
        <w:lastRenderedPageBreak/>
        <w:t xml:space="preserve">differentiation system of embryonic stem cells. </w:t>
      </w:r>
      <w:r w:rsidRPr="00C94315">
        <w:rPr>
          <w:rFonts w:ascii="Book Antiqua" w:hAnsi="Book Antiqua"/>
          <w:i/>
          <w:sz w:val="24"/>
          <w:szCs w:val="24"/>
        </w:rPr>
        <w:t xml:space="preserve">J </w:t>
      </w:r>
      <w:proofErr w:type="spellStart"/>
      <w:r w:rsidRPr="00C94315">
        <w:rPr>
          <w:rFonts w:ascii="Book Antiqua" w:hAnsi="Book Antiqua"/>
          <w:i/>
          <w:sz w:val="24"/>
          <w:szCs w:val="24"/>
        </w:rPr>
        <w:t>Biosci</w:t>
      </w:r>
      <w:proofErr w:type="spellEnd"/>
      <w:r w:rsidRPr="00C94315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C94315">
        <w:rPr>
          <w:rFonts w:ascii="Book Antiqua" w:hAnsi="Book Antiqua"/>
          <w:i/>
          <w:sz w:val="24"/>
          <w:szCs w:val="24"/>
        </w:rPr>
        <w:t>Bioeng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2007; </w:t>
      </w:r>
      <w:r w:rsidRPr="00C94315">
        <w:rPr>
          <w:rFonts w:ascii="Book Antiqua" w:hAnsi="Book Antiqua"/>
          <w:b/>
          <w:sz w:val="24"/>
          <w:szCs w:val="24"/>
        </w:rPr>
        <w:t>103</w:t>
      </w:r>
      <w:r w:rsidRPr="00C94315">
        <w:rPr>
          <w:rFonts w:ascii="Book Antiqua" w:hAnsi="Book Antiqua"/>
          <w:sz w:val="24"/>
          <w:szCs w:val="24"/>
        </w:rPr>
        <w:t>: 389-398 [PMID: 17609152 DOI: 10.1263/jbb.103.389]</w:t>
      </w:r>
    </w:p>
    <w:p w14:paraId="11D5CB98" w14:textId="77777777" w:rsidR="00B855ED" w:rsidRPr="00C94315" w:rsidRDefault="00B855ED" w:rsidP="008F748E">
      <w:pPr>
        <w:spacing w:line="360" w:lineRule="auto"/>
        <w:rPr>
          <w:rFonts w:ascii="Book Antiqua" w:hAnsi="Book Antiqua"/>
          <w:sz w:val="24"/>
          <w:szCs w:val="24"/>
        </w:rPr>
      </w:pPr>
      <w:r w:rsidRPr="00C94315">
        <w:rPr>
          <w:rFonts w:ascii="Book Antiqua" w:hAnsi="Book Antiqua"/>
          <w:sz w:val="24"/>
          <w:szCs w:val="24"/>
        </w:rPr>
        <w:t xml:space="preserve">31 </w:t>
      </w:r>
      <w:proofErr w:type="spellStart"/>
      <w:r w:rsidRPr="00C94315">
        <w:rPr>
          <w:rFonts w:ascii="Book Antiqua" w:hAnsi="Book Antiqua"/>
          <w:b/>
          <w:sz w:val="24"/>
          <w:szCs w:val="24"/>
        </w:rPr>
        <w:t>Bargaje</w:t>
      </w:r>
      <w:proofErr w:type="spellEnd"/>
      <w:r w:rsidRPr="00C94315">
        <w:rPr>
          <w:rFonts w:ascii="Book Antiqua" w:hAnsi="Book Antiqua"/>
          <w:b/>
          <w:sz w:val="24"/>
          <w:szCs w:val="24"/>
        </w:rPr>
        <w:t xml:space="preserve"> R</w:t>
      </w:r>
      <w:r w:rsidRPr="00C94315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94315">
        <w:rPr>
          <w:rFonts w:ascii="Book Antiqua" w:hAnsi="Book Antiqua"/>
          <w:sz w:val="24"/>
          <w:szCs w:val="24"/>
        </w:rPr>
        <w:t>Trachana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K, Shelton MN, McGinnis CS, Zhou JX, </w:t>
      </w:r>
      <w:proofErr w:type="spellStart"/>
      <w:r w:rsidRPr="00C94315">
        <w:rPr>
          <w:rFonts w:ascii="Book Antiqua" w:hAnsi="Book Antiqua"/>
          <w:sz w:val="24"/>
          <w:szCs w:val="24"/>
        </w:rPr>
        <w:t>Chadick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C, Cook S, Cavanaugh C, Huang S, Hood L. Cell population structure prior to bifurcation predicts efficiency of directed differentiation in human induced pluripotent cells. </w:t>
      </w:r>
      <w:proofErr w:type="spellStart"/>
      <w:r w:rsidRPr="00C94315">
        <w:rPr>
          <w:rFonts w:ascii="Book Antiqua" w:hAnsi="Book Antiqua"/>
          <w:i/>
          <w:sz w:val="24"/>
          <w:szCs w:val="24"/>
        </w:rPr>
        <w:t>Proc</w:t>
      </w:r>
      <w:proofErr w:type="spellEnd"/>
      <w:r w:rsidRPr="00C94315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C94315">
        <w:rPr>
          <w:rFonts w:ascii="Book Antiqua" w:hAnsi="Book Antiqua"/>
          <w:i/>
          <w:sz w:val="24"/>
          <w:szCs w:val="24"/>
        </w:rPr>
        <w:t>Natl</w:t>
      </w:r>
      <w:proofErr w:type="spellEnd"/>
      <w:r w:rsidRPr="00C94315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C94315">
        <w:rPr>
          <w:rFonts w:ascii="Book Antiqua" w:hAnsi="Book Antiqua"/>
          <w:i/>
          <w:sz w:val="24"/>
          <w:szCs w:val="24"/>
        </w:rPr>
        <w:t>Acad</w:t>
      </w:r>
      <w:proofErr w:type="spellEnd"/>
      <w:r w:rsidRPr="00C94315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C94315">
        <w:rPr>
          <w:rFonts w:ascii="Book Antiqua" w:hAnsi="Book Antiqua"/>
          <w:i/>
          <w:sz w:val="24"/>
          <w:szCs w:val="24"/>
        </w:rPr>
        <w:t>Sci</w:t>
      </w:r>
      <w:proofErr w:type="spellEnd"/>
      <w:r w:rsidRPr="00C94315">
        <w:rPr>
          <w:rFonts w:ascii="Book Antiqua" w:hAnsi="Book Antiqua"/>
          <w:i/>
          <w:sz w:val="24"/>
          <w:szCs w:val="24"/>
        </w:rPr>
        <w:t xml:space="preserve"> USA</w:t>
      </w:r>
      <w:r w:rsidRPr="00C94315">
        <w:rPr>
          <w:rFonts w:ascii="Book Antiqua" w:hAnsi="Book Antiqua"/>
          <w:sz w:val="24"/>
          <w:szCs w:val="24"/>
        </w:rPr>
        <w:t xml:space="preserve"> 2017; </w:t>
      </w:r>
      <w:r w:rsidRPr="00C94315">
        <w:rPr>
          <w:rFonts w:ascii="Book Antiqua" w:hAnsi="Book Antiqua"/>
          <w:b/>
          <w:sz w:val="24"/>
          <w:szCs w:val="24"/>
        </w:rPr>
        <w:t>114</w:t>
      </w:r>
      <w:r w:rsidRPr="00C94315">
        <w:rPr>
          <w:rFonts w:ascii="Book Antiqua" w:hAnsi="Book Antiqua"/>
          <w:sz w:val="24"/>
          <w:szCs w:val="24"/>
        </w:rPr>
        <w:t>: 2271-2276 [PMID: 28167799 DOI: 10.1073/pnas.1621412114]</w:t>
      </w:r>
    </w:p>
    <w:p w14:paraId="51F02FCE" w14:textId="288A1F59" w:rsidR="00B855ED" w:rsidRPr="00C94315" w:rsidRDefault="00B855ED" w:rsidP="008F748E">
      <w:pPr>
        <w:spacing w:line="360" w:lineRule="auto"/>
        <w:rPr>
          <w:rFonts w:ascii="Book Antiqua" w:hAnsi="Book Antiqua"/>
          <w:sz w:val="24"/>
          <w:szCs w:val="24"/>
        </w:rPr>
      </w:pPr>
      <w:r w:rsidRPr="00C94315">
        <w:rPr>
          <w:rFonts w:ascii="Book Antiqua" w:hAnsi="Book Antiqua"/>
          <w:sz w:val="24"/>
          <w:szCs w:val="24"/>
        </w:rPr>
        <w:t xml:space="preserve">32 </w:t>
      </w:r>
      <w:r w:rsidRPr="00C94315">
        <w:rPr>
          <w:rFonts w:ascii="Book Antiqua" w:hAnsi="Book Antiqua"/>
          <w:b/>
          <w:sz w:val="24"/>
          <w:szCs w:val="24"/>
        </w:rPr>
        <w:t>Kuroda T,</w:t>
      </w:r>
      <w:r w:rsidRPr="00C94315">
        <w:rPr>
          <w:rFonts w:ascii="Book Antiqua" w:hAnsi="Book Antiqua"/>
          <w:sz w:val="24"/>
          <w:szCs w:val="24"/>
        </w:rPr>
        <w:t xml:space="preserve"> Yasuda S, Sato T, inventors</w:t>
      </w:r>
      <w:r w:rsidR="00C53CEF" w:rsidRPr="00C94315">
        <w:rPr>
          <w:rFonts w:ascii="Book Antiqua" w:hAnsi="Book Antiqua"/>
          <w:sz w:val="24"/>
          <w:szCs w:val="24"/>
        </w:rPr>
        <w:t xml:space="preserve">; </w:t>
      </w:r>
      <w:r w:rsidRPr="00C94315">
        <w:rPr>
          <w:rFonts w:ascii="Book Antiqua" w:hAnsi="Book Antiqua"/>
          <w:sz w:val="24"/>
          <w:szCs w:val="24"/>
        </w:rPr>
        <w:t xml:space="preserve">Evaluation Method </w:t>
      </w:r>
      <w:r w:rsidR="00936F33" w:rsidRPr="00C94315">
        <w:rPr>
          <w:rFonts w:ascii="Book Antiqua" w:hAnsi="Book Antiqua"/>
          <w:sz w:val="24"/>
          <w:szCs w:val="24"/>
        </w:rPr>
        <w:t>o</w:t>
      </w:r>
      <w:r w:rsidRPr="00C94315">
        <w:rPr>
          <w:rFonts w:ascii="Book Antiqua" w:hAnsi="Book Antiqua"/>
          <w:sz w:val="24"/>
          <w:szCs w:val="24"/>
        </w:rPr>
        <w:t xml:space="preserve">f Differentiation Tendency </w:t>
      </w:r>
      <w:r w:rsidR="00936F33" w:rsidRPr="00C94315">
        <w:rPr>
          <w:rFonts w:ascii="Book Antiqua" w:hAnsi="Book Antiqua"/>
          <w:sz w:val="24"/>
          <w:szCs w:val="24"/>
        </w:rPr>
        <w:t>a</w:t>
      </w:r>
      <w:r w:rsidRPr="00C94315">
        <w:rPr>
          <w:rFonts w:ascii="Book Antiqua" w:hAnsi="Book Antiqua"/>
          <w:sz w:val="24"/>
          <w:szCs w:val="24"/>
        </w:rPr>
        <w:t xml:space="preserve">mong Undifferentiated Cells, Sall3 </w:t>
      </w:r>
      <w:proofErr w:type="spellStart"/>
      <w:r w:rsidRPr="00C94315">
        <w:rPr>
          <w:rFonts w:ascii="Book Antiqua" w:hAnsi="Book Antiqua"/>
          <w:sz w:val="24"/>
          <w:szCs w:val="24"/>
        </w:rPr>
        <w:t>Mrna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</w:t>
      </w:r>
      <w:r w:rsidR="00936F33" w:rsidRPr="00C94315">
        <w:rPr>
          <w:rFonts w:ascii="Book Antiqua" w:hAnsi="Book Antiqua"/>
          <w:sz w:val="24"/>
          <w:szCs w:val="24"/>
        </w:rPr>
        <w:t>a</w:t>
      </w:r>
      <w:r w:rsidRPr="00C94315">
        <w:rPr>
          <w:rFonts w:ascii="Book Antiqua" w:hAnsi="Book Antiqua"/>
          <w:sz w:val="24"/>
          <w:szCs w:val="24"/>
        </w:rPr>
        <w:t xml:space="preserve">s Evaluation Marker </w:t>
      </w:r>
      <w:r w:rsidR="00936F33" w:rsidRPr="00C94315">
        <w:rPr>
          <w:rFonts w:ascii="Book Antiqua" w:hAnsi="Book Antiqua"/>
          <w:sz w:val="24"/>
          <w:szCs w:val="24"/>
        </w:rPr>
        <w:t>f</w:t>
      </w:r>
      <w:r w:rsidRPr="00C94315">
        <w:rPr>
          <w:rFonts w:ascii="Book Antiqua" w:hAnsi="Book Antiqua"/>
          <w:sz w:val="24"/>
          <w:szCs w:val="24"/>
        </w:rPr>
        <w:t xml:space="preserve">or Differentiation Tendency, </w:t>
      </w:r>
      <w:r w:rsidR="00936F33" w:rsidRPr="00C94315">
        <w:rPr>
          <w:rFonts w:ascii="Book Antiqua" w:hAnsi="Book Antiqua"/>
          <w:sz w:val="24"/>
          <w:szCs w:val="24"/>
        </w:rPr>
        <w:t>a</w:t>
      </w:r>
      <w:r w:rsidRPr="00C94315">
        <w:rPr>
          <w:rFonts w:ascii="Book Antiqua" w:hAnsi="Book Antiqua"/>
          <w:sz w:val="24"/>
          <w:szCs w:val="24"/>
        </w:rPr>
        <w:t xml:space="preserve">nd Method </w:t>
      </w:r>
      <w:r w:rsidR="00936F33" w:rsidRPr="00C94315">
        <w:rPr>
          <w:rFonts w:ascii="Book Antiqua" w:hAnsi="Book Antiqua"/>
          <w:sz w:val="24"/>
          <w:szCs w:val="24"/>
        </w:rPr>
        <w:t>o</w:t>
      </w:r>
      <w:r w:rsidRPr="00C94315">
        <w:rPr>
          <w:rFonts w:ascii="Book Antiqua" w:hAnsi="Book Antiqua"/>
          <w:sz w:val="24"/>
          <w:szCs w:val="24"/>
        </w:rPr>
        <w:t xml:space="preserve">f Controlling Differentiation Ability </w:t>
      </w:r>
      <w:r w:rsidR="00936F33" w:rsidRPr="00C94315">
        <w:rPr>
          <w:rFonts w:ascii="Book Antiqua" w:hAnsi="Book Antiqua"/>
          <w:sz w:val="24"/>
          <w:szCs w:val="24"/>
        </w:rPr>
        <w:t>o</w:t>
      </w:r>
      <w:r w:rsidRPr="00C94315">
        <w:rPr>
          <w:rFonts w:ascii="Book Antiqua" w:hAnsi="Book Antiqua"/>
          <w:sz w:val="24"/>
          <w:szCs w:val="24"/>
        </w:rPr>
        <w:t>f Undifferentiated Cells. Japan</w:t>
      </w:r>
      <w:r w:rsidR="00F67889" w:rsidRPr="00C94315">
        <w:rPr>
          <w:rFonts w:ascii="Book Antiqua" w:hAnsi="Book Antiqua"/>
          <w:sz w:val="24"/>
          <w:szCs w:val="24"/>
        </w:rPr>
        <w:t xml:space="preserve"> Patent</w:t>
      </w:r>
      <w:r w:rsidR="00AD7114" w:rsidRPr="00C94315">
        <w:rPr>
          <w:rFonts w:ascii="Book Antiqua" w:hAnsi="Book Antiqua"/>
          <w:sz w:val="24"/>
          <w:szCs w:val="24"/>
        </w:rPr>
        <w:t>.</w:t>
      </w:r>
      <w:r w:rsidR="00AD7114" w:rsidRPr="00C94315">
        <w:rPr>
          <w:rFonts w:ascii="Book Antiqua" w:hAnsi="Book Antiqua"/>
          <w:color w:val="FF0000"/>
          <w:sz w:val="24"/>
          <w:szCs w:val="24"/>
        </w:rPr>
        <w:t xml:space="preserve"> </w:t>
      </w:r>
      <w:r w:rsidR="00AD7114" w:rsidRPr="00C94315">
        <w:rPr>
          <w:rFonts w:ascii="Book Antiqua" w:hAnsi="Book Antiqua"/>
          <w:sz w:val="24"/>
          <w:szCs w:val="24"/>
        </w:rPr>
        <w:t>JP2016073791A</w:t>
      </w:r>
      <w:r w:rsidR="00C53CEF" w:rsidRPr="00C94315">
        <w:rPr>
          <w:rFonts w:ascii="Book Antiqua" w:hAnsi="Book Antiqua"/>
          <w:sz w:val="24"/>
          <w:szCs w:val="24"/>
        </w:rPr>
        <w:t xml:space="preserve"> 2016 April 1</w:t>
      </w:r>
    </w:p>
    <w:p w14:paraId="0666C469" w14:textId="77777777" w:rsidR="00B855ED" w:rsidRPr="00C94315" w:rsidRDefault="00B855ED" w:rsidP="008F748E">
      <w:pPr>
        <w:spacing w:line="360" w:lineRule="auto"/>
        <w:rPr>
          <w:rFonts w:ascii="Book Antiqua" w:hAnsi="Book Antiqua"/>
          <w:sz w:val="24"/>
          <w:szCs w:val="24"/>
        </w:rPr>
      </w:pPr>
      <w:r w:rsidRPr="00C94315">
        <w:rPr>
          <w:rFonts w:ascii="Book Antiqua" w:hAnsi="Book Antiqua"/>
          <w:sz w:val="24"/>
          <w:szCs w:val="24"/>
        </w:rPr>
        <w:t xml:space="preserve">33 </w:t>
      </w:r>
      <w:proofErr w:type="spellStart"/>
      <w:r w:rsidRPr="00C94315">
        <w:rPr>
          <w:rFonts w:ascii="Book Antiqua" w:hAnsi="Book Antiqua"/>
          <w:b/>
          <w:sz w:val="24"/>
          <w:szCs w:val="24"/>
        </w:rPr>
        <w:t>Yanagihara</w:t>
      </w:r>
      <w:proofErr w:type="spellEnd"/>
      <w:r w:rsidRPr="00C94315">
        <w:rPr>
          <w:rFonts w:ascii="Book Antiqua" w:hAnsi="Book Antiqua"/>
          <w:b/>
          <w:sz w:val="24"/>
          <w:szCs w:val="24"/>
        </w:rPr>
        <w:t xml:space="preserve"> K</w:t>
      </w:r>
      <w:r w:rsidRPr="00C94315">
        <w:rPr>
          <w:rFonts w:ascii="Book Antiqua" w:hAnsi="Book Antiqua"/>
          <w:sz w:val="24"/>
          <w:szCs w:val="24"/>
        </w:rPr>
        <w:t xml:space="preserve">, Liu Y, </w:t>
      </w:r>
      <w:proofErr w:type="spellStart"/>
      <w:r w:rsidRPr="00C94315">
        <w:rPr>
          <w:rFonts w:ascii="Book Antiqua" w:hAnsi="Book Antiqua"/>
          <w:sz w:val="24"/>
          <w:szCs w:val="24"/>
        </w:rPr>
        <w:t>Kanie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K, </w:t>
      </w:r>
      <w:proofErr w:type="spellStart"/>
      <w:r w:rsidRPr="00C94315">
        <w:rPr>
          <w:rFonts w:ascii="Book Antiqua" w:hAnsi="Book Antiqua"/>
          <w:sz w:val="24"/>
          <w:szCs w:val="24"/>
        </w:rPr>
        <w:t>Takayama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K, </w:t>
      </w:r>
      <w:proofErr w:type="spellStart"/>
      <w:r w:rsidRPr="00C94315">
        <w:rPr>
          <w:rFonts w:ascii="Book Antiqua" w:hAnsi="Book Antiqua"/>
          <w:sz w:val="24"/>
          <w:szCs w:val="24"/>
        </w:rPr>
        <w:t>Kokunugi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M, Hirata M, Fukuda T, </w:t>
      </w:r>
      <w:proofErr w:type="spellStart"/>
      <w:r w:rsidRPr="00C94315">
        <w:rPr>
          <w:rFonts w:ascii="Book Antiqua" w:hAnsi="Book Antiqua"/>
          <w:sz w:val="24"/>
          <w:szCs w:val="24"/>
        </w:rPr>
        <w:t>Suga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C94315">
        <w:rPr>
          <w:rFonts w:ascii="Book Antiqua" w:hAnsi="Book Antiqua"/>
          <w:sz w:val="24"/>
          <w:szCs w:val="24"/>
        </w:rPr>
        <w:t>Nikawa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H, </w:t>
      </w:r>
      <w:proofErr w:type="spellStart"/>
      <w:r w:rsidRPr="00C94315">
        <w:rPr>
          <w:rFonts w:ascii="Book Antiqua" w:hAnsi="Book Antiqua"/>
          <w:sz w:val="24"/>
          <w:szCs w:val="24"/>
        </w:rPr>
        <w:t>Mizuguchi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H, Kato R, </w:t>
      </w:r>
      <w:proofErr w:type="spellStart"/>
      <w:r w:rsidRPr="00C94315">
        <w:rPr>
          <w:rFonts w:ascii="Book Antiqua" w:hAnsi="Book Antiqua"/>
          <w:sz w:val="24"/>
          <w:szCs w:val="24"/>
        </w:rPr>
        <w:t>Furue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MK. Prediction of Differentiation Tendency Toward Hepatocytes from Gene Expression in Undifferentiated Human Pluripotent Stem Cells. </w:t>
      </w:r>
      <w:r w:rsidRPr="00C94315">
        <w:rPr>
          <w:rFonts w:ascii="Book Antiqua" w:hAnsi="Book Antiqua"/>
          <w:i/>
          <w:sz w:val="24"/>
          <w:szCs w:val="24"/>
        </w:rPr>
        <w:t xml:space="preserve">Stem Cells </w:t>
      </w:r>
      <w:proofErr w:type="spellStart"/>
      <w:r w:rsidRPr="00C94315">
        <w:rPr>
          <w:rFonts w:ascii="Book Antiqua" w:hAnsi="Book Antiqua"/>
          <w:i/>
          <w:sz w:val="24"/>
          <w:szCs w:val="24"/>
        </w:rPr>
        <w:t>Dev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2016; </w:t>
      </w:r>
      <w:r w:rsidRPr="00C94315">
        <w:rPr>
          <w:rFonts w:ascii="Book Antiqua" w:hAnsi="Book Antiqua"/>
          <w:b/>
          <w:sz w:val="24"/>
          <w:szCs w:val="24"/>
        </w:rPr>
        <w:t>25</w:t>
      </w:r>
      <w:r w:rsidRPr="00C94315">
        <w:rPr>
          <w:rFonts w:ascii="Book Antiqua" w:hAnsi="Book Antiqua"/>
          <w:sz w:val="24"/>
          <w:szCs w:val="24"/>
        </w:rPr>
        <w:t>: 1884-1897 [PMID: 27733097 DOI: 10.1089/scd.2016.0099]</w:t>
      </w:r>
    </w:p>
    <w:p w14:paraId="2F89AA11" w14:textId="77777777" w:rsidR="00B855ED" w:rsidRPr="00C94315" w:rsidRDefault="00B855ED" w:rsidP="008F748E">
      <w:pPr>
        <w:spacing w:line="360" w:lineRule="auto"/>
        <w:rPr>
          <w:rFonts w:ascii="Book Antiqua" w:hAnsi="Book Antiqua"/>
          <w:sz w:val="24"/>
          <w:szCs w:val="24"/>
        </w:rPr>
      </w:pPr>
      <w:r w:rsidRPr="00C94315">
        <w:rPr>
          <w:rFonts w:ascii="Book Antiqua" w:hAnsi="Book Antiqua"/>
          <w:sz w:val="24"/>
          <w:szCs w:val="24"/>
        </w:rPr>
        <w:t xml:space="preserve">34 </w:t>
      </w:r>
      <w:r w:rsidRPr="00C94315">
        <w:rPr>
          <w:rFonts w:ascii="Book Antiqua" w:hAnsi="Book Antiqua"/>
          <w:b/>
          <w:sz w:val="24"/>
          <w:szCs w:val="24"/>
        </w:rPr>
        <w:t>Seki T</w:t>
      </w:r>
      <w:r w:rsidRPr="00C94315">
        <w:rPr>
          <w:rFonts w:ascii="Book Antiqua" w:hAnsi="Book Antiqua"/>
          <w:sz w:val="24"/>
          <w:szCs w:val="24"/>
        </w:rPr>
        <w:t xml:space="preserve">, Fukuda K. Methods of induced pluripotent stem cells for clinical application. </w:t>
      </w:r>
      <w:r w:rsidRPr="00C94315">
        <w:rPr>
          <w:rFonts w:ascii="Book Antiqua" w:hAnsi="Book Antiqua"/>
          <w:i/>
          <w:sz w:val="24"/>
          <w:szCs w:val="24"/>
        </w:rPr>
        <w:t>World J Stem Cells</w:t>
      </w:r>
      <w:r w:rsidRPr="00C94315">
        <w:rPr>
          <w:rFonts w:ascii="Book Antiqua" w:hAnsi="Book Antiqua"/>
          <w:sz w:val="24"/>
          <w:szCs w:val="24"/>
        </w:rPr>
        <w:t xml:space="preserve"> 2015; </w:t>
      </w:r>
      <w:r w:rsidRPr="00C94315">
        <w:rPr>
          <w:rFonts w:ascii="Book Antiqua" w:hAnsi="Book Antiqua"/>
          <w:b/>
          <w:sz w:val="24"/>
          <w:szCs w:val="24"/>
        </w:rPr>
        <w:t>7</w:t>
      </w:r>
      <w:r w:rsidRPr="00C94315">
        <w:rPr>
          <w:rFonts w:ascii="Book Antiqua" w:hAnsi="Book Antiqua"/>
          <w:sz w:val="24"/>
          <w:szCs w:val="24"/>
        </w:rPr>
        <w:t>: 116-125 [PMID: 25621111 DOI: 10.4252/wjsc.v7.i1.116]</w:t>
      </w:r>
    </w:p>
    <w:p w14:paraId="4F4E1150" w14:textId="77777777" w:rsidR="00B855ED" w:rsidRPr="00C94315" w:rsidRDefault="00B855ED" w:rsidP="008F748E">
      <w:pPr>
        <w:spacing w:line="360" w:lineRule="auto"/>
        <w:rPr>
          <w:rFonts w:ascii="Book Antiqua" w:hAnsi="Book Antiqua"/>
          <w:sz w:val="24"/>
          <w:szCs w:val="24"/>
        </w:rPr>
      </w:pPr>
      <w:r w:rsidRPr="00C94315">
        <w:rPr>
          <w:rFonts w:ascii="Book Antiqua" w:hAnsi="Book Antiqua"/>
          <w:sz w:val="24"/>
          <w:szCs w:val="24"/>
        </w:rPr>
        <w:t xml:space="preserve">35 </w:t>
      </w:r>
      <w:proofErr w:type="spellStart"/>
      <w:r w:rsidRPr="00C94315">
        <w:rPr>
          <w:rFonts w:ascii="Book Antiqua" w:hAnsi="Book Antiqua"/>
          <w:b/>
          <w:sz w:val="24"/>
          <w:szCs w:val="24"/>
        </w:rPr>
        <w:t>Kawamata</w:t>
      </w:r>
      <w:proofErr w:type="spellEnd"/>
      <w:r w:rsidRPr="00C94315">
        <w:rPr>
          <w:rFonts w:ascii="Book Antiqua" w:hAnsi="Book Antiqua"/>
          <w:b/>
          <w:sz w:val="24"/>
          <w:szCs w:val="24"/>
        </w:rPr>
        <w:t xml:space="preserve"> S</w:t>
      </w:r>
      <w:r w:rsidRPr="00C94315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94315">
        <w:rPr>
          <w:rFonts w:ascii="Book Antiqua" w:hAnsi="Book Antiqua"/>
          <w:sz w:val="24"/>
          <w:szCs w:val="24"/>
        </w:rPr>
        <w:t>Kanemura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H, Sakai N, Takahashi M, Go MJ. </w:t>
      </w:r>
      <w:proofErr w:type="gramStart"/>
      <w:r w:rsidRPr="00C94315">
        <w:rPr>
          <w:rFonts w:ascii="Book Antiqua" w:hAnsi="Book Antiqua"/>
          <w:sz w:val="24"/>
          <w:szCs w:val="24"/>
        </w:rPr>
        <w:t xml:space="preserve">Design of a </w:t>
      </w:r>
      <w:proofErr w:type="spellStart"/>
      <w:r w:rsidRPr="00C94315">
        <w:rPr>
          <w:rFonts w:ascii="Book Antiqua" w:hAnsi="Book Antiqua"/>
          <w:sz w:val="24"/>
          <w:szCs w:val="24"/>
        </w:rPr>
        <w:t>Tumorigenicity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Test for Induced Pluripotent Stem Cell (</w:t>
      </w:r>
      <w:proofErr w:type="spellStart"/>
      <w:r w:rsidRPr="00C94315">
        <w:rPr>
          <w:rFonts w:ascii="Book Antiqua" w:hAnsi="Book Antiqua"/>
          <w:sz w:val="24"/>
          <w:szCs w:val="24"/>
        </w:rPr>
        <w:t>iPSC</w:t>
      </w:r>
      <w:proofErr w:type="spellEnd"/>
      <w:r w:rsidRPr="00C94315">
        <w:rPr>
          <w:rFonts w:ascii="Book Antiqua" w:hAnsi="Book Antiqua"/>
          <w:sz w:val="24"/>
          <w:szCs w:val="24"/>
        </w:rPr>
        <w:t>)-Derived Cell Products.</w:t>
      </w:r>
      <w:proofErr w:type="gramEnd"/>
      <w:r w:rsidRPr="00C94315">
        <w:rPr>
          <w:rFonts w:ascii="Book Antiqua" w:hAnsi="Book Antiqua"/>
          <w:sz w:val="24"/>
          <w:szCs w:val="24"/>
        </w:rPr>
        <w:t xml:space="preserve"> </w:t>
      </w:r>
      <w:r w:rsidRPr="00C94315">
        <w:rPr>
          <w:rFonts w:ascii="Book Antiqua" w:hAnsi="Book Antiqua"/>
          <w:i/>
          <w:sz w:val="24"/>
          <w:szCs w:val="24"/>
        </w:rPr>
        <w:t xml:space="preserve">J </w:t>
      </w:r>
      <w:proofErr w:type="spellStart"/>
      <w:r w:rsidRPr="00C94315">
        <w:rPr>
          <w:rFonts w:ascii="Book Antiqua" w:hAnsi="Book Antiqua"/>
          <w:i/>
          <w:sz w:val="24"/>
          <w:szCs w:val="24"/>
        </w:rPr>
        <w:t>Clin</w:t>
      </w:r>
      <w:proofErr w:type="spellEnd"/>
      <w:r w:rsidRPr="00C94315">
        <w:rPr>
          <w:rFonts w:ascii="Book Antiqua" w:hAnsi="Book Antiqua"/>
          <w:i/>
          <w:sz w:val="24"/>
          <w:szCs w:val="24"/>
        </w:rPr>
        <w:t xml:space="preserve"> Med</w:t>
      </w:r>
      <w:r w:rsidRPr="00C94315">
        <w:rPr>
          <w:rFonts w:ascii="Book Antiqua" w:hAnsi="Book Antiqua"/>
          <w:sz w:val="24"/>
          <w:szCs w:val="24"/>
        </w:rPr>
        <w:t xml:space="preserve"> 2015; </w:t>
      </w:r>
      <w:r w:rsidRPr="00C94315">
        <w:rPr>
          <w:rFonts w:ascii="Book Antiqua" w:hAnsi="Book Antiqua"/>
          <w:b/>
          <w:sz w:val="24"/>
          <w:szCs w:val="24"/>
        </w:rPr>
        <w:t>4</w:t>
      </w:r>
      <w:r w:rsidRPr="00C94315">
        <w:rPr>
          <w:rFonts w:ascii="Book Antiqua" w:hAnsi="Book Antiqua"/>
          <w:sz w:val="24"/>
          <w:szCs w:val="24"/>
        </w:rPr>
        <w:t>: 159-171 [PMID: 26237025 DOI: 10.3390/jcm4010159]</w:t>
      </w:r>
    </w:p>
    <w:p w14:paraId="00FAFA51" w14:textId="77777777" w:rsidR="00B855ED" w:rsidRPr="00C94315" w:rsidRDefault="00B855ED" w:rsidP="008F748E">
      <w:pPr>
        <w:spacing w:line="360" w:lineRule="auto"/>
        <w:rPr>
          <w:rFonts w:ascii="Book Antiqua" w:hAnsi="Book Antiqua"/>
          <w:sz w:val="24"/>
          <w:szCs w:val="24"/>
        </w:rPr>
      </w:pPr>
      <w:r w:rsidRPr="00C94315">
        <w:rPr>
          <w:rFonts w:ascii="Book Antiqua" w:hAnsi="Book Antiqua"/>
          <w:sz w:val="24"/>
          <w:szCs w:val="24"/>
        </w:rPr>
        <w:t xml:space="preserve">36 </w:t>
      </w:r>
      <w:proofErr w:type="spellStart"/>
      <w:r w:rsidRPr="00C94315">
        <w:rPr>
          <w:rFonts w:ascii="Book Antiqua" w:hAnsi="Book Antiqua"/>
          <w:b/>
          <w:sz w:val="24"/>
          <w:szCs w:val="24"/>
        </w:rPr>
        <w:t>Kanemura</w:t>
      </w:r>
      <w:proofErr w:type="spellEnd"/>
      <w:r w:rsidRPr="00C94315">
        <w:rPr>
          <w:rFonts w:ascii="Book Antiqua" w:hAnsi="Book Antiqua"/>
          <w:b/>
          <w:sz w:val="24"/>
          <w:szCs w:val="24"/>
        </w:rPr>
        <w:t xml:space="preserve"> H</w:t>
      </w:r>
      <w:r w:rsidRPr="00C94315">
        <w:rPr>
          <w:rFonts w:ascii="Book Antiqua" w:hAnsi="Book Antiqua"/>
          <w:sz w:val="24"/>
          <w:szCs w:val="24"/>
        </w:rPr>
        <w:t xml:space="preserve">, Go MJ, </w:t>
      </w:r>
      <w:proofErr w:type="spellStart"/>
      <w:r w:rsidRPr="00C94315">
        <w:rPr>
          <w:rFonts w:ascii="Book Antiqua" w:hAnsi="Book Antiqua"/>
          <w:sz w:val="24"/>
          <w:szCs w:val="24"/>
        </w:rPr>
        <w:t>Shikamura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C94315">
        <w:rPr>
          <w:rFonts w:ascii="Book Antiqua" w:hAnsi="Book Antiqua"/>
          <w:sz w:val="24"/>
          <w:szCs w:val="24"/>
        </w:rPr>
        <w:t>Nishishita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N, Sakai N, </w:t>
      </w:r>
      <w:proofErr w:type="spellStart"/>
      <w:r w:rsidRPr="00C94315">
        <w:rPr>
          <w:rFonts w:ascii="Book Antiqua" w:hAnsi="Book Antiqua"/>
          <w:sz w:val="24"/>
          <w:szCs w:val="24"/>
        </w:rPr>
        <w:t>Kamao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H, </w:t>
      </w:r>
      <w:proofErr w:type="spellStart"/>
      <w:r w:rsidRPr="00C94315">
        <w:rPr>
          <w:rFonts w:ascii="Book Antiqua" w:hAnsi="Book Antiqua"/>
          <w:sz w:val="24"/>
          <w:szCs w:val="24"/>
        </w:rPr>
        <w:t>Mandai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M, Morinaga C, Takahashi M, </w:t>
      </w:r>
      <w:proofErr w:type="spellStart"/>
      <w:r w:rsidRPr="00C94315">
        <w:rPr>
          <w:rFonts w:ascii="Book Antiqua" w:hAnsi="Book Antiqua"/>
          <w:sz w:val="24"/>
          <w:szCs w:val="24"/>
        </w:rPr>
        <w:t>Kawamata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S. </w:t>
      </w:r>
      <w:proofErr w:type="spellStart"/>
      <w:r w:rsidRPr="00C94315">
        <w:rPr>
          <w:rFonts w:ascii="Book Antiqua" w:hAnsi="Book Antiqua"/>
          <w:sz w:val="24"/>
          <w:szCs w:val="24"/>
        </w:rPr>
        <w:t>Tumorigenicity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studies of induced pluripotent stem cell (</w:t>
      </w:r>
      <w:proofErr w:type="spellStart"/>
      <w:r w:rsidRPr="00C94315">
        <w:rPr>
          <w:rFonts w:ascii="Book Antiqua" w:hAnsi="Book Antiqua"/>
          <w:sz w:val="24"/>
          <w:szCs w:val="24"/>
        </w:rPr>
        <w:t>iPSC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)-derived retinal pigment epithelium (RPE) for the treatment of age-related macular degeneration. </w:t>
      </w:r>
      <w:proofErr w:type="spellStart"/>
      <w:r w:rsidRPr="00C94315">
        <w:rPr>
          <w:rFonts w:ascii="Book Antiqua" w:hAnsi="Book Antiqua"/>
          <w:i/>
          <w:sz w:val="24"/>
          <w:szCs w:val="24"/>
        </w:rPr>
        <w:t>PLoS</w:t>
      </w:r>
      <w:proofErr w:type="spellEnd"/>
      <w:r w:rsidRPr="00C94315">
        <w:rPr>
          <w:rFonts w:ascii="Book Antiqua" w:hAnsi="Book Antiqua"/>
          <w:i/>
          <w:sz w:val="24"/>
          <w:szCs w:val="24"/>
        </w:rPr>
        <w:t xml:space="preserve"> One</w:t>
      </w:r>
      <w:r w:rsidRPr="00C94315">
        <w:rPr>
          <w:rFonts w:ascii="Book Antiqua" w:hAnsi="Book Antiqua"/>
          <w:sz w:val="24"/>
          <w:szCs w:val="24"/>
        </w:rPr>
        <w:t xml:space="preserve"> 2014; </w:t>
      </w:r>
      <w:r w:rsidRPr="00C94315">
        <w:rPr>
          <w:rFonts w:ascii="Book Antiqua" w:hAnsi="Book Antiqua"/>
          <w:b/>
          <w:sz w:val="24"/>
          <w:szCs w:val="24"/>
        </w:rPr>
        <w:t>9</w:t>
      </w:r>
      <w:r w:rsidRPr="00C94315">
        <w:rPr>
          <w:rFonts w:ascii="Book Antiqua" w:hAnsi="Book Antiqua"/>
          <w:sz w:val="24"/>
          <w:szCs w:val="24"/>
        </w:rPr>
        <w:t>: e85336 [PMID: 24454843 DOI: 10.1371/journal.pone.0085336]</w:t>
      </w:r>
    </w:p>
    <w:p w14:paraId="37619725" w14:textId="77777777" w:rsidR="00B855ED" w:rsidRPr="00C94315" w:rsidRDefault="00B855ED" w:rsidP="008F748E">
      <w:pPr>
        <w:spacing w:line="360" w:lineRule="auto"/>
        <w:rPr>
          <w:rFonts w:ascii="Book Antiqua" w:hAnsi="Book Antiqua"/>
          <w:sz w:val="24"/>
          <w:szCs w:val="24"/>
        </w:rPr>
      </w:pPr>
      <w:r w:rsidRPr="00C94315">
        <w:rPr>
          <w:rFonts w:ascii="Book Antiqua" w:hAnsi="Book Antiqua"/>
          <w:sz w:val="24"/>
          <w:szCs w:val="24"/>
        </w:rPr>
        <w:t xml:space="preserve">37 </w:t>
      </w:r>
      <w:proofErr w:type="spellStart"/>
      <w:r w:rsidRPr="00C94315">
        <w:rPr>
          <w:rFonts w:ascii="Book Antiqua" w:hAnsi="Book Antiqua"/>
          <w:b/>
          <w:sz w:val="24"/>
          <w:szCs w:val="24"/>
        </w:rPr>
        <w:t>Itakura</w:t>
      </w:r>
      <w:proofErr w:type="spellEnd"/>
      <w:r w:rsidRPr="00C94315">
        <w:rPr>
          <w:rFonts w:ascii="Book Antiqua" w:hAnsi="Book Antiqua"/>
          <w:b/>
          <w:sz w:val="24"/>
          <w:szCs w:val="24"/>
        </w:rPr>
        <w:t xml:space="preserve"> G</w:t>
      </w:r>
      <w:r w:rsidRPr="00C94315">
        <w:rPr>
          <w:rFonts w:ascii="Book Antiqua" w:hAnsi="Book Antiqua"/>
          <w:sz w:val="24"/>
          <w:szCs w:val="24"/>
        </w:rPr>
        <w:t xml:space="preserve">, Kawabata S, Ando M, </w:t>
      </w:r>
      <w:proofErr w:type="spellStart"/>
      <w:r w:rsidRPr="00C94315">
        <w:rPr>
          <w:rFonts w:ascii="Book Antiqua" w:hAnsi="Book Antiqua"/>
          <w:sz w:val="24"/>
          <w:szCs w:val="24"/>
        </w:rPr>
        <w:t>Nishiyama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Y, </w:t>
      </w:r>
      <w:proofErr w:type="spellStart"/>
      <w:r w:rsidRPr="00C94315">
        <w:rPr>
          <w:rFonts w:ascii="Book Antiqua" w:hAnsi="Book Antiqua"/>
          <w:sz w:val="24"/>
          <w:szCs w:val="24"/>
        </w:rPr>
        <w:t>Sugai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K, Ozaki M, Iida T, Ookubo T, Kojima K, </w:t>
      </w:r>
      <w:proofErr w:type="spellStart"/>
      <w:r w:rsidRPr="00C94315">
        <w:rPr>
          <w:rFonts w:ascii="Book Antiqua" w:hAnsi="Book Antiqua"/>
          <w:sz w:val="24"/>
          <w:szCs w:val="24"/>
        </w:rPr>
        <w:t>Kashiwagi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R, </w:t>
      </w:r>
      <w:proofErr w:type="spellStart"/>
      <w:r w:rsidRPr="00C94315">
        <w:rPr>
          <w:rFonts w:ascii="Book Antiqua" w:hAnsi="Book Antiqua"/>
          <w:sz w:val="24"/>
          <w:szCs w:val="24"/>
        </w:rPr>
        <w:t>Yasutake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K, </w:t>
      </w:r>
      <w:proofErr w:type="spellStart"/>
      <w:r w:rsidRPr="00C94315">
        <w:rPr>
          <w:rFonts w:ascii="Book Antiqua" w:hAnsi="Book Antiqua"/>
          <w:sz w:val="24"/>
          <w:szCs w:val="24"/>
        </w:rPr>
        <w:t>Nakauchi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H, Miyoshi H, </w:t>
      </w:r>
      <w:proofErr w:type="spellStart"/>
      <w:r w:rsidRPr="00C94315">
        <w:rPr>
          <w:rFonts w:ascii="Book Antiqua" w:hAnsi="Book Antiqua"/>
          <w:sz w:val="24"/>
          <w:szCs w:val="24"/>
        </w:rPr>
        <w:lastRenderedPageBreak/>
        <w:t>Nagoshi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N, </w:t>
      </w:r>
      <w:proofErr w:type="spellStart"/>
      <w:r w:rsidRPr="00C94315">
        <w:rPr>
          <w:rFonts w:ascii="Book Antiqua" w:hAnsi="Book Antiqua"/>
          <w:sz w:val="24"/>
          <w:szCs w:val="24"/>
        </w:rPr>
        <w:t>Kohyama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J, Iwanami A, Matsumoto M, Nakamura M, Okano H. Fail-Safe System against Potential </w:t>
      </w:r>
      <w:proofErr w:type="spellStart"/>
      <w:r w:rsidRPr="00C94315">
        <w:rPr>
          <w:rFonts w:ascii="Book Antiqua" w:hAnsi="Book Antiqua"/>
          <w:sz w:val="24"/>
          <w:szCs w:val="24"/>
        </w:rPr>
        <w:t>Tumorigenicity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after Transplantation of </w:t>
      </w:r>
      <w:proofErr w:type="spellStart"/>
      <w:r w:rsidRPr="00C94315">
        <w:rPr>
          <w:rFonts w:ascii="Book Antiqua" w:hAnsi="Book Antiqua"/>
          <w:sz w:val="24"/>
          <w:szCs w:val="24"/>
        </w:rPr>
        <w:t>iPSC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Derivatives. </w:t>
      </w:r>
      <w:r w:rsidRPr="00C94315">
        <w:rPr>
          <w:rFonts w:ascii="Book Antiqua" w:hAnsi="Book Antiqua"/>
          <w:i/>
          <w:sz w:val="24"/>
          <w:szCs w:val="24"/>
        </w:rPr>
        <w:t>Stem Cell Reports</w:t>
      </w:r>
      <w:r w:rsidRPr="00C94315">
        <w:rPr>
          <w:rFonts w:ascii="Book Antiqua" w:hAnsi="Book Antiqua"/>
          <w:sz w:val="24"/>
          <w:szCs w:val="24"/>
        </w:rPr>
        <w:t xml:space="preserve"> 2017; </w:t>
      </w:r>
      <w:r w:rsidRPr="00C94315">
        <w:rPr>
          <w:rFonts w:ascii="Book Antiqua" w:hAnsi="Book Antiqua"/>
          <w:b/>
          <w:sz w:val="24"/>
          <w:szCs w:val="24"/>
        </w:rPr>
        <w:t>8</w:t>
      </w:r>
      <w:r w:rsidRPr="00C94315">
        <w:rPr>
          <w:rFonts w:ascii="Book Antiqua" w:hAnsi="Book Antiqua"/>
          <w:sz w:val="24"/>
          <w:szCs w:val="24"/>
        </w:rPr>
        <w:t>: 673-684 [PMID: 28262544 DOI: 10.1016/j.stemcr.2017.02.003]</w:t>
      </w:r>
    </w:p>
    <w:p w14:paraId="35F0363E" w14:textId="77777777" w:rsidR="00B855ED" w:rsidRPr="00C94315" w:rsidRDefault="00B855ED" w:rsidP="008F748E">
      <w:pPr>
        <w:spacing w:line="360" w:lineRule="auto"/>
        <w:rPr>
          <w:rFonts w:ascii="Book Antiqua" w:hAnsi="Book Antiqua"/>
          <w:sz w:val="24"/>
          <w:szCs w:val="24"/>
        </w:rPr>
      </w:pPr>
      <w:r w:rsidRPr="00C94315">
        <w:rPr>
          <w:rFonts w:ascii="Book Antiqua" w:hAnsi="Book Antiqua"/>
          <w:sz w:val="24"/>
          <w:szCs w:val="24"/>
        </w:rPr>
        <w:t xml:space="preserve">38 </w:t>
      </w:r>
      <w:proofErr w:type="spellStart"/>
      <w:r w:rsidRPr="00C94315">
        <w:rPr>
          <w:rFonts w:ascii="Book Antiqua" w:hAnsi="Book Antiqua"/>
          <w:b/>
          <w:sz w:val="24"/>
          <w:szCs w:val="24"/>
        </w:rPr>
        <w:t>Zarogoulidis</w:t>
      </w:r>
      <w:proofErr w:type="spellEnd"/>
      <w:r w:rsidRPr="00C94315">
        <w:rPr>
          <w:rFonts w:ascii="Book Antiqua" w:hAnsi="Book Antiqua"/>
          <w:b/>
          <w:sz w:val="24"/>
          <w:szCs w:val="24"/>
        </w:rPr>
        <w:t xml:space="preserve"> P</w:t>
      </w:r>
      <w:r w:rsidRPr="00C94315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94315">
        <w:rPr>
          <w:rFonts w:ascii="Book Antiqua" w:hAnsi="Book Antiqua"/>
          <w:sz w:val="24"/>
          <w:szCs w:val="24"/>
        </w:rPr>
        <w:t>Darwiche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K, </w:t>
      </w:r>
      <w:proofErr w:type="spellStart"/>
      <w:r w:rsidRPr="00C94315">
        <w:rPr>
          <w:rFonts w:ascii="Book Antiqua" w:hAnsi="Book Antiqua"/>
          <w:sz w:val="24"/>
          <w:szCs w:val="24"/>
        </w:rPr>
        <w:t>Sakkas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C94315">
        <w:rPr>
          <w:rFonts w:ascii="Book Antiqua" w:hAnsi="Book Antiqua"/>
          <w:sz w:val="24"/>
          <w:szCs w:val="24"/>
        </w:rPr>
        <w:t>Yarmus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L, Huang H, Li Q, </w:t>
      </w:r>
      <w:proofErr w:type="spellStart"/>
      <w:r w:rsidRPr="00C94315">
        <w:rPr>
          <w:rFonts w:ascii="Book Antiqua" w:hAnsi="Book Antiqua"/>
          <w:sz w:val="24"/>
          <w:szCs w:val="24"/>
        </w:rPr>
        <w:t>Freitag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L, </w:t>
      </w:r>
      <w:proofErr w:type="spellStart"/>
      <w:r w:rsidRPr="00C94315">
        <w:rPr>
          <w:rFonts w:ascii="Book Antiqua" w:hAnsi="Book Antiqua"/>
          <w:sz w:val="24"/>
          <w:szCs w:val="24"/>
        </w:rPr>
        <w:t>Zarogoulidis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K, </w:t>
      </w:r>
      <w:proofErr w:type="spellStart"/>
      <w:r w:rsidRPr="00C94315">
        <w:rPr>
          <w:rFonts w:ascii="Book Antiqua" w:hAnsi="Book Antiqua"/>
          <w:sz w:val="24"/>
          <w:szCs w:val="24"/>
        </w:rPr>
        <w:t>Malecki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M. Suicide Gene Therapy for Cancer - Current Strategies. </w:t>
      </w:r>
      <w:r w:rsidRPr="00C94315">
        <w:rPr>
          <w:rFonts w:ascii="Book Antiqua" w:hAnsi="Book Antiqua"/>
          <w:i/>
          <w:sz w:val="24"/>
          <w:szCs w:val="24"/>
        </w:rPr>
        <w:t xml:space="preserve">J Genet </w:t>
      </w:r>
      <w:proofErr w:type="spellStart"/>
      <w:r w:rsidRPr="00C94315">
        <w:rPr>
          <w:rFonts w:ascii="Book Antiqua" w:hAnsi="Book Antiqua"/>
          <w:i/>
          <w:sz w:val="24"/>
          <w:szCs w:val="24"/>
        </w:rPr>
        <w:t>Syndr</w:t>
      </w:r>
      <w:proofErr w:type="spellEnd"/>
      <w:r w:rsidRPr="00C94315">
        <w:rPr>
          <w:rFonts w:ascii="Book Antiqua" w:hAnsi="Book Antiqua"/>
          <w:i/>
          <w:sz w:val="24"/>
          <w:szCs w:val="24"/>
        </w:rPr>
        <w:t xml:space="preserve"> Gene </w:t>
      </w:r>
      <w:proofErr w:type="spellStart"/>
      <w:r w:rsidRPr="00C94315">
        <w:rPr>
          <w:rFonts w:ascii="Book Antiqua" w:hAnsi="Book Antiqua"/>
          <w:i/>
          <w:sz w:val="24"/>
          <w:szCs w:val="24"/>
        </w:rPr>
        <w:t>Ther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2013; </w:t>
      </w:r>
      <w:r w:rsidRPr="00C94315">
        <w:rPr>
          <w:rFonts w:ascii="Book Antiqua" w:hAnsi="Book Antiqua"/>
          <w:b/>
          <w:sz w:val="24"/>
          <w:szCs w:val="24"/>
        </w:rPr>
        <w:t>4</w:t>
      </w:r>
      <w:r w:rsidRPr="00C94315">
        <w:rPr>
          <w:rFonts w:ascii="Book Antiqua" w:hAnsi="Book Antiqua"/>
          <w:sz w:val="24"/>
          <w:szCs w:val="24"/>
        </w:rPr>
        <w:t xml:space="preserve"> [PMID: 24294541 DOI: 10.4172/2157-7412.1000139]</w:t>
      </w:r>
    </w:p>
    <w:p w14:paraId="5B5DB89F" w14:textId="77777777" w:rsidR="00B855ED" w:rsidRPr="00C94315" w:rsidRDefault="00B855ED" w:rsidP="008F748E">
      <w:pPr>
        <w:spacing w:line="360" w:lineRule="auto"/>
        <w:rPr>
          <w:rFonts w:ascii="Book Antiqua" w:hAnsi="Book Antiqua"/>
          <w:sz w:val="24"/>
          <w:szCs w:val="24"/>
        </w:rPr>
      </w:pPr>
      <w:r w:rsidRPr="00C94315">
        <w:rPr>
          <w:rFonts w:ascii="Book Antiqua" w:hAnsi="Book Antiqua"/>
          <w:sz w:val="24"/>
          <w:szCs w:val="24"/>
        </w:rPr>
        <w:t xml:space="preserve">39 </w:t>
      </w:r>
      <w:proofErr w:type="spellStart"/>
      <w:r w:rsidRPr="00C94315">
        <w:rPr>
          <w:rFonts w:ascii="Book Antiqua" w:hAnsi="Book Antiqua"/>
          <w:b/>
          <w:sz w:val="24"/>
          <w:szCs w:val="24"/>
        </w:rPr>
        <w:t>Bulic-Jakus</w:t>
      </w:r>
      <w:proofErr w:type="spellEnd"/>
      <w:r w:rsidRPr="00C94315">
        <w:rPr>
          <w:rFonts w:ascii="Book Antiqua" w:hAnsi="Book Antiqua"/>
          <w:b/>
          <w:sz w:val="24"/>
          <w:szCs w:val="24"/>
        </w:rPr>
        <w:t xml:space="preserve"> F</w:t>
      </w:r>
      <w:r w:rsidRPr="00C94315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94315">
        <w:rPr>
          <w:rFonts w:ascii="Book Antiqua" w:hAnsi="Book Antiqua"/>
          <w:sz w:val="24"/>
          <w:szCs w:val="24"/>
        </w:rPr>
        <w:t>Katusic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C94315">
        <w:rPr>
          <w:rFonts w:ascii="Book Antiqua" w:hAnsi="Book Antiqua"/>
          <w:sz w:val="24"/>
          <w:szCs w:val="24"/>
        </w:rPr>
        <w:t>Bojanac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C94315">
        <w:rPr>
          <w:rFonts w:ascii="Book Antiqua" w:hAnsi="Book Antiqua"/>
          <w:sz w:val="24"/>
          <w:szCs w:val="24"/>
        </w:rPr>
        <w:t>Juric-Lekic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G, </w:t>
      </w:r>
      <w:proofErr w:type="spellStart"/>
      <w:r w:rsidRPr="00C94315">
        <w:rPr>
          <w:rFonts w:ascii="Book Antiqua" w:hAnsi="Book Antiqua"/>
          <w:sz w:val="24"/>
          <w:szCs w:val="24"/>
        </w:rPr>
        <w:t>Vlahovic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C94315">
        <w:rPr>
          <w:rFonts w:ascii="Book Antiqua" w:hAnsi="Book Antiqua"/>
          <w:sz w:val="24"/>
          <w:szCs w:val="24"/>
        </w:rPr>
        <w:t>Sincic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N. </w:t>
      </w:r>
      <w:proofErr w:type="spellStart"/>
      <w:r w:rsidRPr="00C94315">
        <w:rPr>
          <w:rFonts w:ascii="Book Antiqua" w:hAnsi="Book Antiqua"/>
          <w:sz w:val="24"/>
          <w:szCs w:val="24"/>
        </w:rPr>
        <w:t>Teratoma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: from spontaneous tumors to the </w:t>
      </w:r>
      <w:proofErr w:type="spellStart"/>
      <w:r w:rsidRPr="00C94315">
        <w:rPr>
          <w:rFonts w:ascii="Book Antiqua" w:hAnsi="Book Antiqua"/>
          <w:sz w:val="24"/>
          <w:szCs w:val="24"/>
        </w:rPr>
        <w:t>pluripotency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/malignancy assay. </w:t>
      </w:r>
      <w:r w:rsidRPr="00C94315">
        <w:rPr>
          <w:rFonts w:ascii="Book Antiqua" w:hAnsi="Book Antiqua"/>
          <w:i/>
          <w:sz w:val="24"/>
          <w:szCs w:val="24"/>
        </w:rPr>
        <w:t xml:space="preserve">Wiley </w:t>
      </w:r>
      <w:proofErr w:type="spellStart"/>
      <w:r w:rsidRPr="00C94315">
        <w:rPr>
          <w:rFonts w:ascii="Book Antiqua" w:hAnsi="Book Antiqua"/>
          <w:i/>
          <w:sz w:val="24"/>
          <w:szCs w:val="24"/>
        </w:rPr>
        <w:t>Interdiscip</w:t>
      </w:r>
      <w:proofErr w:type="spellEnd"/>
      <w:r w:rsidRPr="00C94315">
        <w:rPr>
          <w:rFonts w:ascii="Book Antiqua" w:hAnsi="Book Antiqua"/>
          <w:i/>
          <w:sz w:val="24"/>
          <w:szCs w:val="24"/>
        </w:rPr>
        <w:t xml:space="preserve"> Rev </w:t>
      </w:r>
      <w:proofErr w:type="spellStart"/>
      <w:r w:rsidRPr="00C94315">
        <w:rPr>
          <w:rFonts w:ascii="Book Antiqua" w:hAnsi="Book Antiqua"/>
          <w:i/>
          <w:sz w:val="24"/>
          <w:szCs w:val="24"/>
        </w:rPr>
        <w:t>Dev</w:t>
      </w:r>
      <w:proofErr w:type="spellEnd"/>
      <w:r w:rsidRPr="00C94315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C94315">
        <w:rPr>
          <w:rFonts w:ascii="Book Antiqua" w:hAnsi="Book Antiqua"/>
          <w:i/>
          <w:sz w:val="24"/>
          <w:szCs w:val="24"/>
        </w:rPr>
        <w:t>Biol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2016; </w:t>
      </w:r>
      <w:r w:rsidRPr="00C94315">
        <w:rPr>
          <w:rFonts w:ascii="Book Antiqua" w:hAnsi="Book Antiqua"/>
          <w:b/>
          <w:sz w:val="24"/>
          <w:szCs w:val="24"/>
        </w:rPr>
        <w:t>5</w:t>
      </w:r>
      <w:r w:rsidRPr="00C94315">
        <w:rPr>
          <w:rFonts w:ascii="Book Antiqua" w:hAnsi="Book Antiqua"/>
          <w:sz w:val="24"/>
          <w:szCs w:val="24"/>
        </w:rPr>
        <w:t>: 186-209 [PMID: 26698368 DOI: 10.1002/wdev.219]</w:t>
      </w:r>
    </w:p>
    <w:p w14:paraId="35808C45" w14:textId="77777777" w:rsidR="00B855ED" w:rsidRPr="00C94315" w:rsidRDefault="00B855ED" w:rsidP="008F748E">
      <w:pPr>
        <w:spacing w:line="360" w:lineRule="auto"/>
        <w:rPr>
          <w:rFonts w:ascii="Book Antiqua" w:hAnsi="Book Antiqua"/>
          <w:sz w:val="24"/>
          <w:szCs w:val="24"/>
        </w:rPr>
      </w:pPr>
      <w:r w:rsidRPr="00C94315">
        <w:rPr>
          <w:rFonts w:ascii="Book Antiqua" w:hAnsi="Book Antiqua"/>
          <w:sz w:val="24"/>
          <w:szCs w:val="24"/>
        </w:rPr>
        <w:t xml:space="preserve">40 </w:t>
      </w:r>
      <w:r w:rsidRPr="00C94315">
        <w:rPr>
          <w:rFonts w:ascii="Book Antiqua" w:hAnsi="Book Antiqua"/>
          <w:b/>
          <w:sz w:val="24"/>
          <w:szCs w:val="24"/>
        </w:rPr>
        <w:t>Yasuda S</w:t>
      </w:r>
      <w:r w:rsidRPr="00C94315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94315">
        <w:rPr>
          <w:rFonts w:ascii="Book Antiqua" w:hAnsi="Book Antiqua"/>
          <w:sz w:val="24"/>
          <w:szCs w:val="24"/>
        </w:rPr>
        <w:t>Kusakawa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S, Kuroda T, Miura T, </w:t>
      </w:r>
      <w:proofErr w:type="spellStart"/>
      <w:r w:rsidRPr="00C94315">
        <w:rPr>
          <w:rFonts w:ascii="Book Antiqua" w:hAnsi="Book Antiqua"/>
          <w:sz w:val="24"/>
          <w:szCs w:val="24"/>
        </w:rPr>
        <w:t>Tano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K, Takada N, Matsuyama S, Matsuyama A, </w:t>
      </w:r>
      <w:proofErr w:type="spellStart"/>
      <w:r w:rsidRPr="00C94315">
        <w:rPr>
          <w:rFonts w:ascii="Book Antiqua" w:hAnsi="Book Antiqua"/>
          <w:sz w:val="24"/>
          <w:szCs w:val="24"/>
        </w:rPr>
        <w:t>Nasu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C94315">
        <w:rPr>
          <w:rFonts w:ascii="Book Antiqua" w:hAnsi="Book Antiqua"/>
          <w:sz w:val="24"/>
          <w:szCs w:val="24"/>
        </w:rPr>
        <w:t>Umezawa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A, Hayakawa T, </w:t>
      </w:r>
      <w:proofErr w:type="spellStart"/>
      <w:r w:rsidRPr="00C94315">
        <w:rPr>
          <w:rFonts w:ascii="Book Antiqua" w:hAnsi="Book Antiqua"/>
          <w:sz w:val="24"/>
          <w:szCs w:val="24"/>
        </w:rPr>
        <w:t>Tsutsumi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H, Sato Y. </w:t>
      </w:r>
      <w:proofErr w:type="spellStart"/>
      <w:r w:rsidRPr="00C94315">
        <w:rPr>
          <w:rFonts w:ascii="Book Antiqua" w:hAnsi="Book Antiqua"/>
          <w:sz w:val="24"/>
          <w:szCs w:val="24"/>
        </w:rPr>
        <w:t>Tumorigenicity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-associated characteristics of human </w:t>
      </w:r>
      <w:proofErr w:type="spellStart"/>
      <w:r w:rsidRPr="00C94315">
        <w:rPr>
          <w:rFonts w:ascii="Book Antiqua" w:hAnsi="Book Antiqua"/>
          <w:sz w:val="24"/>
          <w:szCs w:val="24"/>
        </w:rPr>
        <w:t>iPS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cell lines. </w:t>
      </w:r>
      <w:proofErr w:type="spellStart"/>
      <w:r w:rsidRPr="00C94315">
        <w:rPr>
          <w:rFonts w:ascii="Book Antiqua" w:hAnsi="Book Antiqua"/>
          <w:i/>
          <w:sz w:val="24"/>
          <w:szCs w:val="24"/>
        </w:rPr>
        <w:t>PLoS</w:t>
      </w:r>
      <w:proofErr w:type="spellEnd"/>
      <w:r w:rsidRPr="00C94315">
        <w:rPr>
          <w:rFonts w:ascii="Book Antiqua" w:hAnsi="Book Antiqua"/>
          <w:i/>
          <w:sz w:val="24"/>
          <w:szCs w:val="24"/>
        </w:rPr>
        <w:t xml:space="preserve"> One</w:t>
      </w:r>
      <w:r w:rsidRPr="00C94315">
        <w:rPr>
          <w:rFonts w:ascii="Book Antiqua" w:hAnsi="Book Antiqua"/>
          <w:sz w:val="24"/>
          <w:szCs w:val="24"/>
        </w:rPr>
        <w:t xml:space="preserve"> 2018; </w:t>
      </w:r>
      <w:r w:rsidRPr="00C94315">
        <w:rPr>
          <w:rFonts w:ascii="Book Antiqua" w:hAnsi="Book Antiqua"/>
          <w:b/>
          <w:sz w:val="24"/>
          <w:szCs w:val="24"/>
        </w:rPr>
        <w:t>13</w:t>
      </w:r>
      <w:r w:rsidRPr="00C94315">
        <w:rPr>
          <w:rFonts w:ascii="Book Antiqua" w:hAnsi="Book Antiqua"/>
          <w:sz w:val="24"/>
          <w:szCs w:val="24"/>
        </w:rPr>
        <w:t>: e0205022 [PMID: 30286143 DOI: 10.1371/journal.pone.0205022]</w:t>
      </w:r>
    </w:p>
    <w:p w14:paraId="1F920B1C" w14:textId="77777777" w:rsidR="00B855ED" w:rsidRPr="00C94315" w:rsidRDefault="00B855ED" w:rsidP="008F748E">
      <w:pPr>
        <w:spacing w:line="360" w:lineRule="auto"/>
        <w:rPr>
          <w:rFonts w:ascii="Book Antiqua" w:hAnsi="Book Antiqua"/>
          <w:sz w:val="24"/>
          <w:szCs w:val="24"/>
        </w:rPr>
      </w:pPr>
      <w:r w:rsidRPr="00C94315">
        <w:rPr>
          <w:rFonts w:ascii="Book Antiqua" w:hAnsi="Book Antiqua"/>
          <w:sz w:val="24"/>
          <w:szCs w:val="24"/>
        </w:rPr>
        <w:t xml:space="preserve">41 </w:t>
      </w:r>
      <w:r w:rsidRPr="00C94315">
        <w:rPr>
          <w:rFonts w:ascii="Book Antiqua" w:hAnsi="Book Antiqua"/>
          <w:b/>
          <w:sz w:val="24"/>
          <w:szCs w:val="24"/>
        </w:rPr>
        <w:t>International Stem Cell Initiative.</w:t>
      </w:r>
      <w:r w:rsidRPr="00C94315">
        <w:rPr>
          <w:rFonts w:ascii="Book Antiqua" w:hAnsi="Book Antiqua"/>
          <w:sz w:val="24"/>
          <w:szCs w:val="24"/>
        </w:rPr>
        <w:t xml:space="preserve">, Amps K, Andrews PW, </w:t>
      </w:r>
      <w:proofErr w:type="spellStart"/>
      <w:r w:rsidRPr="00C94315">
        <w:rPr>
          <w:rFonts w:ascii="Book Antiqua" w:hAnsi="Book Antiqua"/>
          <w:sz w:val="24"/>
          <w:szCs w:val="24"/>
        </w:rPr>
        <w:t>Anyfantis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G, Armstrong L, Avery S, </w:t>
      </w:r>
      <w:proofErr w:type="spellStart"/>
      <w:r w:rsidRPr="00C94315">
        <w:rPr>
          <w:rFonts w:ascii="Book Antiqua" w:hAnsi="Book Antiqua"/>
          <w:sz w:val="24"/>
          <w:szCs w:val="24"/>
        </w:rPr>
        <w:t>Baharvand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H, Baker J, Baker D, Munoz MB, </w:t>
      </w:r>
      <w:proofErr w:type="spellStart"/>
      <w:r w:rsidRPr="00C94315">
        <w:rPr>
          <w:rFonts w:ascii="Book Antiqua" w:hAnsi="Book Antiqua"/>
          <w:sz w:val="24"/>
          <w:szCs w:val="24"/>
        </w:rPr>
        <w:t>Beil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C94315">
        <w:rPr>
          <w:rFonts w:ascii="Book Antiqua" w:hAnsi="Book Antiqua"/>
          <w:sz w:val="24"/>
          <w:szCs w:val="24"/>
        </w:rPr>
        <w:t>Benvenisty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N, Ben-</w:t>
      </w:r>
      <w:proofErr w:type="spellStart"/>
      <w:r w:rsidRPr="00C94315">
        <w:rPr>
          <w:rFonts w:ascii="Book Antiqua" w:hAnsi="Book Antiqua"/>
          <w:sz w:val="24"/>
          <w:szCs w:val="24"/>
        </w:rPr>
        <w:t>Yosef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D, </w:t>
      </w:r>
      <w:proofErr w:type="spellStart"/>
      <w:r w:rsidRPr="00C94315">
        <w:rPr>
          <w:rFonts w:ascii="Book Antiqua" w:hAnsi="Book Antiqua"/>
          <w:sz w:val="24"/>
          <w:szCs w:val="24"/>
        </w:rPr>
        <w:t>Biancotti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JC, </w:t>
      </w:r>
      <w:proofErr w:type="spellStart"/>
      <w:r w:rsidRPr="00C94315">
        <w:rPr>
          <w:rFonts w:ascii="Book Antiqua" w:hAnsi="Book Antiqua"/>
          <w:sz w:val="24"/>
          <w:szCs w:val="24"/>
        </w:rPr>
        <w:t>Bosman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C94315">
        <w:rPr>
          <w:rFonts w:ascii="Book Antiqua" w:hAnsi="Book Antiqua"/>
          <w:sz w:val="24"/>
          <w:szCs w:val="24"/>
        </w:rPr>
        <w:t>Brena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RM, </w:t>
      </w:r>
      <w:proofErr w:type="spellStart"/>
      <w:r w:rsidRPr="00C94315">
        <w:rPr>
          <w:rFonts w:ascii="Book Antiqua" w:hAnsi="Book Antiqua"/>
          <w:sz w:val="24"/>
          <w:szCs w:val="24"/>
        </w:rPr>
        <w:t>Brison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D, </w:t>
      </w:r>
      <w:proofErr w:type="spellStart"/>
      <w:r w:rsidRPr="00C94315">
        <w:rPr>
          <w:rFonts w:ascii="Book Antiqua" w:hAnsi="Book Antiqua"/>
          <w:sz w:val="24"/>
          <w:szCs w:val="24"/>
        </w:rPr>
        <w:t>Caisander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G, </w:t>
      </w:r>
      <w:proofErr w:type="spellStart"/>
      <w:r w:rsidRPr="00C94315">
        <w:rPr>
          <w:rFonts w:ascii="Book Antiqua" w:hAnsi="Book Antiqua"/>
          <w:sz w:val="24"/>
          <w:szCs w:val="24"/>
        </w:rPr>
        <w:t>Camarasa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MV, Chen J, </w:t>
      </w:r>
      <w:proofErr w:type="spellStart"/>
      <w:r w:rsidRPr="00C94315">
        <w:rPr>
          <w:rFonts w:ascii="Book Antiqua" w:hAnsi="Book Antiqua"/>
          <w:sz w:val="24"/>
          <w:szCs w:val="24"/>
        </w:rPr>
        <w:t>Chiao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E, Choi YM, </w:t>
      </w:r>
      <w:proofErr w:type="spellStart"/>
      <w:r w:rsidRPr="00C94315">
        <w:rPr>
          <w:rFonts w:ascii="Book Antiqua" w:hAnsi="Book Antiqua"/>
          <w:sz w:val="24"/>
          <w:szCs w:val="24"/>
        </w:rPr>
        <w:t>Choo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AB, Collins D, Colman A, Crook JM, Daley GQ, Dalton A, De Sousa PA, Denning C, </w:t>
      </w:r>
      <w:proofErr w:type="spellStart"/>
      <w:r w:rsidRPr="00C94315">
        <w:rPr>
          <w:rFonts w:ascii="Book Antiqua" w:hAnsi="Book Antiqua"/>
          <w:sz w:val="24"/>
          <w:szCs w:val="24"/>
        </w:rPr>
        <w:t>Downie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J, Dvorak P, Montgomery KD, </w:t>
      </w:r>
      <w:proofErr w:type="spellStart"/>
      <w:r w:rsidRPr="00C94315">
        <w:rPr>
          <w:rFonts w:ascii="Book Antiqua" w:hAnsi="Book Antiqua"/>
          <w:sz w:val="24"/>
          <w:szCs w:val="24"/>
        </w:rPr>
        <w:t>Feki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A, Ford A, Fox V, </w:t>
      </w:r>
      <w:proofErr w:type="spellStart"/>
      <w:r w:rsidRPr="00C94315">
        <w:rPr>
          <w:rFonts w:ascii="Book Antiqua" w:hAnsi="Book Antiqua"/>
          <w:sz w:val="24"/>
          <w:szCs w:val="24"/>
        </w:rPr>
        <w:t>Fraga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AM, </w:t>
      </w:r>
      <w:proofErr w:type="spellStart"/>
      <w:r w:rsidRPr="00C94315">
        <w:rPr>
          <w:rFonts w:ascii="Book Antiqua" w:hAnsi="Book Antiqua"/>
          <w:sz w:val="24"/>
          <w:szCs w:val="24"/>
        </w:rPr>
        <w:t>Frumkin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T, </w:t>
      </w:r>
      <w:proofErr w:type="spellStart"/>
      <w:r w:rsidRPr="00C94315">
        <w:rPr>
          <w:rFonts w:ascii="Book Antiqua" w:hAnsi="Book Antiqua"/>
          <w:sz w:val="24"/>
          <w:szCs w:val="24"/>
        </w:rPr>
        <w:t>Ge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L, </w:t>
      </w:r>
      <w:proofErr w:type="spellStart"/>
      <w:r w:rsidRPr="00C94315">
        <w:rPr>
          <w:rFonts w:ascii="Book Antiqua" w:hAnsi="Book Antiqua"/>
          <w:sz w:val="24"/>
          <w:szCs w:val="24"/>
        </w:rPr>
        <w:t>Gokhale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PJ, Golan-Lev T, </w:t>
      </w:r>
      <w:proofErr w:type="spellStart"/>
      <w:r w:rsidRPr="00C94315">
        <w:rPr>
          <w:rFonts w:ascii="Book Antiqua" w:hAnsi="Book Antiqua"/>
          <w:sz w:val="24"/>
          <w:szCs w:val="24"/>
        </w:rPr>
        <w:t>Gourabi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H, </w:t>
      </w:r>
      <w:proofErr w:type="spellStart"/>
      <w:r w:rsidRPr="00C94315">
        <w:rPr>
          <w:rFonts w:ascii="Book Antiqua" w:hAnsi="Book Antiqua"/>
          <w:sz w:val="24"/>
          <w:szCs w:val="24"/>
        </w:rPr>
        <w:t>Gropp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M, Lu G, </w:t>
      </w:r>
      <w:proofErr w:type="spellStart"/>
      <w:r w:rsidRPr="00C94315">
        <w:rPr>
          <w:rFonts w:ascii="Book Antiqua" w:hAnsi="Book Antiqua"/>
          <w:sz w:val="24"/>
          <w:szCs w:val="24"/>
        </w:rPr>
        <w:t>Hampl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C94315">
        <w:rPr>
          <w:rFonts w:ascii="Book Antiqua" w:hAnsi="Book Antiqua"/>
          <w:sz w:val="24"/>
          <w:szCs w:val="24"/>
        </w:rPr>
        <w:t>Harron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K, Healy L, </w:t>
      </w:r>
      <w:proofErr w:type="spellStart"/>
      <w:r w:rsidRPr="00C94315">
        <w:rPr>
          <w:rFonts w:ascii="Book Antiqua" w:hAnsi="Book Antiqua"/>
          <w:sz w:val="24"/>
          <w:szCs w:val="24"/>
        </w:rPr>
        <w:t>Herath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W, Holm F, </w:t>
      </w:r>
      <w:proofErr w:type="spellStart"/>
      <w:r w:rsidRPr="00C94315">
        <w:rPr>
          <w:rFonts w:ascii="Book Antiqua" w:hAnsi="Book Antiqua"/>
          <w:sz w:val="24"/>
          <w:szCs w:val="24"/>
        </w:rPr>
        <w:t>Hovatta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O, </w:t>
      </w:r>
      <w:proofErr w:type="spellStart"/>
      <w:r w:rsidRPr="00C94315">
        <w:rPr>
          <w:rFonts w:ascii="Book Antiqua" w:hAnsi="Book Antiqua"/>
          <w:sz w:val="24"/>
          <w:szCs w:val="24"/>
        </w:rPr>
        <w:t>Hyllner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J, </w:t>
      </w:r>
      <w:proofErr w:type="spellStart"/>
      <w:r w:rsidRPr="00C94315">
        <w:rPr>
          <w:rFonts w:ascii="Book Antiqua" w:hAnsi="Book Antiqua"/>
          <w:sz w:val="24"/>
          <w:szCs w:val="24"/>
        </w:rPr>
        <w:t>Inamdar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MS, </w:t>
      </w:r>
      <w:proofErr w:type="spellStart"/>
      <w:r w:rsidRPr="00C94315">
        <w:rPr>
          <w:rFonts w:ascii="Book Antiqua" w:hAnsi="Book Antiqua"/>
          <w:sz w:val="24"/>
          <w:szCs w:val="24"/>
        </w:rPr>
        <w:t>Irwanto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AK, Ishii T, </w:t>
      </w:r>
      <w:proofErr w:type="spellStart"/>
      <w:r w:rsidRPr="00C94315">
        <w:rPr>
          <w:rFonts w:ascii="Book Antiqua" w:hAnsi="Book Antiqua"/>
          <w:sz w:val="24"/>
          <w:szCs w:val="24"/>
        </w:rPr>
        <w:t>Jaconi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M, Jin Y, </w:t>
      </w:r>
      <w:proofErr w:type="spellStart"/>
      <w:r w:rsidRPr="00C94315">
        <w:rPr>
          <w:rFonts w:ascii="Book Antiqua" w:hAnsi="Book Antiqua"/>
          <w:sz w:val="24"/>
          <w:szCs w:val="24"/>
        </w:rPr>
        <w:t>Kimber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C94315">
        <w:rPr>
          <w:rFonts w:ascii="Book Antiqua" w:hAnsi="Book Antiqua"/>
          <w:sz w:val="24"/>
          <w:szCs w:val="24"/>
        </w:rPr>
        <w:t>Kiselev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S, Knowles BB, </w:t>
      </w:r>
      <w:proofErr w:type="spellStart"/>
      <w:r w:rsidRPr="00C94315">
        <w:rPr>
          <w:rFonts w:ascii="Book Antiqua" w:hAnsi="Book Antiqua"/>
          <w:sz w:val="24"/>
          <w:szCs w:val="24"/>
        </w:rPr>
        <w:t>Kopper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O, </w:t>
      </w:r>
      <w:proofErr w:type="spellStart"/>
      <w:r w:rsidRPr="00C94315">
        <w:rPr>
          <w:rFonts w:ascii="Book Antiqua" w:hAnsi="Book Antiqua"/>
          <w:sz w:val="24"/>
          <w:szCs w:val="24"/>
        </w:rPr>
        <w:t>Kukharenko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V, </w:t>
      </w:r>
      <w:proofErr w:type="spellStart"/>
      <w:r w:rsidRPr="00C94315">
        <w:rPr>
          <w:rFonts w:ascii="Book Antiqua" w:hAnsi="Book Antiqua"/>
          <w:sz w:val="24"/>
          <w:szCs w:val="24"/>
        </w:rPr>
        <w:t>Kuliev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C94315">
        <w:rPr>
          <w:rFonts w:ascii="Book Antiqua" w:hAnsi="Book Antiqua"/>
          <w:sz w:val="24"/>
          <w:szCs w:val="24"/>
        </w:rPr>
        <w:t>Lagarkova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MA, Laird PW, </w:t>
      </w:r>
      <w:proofErr w:type="spellStart"/>
      <w:r w:rsidRPr="00C94315">
        <w:rPr>
          <w:rFonts w:ascii="Book Antiqua" w:hAnsi="Book Antiqua"/>
          <w:sz w:val="24"/>
          <w:szCs w:val="24"/>
        </w:rPr>
        <w:t>Lako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C94315">
        <w:rPr>
          <w:rFonts w:ascii="Book Antiqua" w:hAnsi="Book Antiqua"/>
          <w:sz w:val="24"/>
          <w:szCs w:val="24"/>
        </w:rPr>
        <w:t>Laslett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AL, Lavon N, Lee DR, Lee JE, Li C, Lim LS, Ludwig TE, Ma Y, </w:t>
      </w:r>
      <w:proofErr w:type="spellStart"/>
      <w:r w:rsidRPr="00C94315">
        <w:rPr>
          <w:rFonts w:ascii="Book Antiqua" w:hAnsi="Book Antiqua"/>
          <w:sz w:val="24"/>
          <w:szCs w:val="24"/>
        </w:rPr>
        <w:t>Maltby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E, </w:t>
      </w:r>
      <w:proofErr w:type="spellStart"/>
      <w:r w:rsidRPr="00C94315">
        <w:rPr>
          <w:rFonts w:ascii="Book Antiqua" w:hAnsi="Book Antiqua"/>
          <w:sz w:val="24"/>
          <w:szCs w:val="24"/>
        </w:rPr>
        <w:t>Mateizel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I, </w:t>
      </w:r>
      <w:proofErr w:type="spellStart"/>
      <w:r w:rsidRPr="00C94315">
        <w:rPr>
          <w:rFonts w:ascii="Book Antiqua" w:hAnsi="Book Antiqua"/>
          <w:sz w:val="24"/>
          <w:szCs w:val="24"/>
        </w:rPr>
        <w:t>Mayshar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Y, </w:t>
      </w:r>
      <w:proofErr w:type="spellStart"/>
      <w:r w:rsidRPr="00C94315">
        <w:rPr>
          <w:rFonts w:ascii="Book Antiqua" w:hAnsi="Book Antiqua"/>
          <w:sz w:val="24"/>
          <w:szCs w:val="24"/>
        </w:rPr>
        <w:t>Mileikovsky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C94315">
        <w:rPr>
          <w:rFonts w:ascii="Book Antiqua" w:hAnsi="Book Antiqua"/>
          <w:sz w:val="24"/>
          <w:szCs w:val="24"/>
        </w:rPr>
        <w:t>Minger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SL, Miyazaki T, Moon SY, Moore H, Mummery C, Nagy A, </w:t>
      </w:r>
      <w:proofErr w:type="spellStart"/>
      <w:r w:rsidRPr="00C94315">
        <w:rPr>
          <w:rFonts w:ascii="Book Antiqua" w:hAnsi="Book Antiqua"/>
          <w:sz w:val="24"/>
          <w:szCs w:val="24"/>
        </w:rPr>
        <w:t>Nakatsuji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N, </w:t>
      </w:r>
      <w:proofErr w:type="spellStart"/>
      <w:r w:rsidRPr="00C94315">
        <w:rPr>
          <w:rFonts w:ascii="Book Antiqua" w:hAnsi="Book Antiqua"/>
          <w:sz w:val="24"/>
          <w:szCs w:val="24"/>
        </w:rPr>
        <w:t>Narwani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K, Oh SK, Oh SK, Olson C, </w:t>
      </w:r>
      <w:proofErr w:type="spellStart"/>
      <w:r w:rsidRPr="00C94315">
        <w:rPr>
          <w:rFonts w:ascii="Book Antiqua" w:hAnsi="Book Antiqua"/>
          <w:sz w:val="24"/>
          <w:szCs w:val="24"/>
        </w:rPr>
        <w:t>Otonkoski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T, Pan F, Park IH, </w:t>
      </w:r>
      <w:proofErr w:type="spellStart"/>
      <w:r w:rsidRPr="00C94315">
        <w:rPr>
          <w:rFonts w:ascii="Book Antiqua" w:hAnsi="Book Antiqua"/>
          <w:sz w:val="24"/>
          <w:szCs w:val="24"/>
        </w:rPr>
        <w:t>Pells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C94315">
        <w:rPr>
          <w:rFonts w:ascii="Book Antiqua" w:hAnsi="Book Antiqua"/>
          <w:sz w:val="24"/>
          <w:szCs w:val="24"/>
        </w:rPr>
        <w:t>Pera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MF, Pereira LV, Qi O, Raj GS, </w:t>
      </w:r>
      <w:proofErr w:type="spellStart"/>
      <w:r w:rsidRPr="00C94315">
        <w:rPr>
          <w:rFonts w:ascii="Book Antiqua" w:hAnsi="Book Antiqua"/>
          <w:sz w:val="24"/>
          <w:szCs w:val="24"/>
        </w:rPr>
        <w:t>Reubinoff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B, Robins A, Robson P, </w:t>
      </w:r>
      <w:proofErr w:type="spellStart"/>
      <w:r w:rsidRPr="00C94315">
        <w:rPr>
          <w:rFonts w:ascii="Book Antiqua" w:hAnsi="Book Antiqua"/>
          <w:sz w:val="24"/>
          <w:szCs w:val="24"/>
        </w:rPr>
        <w:t>Rossant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J, </w:t>
      </w:r>
      <w:proofErr w:type="spellStart"/>
      <w:r w:rsidRPr="00C94315">
        <w:rPr>
          <w:rFonts w:ascii="Book Antiqua" w:hAnsi="Book Antiqua"/>
          <w:sz w:val="24"/>
          <w:szCs w:val="24"/>
        </w:rPr>
        <w:t>Salekdeh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GH, Schulz TC, Sermon </w:t>
      </w:r>
      <w:r w:rsidRPr="00C94315">
        <w:rPr>
          <w:rFonts w:ascii="Book Antiqua" w:hAnsi="Book Antiqua"/>
          <w:sz w:val="24"/>
          <w:szCs w:val="24"/>
        </w:rPr>
        <w:lastRenderedPageBreak/>
        <w:t xml:space="preserve">K, Sheik Mohamed J, </w:t>
      </w:r>
      <w:proofErr w:type="spellStart"/>
      <w:r w:rsidRPr="00C94315">
        <w:rPr>
          <w:rFonts w:ascii="Book Antiqua" w:hAnsi="Book Antiqua"/>
          <w:sz w:val="24"/>
          <w:szCs w:val="24"/>
        </w:rPr>
        <w:t>Shen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H, </w:t>
      </w:r>
      <w:proofErr w:type="spellStart"/>
      <w:r w:rsidRPr="00C94315">
        <w:rPr>
          <w:rFonts w:ascii="Book Antiqua" w:hAnsi="Book Antiqua"/>
          <w:sz w:val="24"/>
          <w:szCs w:val="24"/>
        </w:rPr>
        <w:t>Sherrer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E, </w:t>
      </w:r>
      <w:proofErr w:type="spellStart"/>
      <w:r w:rsidRPr="00C94315">
        <w:rPr>
          <w:rFonts w:ascii="Book Antiqua" w:hAnsi="Book Antiqua"/>
          <w:sz w:val="24"/>
          <w:szCs w:val="24"/>
        </w:rPr>
        <w:t>Sidhu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K, </w:t>
      </w:r>
      <w:proofErr w:type="spellStart"/>
      <w:r w:rsidRPr="00C94315">
        <w:rPr>
          <w:rFonts w:ascii="Book Antiqua" w:hAnsi="Book Antiqua"/>
          <w:sz w:val="24"/>
          <w:szCs w:val="24"/>
        </w:rPr>
        <w:t>Sivarajah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C94315">
        <w:rPr>
          <w:rFonts w:ascii="Book Antiqua" w:hAnsi="Book Antiqua"/>
          <w:sz w:val="24"/>
          <w:szCs w:val="24"/>
        </w:rPr>
        <w:t>Skottman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H, Spits C, Stacey GN, </w:t>
      </w:r>
      <w:proofErr w:type="spellStart"/>
      <w:r w:rsidRPr="00C94315">
        <w:rPr>
          <w:rFonts w:ascii="Book Antiqua" w:hAnsi="Book Antiqua"/>
          <w:sz w:val="24"/>
          <w:szCs w:val="24"/>
        </w:rPr>
        <w:t>Strehl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R, </w:t>
      </w:r>
      <w:proofErr w:type="spellStart"/>
      <w:r w:rsidRPr="00C94315">
        <w:rPr>
          <w:rFonts w:ascii="Book Antiqua" w:hAnsi="Book Antiqua"/>
          <w:sz w:val="24"/>
          <w:szCs w:val="24"/>
        </w:rPr>
        <w:t>Strelchenko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N, </w:t>
      </w:r>
      <w:proofErr w:type="spellStart"/>
      <w:r w:rsidRPr="00C94315">
        <w:rPr>
          <w:rFonts w:ascii="Book Antiqua" w:hAnsi="Book Antiqua"/>
          <w:sz w:val="24"/>
          <w:szCs w:val="24"/>
        </w:rPr>
        <w:t>Suemori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H, Sun B, </w:t>
      </w:r>
      <w:proofErr w:type="spellStart"/>
      <w:r w:rsidRPr="00C94315">
        <w:rPr>
          <w:rFonts w:ascii="Book Antiqua" w:hAnsi="Book Antiqua"/>
          <w:sz w:val="24"/>
          <w:szCs w:val="24"/>
        </w:rPr>
        <w:t>Suuronen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R, Takahashi K, </w:t>
      </w:r>
      <w:proofErr w:type="spellStart"/>
      <w:r w:rsidRPr="00C94315">
        <w:rPr>
          <w:rFonts w:ascii="Book Antiqua" w:hAnsi="Book Antiqua"/>
          <w:sz w:val="24"/>
          <w:szCs w:val="24"/>
        </w:rPr>
        <w:t>Tuuri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T, </w:t>
      </w:r>
      <w:proofErr w:type="spellStart"/>
      <w:r w:rsidRPr="00C94315">
        <w:rPr>
          <w:rFonts w:ascii="Book Antiqua" w:hAnsi="Book Antiqua"/>
          <w:sz w:val="24"/>
          <w:szCs w:val="24"/>
        </w:rPr>
        <w:t>Venu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P, </w:t>
      </w:r>
      <w:proofErr w:type="spellStart"/>
      <w:r w:rsidRPr="00C94315">
        <w:rPr>
          <w:rFonts w:ascii="Book Antiqua" w:hAnsi="Book Antiqua"/>
          <w:sz w:val="24"/>
          <w:szCs w:val="24"/>
        </w:rPr>
        <w:t>Verlinsky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Y, Ward-van </w:t>
      </w:r>
      <w:proofErr w:type="spellStart"/>
      <w:r w:rsidRPr="00C94315">
        <w:rPr>
          <w:rFonts w:ascii="Book Antiqua" w:hAnsi="Book Antiqua"/>
          <w:sz w:val="24"/>
          <w:szCs w:val="24"/>
        </w:rPr>
        <w:t>Oostwaard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D, </w:t>
      </w:r>
      <w:proofErr w:type="spellStart"/>
      <w:r w:rsidRPr="00C94315">
        <w:rPr>
          <w:rFonts w:ascii="Book Antiqua" w:hAnsi="Book Antiqua"/>
          <w:sz w:val="24"/>
          <w:szCs w:val="24"/>
        </w:rPr>
        <w:t>Weisenberger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DJ, Wu Y, Yamanaka S, Young L, Zhou Q. Screening ethnically diverse human embryonic stem cells identifies a chromosome 20 minimal </w:t>
      </w:r>
      <w:proofErr w:type="spellStart"/>
      <w:r w:rsidRPr="00C94315">
        <w:rPr>
          <w:rFonts w:ascii="Book Antiqua" w:hAnsi="Book Antiqua"/>
          <w:sz w:val="24"/>
          <w:szCs w:val="24"/>
        </w:rPr>
        <w:t>amplicon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conferring growth advantage. </w:t>
      </w:r>
      <w:r w:rsidRPr="00C94315">
        <w:rPr>
          <w:rFonts w:ascii="Book Antiqua" w:hAnsi="Book Antiqua"/>
          <w:i/>
          <w:sz w:val="24"/>
          <w:szCs w:val="24"/>
        </w:rPr>
        <w:t xml:space="preserve">Nat </w:t>
      </w:r>
      <w:proofErr w:type="spellStart"/>
      <w:r w:rsidRPr="00C94315">
        <w:rPr>
          <w:rFonts w:ascii="Book Antiqua" w:hAnsi="Book Antiqua"/>
          <w:i/>
          <w:sz w:val="24"/>
          <w:szCs w:val="24"/>
        </w:rPr>
        <w:t>Biotechnol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2011; </w:t>
      </w:r>
      <w:r w:rsidRPr="00C94315">
        <w:rPr>
          <w:rFonts w:ascii="Book Antiqua" w:hAnsi="Book Antiqua"/>
          <w:b/>
          <w:sz w:val="24"/>
          <w:szCs w:val="24"/>
        </w:rPr>
        <w:t>29</w:t>
      </w:r>
      <w:r w:rsidRPr="00C94315">
        <w:rPr>
          <w:rFonts w:ascii="Book Antiqua" w:hAnsi="Book Antiqua"/>
          <w:sz w:val="24"/>
          <w:szCs w:val="24"/>
        </w:rPr>
        <w:t>: 1132-1144 [PMID: 22119741 DOI: 10.1038/nbt.2051]</w:t>
      </w:r>
    </w:p>
    <w:p w14:paraId="40C0F50F" w14:textId="77777777" w:rsidR="00B855ED" w:rsidRPr="00C94315" w:rsidRDefault="00B855ED" w:rsidP="008F748E">
      <w:pPr>
        <w:spacing w:line="360" w:lineRule="auto"/>
        <w:rPr>
          <w:rFonts w:ascii="Book Antiqua" w:hAnsi="Book Antiqua"/>
          <w:sz w:val="24"/>
          <w:szCs w:val="24"/>
        </w:rPr>
      </w:pPr>
      <w:r w:rsidRPr="00C94315">
        <w:rPr>
          <w:rFonts w:ascii="Book Antiqua" w:hAnsi="Book Antiqua"/>
          <w:sz w:val="24"/>
          <w:szCs w:val="24"/>
        </w:rPr>
        <w:t xml:space="preserve">42 </w:t>
      </w:r>
      <w:r w:rsidRPr="00C94315">
        <w:rPr>
          <w:rFonts w:ascii="Book Antiqua" w:hAnsi="Book Antiqua"/>
          <w:b/>
          <w:sz w:val="24"/>
          <w:szCs w:val="24"/>
        </w:rPr>
        <w:t>Shalom-Feuerstein R</w:t>
      </w:r>
      <w:r w:rsidRPr="00C94315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94315">
        <w:rPr>
          <w:rFonts w:ascii="Book Antiqua" w:hAnsi="Book Antiqua"/>
          <w:sz w:val="24"/>
          <w:szCs w:val="24"/>
        </w:rPr>
        <w:t>Serror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L, </w:t>
      </w:r>
      <w:proofErr w:type="spellStart"/>
      <w:r w:rsidRPr="00C94315">
        <w:rPr>
          <w:rFonts w:ascii="Book Antiqua" w:hAnsi="Book Antiqua"/>
          <w:sz w:val="24"/>
          <w:szCs w:val="24"/>
        </w:rPr>
        <w:t>Aberdam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E, Müller FJ, van </w:t>
      </w:r>
      <w:proofErr w:type="spellStart"/>
      <w:r w:rsidRPr="00C94315">
        <w:rPr>
          <w:rFonts w:ascii="Book Antiqua" w:hAnsi="Book Antiqua"/>
          <w:sz w:val="24"/>
          <w:szCs w:val="24"/>
        </w:rPr>
        <w:t>Bokhoven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H, </w:t>
      </w:r>
      <w:proofErr w:type="spellStart"/>
      <w:r w:rsidRPr="00C94315">
        <w:rPr>
          <w:rFonts w:ascii="Book Antiqua" w:hAnsi="Book Antiqua"/>
          <w:sz w:val="24"/>
          <w:szCs w:val="24"/>
        </w:rPr>
        <w:t>Wiman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KG, Zhou H, </w:t>
      </w:r>
      <w:proofErr w:type="spellStart"/>
      <w:r w:rsidRPr="00C94315">
        <w:rPr>
          <w:rFonts w:ascii="Book Antiqua" w:hAnsi="Book Antiqua"/>
          <w:sz w:val="24"/>
          <w:szCs w:val="24"/>
        </w:rPr>
        <w:t>Aberdam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D, Petit I. Impaired epithelial differentiation of induced pluripotent stem cells from ectodermal dysplasia-related patients is rescued by the small compound APR-246/PRIMA-1MET. </w:t>
      </w:r>
      <w:proofErr w:type="spellStart"/>
      <w:r w:rsidRPr="00C94315">
        <w:rPr>
          <w:rFonts w:ascii="Book Antiqua" w:hAnsi="Book Antiqua"/>
          <w:i/>
          <w:sz w:val="24"/>
          <w:szCs w:val="24"/>
        </w:rPr>
        <w:t>Proc</w:t>
      </w:r>
      <w:proofErr w:type="spellEnd"/>
      <w:r w:rsidRPr="00C94315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C94315">
        <w:rPr>
          <w:rFonts w:ascii="Book Antiqua" w:hAnsi="Book Antiqua"/>
          <w:i/>
          <w:sz w:val="24"/>
          <w:szCs w:val="24"/>
        </w:rPr>
        <w:t>Natl</w:t>
      </w:r>
      <w:proofErr w:type="spellEnd"/>
      <w:r w:rsidRPr="00C94315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C94315">
        <w:rPr>
          <w:rFonts w:ascii="Book Antiqua" w:hAnsi="Book Antiqua"/>
          <w:i/>
          <w:sz w:val="24"/>
          <w:szCs w:val="24"/>
        </w:rPr>
        <w:t>Acad</w:t>
      </w:r>
      <w:proofErr w:type="spellEnd"/>
      <w:r w:rsidRPr="00C94315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C94315">
        <w:rPr>
          <w:rFonts w:ascii="Book Antiqua" w:hAnsi="Book Antiqua"/>
          <w:i/>
          <w:sz w:val="24"/>
          <w:szCs w:val="24"/>
        </w:rPr>
        <w:t>Sci</w:t>
      </w:r>
      <w:proofErr w:type="spellEnd"/>
      <w:r w:rsidRPr="00C94315">
        <w:rPr>
          <w:rFonts w:ascii="Book Antiqua" w:hAnsi="Book Antiqua"/>
          <w:i/>
          <w:sz w:val="24"/>
          <w:szCs w:val="24"/>
        </w:rPr>
        <w:t xml:space="preserve"> USA</w:t>
      </w:r>
      <w:r w:rsidRPr="00C94315">
        <w:rPr>
          <w:rFonts w:ascii="Book Antiqua" w:hAnsi="Book Antiqua"/>
          <w:sz w:val="24"/>
          <w:szCs w:val="24"/>
        </w:rPr>
        <w:t xml:space="preserve"> 2013; </w:t>
      </w:r>
      <w:r w:rsidRPr="00C94315">
        <w:rPr>
          <w:rFonts w:ascii="Book Antiqua" w:hAnsi="Book Antiqua"/>
          <w:b/>
          <w:sz w:val="24"/>
          <w:szCs w:val="24"/>
        </w:rPr>
        <w:t>110</w:t>
      </w:r>
      <w:r w:rsidRPr="00C94315">
        <w:rPr>
          <w:rFonts w:ascii="Book Antiqua" w:hAnsi="Book Antiqua"/>
          <w:sz w:val="24"/>
          <w:szCs w:val="24"/>
        </w:rPr>
        <w:t>: 2152-2156 [PMID: 23355677 DOI: 10.1073/pnas.1201753109]</w:t>
      </w:r>
    </w:p>
    <w:p w14:paraId="458609A7" w14:textId="77777777" w:rsidR="00B855ED" w:rsidRPr="00C94315" w:rsidRDefault="00B855ED" w:rsidP="008F748E">
      <w:pPr>
        <w:spacing w:line="360" w:lineRule="auto"/>
        <w:rPr>
          <w:rFonts w:ascii="Book Antiqua" w:hAnsi="Book Antiqua"/>
          <w:sz w:val="24"/>
          <w:szCs w:val="24"/>
        </w:rPr>
      </w:pPr>
      <w:r w:rsidRPr="00C94315">
        <w:rPr>
          <w:rFonts w:ascii="Book Antiqua" w:hAnsi="Book Antiqua"/>
          <w:sz w:val="24"/>
          <w:szCs w:val="24"/>
        </w:rPr>
        <w:t xml:space="preserve">43 </w:t>
      </w:r>
      <w:r w:rsidRPr="00C94315">
        <w:rPr>
          <w:rFonts w:ascii="Book Antiqua" w:hAnsi="Book Antiqua"/>
          <w:b/>
          <w:sz w:val="24"/>
          <w:szCs w:val="24"/>
        </w:rPr>
        <w:t>Yamamoto T</w:t>
      </w:r>
      <w:r w:rsidRPr="00C94315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94315">
        <w:rPr>
          <w:rFonts w:ascii="Book Antiqua" w:hAnsi="Book Antiqua"/>
          <w:sz w:val="24"/>
          <w:szCs w:val="24"/>
        </w:rPr>
        <w:t>Takenaka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C, Yoda Y, </w:t>
      </w:r>
      <w:proofErr w:type="spellStart"/>
      <w:r w:rsidRPr="00C94315">
        <w:rPr>
          <w:rFonts w:ascii="Book Antiqua" w:hAnsi="Book Antiqua"/>
          <w:sz w:val="24"/>
          <w:szCs w:val="24"/>
        </w:rPr>
        <w:t>Oshima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Y, Kagawa K, </w:t>
      </w:r>
      <w:proofErr w:type="spellStart"/>
      <w:r w:rsidRPr="00C94315">
        <w:rPr>
          <w:rFonts w:ascii="Book Antiqua" w:hAnsi="Book Antiqua"/>
          <w:sz w:val="24"/>
          <w:szCs w:val="24"/>
        </w:rPr>
        <w:t>Miyajima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H, Sasaki T, </w:t>
      </w:r>
      <w:proofErr w:type="spellStart"/>
      <w:r w:rsidRPr="00C94315">
        <w:rPr>
          <w:rFonts w:ascii="Book Antiqua" w:hAnsi="Book Antiqua"/>
          <w:sz w:val="24"/>
          <w:szCs w:val="24"/>
        </w:rPr>
        <w:t>Kawamata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S. Differentiation potential of Pluripotent Stem Cells correlates to the level of CHD7. </w:t>
      </w:r>
      <w:proofErr w:type="spellStart"/>
      <w:r w:rsidRPr="00C94315">
        <w:rPr>
          <w:rFonts w:ascii="Book Antiqua" w:hAnsi="Book Antiqua"/>
          <w:i/>
          <w:sz w:val="24"/>
          <w:szCs w:val="24"/>
        </w:rPr>
        <w:t>Sci</w:t>
      </w:r>
      <w:proofErr w:type="spellEnd"/>
      <w:r w:rsidRPr="00C94315">
        <w:rPr>
          <w:rFonts w:ascii="Book Antiqua" w:hAnsi="Book Antiqua"/>
          <w:i/>
          <w:sz w:val="24"/>
          <w:szCs w:val="24"/>
        </w:rPr>
        <w:t xml:space="preserve"> Rep</w:t>
      </w:r>
      <w:r w:rsidRPr="00C94315">
        <w:rPr>
          <w:rFonts w:ascii="Book Antiqua" w:hAnsi="Book Antiqua"/>
          <w:sz w:val="24"/>
          <w:szCs w:val="24"/>
        </w:rPr>
        <w:t xml:space="preserve"> 2018; </w:t>
      </w:r>
      <w:r w:rsidRPr="00C94315">
        <w:rPr>
          <w:rFonts w:ascii="Book Antiqua" w:hAnsi="Book Antiqua"/>
          <w:b/>
          <w:sz w:val="24"/>
          <w:szCs w:val="24"/>
        </w:rPr>
        <w:t>8</w:t>
      </w:r>
      <w:r w:rsidRPr="00C94315">
        <w:rPr>
          <w:rFonts w:ascii="Book Antiqua" w:hAnsi="Book Antiqua"/>
          <w:sz w:val="24"/>
          <w:szCs w:val="24"/>
        </w:rPr>
        <w:t>: 241 [PMID: 29321579 DOI: 10.1038/s41598-017-18439-y]</w:t>
      </w:r>
    </w:p>
    <w:p w14:paraId="422D3744" w14:textId="06B69D19" w:rsidR="00B855ED" w:rsidRPr="00C94315" w:rsidRDefault="00B855ED" w:rsidP="008F748E">
      <w:pPr>
        <w:spacing w:line="360" w:lineRule="auto"/>
        <w:rPr>
          <w:rFonts w:ascii="Book Antiqua" w:hAnsi="Book Antiqua"/>
          <w:sz w:val="24"/>
          <w:szCs w:val="24"/>
        </w:rPr>
      </w:pPr>
      <w:r w:rsidRPr="00C94315">
        <w:rPr>
          <w:rFonts w:ascii="Book Antiqua" w:hAnsi="Book Antiqua"/>
          <w:sz w:val="24"/>
          <w:szCs w:val="24"/>
        </w:rPr>
        <w:t xml:space="preserve">44 </w:t>
      </w:r>
      <w:proofErr w:type="spellStart"/>
      <w:r w:rsidRPr="00C94315">
        <w:rPr>
          <w:rFonts w:ascii="Book Antiqua" w:hAnsi="Book Antiqua"/>
          <w:b/>
          <w:sz w:val="24"/>
          <w:szCs w:val="24"/>
        </w:rPr>
        <w:t>Siller</w:t>
      </w:r>
      <w:proofErr w:type="spellEnd"/>
      <w:r w:rsidRPr="00C94315">
        <w:rPr>
          <w:rFonts w:ascii="Book Antiqua" w:hAnsi="Book Antiqua"/>
          <w:b/>
          <w:sz w:val="24"/>
          <w:szCs w:val="24"/>
        </w:rPr>
        <w:t xml:space="preserve"> R</w:t>
      </w:r>
      <w:r w:rsidRPr="00C94315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94315">
        <w:rPr>
          <w:rFonts w:ascii="Book Antiqua" w:hAnsi="Book Antiqua"/>
          <w:sz w:val="24"/>
          <w:szCs w:val="24"/>
        </w:rPr>
        <w:t>Naumovska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E, </w:t>
      </w:r>
      <w:proofErr w:type="spellStart"/>
      <w:r w:rsidRPr="00C94315">
        <w:rPr>
          <w:rFonts w:ascii="Book Antiqua" w:hAnsi="Book Antiqua"/>
          <w:sz w:val="24"/>
          <w:szCs w:val="24"/>
        </w:rPr>
        <w:t>Mathapati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C94315">
        <w:rPr>
          <w:rFonts w:ascii="Book Antiqua" w:hAnsi="Book Antiqua"/>
          <w:sz w:val="24"/>
          <w:szCs w:val="24"/>
        </w:rPr>
        <w:t>Lycke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C94315">
        <w:rPr>
          <w:rFonts w:ascii="Book Antiqua" w:hAnsi="Book Antiqua"/>
          <w:sz w:val="24"/>
          <w:szCs w:val="24"/>
        </w:rPr>
        <w:t>Greenhough</w:t>
      </w:r>
      <w:proofErr w:type="spellEnd"/>
      <w:r w:rsidRPr="00C94315">
        <w:rPr>
          <w:rFonts w:ascii="Book Antiqua" w:hAnsi="Book Antiqua"/>
          <w:sz w:val="24"/>
          <w:szCs w:val="24"/>
        </w:rPr>
        <w:t xml:space="preserve"> S, Sullivan GJ. </w:t>
      </w:r>
      <w:proofErr w:type="gramStart"/>
      <w:r w:rsidRPr="00C94315">
        <w:rPr>
          <w:rFonts w:ascii="Book Antiqua" w:hAnsi="Book Antiqua"/>
          <w:sz w:val="24"/>
          <w:szCs w:val="24"/>
        </w:rPr>
        <w:t>Development of a rapid screen for the endodermal differentiation potential of human pluripotent stem cell lines.</w:t>
      </w:r>
      <w:proofErr w:type="gramEnd"/>
      <w:r w:rsidRPr="00C94315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C94315">
        <w:rPr>
          <w:rFonts w:ascii="Book Antiqua" w:hAnsi="Book Antiqua"/>
          <w:i/>
          <w:sz w:val="24"/>
          <w:szCs w:val="24"/>
        </w:rPr>
        <w:t>Sci</w:t>
      </w:r>
      <w:proofErr w:type="spellEnd"/>
      <w:r w:rsidRPr="00C94315">
        <w:rPr>
          <w:rFonts w:ascii="Book Antiqua" w:hAnsi="Book Antiqua"/>
          <w:i/>
          <w:sz w:val="24"/>
          <w:szCs w:val="24"/>
        </w:rPr>
        <w:t xml:space="preserve"> Rep</w:t>
      </w:r>
      <w:r w:rsidRPr="00C94315">
        <w:rPr>
          <w:rFonts w:ascii="Book Antiqua" w:hAnsi="Book Antiqua"/>
          <w:sz w:val="24"/>
          <w:szCs w:val="24"/>
        </w:rPr>
        <w:t xml:space="preserve"> 2016; </w:t>
      </w:r>
      <w:r w:rsidRPr="00C94315">
        <w:rPr>
          <w:rFonts w:ascii="Book Antiqua" w:hAnsi="Book Antiqua"/>
          <w:b/>
          <w:sz w:val="24"/>
          <w:szCs w:val="24"/>
        </w:rPr>
        <w:t>6</w:t>
      </w:r>
      <w:r w:rsidRPr="00C94315">
        <w:rPr>
          <w:rFonts w:ascii="Book Antiqua" w:hAnsi="Book Antiqua"/>
          <w:sz w:val="24"/>
          <w:szCs w:val="24"/>
        </w:rPr>
        <w:t>: 37178 [PMID: 27872482 DOI: 10.1038/srep37178]</w:t>
      </w:r>
    </w:p>
    <w:p w14:paraId="26B56E13" w14:textId="77777777" w:rsidR="00AD659C" w:rsidRPr="00C94315" w:rsidRDefault="00AD659C" w:rsidP="008F748E">
      <w:pPr>
        <w:spacing w:line="360" w:lineRule="auto"/>
        <w:rPr>
          <w:rFonts w:ascii="Book Antiqua" w:hAnsi="Book Antiqua"/>
          <w:sz w:val="24"/>
          <w:szCs w:val="24"/>
        </w:rPr>
      </w:pPr>
    </w:p>
    <w:p w14:paraId="06D19A9D" w14:textId="589C8186" w:rsidR="00DC6538" w:rsidRPr="00C94315" w:rsidRDefault="00DC6538" w:rsidP="008F748E">
      <w:pPr>
        <w:suppressAutoHyphens/>
        <w:spacing w:line="360" w:lineRule="auto"/>
        <w:rPr>
          <w:rFonts w:ascii="Book Antiqua" w:hAnsi="Book Antiqua" w:cs="Mangal"/>
          <w:b/>
          <w:bCs/>
          <w:sz w:val="24"/>
          <w:szCs w:val="24"/>
          <w:lang w:val="it-IT" w:eastAsia="en-US" w:bidi="hi-IN"/>
        </w:rPr>
      </w:pPr>
      <w:bookmarkStart w:id="147" w:name="OLE_LINK502"/>
      <w:bookmarkStart w:id="148" w:name="OLE_LINK480"/>
      <w:bookmarkStart w:id="149" w:name="OLE_LINK2090"/>
      <w:bookmarkStart w:id="150" w:name="OLE_LINK2200"/>
      <w:bookmarkStart w:id="151" w:name="OLE_LINK2199"/>
      <w:bookmarkStart w:id="152" w:name="OLE_LINK2198"/>
      <w:bookmarkStart w:id="153" w:name="OLE_LINK2162"/>
      <w:bookmarkStart w:id="154" w:name="OLE_LINK1963"/>
      <w:bookmarkStart w:id="155" w:name="OLE_LINK1962"/>
      <w:bookmarkStart w:id="156" w:name="OLE_LINK1812"/>
      <w:bookmarkStart w:id="157" w:name="OLE_LINK1811"/>
      <w:bookmarkStart w:id="158" w:name="OLE_LINK1807"/>
      <w:bookmarkStart w:id="159" w:name="OLE_LINK1806"/>
      <w:bookmarkStart w:id="160" w:name="OLE_LINK1636"/>
      <w:bookmarkStart w:id="161" w:name="OLE_LINK1845"/>
      <w:bookmarkStart w:id="162" w:name="OLE_LINK1844"/>
      <w:bookmarkStart w:id="163" w:name="OLE_LINK1843"/>
      <w:bookmarkStart w:id="164" w:name="OLE_LINK1803"/>
      <w:bookmarkStart w:id="165" w:name="OLE_LINK1802"/>
      <w:bookmarkStart w:id="166" w:name="OLE_LINK1801"/>
      <w:bookmarkStart w:id="167" w:name="OLE_LINK1800"/>
      <w:bookmarkStart w:id="168" w:name="OLE_LINK1282"/>
      <w:bookmarkStart w:id="169" w:name="OLE_LINK1266"/>
      <w:bookmarkStart w:id="170" w:name="OLE_LINK1264"/>
      <w:bookmarkStart w:id="171" w:name="OLE_LINK1261"/>
      <w:bookmarkStart w:id="172" w:name="OLE_LINK1260"/>
      <w:bookmarkStart w:id="173" w:name="OLE_LINK1044"/>
      <w:bookmarkStart w:id="174" w:name="OLE_LINK1043"/>
      <w:bookmarkStart w:id="175" w:name="OLE_LINK1039"/>
      <w:bookmarkStart w:id="176" w:name="OLE_LINK1038"/>
      <w:bookmarkStart w:id="177" w:name="OLE_LINK1036"/>
      <w:bookmarkStart w:id="178" w:name="OLE_LINK1035"/>
      <w:bookmarkStart w:id="179" w:name="OLE_LINK987"/>
      <w:bookmarkStart w:id="180" w:name="OLE_LINK947"/>
      <w:bookmarkStart w:id="181" w:name="OLE_LINK946"/>
      <w:bookmarkStart w:id="182" w:name="OLE_LINK945"/>
      <w:bookmarkStart w:id="183" w:name="OLE_LINK1127"/>
      <w:bookmarkStart w:id="184" w:name="OLE_LINK962"/>
      <w:bookmarkStart w:id="185" w:name="OLE_LINK959"/>
      <w:bookmarkStart w:id="186" w:name="OLE_LINK1185"/>
      <w:bookmarkStart w:id="187" w:name="OLE_LINK1159"/>
      <w:bookmarkStart w:id="188" w:name="OLE_LINK1158"/>
      <w:bookmarkStart w:id="189" w:name="OLE_LINK1157"/>
      <w:bookmarkStart w:id="190" w:name="OLE_LINK1156"/>
      <w:bookmarkStart w:id="191" w:name="OLE_LINK1065"/>
      <w:bookmarkStart w:id="192" w:name="OLE_LINK1064"/>
      <w:bookmarkStart w:id="193" w:name="OLE_LINK1023"/>
      <w:bookmarkStart w:id="194" w:name="OLE_LINK1022"/>
      <w:bookmarkStart w:id="195" w:name="OLE_LINK1021"/>
      <w:r w:rsidRPr="00C94315">
        <w:rPr>
          <w:rFonts w:ascii="Book Antiqua" w:eastAsia="Lucida Sans Unicode" w:hAnsi="Book Antiqua" w:cs="Arial"/>
          <w:b/>
          <w:noProof/>
          <w:sz w:val="24"/>
          <w:szCs w:val="24"/>
          <w:lang w:val="it-IT" w:eastAsia="hi-IN" w:bidi="hi-IN"/>
        </w:rPr>
        <w:t>P-Reviewer</w:t>
      </w:r>
      <w:r w:rsidRPr="00C94315">
        <w:rPr>
          <w:rFonts w:ascii="Book Antiqua" w:hAnsi="Book Antiqua" w:cs="Arial"/>
          <w:b/>
          <w:noProof/>
          <w:sz w:val="24"/>
          <w:szCs w:val="24"/>
          <w:lang w:val="it-IT" w:bidi="hi-IN"/>
        </w:rPr>
        <w:t>:</w:t>
      </w:r>
      <w:r w:rsidRPr="00C94315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A63BFC" w:rsidRPr="00C94315">
        <w:rPr>
          <w:rFonts w:ascii="Book Antiqua" w:hAnsi="Book Antiqua"/>
          <w:sz w:val="24"/>
          <w:szCs w:val="24"/>
        </w:rPr>
        <w:t>Andrukhov</w:t>
      </w:r>
      <w:proofErr w:type="spellEnd"/>
      <w:r w:rsidR="00A63BFC" w:rsidRPr="00C94315">
        <w:rPr>
          <w:rFonts w:ascii="Book Antiqua" w:hAnsi="Book Antiqua"/>
          <w:sz w:val="24"/>
          <w:szCs w:val="24"/>
        </w:rPr>
        <w:t xml:space="preserve"> O, </w:t>
      </w:r>
      <w:proofErr w:type="spellStart"/>
      <w:r w:rsidR="003110B0" w:rsidRPr="00C94315">
        <w:rPr>
          <w:rFonts w:ascii="Book Antiqua" w:hAnsi="Book Antiqua"/>
          <w:sz w:val="24"/>
          <w:szCs w:val="24"/>
        </w:rPr>
        <w:t>Binetruy</w:t>
      </w:r>
      <w:proofErr w:type="spellEnd"/>
      <w:r w:rsidR="003110B0" w:rsidRPr="00C94315">
        <w:rPr>
          <w:rFonts w:ascii="Book Antiqua" w:hAnsi="Book Antiqua"/>
          <w:sz w:val="24"/>
          <w:szCs w:val="24"/>
        </w:rPr>
        <w:t xml:space="preserve"> B, </w:t>
      </w:r>
      <w:r w:rsidR="001B4F6B" w:rsidRPr="00C94315">
        <w:rPr>
          <w:rFonts w:ascii="Book Antiqua" w:hAnsi="Book Antiqua"/>
          <w:sz w:val="24"/>
          <w:szCs w:val="24"/>
        </w:rPr>
        <w:t xml:space="preserve">Huang YC, </w:t>
      </w:r>
      <w:proofErr w:type="spellStart"/>
      <w:r w:rsidR="00F2107E" w:rsidRPr="00C94315">
        <w:rPr>
          <w:rFonts w:ascii="Book Antiqua" w:hAnsi="Book Antiqua"/>
          <w:sz w:val="24"/>
          <w:szCs w:val="24"/>
        </w:rPr>
        <w:t>Politi</w:t>
      </w:r>
      <w:proofErr w:type="spellEnd"/>
      <w:r w:rsidR="00F2107E" w:rsidRPr="00C94315">
        <w:rPr>
          <w:rFonts w:ascii="Book Antiqua" w:hAnsi="Book Antiqua"/>
          <w:sz w:val="24"/>
          <w:szCs w:val="24"/>
        </w:rPr>
        <w:t xml:space="preserve"> LE, </w:t>
      </w:r>
      <w:r w:rsidR="00293BED" w:rsidRPr="00C94315">
        <w:rPr>
          <w:rFonts w:ascii="Book Antiqua" w:hAnsi="Book Antiqua"/>
          <w:sz w:val="24"/>
          <w:szCs w:val="24"/>
        </w:rPr>
        <w:t xml:space="preserve">Wang H, </w:t>
      </w:r>
      <w:proofErr w:type="spellStart"/>
      <w:r w:rsidR="00177230" w:rsidRPr="00C94315">
        <w:rPr>
          <w:rFonts w:ascii="Book Antiqua" w:hAnsi="Book Antiqua"/>
          <w:sz w:val="24"/>
          <w:szCs w:val="24"/>
        </w:rPr>
        <w:t>Zeng</w:t>
      </w:r>
      <w:proofErr w:type="spellEnd"/>
      <w:r w:rsidR="00177230" w:rsidRPr="00C94315">
        <w:rPr>
          <w:rFonts w:ascii="Book Antiqua" w:hAnsi="Book Antiqua"/>
          <w:sz w:val="24"/>
          <w:szCs w:val="24"/>
        </w:rPr>
        <w:t xml:space="preserve"> L</w:t>
      </w:r>
      <w:r w:rsidRPr="00C94315">
        <w:rPr>
          <w:rFonts w:ascii="Book Antiqua" w:hAnsi="Book Antiqua"/>
          <w:sz w:val="24"/>
          <w:szCs w:val="24"/>
        </w:rPr>
        <w:t xml:space="preserve"> </w:t>
      </w:r>
      <w:r w:rsidRPr="00C94315">
        <w:rPr>
          <w:rFonts w:ascii="Book Antiqua" w:eastAsia="Lucida Sans Unicode" w:hAnsi="Book Antiqua" w:cs="Mangal"/>
          <w:b/>
          <w:bCs/>
          <w:sz w:val="24"/>
          <w:szCs w:val="24"/>
          <w:lang w:val="it-IT" w:eastAsia="hi-IN" w:bidi="hi-IN"/>
        </w:rPr>
        <w:t>S-Editor</w:t>
      </w:r>
      <w:r w:rsidRPr="00C94315">
        <w:rPr>
          <w:rFonts w:ascii="Book Antiqua" w:hAnsi="Book Antiqua" w:cs="Mangal"/>
          <w:b/>
          <w:bCs/>
          <w:sz w:val="24"/>
          <w:szCs w:val="24"/>
          <w:lang w:val="it-IT" w:bidi="hi-IN"/>
        </w:rPr>
        <w:t>:</w:t>
      </w:r>
      <w:r w:rsidRPr="00C94315">
        <w:rPr>
          <w:rFonts w:ascii="Book Antiqua" w:eastAsia="Lucida Sans Unicode" w:hAnsi="Book Antiqua" w:cs="Mangal"/>
          <w:bCs/>
          <w:sz w:val="24"/>
          <w:szCs w:val="24"/>
          <w:lang w:val="it-IT" w:eastAsia="hi-IN" w:bidi="hi-IN"/>
        </w:rPr>
        <w:t xml:space="preserve"> </w:t>
      </w:r>
      <w:r w:rsidRPr="00C94315">
        <w:rPr>
          <w:rFonts w:ascii="Book Antiqua" w:hAnsi="Book Antiqua" w:cs="Mangal"/>
          <w:bCs/>
          <w:sz w:val="24"/>
          <w:szCs w:val="24"/>
          <w:lang w:val="it-IT" w:bidi="hi-IN"/>
        </w:rPr>
        <w:t>Ma YJ</w:t>
      </w:r>
      <w:r w:rsidRPr="00C94315">
        <w:rPr>
          <w:rFonts w:ascii="Book Antiqua" w:eastAsia="Lucida Sans Unicode" w:hAnsi="Book Antiqua" w:cs="Mangal"/>
          <w:b/>
          <w:bCs/>
          <w:sz w:val="24"/>
          <w:szCs w:val="24"/>
          <w:lang w:val="it-IT" w:eastAsia="hi-IN" w:bidi="hi-IN"/>
        </w:rPr>
        <w:t xml:space="preserve"> L-Editor</w:t>
      </w:r>
      <w:r w:rsidRPr="00C94315">
        <w:rPr>
          <w:rFonts w:ascii="Book Antiqua" w:hAnsi="Book Antiqua" w:cs="Mangal"/>
          <w:b/>
          <w:bCs/>
          <w:sz w:val="24"/>
          <w:szCs w:val="24"/>
          <w:lang w:val="it-IT" w:bidi="hi-IN"/>
        </w:rPr>
        <w:t xml:space="preserve">: </w:t>
      </w:r>
      <w:r w:rsidR="005F664A" w:rsidRPr="00C94315">
        <w:rPr>
          <w:rFonts w:ascii="Book Antiqua" w:hAnsi="Book Antiqua" w:cs="Mangal"/>
          <w:bCs/>
          <w:sz w:val="24"/>
          <w:szCs w:val="24"/>
          <w:lang w:val="it-IT" w:bidi="hi-IN"/>
        </w:rPr>
        <w:t>Wang TQ</w:t>
      </w:r>
      <w:r w:rsidRPr="00C94315">
        <w:rPr>
          <w:rFonts w:ascii="Book Antiqua" w:eastAsia="Lucida Sans Unicode" w:hAnsi="Book Antiqua" w:cs="Mangal"/>
          <w:b/>
          <w:bCs/>
          <w:sz w:val="24"/>
          <w:szCs w:val="24"/>
          <w:lang w:val="it-IT" w:eastAsia="hi-IN" w:bidi="hi-IN"/>
        </w:rPr>
        <w:t xml:space="preserve"> E-Editor</w:t>
      </w:r>
      <w:r w:rsidRPr="00C94315">
        <w:rPr>
          <w:rFonts w:ascii="Book Antiqua" w:hAnsi="Book Antiqua" w:cs="Mangal"/>
          <w:b/>
          <w:bCs/>
          <w:sz w:val="24"/>
          <w:szCs w:val="24"/>
          <w:lang w:val="it-IT" w:bidi="hi-IN"/>
        </w:rPr>
        <w:t>:</w:t>
      </w:r>
      <w:r w:rsidRPr="00C94315">
        <w:rPr>
          <w:sz w:val="24"/>
          <w:szCs w:val="24"/>
          <w:lang w:val="it-IT"/>
        </w:rPr>
        <w:t xml:space="preserve"> </w:t>
      </w:r>
      <w:r w:rsidR="00C94315" w:rsidRPr="00C94315">
        <w:rPr>
          <w:rFonts w:ascii="Book Antiqua" w:hAnsi="Book Antiqua" w:cs="Mangal"/>
          <w:bCs/>
          <w:sz w:val="24"/>
          <w:szCs w:val="24"/>
          <w:lang w:val="it-IT" w:bidi="hi-IN"/>
        </w:rPr>
        <w:t>Ma YJ</w:t>
      </w:r>
      <w:bookmarkStart w:id="196" w:name="_GoBack"/>
      <w:bookmarkEnd w:id="196"/>
    </w:p>
    <w:p w14:paraId="32251C67" w14:textId="77777777" w:rsidR="00DC6538" w:rsidRPr="00C94315" w:rsidRDefault="00DC6538" w:rsidP="008F748E">
      <w:pPr>
        <w:suppressAutoHyphens/>
        <w:spacing w:line="360" w:lineRule="auto"/>
        <w:rPr>
          <w:rFonts w:ascii="Book Antiqua" w:hAnsi="Book Antiqua" w:cs="Mangal"/>
          <w:b/>
          <w:bCs/>
          <w:lang w:val="it-IT" w:eastAsia="pt-BR" w:bidi="hi-IN"/>
        </w:rPr>
      </w:pPr>
    </w:p>
    <w:p w14:paraId="54BF6B11" w14:textId="721CFB4F" w:rsidR="00DC6538" w:rsidRPr="00C94315" w:rsidRDefault="00DC6538" w:rsidP="008F748E">
      <w:pPr>
        <w:shd w:val="clear" w:color="auto" w:fill="FFFFFF"/>
        <w:snapToGrid w:val="0"/>
        <w:spacing w:line="360" w:lineRule="auto"/>
        <w:rPr>
          <w:rFonts w:ascii="Book Antiqua" w:hAnsi="Book Antiqua" w:cs="Helvetica"/>
          <w:b/>
          <w:kern w:val="0"/>
          <w:sz w:val="24"/>
          <w:szCs w:val="24"/>
        </w:rPr>
      </w:pPr>
      <w:r w:rsidRPr="00C94315">
        <w:rPr>
          <w:rFonts w:ascii="Book Antiqua" w:hAnsi="Book Antiqua" w:cs="Helvetica"/>
          <w:b/>
          <w:sz w:val="24"/>
          <w:szCs w:val="24"/>
        </w:rPr>
        <w:t xml:space="preserve">Specialty type: </w:t>
      </w:r>
      <w:r w:rsidR="00FC7BBF" w:rsidRPr="00C94315">
        <w:rPr>
          <w:rFonts w:ascii="Book Antiqua" w:eastAsia="微软雅黑" w:hAnsi="Book Antiqua" w:cs="宋体"/>
          <w:sz w:val="24"/>
          <w:szCs w:val="24"/>
        </w:rPr>
        <w:t>Cell and tissue engineering</w:t>
      </w:r>
    </w:p>
    <w:p w14:paraId="4E7B483C" w14:textId="10FF93DB" w:rsidR="00DC6538" w:rsidRPr="00C94315" w:rsidRDefault="00DC6538" w:rsidP="008F748E">
      <w:pPr>
        <w:shd w:val="clear" w:color="auto" w:fill="FFFFFF"/>
        <w:snapToGrid w:val="0"/>
        <w:spacing w:line="360" w:lineRule="auto"/>
        <w:rPr>
          <w:rFonts w:ascii="Book Antiqua" w:hAnsi="Book Antiqua" w:cs="Helvetica"/>
          <w:b/>
          <w:sz w:val="24"/>
          <w:szCs w:val="24"/>
          <w:lang w:val="pt-BR"/>
        </w:rPr>
      </w:pPr>
      <w:r w:rsidRPr="00C94315">
        <w:rPr>
          <w:rFonts w:ascii="Book Antiqua" w:hAnsi="Book Antiqua" w:cs="Helvetica"/>
          <w:b/>
          <w:sz w:val="24"/>
          <w:szCs w:val="24"/>
        </w:rPr>
        <w:t xml:space="preserve">Country of origin: </w:t>
      </w:r>
      <w:r w:rsidR="008A30F1" w:rsidRPr="00C94315">
        <w:rPr>
          <w:rFonts w:ascii="Book Antiqua" w:hAnsi="Book Antiqua" w:cs="Helvetica"/>
          <w:sz w:val="24"/>
          <w:szCs w:val="24"/>
        </w:rPr>
        <w:t>Japan</w:t>
      </w:r>
    </w:p>
    <w:p w14:paraId="6A8F1690" w14:textId="77777777" w:rsidR="00DC6538" w:rsidRPr="00C94315" w:rsidRDefault="00DC6538" w:rsidP="008F748E">
      <w:pPr>
        <w:shd w:val="clear" w:color="auto" w:fill="FFFFFF"/>
        <w:snapToGrid w:val="0"/>
        <w:spacing w:line="360" w:lineRule="auto"/>
        <w:rPr>
          <w:rFonts w:ascii="Book Antiqua" w:hAnsi="Book Antiqua" w:cs="Helvetica"/>
          <w:b/>
          <w:sz w:val="24"/>
          <w:szCs w:val="24"/>
        </w:rPr>
      </w:pPr>
      <w:r w:rsidRPr="00C94315">
        <w:rPr>
          <w:rFonts w:ascii="Book Antiqua" w:hAnsi="Book Antiqua" w:cs="Helvetica"/>
          <w:b/>
          <w:sz w:val="24"/>
          <w:szCs w:val="24"/>
        </w:rPr>
        <w:t>Peer-review report classification</w:t>
      </w:r>
    </w:p>
    <w:p w14:paraId="0E617A51" w14:textId="77777777" w:rsidR="00DC6538" w:rsidRPr="00C94315" w:rsidRDefault="00DC6538" w:rsidP="008F748E">
      <w:pPr>
        <w:shd w:val="clear" w:color="auto" w:fill="FFFFFF"/>
        <w:snapToGrid w:val="0"/>
        <w:spacing w:line="360" w:lineRule="auto"/>
        <w:rPr>
          <w:rFonts w:ascii="Book Antiqua" w:hAnsi="Book Antiqua" w:cs="Helvetica"/>
          <w:sz w:val="24"/>
          <w:szCs w:val="24"/>
        </w:rPr>
      </w:pPr>
      <w:r w:rsidRPr="00C94315">
        <w:rPr>
          <w:rFonts w:ascii="Book Antiqua" w:hAnsi="Book Antiqua" w:cs="Helvetica"/>
          <w:sz w:val="24"/>
          <w:szCs w:val="24"/>
        </w:rPr>
        <w:t xml:space="preserve">Grade </w:t>
      </w:r>
      <w:proofErr w:type="gramStart"/>
      <w:r w:rsidRPr="00C94315">
        <w:rPr>
          <w:rFonts w:ascii="Book Antiqua" w:hAnsi="Book Antiqua" w:cs="Helvetica"/>
          <w:sz w:val="24"/>
          <w:szCs w:val="24"/>
        </w:rPr>
        <w:t>A</w:t>
      </w:r>
      <w:proofErr w:type="gramEnd"/>
      <w:r w:rsidRPr="00C94315">
        <w:rPr>
          <w:rFonts w:ascii="Book Antiqua" w:hAnsi="Book Antiqua" w:cs="Helvetica"/>
          <w:sz w:val="24"/>
          <w:szCs w:val="24"/>
        </w:rPr>
        <w:t xml:space="preserve"> (Excellent): A</w:t>
      </w:r>
    </w:p>
    <w:p w14:paraId="4C9E2D66" w14:textId="747A6563" w:rsidR="00DC6538" w:rsidRPr="00C94315" w:rsidRDefault="00DC6538" w:rsidP="008F748E">
      <w:pPr>
        <w:shd w:val="clear" w:color="auto" w:fill="FFFFFF"/>
        <w:snapToGrid w:val="0"/>
        <w:spacing w:line="360" w:lineRule="auto"/>
        <w:rPr>
          <w:rFonts w:ascii="Book Antiqua" w:hAnsi="Book Antiqua" w:cs="Helvetica"/>
          <w:sz w:val="24"/>
          <w:szCs w:val="24"/>
        </w:rPr>
      </w:pPr>
      <w:r w:rsidRPr="00C94315">
        <w:rPr>
          <w:rFonts w:ascii="Book Antiqua" w:hAnsi="Book Antiqua" w:cs="Helvetica"/>
          <w:sz w:val="24"/>
          <w:szCs w:val="24"/>
        </w:rPr>
        <w:t>Grade B (Very good): B</w:t>
      </w:r>
      <w:r w:rsidR="00444F76" w:rsidRPr="00C94315">
        <w:rPr>
          <w:rFonts w:ascii="Book Antiqua" w:hAnsi="Book Antiqua" w:cs="Helvetica" w:hint="eastAsia"/>
          <w:sz w:val="24"/>
          <w:szCs w:val="24"/>
        </w:rPr>
        <w:t>,</w:t>
      </w:r>
      <w:r w:rsidR="00444F76" w:rsidRPr="00C94315">
        <w:rPr>
          <w:rFonts w:ascii="Book Antiqua" w:hAnsi="Book Antiqua" w:cs="Helvetica"/>
          <w:sz w:val="24"/>
          <w:szCs w:val="24"/>
        </w:rPr>
        <w:t xml:space="preserve"> B, B, </w:t>
      </w:r>
      <w:proofErr w:type="gramStart"/>
      <w:r w:rsidR="00444F76" w:rsidRPr="00C94315">
        <w:rPr>
          <w:rFonts w:ascii="Book Antiqua" w:hAnsi="Book Antiqua" w:cs="Helvetica"/>
          <w:sz w:val="24"/>
          <w:szCs w:val="24"/>
        </w:rPr>
        <w:t>B</w:t>
      </w:r>
      <w:proofErr w:type="gramEnd"/>
    </w:p>
    <w:p w14:paraId="6B406FD4" w14:textId="6868693A" w:rsidR="00DC6538" w:rsidRPr="00C94315" w:rsidRDefault="00DC6538" w:rsidP="008F748E">
      <w:pPr>
        <w:shd w:val="clear" w:color="auto" w:fill="FFFFFF"/>
        <w:snapToGrid w:val="0"/>
        <w:spacing w:line="360" w:lineRule="auto"/>
        <w:rPr>
          <w:rFonts w:ascii="Book Antiqua" w:hAnsi="Book Antiqua" w:cs="Helvetica"/>
          <w:sz w:val="24"/>
          <w:szCs w:val="24"/>
        </w:rPr>
      </w:pPr>
      <w:r w:rsidRPr="00C94315">
        <w:rPr>
          <w:rFonts w:ascii="Book Antiqua" w:hAnsi="Book Antiqua" w:cs="Helvetica"/>
          <w:sz w:val="24"/>
          <w:szCs w:val="24"/>
        </w:rPr>
        <w:t xml:space="preserve">Grade C (Good): </w:t>
      </w:r>
      <w:r w:rsidR="0072609D" w:rsidRPr="00C94315">
        <w:rPr>
          <w:rFonts w:ascii="Book Antiqua" w:hAnsi="Book Antiqua" w:cs="Helvetica"/>
          <w:sz w:val="24"/>
          <w:szCs w:val="24"/>
        </w:rPr>
        <w:t>C</w:t>
      </w:r>
    </w:p>
    <w:p w14:paraId="220F06B0" w14:textId="77777777" w:rsidR="00DC6538" w:rsidRPr="00C94315" w:rsidRDefault="00DC6538" w:rsidP="008F748E">
      <w:pPr>
        <w:shd w:val="clear" w:color="auto" w:fill="FFFFFF"/>
        <w:snapToGrid w:val="0"/>
        <w:spacing w:line="360" w:lineRule="auto"/>
        <w:rPr>
          <w:rFonts w:ascii="Book Antiqua" w:hAnsi="Book Antiqua" w:cs="Helvetica"/>
          <w:sz w:val="24"/>
          <w:szCs w:val="24"/>
        </w:rPr>
      </w:pPr>
      <w:r w:rsidRPr="00C94315">
        <w:rPr>
          <w:rFonts w:ascii="Book Antiqua" w:hAnsi="Book Antiqua" w:cs="Helvetica"/>
          <w:sz w:val="24"/>
          <w:szCs w:val="24"/>
        </w:rPr>
        <w:t xml:space="preserve">Grade D (Fair): </w:t>
      </w:r>
      <w:bookmarkEnd w:id="147"/>
      <w:bookmarkEnd w:id="148"/>
      <w:r w:rsidRPr="00C94315">
        <w:rPr>
          <w:rFonts w:ascii="Book Antiqua" w:hAnsi="Book Antiqua" w:cs="Helvetica"/>
          <w:sz w:val="24"/>
          <w:szCs w:val="24"/>
        </w:rPr>
        <w:t>0</w:t>
      </w:r>
    </w:p>
    <w:p w14:paraId="35804C5B" w14:textId="77777777" w:rsidR="00DC6538" w:rsidRPr="00C94315" w:rsidRDefault="00DC6538" w:rsidP="008F748E">
      <w:pPr>
        <w:shd w:val="clear" w:color="auto" w:fill="FFFFFF"/>
        <w:snapToGrid w:val="0"/>
        <w:spacing w:line="360" w:lineRule="auto"/>
        <w:rPr>
          <w:rFonts w:ascii="Book Antiqua" w:hAnsi="Book Antiqua" w:cs="Helvetica"/>
          <w:sz w:val="24"/>
          <w:szCs w:val="24"/>
        </w:rPr>
      </w:pPr>
      <w:r w:rsidRPr="00C94315">
        <w:rPr>
          <w:rFonts w:ascii="Book Antiqua" w:hAnsi="Book Antiqua" w:cs="Helvetica"/>
          <w:sz w:val="24"/>
          <w:szCs w:val="24"/>
        </w:rPr>
        <w:lastRenderedPageBreak/>
        <w:t xml:space="preserve">Grade E (Poor): </w:t>
      </w:r>
      <w:bookmarkEnd w:id="149"/>
      <w:bookmarkEnd w:id="150"/>
      <w:bookmarkEnd w:id="151"/>
      <w:bookmarkEnd w:id="152"/>
      <w:bookmarkEnd w:id="153"/>
      <w:bookmarkEnd w:id="154"/>
      <w:bookmarkEnd w:id="155"/>
      <w:bookmarkEnd w:id="156"/>
      <w:bookmarkEnd w:id="157"/>
      <w:bookmarkEnd w:id="158"/>
      <w:bookmarkEnd w:id="159"/>
      <w:bookmarkEnd w:id="160"/>
      <w:bookmarkEnd w:id="161"/>
      <w:bookmarkEnd w:id="162"/>
      <w:bookmarkEnd w:id="163"/>
      <w:bookmarkEnd w:id="164"/>
      <w:bookmarkEnd w:id="165"/>
      <w:bookmarkEnd w:id="166"/>
      <w:bookmarkEnd w:id="167"/>
      <w:bookmarkEnd w:id="168"/>
      <w:bookmarkEnd w:id="169"/>
      <w:bookmarkEnd w:id="170"/>
      <w:bookmarkEnd w:id="171"/>
      <w:bookmarkEnd w:id="172"/>
      <w:bookmarkEnd w:id="173"/>
      <w:bookmarkEnd w:id="174"/>
      <w:bookmarkEnd w:id="175"/>
      <w:bookmarkEnd w:id="176"/>
      <w:bookmarkEnd w:id="177"/>
      <w:bookmarkEnd w:id="178"/>
      <w:bookmarkEnd w:id="179"/>
      <w:bookmarkEnd w:id="180"/>
      <w:bookmarkEnd w:id="181"/>
      <w:bookmarkEnd w:id="182"/>
      <w:bookmarkEnd w:id="183"/>
      <w:bookmarkEnd w:id="184"/>
      <w:bookmarkEnd w:id="185"/>
      <w:bookmarkEnd w:id="186"/>
      <w:bookmarkEnd w:id="187"/>
      <w:bookmarkEnd w:id="188"/>
      <w:bookmarkEnd w:id="189"/>
      <w:bookmarkEnd w:id="190"/>
      <w:bookmarkEnd w:id="191"/>
      <w:bookmarkEnd w:id="192"/>
      <w:bookmarkEnd w:id="193"/>
      <w:bookmarkEnd w:id="194"/>
      <w:bookmarkEnd w:id="195"/>
      <w:r w:rsidRPr="00C94315">
        <w:rPr>
          <w:rFonts w:ascii="Book Antiqua" w:hAnsi="Book Antiqua" w:cs="Helvetica"/>
          <w:sz w:val="24"/>
          <w:szCs w:val="24"/>
        </w:rPr>
        <w:t>0</w:t>
      </w:r>
    </w:p>
    <w:p w14:paraId="0FC3E64A" w14:textId="7628C731" w:rsidR="00A02E99" w:rsidRPr="00C94315" w:rsidRDefault="00A02E99" w:rsidP="008F748E">
      <w:pPr>
        <w:autoSpaceDE w:val="0"/>
        <w:autoSpaceDN w:val="0"/>
        <w:adjustRightIn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</w:p>
    <w:p w14:paraId="12921662" w14:textId="77777777" w:rsidR="00A02E99" w:rsidRPr="00C94315" w:rsidRDefault="00A02E99" w:rsidP="008F748E">
      <w:pPr>
        <w:widowControl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br w:type="page"/>
      </w:r>
    </w:p>
    <w:p w14:paraId="0971667A" w14:textId="77777777" w:rsidR="00A02E99" w:rsidRPr="00C94315" w:rsidRDefault="00A02E99" w:rsidP="008F748E">
      <w:pPr>
        <w:autoSpaceDE w:val="0"/>
        <w:autoSpaceDN w:val="0"/>
        <w:adjustRightInd w:val="0"/>
        <w:spacing w:line="360" w:lineRule="auto"/>
        <w:rPr>
          <w:rFonts w:ascii="Book Antiqua" w:eastAsia="等线" w:hAnsi="Book Antiqua" w:cs="Times New Roman"/>
          <w:color w:val="000000" w:themeColor="text1"/>
          <w:kern w:val="0"/>
          <w:sz w:val="24"/>
          <w:szCs w:val="24"/>
        </w:rPr>
      </w:pPr>
      <w:r w:rsidRPr="00C94315">
        <w:rPr>
          <w:rFonts w:ascii="Book Antiqua" w:hAnsi="Book Antiqua"/>
          <w:noProof/>
          <w:color w:val="000000" w:themeColor="text1"/>
          <w:sz w:val="24"/>
          <w:szCs w:val="24"/>
        </w:rPr>
        <w:lastRenderedPageBreak/>
        <w:drawing>
          <wp:inline distT="0" distB="0" distL="0" distR="0" wp14:anchorId="4337112C" wp14:editId="329AA605">
            <wp:extent cx="5274310" cy="2967263"/>
            <wp:effectExtent l="0" t="0" r="2540" b="508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96726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A3F51B4" w14:textId="36170D36" w:rsidR="00A02E99" w:rsidRPr="00C94315" w:rsidRDefault="00A02E99" w:rsidP="008F748E">
      <w:pPr>
        <w:autoSpaceDE w:val="0"/>
        <w:autoSpaceDN w:val="0"/>
        <w:adjustRightInd w:val="0"/>
        <w:spacing w:line="360" w:lineRule="auto"/>
        <w:rPr>
          <w:rFonts w:ascii="Book Antiqua" w:eastAsia="等线" w:hAnsi="Book Antiqua" w:cs="Times New Roman"/>
          <w:color w:val="000000" w:themeColor="text1"/>
          <w:kern w:val="0"/>
          <w:sz w:val="24"/>
          <w:szCs w:val="24"/>
        </w:rPr>
        <w:sectPr w:rsidR="00A02E99" w:rsidRPr="00C94315" w:rsidSect="00A3032C">
          <w:pgSz w:w="11906" w:h="16838" w:code="9"/>
          <w:pgMar w:top="1440" w:right="1797" w:bottom="1440" w:left="1797" w:header="851" w:footer="992" w:gutter="0"/>
          <w:cols w:space="425"/>
          <w:docGrid w:linePitch="312"/>
        </w:sectPr>
      </w:pPr>
      <w:r w:rsidRPr="00C94315">
        <w:rPr>
          <w:rFonts w:ascii="Book Antiqua" w:eastAsia="等线" w:hAnsi="Book Antiqua" w:cs="Times New Roman"/>
          <w:b/>
          <w:bCs/>
          <w:color w:val="000000" w:themeColor="text1"/>
          <w:kern w:val="0"/>
          <w:sz w:val="24"/>
          <w:szCs w:val="24"/>
        </w:rPr>
        <w:t>Figure 1</w:t>
      </w:r>
      <w:r w:rsidR="00575717" w:rsidRPr="00C94315">
        <w:rPr>
          <w:rFonts w:ascii="Book Antiqua" w:eastAsia="等线" w:hAnsi="Book Antiqua" w:cs="Times New Roman"/>
          <w:b/>
          <w:bCs/>
          <w:color w:val="000000" w:themeColor="text1"/>
          <w:kern w:val="0"/>
          <w:sz w:val="24"/>
          <w:szCs w:val="24"/>
        </w:rPr>
        <w:t xml:space="preserve"> </w:t>
      </w:r>
      <w:r w:rsidRPr="00C94315">
        <w:rPr>
          <w:rFonts w:ascii="Book Antiqua" w:hAnsi="Book Antiqua" w:cs="Times New Roman"/>
          <w:b/>
          <w:bCs/>
          <w:color w:val="000000" w:themeColor="text1"/>
          <w:kern w:val="0"/>
          <w:sz w:val="24"/>
          <w:szCs w:val="24"/>
        </w:rPr>
        <w:t>Schematic flow diagram of quality control of human pluripotent stem cells</w:t>
      </w:r>
      <w:r w:rsidR="00575717" w:rsidRPr="00C94315">
        <w:rPr>
          <w:rFonts w:ascii="Book Antiqua" w:hAnsi="Book Antiqua" w:cs="Times New Roman"/>
          <w:b/>
          <w:bCs/>
          <w:color w:val="000000" w:themeColor="text1"/>
          <w:kern w:val="0"/>
          <w:sz w:val="24"/>
          <w:szCs w:val="24"/>
        </w:rPr>
        <w:t>.</w:t>
      </w:r>
      <w:r w:rsidRPr="00C94315">
        <w:rPr>
          <w:rFonts w:ascii="Book Antiqua" w:hAnsi="Book Antiqua" w:cs="Times New Roman"/>
          <w:b/>
          <w:bCs/>
          <w:color w:val="000000" w:themeColor="text1"/>
          <w:kern w:val="0"/>
          <w:sz w:val="24"/>
          <w:szCs w:val="24"/>
        </w:rPr>
        <w:t xml:space="preserve"> </w:t>
      </w:r>
      <w:proofErr w:type="spellStart"/>
      <w:proofErr w:type="gramStart"/>
      <w:r w:rsidR="00575717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h</w:t>
      </w:r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SC</w:t>
      </w:r>
      <w:r w:rsidR="005F664A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</w:t>
      </w:r>
      <w:proofErr w:type="spellEnd"/>
      <w:proofErr w:type="gramEnd"/>
      <w:r w:rsidR="00575717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: </w:t>
      </w:r>
      <w:r w:rsidR="00575717" w:rsidRPr="00C94315">
        <w:rPr>
          <w:rFonts w:ascii="Book Antiqua" w:hAnsi="Book Antiqua" w:cs="Times New Roman"/>
          <w:caps/>
          <w:color w:val="000000" w:themeColor="text1"/>
          <w:kern w:val="0"/>
          <w:sz w:val="24"/>
          <w:szCs w:val="24"/>
        </w:rPr>
        <w:t>h</w:t>
      </w:r>
      <w:r w:rsidR="00575717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uman pluripotent stem cell</w:t>
      </w:r>
      <w:r w:rsidR="005F664A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</w:t>
      </w:r>
      <w:r w:rsidR="00575717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.  </w:t>
      </w:r>
    </w:p>
    <w:p w14:paraId="7A2E4F96" w14:textId="3741444D" w:rsidR="00A02E99" w:rsidRPr="00C94315" w:rsidRDefault="00A02E99" w:rsidP="008F748E">
      <w:pPr>
        <w:autoSpaceDE w:val="0"/>
        <w:autoSpaceDN w:val="0"/>
        <w:adjustRightInd w:val="0"/>
        <w:spacing w:line="360" w:lineRule="auto"/>
        <w:rPr>
          <w:rFonts w:ascii="Book Antiqua" w:hAnsi="Book Antiqua" w:cs="Times New Roman"/>
          <w:b/>
          <w:bCs/>
          <w:color w:val="000000" w:themeColor="text1"/>
          <w:kern w:val="0"/>
          <w:sz w:val="24"/>
          <w:szCs w:val="24"/>
        </w:rPr>
      </w:pPr>
      <w:r w:rsidRPr="00C94315">
        <w:rPr>
          <w:rFonts w:ascii="Book Antiqua" w:hAnsi="Book Antiqua" w:cs="Times New Roman"/>
          <w:b/>
          <w:bCs/>
          <w:color w:val="000000" w:themeColor="text1"/>
          <w:kern w:val="0"/>
          <w:sz w:val="24"/>
          <w:szCs w:val="24"/>
        </w:rPr>
        <w:lastRenderedPageBreak/>
        <w:t>Table 1</w:t>
      </w:r>
      <w:r w:rsidR="00CF6ADC" w:rsidRPr="00C94315">
        <w:rPr>
          <w:rFonts w:ascii="Book Antiqua" w:hAnsi="Book Antiqua" w:cs="Times New Roman"/>
          <w:b/>
          <w:bCs/>
          <w:color w:val="000000" w:themeColor="text1"/>
          <w:kern w:val="0"/>
          <w:sz w:val="24"/>
          <w:szCs w:val="24"/>
        </w:rPr>
        <w:t xml:space="preserve"> </w:t>
      </w:r>
      <w:r w:rsidRPr="00C94315">
        <w:rPr>
          <w:rFonts w:ascii="Book Antiqua" w:hAnsi="Book Antiqua" w:cs="Times New Roman"/>
          <w:b/>
          <w:bCs/>
          <w:color w:val="000000" w:themeColor="text1"/>
          <w:kern w:val="0"/>
          <w:sz w:val="24"/>
          <w:szCs w:val="24"/>
        </w:rPr>
        <w:t xml:space="preserve">Methods for evaluating human pluripotent stem cell lines </w:t>
      </w:r>
      <w:r w:rsidR="0007335A" w:rsidRPr="00C94315">
        <w:rPr>
          <w:rFonts w:ascii="Book Antiqua" w:hAnsi="Book Antiqua" w:cs="Times New Roman"/>
          <w:b/>
          <w:bCs/>
          <w:color w:val="000000" w:themeColor="text1"/>
          <w:kern w:val="0"/>
          <w:sz w:val="24"/>
          <w:szCs w:val="24"/>
        </w:rPr>
        <w:t xml:space="preserve">for </w:t>
      </w:r>
      <w:proofErr w:type="spellStart"/>
      <w:r w:rsidRPr="00C94315">
        <w:rPr>
          <w:rFonts w:ascii="Book Antiqua" w:hAnsi="Book Antiqua" w:cs="Times New Roman"/>
          <w:b/>
          <w:bCs/>
          <w:color w:val="000000" w:themeColor="text1"/>
          <w:kern w:val="0"/>
          <w:sz w:val="24"/>
          <w:szCs w:val="24"/>
        </w:rPr>
        <w:t>pluripotency</w:t>
      </w:r>
      <w:proofErr w:type="spellEnd"/>
      <w:r w:rsidRPr="00C94315">
        <w:rPr>
          <w:rFonts w:ascii="Book Antiqua" w:hAnsi="Book Antiqua" w:cs="Times New Roman"/>
          <w:b/>
          <w:bCs/>
          <w:color w:val="000000" w:themeColor="text1"/>
          <w:kern w:val="0"/>
          <w:sz w:val="24"/>
          <w:szCs w:val="24"/>
        </w:rPr>
        <w:t>,</w:t>
      </w:r>
      <w:r w:rsidRPr="00C94315">
        <w:rPr>
          <w:rFonts w:ascii="Book Antiqua" w:eastAsia="MinionPro-Regular" w:hAnsi="Book Antiqua" w:cs="Times New Roman"/>
          <w:b/>
          <w:bCs/>
          <w:color w:val="000000" w:themeColor="text1"/>
          <w:kern w:val="0"/>
          <w:sz w:val="24"/>
          <w:szCs w:val="24"/>
        </w:rPr>
        <w:t xml:space="preserve"> differentiation potential,</w:t>
      </w:r>
      <w:r w:rsidRPr="00C94315">
        <w:rPr>
          <w:rFonts w:ascii="Book Antiqua" w:hAnsi="Book Antiqua" w:cs="Times New Roman"/>
          <w:b/>
          <w:bCs/>
          <w:color w:val="000000" w:themeColor="text1"/>
          <w:kern w:val="0"/>
          <w:sz w:val="24"/>
          <w:szCs w:val="24"/>
        </w:rPr>
        <w:t xml:space="preserve"> and malignant potential</w:t>
      </w:r>
    </w:p>
    <w:tbl>
      <w:tblPr>
        <w:tblStyle w:val="a4"/>
        <w:tblW w:w="13887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696"/>
        <w:gridCol w:w="2268"/>
        <w:gridCol w:w="6096"/>
        <w:gridCol w:w="1417"/>
        <w:gridCol w:w="1418"/>
        <w:gridCol w:w="992"/>
      </w:tblGrid>
      <w:tr w:rsidR="007F6B44" w:rsidRPr="00C94315" w14:paraId="424EB63D" w14:textId="77777777" w:rsidTr="00A21593">
        <w:tc>
          <w:tcPr>
            <w:tcW w:w="1696" w:type="dxa"/>
            <w:tcBorders>
              <w:top w:val="single" w:sz="4" w:space="0" w:color="auto"/>
              <w:bottom w:val="single" w:sz="4" w:space="0" w:color="auto"/>
            </w:tcBorders>
          </w:tcPr>
          <w:p w14:paraId="5DB02E98" w14:textId="77777777" w:rsidR="00A02E99" w:rsidRPr="00C94315" w:rsidRDefault="00A02E99" w:rsidP="008F748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hAnsi="Book Antiqua" w:cs="Times New Roman"/>
                <w:b/>
                <w:color w:val="000000" w:themeColor="text1"/>
                <w:kern w:val="0"/>
                <w:sz w:val="24"/>
                <w:szCs w:val="24"/>
              </w:rPr>
            </w:pPr>
            <w:r w:rsidRPr="00C94315">
              <w:rPr>
                <w:rFonts w:ascii="Book Antiqua" w:hAnsi="Book Antiqua" w:cs="Times New Roman"/>
                <w:b/>
                <w:color w:val="000000" w:themeColor="text1"/>
                <w:kern w:val="0"/>
                <w:sz w:val="24"/>
                <w:szCs w:val="24"/>
              </w:rPr>
              <w:t>Aim</w:t>
            </w: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</w:tcPr>
          <w:p w14:paraId="4AF855DC" w14:textId="77777777" w:rsidR="00A02E99" w:rsidRPr="00C94315" w:rsidRDefault="00A02E99" w:rsidP="008F748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hAnsi="Book Antiqua" w:cs="Times New Roman"/>
                <w:b/>
                <w:color w:val="000000" w:themeColor="text1"/>
                <w:kern w:val="0"/>
                <w:sz w:val="24"/>
                <w:szCs w:val="24"/>
              </w:rPr>
            </w:pPr>
            <w:r w:rsidRPr="00C94315">
              <w:rPr>
                <w:rFonts w:ascii="Book Antiqua" w:hAnsi="Book Antiqua" w:cs="Times New Roman"/>
                <w:b/>
                <w:color w:val="000000" w:themeColor="text1"/>
                <w:kern w:val="0"/>
                <w:sz w:val="24"/>
                <w:szCs w:val="24"/>
              </w:rPr>
              <w:t>Techniques</w:t>
            </w:r>
          </w:p>
        </w:tc>
        <w:tc>
          <w:tcPr>
            <w:tcW w:w="6096" w:type="dxa"/>
            <w:tcBorders>
              <w:top w:val="single" w:sz="4" w:space="0" w:color="auto"/>
              <w:bottom w:val="single" w:sz="4" w:space="0" w:color="auto"/>
            </w:tcBorders>
          </w:tcPr>
          <w:p w14:paraId="3402AE31" w14:textId="77777777" w:rsidR="00A02E99" w:rsidRPr="00C94315" w:rsidRDefault="00A02E99" w:rsidP="008F748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hAnsi="Book Antiqua" w:cs="Times New Roman"/>
                <w:b/>
                <w:color w:val="000000" w:themeColor="text1"/>
                <w:kern w:val="0"/>
                <w:sz w:val="24"/>
                <w:szCs w:val="24"/>
              </w:rPr>
            </w:pPr>
            <w:r w:rsidRPr="00C94315">
              <w:rPr>
                <w:rFonts w:ascii="Book Antiqua" w:hAnsi="Book Antiqua" w:cs="Times New Roman"/>
                <w:b/>
                <w:color w:val="000000" w:themeColor="text1"/>
                <w:kern w:val="0"/>
                <w:sz w:val="24"/>
                <w:szCs w:val="24"/>
              </w:rPr>
              <w:t>Targets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65E15C66" w14:textId="64CD811A" w:rsidR="00A02E99" w:rsidRPr="00C94315" w:rsidRDefault="00A02E99" w:rsidP="008F748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hAnsi="Book Antiqua" w:cs="Times New Roman"/>
                <w:b/>
                <w:color w:val="000000" w:themeColor="text1"/>
                <w:kern w:val="0"/>
                <w:sz w:val="24"/>
                <w:szCs w:val="24"/>
              </w:rPr>
            </w:pPr>
            <w:r w:rsidRPr="00C94315">
              <w:rPr>
                <w:rFonts w:ascii="Book Antiqua" w:hAnsi="Book Antiqua" w:cs="Times New Roman"/>
                <w:b/>
                <w:color w:val="000000" w:themeColor="text1"/>
                <w:kern w:val="0"/>
                <w:sz w:val="24"/>
                <w:szCs w:val="24"/>
              </w:rPr>
              <w:t xml:space="preserve">Cell </w:t>
            </w:r>
            <w:r w:rsidR="00A21593" w:rsidRPr="00C94315">
              <w:rPr>
                <w:rFonts w:ascii="Book Antiqua" w:hAnsi="Book Antiqua" w:cs="Times New Roman"/>
                <w:b/>
                <w:color w:val="000000" w:themeColor="text1"/>
                <w:kern w:val="0"/>
                <w:sz w:val="24"/>
                <w:szCs w:val="24"/>
              </w:rPr>
              <w:t>t</w:t>
            </w:r>
            <w:r w:rsidRPr="00C94315">
              <w:rPr>
                <w:rFonts w:ascii="Book Antiqua" w:hAnsi="Book Antiqua" w:cs="Times New Roman"/>
                <w:b/>
                <w:color w:val="000000" w:themeColor="text1"/>
                <w:kern w:val="0"/>
                <w:sz w:val="24"/>
                <w:szCs w:val="24"/>
              </w:rPr>
              <w:t>reatment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11A2A3A7" w14:textId="77777777" w:rsidR="00A02E99" w:rsidRPr="00C94315" w:rsidRDefault="00A02E99" w:rsidP="008F748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hAnsi="Book Antiqua" w:cs="Times New Roman"/>
                <w:b/>
                <w:color w:val="000000" w:themeColor="text1"/>
                <w:kern w:val="0"/>
                <w:sz w:val="24"/>
                <w:szCs w:val="24"/>
              </w:rPr>
            </w:pPr>
            <w:proofErr w:type="spellStart"/>
            <w:r w:rsidRPr="00C94315">
              <w:rPr>
                <w:rFonts w:ascii="Book Antiqua" w:hAnsi="Book Antiqua" w:cs="Times New Roman"/>
                <w:b/>
                <w:color w:val="000000" w:themeColor="text1"/>
                <w:kern w:val="0"/>
                <w:sz w:val="24"/>
                <w:szCs w:val="24"/>
              </w:rPr>
              <w:t>Timepoint</w:t>
            </w:r>
            <w:proofErr w:type="spellEnd"/>
          </w:p>
          <w:p w14:paraId="276CF50B" w14:textId="77777777" w:rsidR="00A02E99" w:rsidRPr="00C94315" w:rsidRDefault="00A02E99" w:rsidP="008F748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eastAsia="等线" w:hAnsi="Book Antiqua" w:cs="Times New Roman"/>
                <w:b/>
                <w:color w:val="000000" w:themeColor="text1"/>
                <w:kern w:val="0"/>
                <w:sz w:val="24"/>
                <w:szCs w:val="24"/>
              </w:rPr>
            </w:pPr>
            <w:r w:rsidRPr="00C94315">
              <w:rPr>
                <w:rFonts w:ascii="Book Antiqua" w:hAnsi="Book Antiqua" w:cs="Times New Roman"/>
                <w:b/>
                <w:color w:val="000000" w:themeColor="text1"/>
                <w:kern w:val="0"/>
                <w:sz w:val="24"/>
                <w:szCs w:val="24"/>
              </w:rPr>
              <w:t>detection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14:paraId="1A016364" w14:textId="77777777" w:rsidR="00A02E99" w:rsidRPr="00C94315" w:rsidRDefault="00A02E99" w:rsidP="008F748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hAnsi="Book Antiqua" w:cs="Times New Roman"/>
                <w:b/>
                <w:color w:val="000000" w:themeColor="text1"/>
                <w:kern w:val="0"/>
                <w:sz w:val="24"/>
                <w:szCs w:val="24"/>
              </w:rPr>
            </w:pPr>
            <w:r w:rsidRPr="00C94315">
              <w:rPr>
                <w:rFonts w:ascii="Book Antiqua" w:hAnsi="Book Antiqua" w:cs="Times New Roman"/>
                <w:b/>
                <w:color w:val="000000" w:themeColor="text1"/>
                <w:kern w:val="0"/>
                <w:sz w:val="24"/>
                <w:szCs w:val="24"/>
              </w:rPr>
              <w:t>Ref.</w:t>
            </w:r>
          </w:p>
        </w:tc>
      </w:tr>
      <w:tr w:rsidR="007F6B44" w:rsidRPr="00C94315" w14:paraId="66D3BC91" w14:textId="77777777" w:rsidTr="00A21593">
        <w:trPr>
          <w:trHeight w:val="41"/>
        </w:trPr>
        <w:tc>
          <w:tcPr>
            <w:tcW w:w="1696" w:type="dxa"/>
            <w:vMerge w:val="restart"/>
            <w:tcBorders>
              <w:top w:val="single" w:sz="4" w:space="0" w:color="auto"/>
            </w:tcBorders>
          </w:tcPr>
          <w:p w14:paraId="60B223DD" w14:textId="77777777" w:rsidR="00A02E99" w:rsidRPr="00C94315" w:rsidRDefault="00A02E99" w:rsidP="008F748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</w:p>
          <w:p w14:paraId="2D16D018" w14:textId="77777777" w:rsidR="00A02E99" w:rsidRPr="00C94315" w:rsidRDefault="00A02E99" w:rsidP="008F748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eastAsia="等线" w:hAnsi="Book Antiqua" w:cs="Times New Roman"/>
                <w:color w:val="000000" w:themeColor="text1"/>
                <w:kern w:val="0"/>
                <w:sz w:val="24"/>
                <w:szCs w:val="24"/>
              </w:rPr>
            </w:pPr>
          </w:p>
          <w:p w14:paraId="5F39F764" w14:textId="77777777" w:rsidR="00A02E99" w:rsidRPr="00C94315" w:rsidRDefault="00A02E99" w:rsidP="008F748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eastAsia="等线" w:hAnsi="Book Antiqua" w:cs="Times New Roman"/>
                <w:color w:val="000000" w:themeColor="text1"/>
                <w:kern w:val="0"/>
                <w:sz w:val="24"/>
                <w:szCs w:val="24"/>
              </w:rPr>
            </w:pPr>
          </w:p>
          <w:p w14:paraId="4DD4ACE4" w14:textId="77777777" w:rsidR="00A02E99" w:rsidRPr="00C94315" w:rsidRDefault="00A02E99" w:rsidP="008F748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proofErr w:type="spellStart"/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Pluripotency</w:t>
            </w:r>
            <w:proofErr w:type="spellEnd"/>
          </w:p>
        </w:tc>
        <w:tc>
          <w:tcPr>
            <w:tcW w:w="2268" w:type="dxa"/>
            <w:tcBorders>
              <w:top w:val="single" w:sz="4" w:space="0" w:color="auto"/>
            </w:tcBorders>
          </w:tcPr>
          <w:p w14:paraId="72F98071" w14:textId="3F0489FB" w:rsidR="00A02E99" w:rsidRPr="00C94315" w:rsidRDefault="00A02E99" w:rsidP="008F748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eastAsia="等线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DNA methylation sequencing and microarray</w:t>
            </w:r>
          </w:p>
        </w:tc>
        <w:tc>
          <w:tcPr>
            <w:tcW w:w="6096" w:type="dxa"/>
            <w:tcBorders>
              <w:top w:val="single" w:sz="4" w:space="0" w:color="auto"/>
            </w:tcBorders>
          </w:tcPr>
          <w:p w14:paraId="68C1522E" w14:textId="4F36DF65" w:rsidR="00B96A23" w:rsidRPr="00C94315" w:rsidRDefault="00A02E99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eastAsia="等线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C94315">
              <w:rPr>
                <w:rFonts w:ascii="Book Antiqua" w:eastAsia="等线" w:hAnsi="Book Antiqua" w:cs="Times New Roman"/>
                <w:color w:val="000000" w:themeColor="text1"/>
                <w:kern w:val="0"/>
                <w:sz w:val="24"/>
                <w:szCs w:val="24"/>
              </w:rPr>
              <w:t>D</w:t>
            </w:r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 xml:space="preserve">eviation scorecard: </w:t>
            </w:r>
            <w:r w:rsidR="00B96A23"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the cell</w:t>
            </w:r>
            <w:r w:rsidR="005F664A"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 xml:space="preserve"> </w:t>
            </w:r>
            <w:r w:rsidR="00B96A23"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line-specific number of outliers relative to the human ES cell reference</w:t>
            </w:r>
          </w:p>
        </w:tc>
        <w:tc>
          <w:tcPr>
            <w:tcW w:w="1417" w:type="dxa"/>
            <w:tcBorders>
              <w:top w:val="single" w:sz="4" w:space="0" w:color="auto"/>
            </w:tcBorders>
          </w:tcPr>
          <w:p w14:paraId="5B7A948A" w14:textId="77777777" w:rsidR="00A02E99" w:rsidRPr="00C94315" w:rsidRDefault="00A02E99" w:rsidP="008F748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N/A</w:t>
            </w:r>
          </w:p>
          <w:p w14:paraId="08A14635" w14:textId="77777777" w:rsidR="00A02E99" w:rsidRPr="00C94315" w:rsidRDefault="00A02E99" w:rsidP="008F748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hAnsi="Book Antiqua" w:cs="Times New Roman"/>
                <w:b/>
                <w:color w:val="000000" w:themeColor="text1"/>
                <w:kern w:val="0"/>
                <w:sz w:val="24"/>
                <w:szCs w:val="24"/>
              </w:rPr>
            </w:pPr>
          </w:p>
        </w:tc>
        <w:tc>
          <w:tcPr>
            <w:tcW w:w="1418" w:type="dxa"/>
            <w:tcBorders>
              <w:top w:val="single" w:sz="4" w:space="0" w:color="auto"/>
            </w:tcBorders>
          </w:tcPr>
          <w:p w14:paraId="2E0F0B17" w14:textId="77777777" w:rsidR="00A02E99" w:rsidRPr="00C94315" w:rsidRDefault="00A02E99" w:rsidP="008F748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N/A</w:t>
            </w:r>
          </w:p>
          <w:p w14:paraId="12292ECD" w14:textId="77777777" w:rsidR="00A02E99" w:rsidRPr="00C94315" w:rsidRDefault="00A02E99" w:rsidP="008F748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eastAsia="等线" w:hAnsi="Book Antiqua" w:cs="Times New Roman"/>
                <w:b/>
                <w:color w:val="000000" w:themeColor="text1"/>
                <w:kern w:val="0"/>
                <w:sz w:val="24"/>
                <w:szCs w:val="24"/>
              </w:rPr>
            </w:pPr>
          </w:p>
        </w:tc>
        <w:tc>
          <w:tcPr>
            <w:tcW w:w="992" w:type="dxa"/>
            <w:tcBorders>
              <w:top w:val="single" w:sz="4" w:space="0" w:color="auto"/>
            </w:tcBorders>
          </w:tcPr>
          <w:p w14:paraId="50F51FDA" w14:textId="1B785291" w:rsidR="00A02E99" w:rsidRPr="00C94315" w:rsidRDefault="00A02E99" w:rsidP="008F748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hAnsi="Book Antiqua" w:cs="Times New Roman"/>
                <w:b/>
                <w:color w:val="000000" w:themeColor="text1"/>
                <w:kern w:val="0"/>
                <w:sz w:val="24"/>
                <w:szCs w:val="24"/>
              </w:rPr>
            </w:pPr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fldChar w:fldCharType="begin"/>
            </w:r>
            <w:r w:rsidR="00C44882"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instrText xml:space="preserve"> ADDIN EN.CITE &lt;EndNote&gt;&lt;Cite&gt;&lt;Author&gt;Bock&lt;/Author&gt;&lt;Year&gt;2011&lt;/Year&gt;&lt;RecNum&gt;7&lt;/RecNum&gt;&lt;DisplayText&gt;&lt;style face="superscript"&gt;[1]&lt;/style&gt;&lt;/DisplayText&gt;&lt;record&gt;&lt;rec-number&gt;7&lt;/rec-number&gt;&lt;foreign-keys&gt;&lt;key app="EN" db-id="9efzxrdw5ftdxyeazd9xadab9swsr02ta9s2"&gt;7&lt;/key&gt;&lt;/foreign-keys&gt;&lt;ref-type name="Journal Article"&gt;17&lt;/ref-type&gt;&lt;contributors&gt;&lt;authors&gt;&lt;author&gt;Bock, C.&lt;/author&gt;&lt;author&gt;Kiskinis, E.&lt;/author&gt;&lt;author&gt;Verstappen, G.&lt;/author&gt;&lt;author&gt;Gu, H.&lt;/author&gt;&lt;author&gt;Boulting, G.&lt;/author&gt;&lt;author&gt;Smith, Z. D.&lt;/author&gt;&lt;author&gt;Ziller, M.&lt;/author&gt;&lt;author&gt;Croft, G. F.&lt;/author&gt;&lt;author&gt;Amoroso, M. W.&lt;/author&gt;&lt;author&gt;Oakley, D. H.&lt;/author&gt;&lt;author&gt;Gnirke, A.&lt;/author&gt;&lt;author&gt;Eggan, K.&lt;/author&gt;&lt;author&gt;Meissner, A.&lt;/author&gt;&lt;/authors&gt;&lt;/contributors&gt;&lt;auth-address&gt;Broad Institute, Cambridge, MA 02142, USA.&lt;/auth-address&gt;&lt;titles&gt;&lt;title&gt;Reference Maps of human ES and iPS cell variation enable high-throughput characterization of pluripotent cell lines&lt;/title&gt;&lt;secondary-title&gt;Cell&lt;/secondary-title&gt;&lt;alt-title&gt;Cell&lt;/alt-title&gt;&lt;/titles&gt;&lt;periodical&gt;&lt;full-title&gt;Cell&lt;/full-title&gt;&lt;abbr-1&gt;Cell&lt;/abbr-1&gt;&lt;/periodical&gt;&lt;alt-periodical&gt;&lt;full-title&gt;Cell&lt;/full-title&gt;&lt;abbr-1&gt;Cell&lt;/abbr-1&gt;&lt;/alt-periodical&gt;&lt;pages&gt;439-52&lt;/pages&gt;&lt;volume&gt;144&lt;/volume&gt;&lt;number&gt;3&lt;/number&gt;&lt;keywords&gt;&lt;keyword&gt;Cell Differentiation&lt;/keyword&gt;&lt;keyword&gt;Cell Line&lt;/keyword&gt;&lt;keyword&gt;*DNA Methylation&lt;/keyword&gt;&lt;keyword&gt;Embryonic Stem Cells/cytology/*physiology&lt;/keyword&gt;&lt;keyword&gt;Gene Expression Profiling/*standards&lt;/keyword&gt;&lt;keyword&gt;Humans&lt;/keyword&gt;&lt;keyword&gt;Induced Pluripotent Stem Cells/cytology/*physiology&lt;/keyword&gt;&lt;/keywords&gt;&lt;dates&gt;&lt;year&gt;2011&lt;/year&gt;&lt;pub-dates&gt;&lt;date&gt;Feb 4&lt;/date&gt;&lt;/pub-dates&gt;&lt;/dates&gt;&lt;isbn&gt;1097-4172 (Electronic)&amp;#xD;0092-8674 (Linking)&lt;/isbn&gt;&lt;accession-num&gt;21295703&lt;/accession-num&gt;&lt;urls&gt;&lt;related-urls&gt;&lt;url&gt;http://www.ncbi.nlm.nih.gov/pubmed/21295703&lt;/url&gt;&lt;/related-urls&gt;&lt;/urls&gt;&lt;custom2&gt;3063454&lt;/custom2&gt;&lt;electronic-resource-num&gt;10.1016/j.cell.2010.12.032&lt;/electronic-resource-num&gt;&lt;/record&gt;&lt;/Cite&gt;&lt;/EndNote&gt;</w:instrText>
            </w:r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fldChar w:fldCharType="separate"/>
            </w:r>
            <w:r w:rsidR="00C44882"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[</w:t>
            </w:r>
            <w:hyperlink w:anchor="_ENREF_1" w:tooltip="Bock, 2011 #7" w:history="1">
              <w:r w:rsidR="00621228" w:rsidRPr="00C94315">
                <w:rPr>
                  <w:rFonts w:ascii="Book Antiqua" w:hAnsi="Book Antiqua" w:cs="Times New Roman"/>
                  <w:color w:val="000000" w:themeColor="text1"/>
                  <w:kern w:val="0"/>
                  <w:sz w:val="24"/>
                  <w:szCs w:val="24"/>
                </w:rPr>
                <w:t>1</w:t>
              </w:r>
            </w:hyperlink>
            <w:r w:rsidR="00C44882"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]</w:t>
            </w:r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fldChar w:fldCharType="end"/>
            </w:r>
          </w:p>
        </w:tc>
      </w:tr>
      <w:tr w:rsidR="007F6B44" w:rsidRPr="00C94315" w14:paraId="4078541D" w14:textId="77777777" w:rsidTr="00A21593">
        <w:tc>
          <w:tcPr>
            <w:tcW w:w="1696" w:type="dxa"/>
            <w:vMerge/>
          </w:tcPr>
          <w:p w14:paraId="63F606BA" w14:textId="77777777" w:rsidR="00A02E99" w:rsidRPr="00C94315" w:rsidRDefault="00A02E99" w:rsidP="008F748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  <w:tc>
          <w:tcPr>
            <w:tcW w:w="2268" w:type="dxa"/>
          </w:tcPr>
          <w:p w14:paraId="706CF7AB" w14:textId="77777777" w:rsidR="00A02E99" w:rsidRPr="00C94315" w:rsidRDefault="00A02E99" w:rsidP="008F748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Microarray</w:t>
            </w:r>
          </w:p>
        </w:tc>
        <w:tc>
          <w:tcPr>
            <w:tcW w:w="6096" w:type="dxa"/>
          </w:tcPr>
          <w:p w14:paraId="1F663CC1" w14:textId="4B8E8605" w:rsidR="00A02E99" w:rsidRPr="00C94315" w:rsidRDefault="00A02E99" w:rsidP="008F748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hAnsi="Book Antiqua" w:cs="AdvOT1ef757c0"/>
                <w:color w:val="000000" w:themeColor="text1"/>
                <w:kern w:val="0"/>
                <w:sz w:val="24"/>
                <w:szCs w:val="24"/>
              </w:rPr>
            </w:pPr>
            <w:proofErr w:type="spellStart"/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PluriTest</w:t>
            </w:r>
            <w:proofErr w:type="spellEnd"/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 xml:space="preserve">: </w:t>
            </w:r>
            <w:proofErr w:type="spellStart"/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pluripotency</w:t>
            </w:r>
            <w:proofErr w:type="spellEnd"/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 xml:space="preserve"> score (refer</w:t>
            </w:r>
            <w:r w:rsidR="0007335A"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s</w:t>
            </w:r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 xml:space="preserve"> to gene expression profiles of a large collection of human PSCs) and</w:t>
            </w:r>
            <w:r w:rsidRPr="00C94315">
              <w:rPr>
                <w:rFonts w:ascii="Book Antiqua" w:eastAsia="等线" w:hAnsi="Book Antiqua" w:cs="Times New Roman"/>
                <w:color w:val="000000" w:themeColor="text1"/>
                <w:kern w:val="0"/>
                <w:sz w:val="24"/>
                <w:szCs w:val="24"/>
              </w:rPr>
              <w:t xml:space="preserve"> </w:t>
            </w:r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novelty score (</w:t>
            </w:r>
            <w:r w:rsidR="00763C21"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 xml:space="preserve">refers to </w:t>
            </w:r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gene expression patterns not typically associated with human PSCs)</w:t>
            </w:r>
          </w:p>
        </w:tc>
        <w:tc>
          <w:tcPr>
            <w:tcW w:w="1417" w:type="dxa"/>
          </w:tcPr>
          <w:p w14:paraId="303585AA" w14:textId="77777777" w:rsidR="00A02E99" w:rsidRPr="00C94315" w:rsidRDefault="00A02E99" w:rsidP="008F748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N/A</w:t>
            </w:r>
          </w:p>
        </w:tc>
        <w:tc>
          <w:tcPr>
            <w:tcW w:w="1418" w:type="dxa"/>
          </w:tcPr>
          <w:p w14:paraId="1055A486" w14:textId="77777777" w:rsidR="00A02E99" w:rsidRPr="00C94315" w:rsidRDefault="00A02E99" w:rsidP="008F748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N/A</w:t>
            </w:r>
          </w:p>
        </w:tc>
        <w:tc>
          <w:tcPr>
            <w:tcW w:w="992" w:type="dxa"/>
          </w:tcPr>
          <w:p w14:paraId="40957362" w14:textId="686AE0AC" w:rsidR="00A02E99" w:rsidRPr="00C94315" w:rsidRDefault="00A02E99" w:rsidP="008F748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fldChar w:fldCharType="begin">
                <w:fldData xml:space="preserve">PEVuZE5vdGU+PENpdGU+PEF1dGhvcj5NdWxsZXI8L0F1dGhvcj48WWVhcj4yMDExPC9ZZWFyPjxS
ZWNOdW0+NTwvUmVjTnVtPjxEaXNwbGF5VGV4dD48c3R5bGUgZmFjZT0ic3VwZXJzY3JpcHQiPlsy
MS0yM108L3N0eWxlPjwvRGlzcGxheVRleHQ+PHJlY29yZD48cmVjLW51bWJlcj41PC9yZWMtbnVt
YmVyPjxmb3JlaWduLWtleXM+PGtleSBhcHA9IkVOIiBkYi1pZD0iOWVmenhyZHc1ZnRkeHllYXpk
OXhhZGFiOXN3c3IwMnRhOXMyIj41PC9rZXk+PC9mb3JlaWduLWtleXM+PHJlZi10eXBlIG5hbWU9
IkpvdXJuYWwgQXJ0aWNsZSI+MTc8L3JlZi10eXBlPjxjb250cmlidXRvcnM+PGF1dGhvcnM+PGF1
dGhvcj5NdWxsZXIsIEYuIEouPC9hdXRob3I+PGF1dGhvcj5TY2h1bGR0LCBCLiBNLjwvYXV0aG9y
PjxhdXRob3I+V2lsbGlhbXMsIFIuPC9hdXRob3I+PGF1dGhvcj5NYXNvbiwgRC48L2F1dGhvcj48
YXV0aG9yPkFsdHVuLCBHLjwvYXV0aG9yPjxhdXRob3I+UGFwYXBldHJvdSwgRS4gUC48L2F1dGhv
cj48YXV0aG9yPkRhbm5lciwgUy48L2F1dGhvcj48YXV0aG9yPkdvbGRtYW5uLCBKLiBFLjwvYXV0
aG9yPjxhdXRob3I+SGVyYnN0LCBBLjwvYXV0aG9yPjxhdXRob3I+U2NobWlkdCwgTi4gTy48L2F1
dGhvcj48YXV0aG9yPkFsZGVuaG9mZiwgSi4gQi48L2F1dGhvcj48YXV0aG9yPkxhdXJlbnQsIEwu
IEMuPC9hdXRob3I+PGF1dGhvcj5Mb3JpbmcsIEouIEYuPC9hdXRob3I+PC9hdXRob3JzPjwvY29u
dHJpYnV0b3JzPjxhdXRoLWFkZHJlc3M+WmVudHJ1bSBmdXIgSW50ZWdyYXRpdmUgUHN5Y2hpYXRy
aWUsIEtpZWwsIEdlcm1hbnkuIGZqLm11ZWxsZXJAemlwLWtpZWwuZGU8L2F1dGgtYWRkcmVzcz48
dGl0bGVzPjx0aXRsZT5BIGJpb2luZm9ybWF0aWMgYXNzYXkgZm9yIHBsdXJpcG90ZW5jeSBpbiBo
dW1hbiBjZWxsczwvdGl0bGU+PHNlY29uZGFyeS10aXRsZT5OYXQgTWV0aG9kczwvc2Vjb25kYXJ5
LXRpdGxlPjxhbHQtdGl0bGU+TmF0dXJlIG1ldGhvZHM8L2FsdC10aXRsZT48L3RpdGxlcz48cGVy
aW9kaWNhbD48ZnVsbC10aXRsZT5OYXQgTWV0aG9kczwvZnVsbC10aXRsZT48YWJici0xPk5hdHVy
ZSBtZXRob2RzPC9hYmJyLTE+PC9wZXJpb2RpY2FsPjxhbHQtcGVyaW9kaWNhbD48ZnVsbC10aXRs
ZT5OYXQgTWV0aG9kczwvZnVsbC10aXRsZT48YWJici0xPk5hdHVyZSBtZXRob2RzPC9hYmJyLTE+
PC9hbHQtcGVyaW9kaWNhbD48cGFnZXM+MzE1LTc8L3BhZ2VzPjx2b2x1bWU+ODwvdm9sdW1lPjxu
dW1iZXI+NDwvbnVtYmVyPjxrZXl3b3Jkcz48a2V5d29yZD5DZWxsIERpZmZlcmVudGlhdGlvbjwv
a2V5d29yZD48a2V5d29yZD5DZWxsIExpbmU8L2tleXdvcmQ+PGtleXdvcmQ+Q29tcHV0YXRpb25h
bCBCaW9sb2d5LyptZXRob2RzPC9rZXl3b3JkPjxrZXl3b3JkPipHZW5lIEV4cHJlc3Npb24gUHJv
ZmlsaW5nPC9rZXl3b3JkPjxrZXl3b3JkPkdlbmUgRXhwcmVzc2lvbiBSZWd1bGF0aW9uPC9rZXl3
b3JkPjxrZXl3b3JkPkh1bWFuczwva2V5d29yZD48a2V5d29yZD5Nb2RlbHMsIEdlbmV0aWM8L2tl
eXdvcmQ+PGtleXdvcmQ+TmV1cm9uczwva2V5d29yZD48a2V5d29yZD5PbGlnb251Y2xlb3RpZGUg
QXJyYXkgU2VxdWVuY2UgQW5hbHlzaXM8L2tleXdvcmQ+PGtleXdvcmQ+UGx1cmlwb3RlbnQgU3Rl
bSBDZWxscy8qcGh5c2lvbG9neTwva2V5d29yZD48a2V5d29yZD5Tb2Z0d2FyZTwva2V5d29yZD48
L2tleXdvcmRzPjxkYXRlcz48eWVhcj4yMDExPC95ZWFyPjxwdWItZGF0ZXM+PGRhdGU+QXByPC9k
YXRlPjwvcHViLWRhdGVzPjwvZGF0ZXM+PGlzYm4+MTU0OC03MTA1IChFbGVjdHJvbmljKSYjeEQ7
MTU0OC03MDkxIChMaW5raW5nKTwvaXNibj48YWNjZXNzaW9uLW51bT4yMTM3ODk3OTwvYWNjZXNz
aW9uLW51bT48dXJscz48cmVsYXRlZC11cmxzPjx1cmw+aHR0cDovL3d3dy5uY2JpLm5sbS5uaWgu
Z292L3B1Ym1lZC8yMTM3ODk3OTwvdXJsPjwvcmVsYXRlZC11cmxzPjwvdXJscz48Y3VzdG9tMj4z
MjY1MzIzPC9jdXN0b20yPjxlbGVjdHJvbmljLXJlc291cmNlLW51bT4xMC4xMDM4L25tZXRoLjE1
ODA8L2VsZWN0cm9uaWMtcmVzb3VyY2UtbnVtPjwvcmVjb3JkPjwvQ2l0ZT48Q2l0ZT48QXV0aG9y
PkJvdW1hPC9BdXRob3I+PFllYXI+MjAxNzwvWWVhcj48UmVjTnVtPjIwPC9SZWNOdW0+PHJlY29y
ZD48cmVjLW51bWJlcj4yMDwvcmVjLW51bWJlcj48Zm9yZWlnbi1rZXlzPjxrZXkgYXBwPSJFTiIg
ZGItaWQ9IjllZnp4cmR3NWZ0ZHh5ZWF6ZDl4YWRhYjlzd3NyMDJ0YTlzMiI+MjA8L2tleT48L2Zv
cmVpZ24ta2V5cz48cmVmLXR5cGUgbmFtZT0iSm91cm5hbCBBcnRpY2xlIj4xNzwvcmVmLXR5cGU+
PGNvbnRyaWJ1dG9ycz48YXV0aG9ycz48YXV0aG9yPkJvdW1hLCBNLiBKLjwvYXV0aG9yPjxhdXRo
b3I+dmFuIEl0ZXJzb24sIE0uPC9hdXRob3I+PGF1dGhvcj5KYW5zc2VuLCBCLjwvYXV0aG9yPjxh
dXRob3I+TXVtbWVyeSwgQy4gTC48L2F1dGhvcj48YXV0aG9yPlNhbHZhdG9yaSwgRC4gQy4gRi48
L2F1dGhvcj48YXV0aG9yPkZyZXVuZCwgQy48L2F1dGhvcj48L2F1dGhvcnM+PC9jb250cmlidXRv
cnM+PGF1dGgtYWRkcmVzcz5EZXBhcnRtZW50IG9mIEFuYXRvbXkgJmFtcDsgRW1icnlvbG9neSwg
TGVpZGVuIFVuaXZlcnNpdHkgTWVkaWNhbCBDZW50ZXIsIEVpbnRob3ZlbndlZyAyMCwgMjMzMyBa
QyBMZWlkZW4sIHRoZSBOZXRoZXJsYW5kcy4mI3hEO0RlcGFydG1lbnQgb2YgTW9sZWN1bGFyIEVw
aWRlbWlvbG9neSwgTGVpZGVuIFVuaXZlcnNpdHkgTWVkaWNhbCBDZW50ZXIsIEVpbnRob3Zlbndl
ZyAyMCwgMjMzMyBaQyBMZWlkZW4sIHRoZSBOZXRoZXJsYW5kcy4mI3hEO0dlbm9tZVNjYW4gQi5W
LiwgUGxlc21hbmxhYW4gMUQsIDIzMzMgQlogTGVpZGVuLCB0aGUgTmV0aGVybGFuZHMuJiN4RDtD
ZW50cmFsIExhYm9yYXRvcnkgQW5pbWFsIEZhY2lsaXR5LCBMZWlkZW4gVW5pdmVyc2l0eSBNZWRp
Y2FsIENlbnRlciwgRWludGhvdmVud2VnIDIwLCAyMzMzIFpDIExlaWRlbiwgdGhlIE5ldGhlcmxh
bmRzLiBFbGVjdHJvbmljIGFkZHJlc3M6IGQuYy5mLnNhbHZhdG9yaUBsdW1jLm5sLiYjeEQ7RGVw
YXJ0bWVudCBvZiBBbmF0b215ICZhbXA7IEVtYnJ5b2xvZ3ksIExlaWRlbiBVbml2ZXJzaXR5IE1l
ZGljYWwgQ2VudGVyLCBFaW50aG92ZW53ZWcgMjAsIDIzMzMgWkMgTGVpZGVuLCB0aGUgTmV0aGVy
bGFuZHMuIEVsZWN0cm9uaWMgYWRkcmVzczogYy5tLmEuaC5mcmV1bmRAbHVtYy5ubC48L2F1dGgt
YWRkcmVzcz48dGl0bGVzPjx0aXRsZT5EaWZmZXJlbnRpYXRpb24tRGVmZWN0aXZlIEh1bWFuIElu
ZHVjZWQgUGx1cmlwb3RlbnQgU3RlbSBDZWxscyBSZXZlYWwgU3RyZW5ndGhzIGFuZCBMaW1pdGF0
aW9ucyBvZiB0aGUgVGVyYXRvbWEgQXNzYXkgYW5kIEluIFZpdHJvIFBsdXJpcG90ZW5jeSBBc3Nh
eXM8L3RpdGxlPjxzZWNvbmRhcnktdGl0bGU+U3RlbSBDZWxsIFJlcG9ydHM8L3NlY29uZGFyeS10
aXRsZT48YWx0LXRpdGxlPlN0ZW0gY2VsbCByZXBvcnRzPC9hbHQtdGl0bGU+PC90aXRsZXM+PHBl
cmlvZGljYWw+PGZ1bGwtdGl0bGU+U3RlbSBDZWxsIFJlcG9ydHM8L2Z1bGwtdGl0bGU+PGFiYnIt
MT5TdGVtIGNlbGwgcmVwb3J0czwvYWJici0xPjwvcGVyaW9kaWNhbD48YWx0LXBlcmlvZGljYWw+
PGZ1bGwtdGl0bGU+U3RlbSBDZWxsIFJlcG9ydHM8L2Z1bGwtdGl0bGU+PGFiYnItMT5TdGVtIGNl
bGwgcmVwb3J0czwvYWJici0xPjwvYWx0LXBlcmlvZGljYWw+PHBhZ2VzPjEzNDAtMTM1MzwvcGFn
ZXM+PHZvbHVtZT44PC92b2x1bWU+PG51bWJlcj41PC9udW1iZXI+PGtleXdvcmRzPjxrZXl3b3Jk
PkFuaW1hbHM8L2tleXdvcmQ+PGtleXdvcmQ+Q2FyY2lub2dlbmljaXR5IFRlc3RzL2FkdmVyc2Ug
ZWZmZWN0cy9tZXRob2RzLypzdGFuZGFyZHM8L2tleXdvcmQ+PGtleXdvcmQ+KkNlbGwgRGlmZmVy
ZW50aWF0aW9uPC9rZXl3b3JkPjxrZXl3b3JkPkNlbGwgTGluZTwva2V5d29yZD48a2V5d29yZD5I
dW1hbnM8L2tleXdvcmQ+PGtleXdvcmQ+SW5kdWNlZCBQbHVyaXBvdGVudCBTdGVtIENlbGxzLypj
eXRvbG9neTwva2V5d29yZD48a2V5d29yZD5NYWxlPC9rZXl3b3JkPjxrZXl3b3JkPk1pY2U8L2tl
eXdvcmQ+PGtleXdvcmQ+TWljZSwgSW5icmVkIE5PRDwva2V5d29yZD48a2V5d29yZD5NaWNlLCBT
Q0lEPC9rZXl3b3JkPjxrZXl3b3JkPlRlcmF0b21hLypwYXRob2xvZ3k8L2tleXdvcmQ+PGtleXdv
cmQ+WGVub2dyYWZ0IE1vZGVsIEFudGl0dW1vciBBc3NheXMvbWV0aG9kcy8qc3RhbmRhcmRzPC9r
ZXl3b3JkPjwva2V5d29yZHM+PGRhdGVzPjx5ZWFyPjIwMTc8L3llYXI+PHB1Yi1kYXRlcz48ZGF0
ZT5NYXkgOTwvZGF0ZT48L3B1Yi1kYXRlcz48L2RhdGVzPjxpc2JuPjIyMTMtNjcxMSAoRWxlY3Ry
b25pYykmI3hEOzIyMTMtNjcxMSAoTGlua2luZyk8L2lzYm4+PGFjY2Vzc2lvbi1udW0+Mjg0OTQ5
NDA8L2FjY2Vzc2lvbi1udW0+PHVybHM+PHJlbGF0ZWQtdXJscz48dXJsPmh0dHA6Ly93d3cubmNi
aS5ubG0ubmloLmdvdi9wdWJtZWQvMjg0OTQ5NDA8L3VybD48L3JlbGF0ZWQtdXJscz48L3VybHM+
PGN1c3RvbTI+NTQyNTYyMTwvY3VzdG9tMj48ZWxlY3Ryb25pYy1yZXNvdXJjZS1udW0+MTAuMTAx
Ni9qLnN0ZW1jci4yMDE3LjAzLjAwOTwvZWxlY3Ryb25pYy1yZXNvdXJjZS1udW0+PC9yZWNvcmQ+
PC9DaXRlPjxDaXRlPjxBdXRob3I+SW50ZXJuYXRpb25hbCBTdGVtIENlbGw8L0F1dGhvcj48WWVh
cj4yMDE4PC9ZZWFyPjxSZWNOdW0+MTg8L1JlY051bT48cmVjb3JkPjxyZWMtbnVtYmVyPjE4PC9y
ZWMtbnVtYmVyPjxmb3JlaWduLWtleXM+PGtleSBhcHA9IkVOIiBkYi1pZD0iOWVmenhyZHc1ZnRk
eHllYXpkOXhhZGFiOXN3c3IwMnRhOXMyIj4xODwva2V5PjwvZm9yZWlnbi1rZXlzPjxyZWYtdHlw
ZSBuYW1lPSJKb3VybmFsIEFydGljbGUiPjE3PC9yZWYtdHlwZT48Y29udHJpYnV0b3JzPjxhdXRo
b3JzPjxhdXRob3I+SW50ZXJuYXRpb25hbCBTdGVtIENlbGwsIEluaXRpYXRpdmU8L2F1dGhvcj48
L2F1dGhvcnM+PC9jb250cmlidXRvcnM+PHRpdGxlcz48dGl0bGU+QXNzZXNzbWVudCBvZiBlc3Rh
Ymxpc2hlZCB0ZWNobmlxdWVzIHRvIGRldGVybWluZSBkZXZlbG9wbWVudGFsIGFuZCBtYWxpZ25h
bnQgcG90ZW50aWFsIG9mIGh1bWFuIHBsdXJpcG90ZW50IHN0ZW0gY2VsbHM8L3RpdGxlPjxzZWNv
bmRhcnktdGl0bGU+TmF0IENvbW11bjwvc2Vjb25kYXJ5LXRpdGxlPjxhbHQtdGl0bGU+TmF0dXJl
IGNvbW11bmljYXRpb25zPC9hbHQtdGl0bGU+PC90aXRsZXM+PHBlcmlvZGljYWw+PGZ1bGwtdGl0
bGU+TmF0IENvbW11bjwvZnVsbC10aXRsZT48YWJici0xPk5hdHVyZSBjb21tdW5pY2F0aW9uczwv
YWJici0xPjwvcGVyaW9kaWNhbD48YWx0LXBlcmlvZGljYWw+PGZ1bGwtdGl0bGU+TmF0IENvbW11
bjwvZnVsbC10aXRsZT48YWJici0xPk5hdHVyZSBjb21tdW5pY2F0aW9uczwvYWJici0xPjwvYWx0
LXBlcmlvZGljYWw+PHBhZ2VzPjE5MjU8L3BhZ2VzPjx2b2x1bWU+OTwvdm9sdW1lPjxudW1iZXI+
MTwvbnVtYmVyPjxrZXl3b3Jkcz48a2V5d29yZD5BbmltYWxzPC9rZXl3b3JkPjxrZXl3b3JkPkNl
bGwgQ3VsdHVyZSBUZWNobmlxdWVzLyptZXRob2RzPC9rZXl3b3JkPjxrZXl3b3JkPipDZWxsIERp
ZmZlcmVudGlhdGlvbjwva2V5d29yZD48a2V5d29yZD5DZWxsIExpbmU8L2tleXdvcmQ+PGtleXdv
cmQ+Q29tcHV0YXRpb25hbCBCaW9sb2d5LyptZXRob2RzPC9rZXl3b3JkPjxrZXl3b3JkPkVtYnJ5
b2lkIEJvZGllcy9tZXRhYm9saXNtPC9rZXl3b3JkPjxrZXl3b3JkPkVuZG9kZXJtL21ldGFib2xp
c208L2tleXdvcmQ+PGtleXdvcmQ+R2VuZSBFeHByZXNzaW9uPC9rZXl3b3JkPjxrZXl3b3JkPkhp
c3RvbG9naWNhbCBUZWNobmlxdWVzLyptZXRob2RzPC9rZXl3b3JkPjxrZXl3b3JkPkh1bWFuczwv
a2V5d29yZD48a2V5d29yZD5NaWNlPC9rZXl3b3JkPjxrZXl3b3JkPlBsdXJpcG90ZW50IFN0ZW0g
Q2VsbHMvKmN5dG9sb2d5L21ldGFib2xpc208L2tleXdvcmQ+PGtleXdvcmQ+VGVyYXRvbWEvZW1i
cnlvbG9neS9nZW5ldGljcy9tZXRhYm9saXNtLypwaHlzaW9wYXRob2xvZ3k8L2tleXdvcmQ+PC9r
ZXl3b3Jkcz48ZGF0ZXM+PHllYXI+MjAxODwveWVhcj48cHViLWRhdGVzPjxkYXRlPk1heSAxNTwv
ZGF0ZT48L3B1Yi1kYXRlcz48L2RhdGVzPjxpc2JuPjIwNDEtMTcyMyAoRWxlY3Ryb25pYykmI3hE
OzIwNDEtMTcyMyAoTGlua2luZyk8L2lzYm4+PGFjY2Vzc2lvbi1udW0+Mjk3NjUwMTc8L2FjY2Vz
c2lvbi1udW0+PHVybHM+PHJlbGF0ZWQtdXJscz48dXJsPmh0dHA6Ly93d3cubmNiaS5ubG0ubmlo
Lmdvdi9wdWJtZWQvMjk3NjUwMTc8L3VybD48L3JlbGF0ZWQtdXJscz48L3VybHM+PGN1c3RvbTI+
NTk1NDA1NTwvY3VzdG9tMj48ZWxlY3Ryb25pYy1yZXNvdXJjZS1udW0+MTAuMTAzOC9zNDE0Njct
MDE4LTA0MDExLTM8L2VsZWN0cm9uaWMtcmVzb3VyY2UtbnVtPjwvcmVjb3JkPjwvQ2l0ZT48L0Vu
ZE5vdGU+
</w:fldData>
              </w:fldChar>
            </w:r>
            <w:r w:rsidR="00A32193"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instrText xml:space="preserve"> ADDIN EN.CITE </w:instrText>
            </w:r>
            <w:r w:rsidR="00A32193"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fldChar w:fldCharType="begin">
                <w:fldData xml:space="preserve">PEVuZE5vdGU+PENpdGU+PEF1dGhvcj5NdWxsZXI8L0F1dGhvcj48WWVhcj4yMDExPC9ZZWFyPjxS
ZWNOdW0+NTwvUmVjTnVtPjxEaXNwbGF5VGV4dD48c3R5bGUgZmFjZT0ic3VwZXJzY3JpcHQiPlsy
MS0yM108L3N0eWxlPjwvRGlzcGxheVRleHQ+PHJlY29yZD48cmVjLW51bWJlcj41PC9yZWMtbnVt
YmVyPjxmb3JlaWduLWtleXM+PGtleSBhcHA9IkVOIiBkYi1pZD0iOWVmenhyZHc1ZnRkeHllYXpk
OXhhZGFiOXN3c3IwMnRhOXMyIj41PC9rZXk+PC9mb3JlaWduLWtleXM+PHJlZi10eXBlIG5hbWU9
IkpvdXJuYWwgQXJ0aWNsZSI+MTc8L3JlZi10eXBlPjxjb250cmlidXRvcnM+PGF1dGhvcnM+PGF1
dGhvcj5NdWxsZXIsIEYuIEouPC9hdXRob3I+PGF1dGhvcj5TY2h1bGR0LCBCLiBNLjwvYXV0aG9y
PjxhdXRob3I+V2lsbGlhbXMsIFIuPC9hdXRob3I+PGF1dGhvcj5NYXNvbiwgRC48L2F1dGhvcj48
YXV0aG9yPkFsdHVuLCBHLjwvYXV0aG9yPjxhdXRob3I+UGFwYXBldHJvdSwgRS4gUC48L2F1dGhv
cj48YXV0aG9yPkRhbm5lciwgUy48L2F1dGhvcj48YXV0aG9yPkdvbGRtYW5uLCBKLiBFLjwvYXV0
aG9yPjxhdXRob3I+SGVyYnN0LCBBLjwvYXV0aG9yPjxhdXRob3I+U2NobWlkdCwgTi4gTy48L2F1
dGhvcj48YXV0aG9yPkFsZGVuaG9mZiwgSi4gQi48L2F1dGhvcj48YXV0aG9yPkxhdXJlbnQsIEwu
IEMuPC9hdXRob3I+PGF1dGhvcj5Mb3JpbmcsIEouIEYuPC9hdXRob3I+PC9hdXRob3JzPjwvY29u
dHJpYnV0b3JzPjxhdXRoLWFkZHJlc3M+WmVudHJ1bSBmdXIgSW50ZWdyYXRpdmUgUHN5Y2hpYXRy
aWUsIEtpZWwsIEdlcm1hbnkuIGZqLm11ZWxsZXJAemlwLWtpZWwuZGU8L2F1dGgtYWRkcmVzcz48
dGl0bGVzPjx0aXRsZT5BIGJpb2luZm9ybWF0aWMgYXNzYXkgZm9yIHBsdXJpcG90ZW5jeSBpbiBo
dW1hbiBjZWxsczwvdGl0bGU+PHNlY29uZGFyeS10aXRsZT5OYXQgTWV0aG9kczwvc2Vjb25kYXJ5
LXRpdGxlPjxhbHQtdGl0bGU+TmF0dXJlIG1ldGhvZHM8L2FsdC10aXRsZT48L3RpdGxlcz48cGVy
aW9kaWNhbD48ZnVsbC10aXRsZT5OYXQgTWV0aG9kczwvZnVsbC10aXRsZT48YWJici0xPk5hdHVy
ZSBtZXRob2RzPC9hYmJyLTE+PC9wZXJpb2RpY2FsPjxhbHQtcGVyaW9kaWNhbD48ZnVsbC10aXRs
ZT5OYXQgTWV0aG9kczwvZnVsbC10aXRsZT48YWJici0xPk5hdHVyZSBtZXRob2RzPC9hYmJyLTE+
PC9hbHQtcGVyaW9kaWNhbD48cGFnZXM+MzE1LTc8L3BhZ2VzPjx2b2x1bWU+ODwvdm9sdW1lPjxu
dW1iZXI+NDwvbnVtYmVyPjxrZXl3b3Jkcz48a2V5d29yZD5DZWxsIERpZmZlcmVudGlhdGlvbjwv
a2V5d29yZD48a2V5d29yZD5DZWxsIExpbmU8L2tleXdvcmQ+PGtleXdvcmQ+Q29tcHV0YXRpb25h
bCBCaW9sb2d5LyptZXRob2RzPC9rZXl3b3JkPjxrZXl3b3JkPipHZW5lIEV4cHJlc3Npb24gUHJv
ZmlsaW5nPC9rZXl3b3JkPjxrZXl3b3JkPkdlbmUgRXhwcmVzc2lvbiBSZWd1bGF0aW9uPC9rZXl3
b3JkPjxrZXl3b3JkPkh1bWFuczwva2V5d29yZD48a2V5d29yZD5Nb2RlbHMsIEdlbmV0aWM8L2tl
eXdvcmQ+PGtleXdvcmQ+TmV1cm9uczwva2V5d29yZD48a2V5d29yZD5PbGlnb251Y2xlb3RpZGUg
QXJyYXkgU2VxdWVuY2UgQW5hbHlzaXM8L2tleXdvcmQ+PGtleXdvcmQ+UGx1cmlwb3RlbnQgU3Rl
bSBDZWxscy8qcGh5c2lvbG9neTwva2V5d29yZD48a2V5d29yZD5Tb2Z0d2FyZTwva2V5d29yZD48
L2tleXdvcmRzPjxkYXRlcz48eWVhcj4yMDExPC95ZWFyPjxwdWItZGF0ZXM+PGRhdGU+QXByPC9k
YXRlPjwvcHViLWRhdGVzPjwvZGF0ZXM+PGlzYm4+MTU0OC03MTA1IChFbGVjdHJvbmljKSYjeEQ7
MTU0OC03MDkxIChMaW5raW5nKTwvaXNibj48YWNjZXNzaW9uLW51bT4yMTM3ODk3OTwvYWNjZXNz
aW9uLW51bT48dXJscz48cmVsYXRlZC11cmxzPjx1cmw+aHR0cDovL3d3dy5uY2JpLm5sbS5uaWgu
Z292L3B1Ym1lZC8yMTM3ODk3OTwvdXJsPjwvcmVsYXRlZC11cmxzPjwvdXJscz48Y3VzdG9tMj4z
MjY1MzIzPC9jdXN0b20yPjxlbGVjdHJvbmljLXJlc291cmNlLW51bT4xMC4xMDM4L25tZXRoLjE1
ODA8L2VsZWN0cm9uaWMtcmVzb3VyY2UtbnVtPjwvcmVjb3JkPjwvQ2l0ZT48Q2l0ZT48QXV0aG9y
PkJvdW1hPC9BdXRob3I+PFllYXI+MjAxNzwvWWVhcj48UmVjTnVtPjIwPC9SZWNOdW0+PHJlY29y
ZD48cmVjLW51bWJlcj4yMDwvcmVjLW51bWJlcj48Zm9yZWlnbi1rZXlzPjxrZXkgYXBwPSJFTiIg
ZGItaWQ9IjllZnp4cmR3NWZ0ZHh5ZWF6ZDl4YWRhYjlzd3NyMDJ0YTlzMiI+MjA8L2tleT48L2Zv
cmVpZ24ta2V5cz48cmVmLXR5cGUgbmFtZT0iSm91cm5hbCBBcnRpY2xlIj4xNzwvcmVmLXR5cGU+
PGNvbnRyaWJ1dG9ycz48YXV0aG9ycz48YXV0aG9yPkJvdW1hLCBNLiBKLjwvYXV0aG9yPjxhdXRo
b3I+dmFuIEl0ZXJzb24sIE0uPC9hdXRob3I+PGF1dGhvcj5KYW5zc2VuLCBCLjwvYXV0aG9yPjxh
dXRob3I+TXVtbWVyeSwgQy4gTC48L2F1dGhvcj48YXV0aG9yPlNhbHZhdG9yaSwgRC4gQy4gRi48
L2F1dGhvcj48YXV0aG9yPkZyZXVuZCwgQy48L2F1dGhvcj48L2F1dGhvcnM+PC9jb250cmlidXRv
cnM+PGF1dGgtYWRkcmVzcz5EZXBhcnRtZW50IG9mIEFuYXRvbXkgJmFtcDsgRW1icnlvbG9neSwg
TGVpZGVuIFVuaXZlcnNpdHkgTWVkaWNhbCBDZW50ZXIsIEVpbnRob3ZlbndlZyAyMCwgMjMzMyBa
QyBMZWlkZW4sIHRoZSBOZXRoZXJsYW5kcy4mI3hEO0RlcGFydG1lbnQgb2YgTW9sZWN1bGFyIEVw
aWRlbWlvbG9neSwgTGVpZGVuIFVuaXZlcnNpdHkgTWVkaWNhbCBDZW50ZXIsIEVpbnRob3Zlbndl
ZyAyMCwgMjMzMyBaQyBMZWlkZW4sIHRoZSBOZXRoZXJsYW5kcy4mI3hEO0dlbm9tZVNjYW4gQi5W
LiwgUGxlc21hbmxhYW4gMUQsIDIzMzMgQlogTGVpZGVuLCB0aGUgTmV0aGVybGFuZHMuJiN4RDtD
ZW50cmFsIExhYm9yYXRvcnkgQW5pbWFsIEZhY2lsaXR5LCBMZWlkZW4gVW5pdmVyc2l0eSBNZWRp
Y2FsIENlbnRlciwgRWludGhvdmVud2VnIDIwLCAyMzMzIFpDIExlaWRlbiwgdGhlIE5ldGhlcmxh
bmRzLiBFbGVjdHJvbmljIGFkZHJlc3M6IGQuYy5mLnNhbHZhdG9yaUBsdW1jLm5sLiYjeEQ7RGVw
YXJ0bWVudCBvZiBBbmF0b215ICZhbXA7IEVtYnJ5b2xvZ3ksIExlaWRlbiBVbml2ZXJzaXR5IE1l
ZGljYWwgQ2VudGVyLCBFaW50aG92ZW53ZWcgMjAsIDIzMzMgWkMgTGVpZGVuLCB0aGUgTmV0aGVy
bGFuZHMuIEVsZWN0cm9uaWMgYWRkcmVzczogYy5tLmEuaC5mcmV1bmRAbHVtYy5ubC48L2F1dGgt
YWRkcmVzcz48dGl0bGVzPjx0aXRsZT5EaWZmZXJlbnRpYXRpb24tRGVmZWN0aXZlIEh1bWFuIElu
ZHVjZWQgUGx1cmlwb3RlbnQgU3RlbSBDZWxscyBSZXZlYWwgU3RyZW5ndGhzIGFuZCBMaW1pdGF0
aW9ucyBvZiB0aGUgVGVyYXRvbWEgQXNzYXkgYW5kIEluIFZpdHJvIFBsdXJpcG90ZW5jeSBBc3Nh
eXM8L3RpdGxlPjxzZWNvbmRhcnktdGl0bGU+U3RlbSBDZWxsIFJlcG9ydHM8L3NlY29uZGFyeS10
aXRsZT48YWx0LXRpdGxlPlN0ZW0gY2VsbCByZXBvcnRzPC9hbHQtdGl0bGU+PC90aXRsZXM+PHBl
cmlvZGljYWw+PGZ1bGwtdGl0bGU+U3RlbSBDZWxsIFJlcG9ydHM8L2Z1bGwtdGl0bGU+PGFiYnIt
MT5TdGVtIGNlbGwgcmVwb3J0czwvYWJici0xPjwvcGVyaW9kaWNhbD48YWx0LXBlcmlvZGljYWw+
PGZ1bGwtdGl0bGU+U3RlbSBDZWxsIFJlcG9ydHM8L2Z1bGwtdGl0bGU+PGFiYnItMT5TdGVtIGNl
bGwgcmVwb3J0czwvYWJici0xPjwvYWx0LXBlcmlvZGljYWw+PHBhZ2VzPjEzNDAtMTM1MzwvcGFn
ZXM+PHZvbHVtZT44PC92b2x1bWU+PG51bWJlcj41PC9udW1iZXI+PGtleXdvcmRzPjxrZXl3b3Jk
PkFuaW1hbHM8L2tleXdvcmQ+PGtleXdvcmQ+Q2FyY2lub2dlbmljaXR5IFRlc3RzL2FkdmVyc2Ug
ZWZmZWN0cy9tZXRob2RzLypzdGFuZGFyZHM8L2tleXdvcmQ+PGtleXdvcmQ+KkNlbGwgRGlmZmVy
ZW50aWF0aW9uPC9rZXl3b3JkPjxrZXl3b3JkPkNlbGwgTGluZTwva2V5d29yZD48a2V5d29yZD5I
dW1hbnM8L2tleXdvcmQ+PGtleXdvcmQ+SW5kdWNlZCBQbHVyaXBvdGVudCBTdGVtIENlbGxzLypj
eXRvbG9neTwva2V5d29yZD48a2V5d29yZD5NYWxlPC9rZXl3b3JkPjxrZXl3b3JkPk1pY2U8L2tl
eXdvcmQ+PGtleXdvcmQ+TWljZSwgSW5icmVkIE5PRDwva2V5d29yZD48a2V5d29yZD5NaWNlLCBT
Q0lEPC9rZXl3b3JkPjxrZXl3b3JkPlRlcmF0b21hLypwYXRob2xvZ3k8L2tleXdvcmQ+PGtleXdv
cmQ+WGVub2dyYWZ0IE1vZGVsIEFudGl0dW1vciBBc3NheXMvbWV0aG9kcy8qc3RhbmRhcmRzPC9r
ZXl3b3JkPjwva2V5d29yZHM+PGRhdGVzPjx5ZWFyPjIwMTc8L3llYXI+PHB1Yi1kYXRlcz48ZGF0
ZT5NYXkgOTwvZGF0ZT48L3B1Yi1kYXRlcz48L2RhdGVzPjxpc2JuPjIyMTMtNjcxMSAoRWxlY3Ry
b25pYykmI3hEOzIyMTMtNjcxMSAoTGlua2luZyk8L2lzYm4+PGFjY2Vzc2lvbi1udW0+Mjg0OTQ5
NDA8L2FjY2Vzc2lvbi1udW0+PHVybHM+PHJlbGF0ZWQtdXJscz48dXJsPmh0dHA6Ly93d3cubmNi
aS5ubG0ubmloLmdvdi9wdWJtZWQvMjg0OTQ5NDA8L3VybD48L3JlbGF0ZWQtdXJscz48L3VybHM+
PGN1c3RvbTI+NTQyNTYyMTwvY3VzdG9tMj48ZWxlY3Ryb25pYy1yZXNvdXJjZS1udW0+MTAuMTAx
Ni9qLnN0ZW1jci4yMDE3LjAzLjAwOTwvZWxlY3Ryb25pYy1yZXNvdXJjZS1udW0+PC9yZWNvcmQ+
PC9DaXRlPjxDaXRlPjxBdXRob3I+SW50ZXJuYXRpb25hbCBTdGVtIENlbGw8L0F1dGhvcj48WWVh
cj4yMDE4PC9ZZWFyPjxSZWNOdW0+MTg8L1JlY051bT48cmVjb3JkPjxyZWMtbnVtYmVyPjE4PC9y
ZWMtbnVtYmVyPjxmb3JlaWduLWtleXM+PGtleSBhcHA9IkVOIiBkYi1pZD0iOWVmenhyZHc1ZnRk
eHllYXpkOXhhZGFiOXN3c3IwMnRhOXMyIj4xODwva2V5PjwvZm9yZWlnbi1rZXlzPjxyZWYtdHlw
ZSBuYW1lPSJKb3VybmFsIEFydGljbGUiPjE3PC9yZWYtdHlwZT48Y29udHJpYnV0b3JzPjxhdXRo
b3JzPjxhdXRob3I+SW50ZXJuYXRpb25hbCBTdGVtIENlbGwsIEluaXRpYXRpdmU8L2F1dGhvcj48
L2F1dGhvcnM+PC9jb250cmlidXRvcnM+PHRpdGxlcz48dGl0bGU+QXNzZXNzbWVudCBvZiBlc3Rh
Ymxpc2hlZCB0ZWNobmlxdWVzIHRvIGRldGVybWluZSBkZXZlbG9wbWVudGFsIGFuZCBtYWxpZ25h
bnQgcG90ZW50aWFsIG9mIGh1bWFuIHBsdXJpcG90ZW50IHN0ZW0gY2VsbHM8L3RpdGxlPjxzZWNv
bmRhcnktdGl0bGU+TmF0IENvbW11bjwvc2Vjb25kYXJ5LXRpdGxlPjxhbHQtdGl0bGU+TmF0dXJl
IGNvbW11bmljYXRpb25zPC9hbHQtdGl0bGU+PC90aXRsZXM+PHBlcmlvZGljYWw+PGZ1bGwtdGl0
bGU+TmF0IENvbW11bjwvZnVsbC10aXRsZT48YWJici0xPk5hdHVyZSBjb21tdW5pY2F0aW9uczwv
YWJici0xPjwvcGVyaW9kaWNhbD48YWx0LXBlcmlvZGljYWw+PGZ1bGwtdGl0bGU+TmF0IENvbW11
bjwvZnVsbC10aXRsZT48YWJici0xPk5hdHVyZSBjb21tdW5pY2F0aW9uczwvYWJici0xPjwvYWx0
LXBlcmlvZGljYWw+PHBhZ2VzPjE5MjU8L3BhZ2VzPjx2b2x1bWU+OTwvdm9sdW1lPjxudW1iZXI+
MTwvbnVtYmVyPjxrZXl3b3Jkcz48a2V5d29yZD5BbmltYWxzPC9rZXl3b3JkPjxrZXl3b3JkPkNl
bGwgQ3VsdHVyZSBUZWNobmlxdWVzLyptZXRob2RzPC9rZXl3b3JkPjxrZXl3b3JkPipDZWxsIERp
ZmZlcmVudGlhdGlvbjwva2V5d29yZD48a2V5d29yZD5DZWxsIExpbmU8L2tleXdvcmQ+PGtleXdv
cmQ+Q29tcHV0YXRpb25hbCBCaW9sb2d5LyptZXRob2RzPC9rZXl3b3JkPjxrZXl3b3JkPkVtYnJ5
b2lkIEJvZGllcy9tZXRhYm9saXNtPC9rZXl3b3JkPjxrZXl3b3JkPkVuZG9kZXJtL21ldGFib2xp
c208L2tleXdvcmQ+PGtleXdvcmQ+R2VuZSBFeHByZXNzaW9uPC9rZXl3b3JkPjxrZXl3b3JkPkhp
c3RvbG9naWNhbCBUZWNobmlxdWVzLyptZXRob2RzPC9rZXl3b3JkPjxrZXl3b3JkPkh1bWFuczwv
a2V5d29yZD48a2V5d29yZD5NaWNlPC9rZXl3b3JkPjxrZXl3b3JkPlBsdXJpcG90ZW50IFN0ZW0g
Q2VsbHMvKmN5dG9sb2d5L21ldGFib2xpc208L2tleXdvcmQ+PGtleXdvcmQ+VGVyYXRvbWEvZW1i
cnlvbG9neS9nZW5ldGljcy9tZXRhYm9saXNtLypwaHlzaW9wYXRob2xvZ3k8L2tleXdvcmQ+PC9r
ZXl3b3Jkcz48ZGF0ZXM+PHllYXI+MjAxODwveWVhcj48cHViLWRhdGVzPjxkYXRlPk1heSAxNTwv
ZGF0ZT48L3B1Yi1kYXRlcz48L2RhdGVzPjxpc2JuPjIwNDEtMTcyMyAoRWxlY3Ryb25pYykmI3hE
OzIwNDEtMTcyMyAoTGlua2luZyk8L2lzYm4+PGFjY2Vzc2lvbi1udW0+Mjk3NjUwMTc8L2FjY2Vz
c2lvbi1udW0+PHVybHM+PHJlbGF0ZWQtdXJscz48dXJsPmh0dHA6Ly93d3cubmNiaS5ubG0ubmlo
Lmdvdi9wdWJtZWQvMjk3NjUwMTc8L3VybD48L3JlbGF0ZWQtdXJscz48L3VybHM+PGN1c3RvbTI+
NTk1NDA1NTwvY3VzdG9tMj48ZWxlY3Ryb25pYy1yZXNvdXJjZS1udW0+MTAuMTAzOC9zNDE0Njct
MDE4LTA0MDExLTM8L2VsZWN0cm9uaWMtcmVzb3VyY2UtbnVtPjwvcmVjb3JkPjwvQ2l0ZT48L0Vu
ZE5vdGU+
</w:fldData>
              </w:fldChar>
            </w:r>
            <w:r w:rsidR="00A32193"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instrText xml:space="preserve"> ADDIN EN.CITE.DATA </w:instrText>
            </w:r>
            <w:r w:rsidR="00A32193"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r>
            <w:r w:rsidR="00A32193"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fldChar w:fldCharType="end"/>
            </w:r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r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fldChar w:fldCharType="separate"/>
            </w:r>
            <w:r w:rsidR="00A32193"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[</w:t>
            </w:r>
            <w:hyperlink w:anchor="_ENREF_21" w:tooltip="Muller, 2011 #5" w:history="1">
              <w:r w:rsidR="00621228" w:rsidRPr="00C94315">
                <w:rPr>
                  <w:rFonts w:ascii="Book Antiqua" w:hAnsi="Book Antiqua" w:cs="Times New Roman"/>
                  <w:color w:val="000000" w:themeColor="text1"/>
                  <w:kern w:val="0"/>
                  <w:sz w:val="24"/>
                  <w:szCs w:val="24"/>
                </w:rPr>
                <w:t>21-23</w:t>
              </w:r>
            </w:hyperlink>
            <w:r w:rsidR="00A32193"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]</w:t>
            </w:r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fldChar w:fldCharType="end"/>
            </w:r>
          </w:p>
        </w:tc>
      </w:tr>
      <w:tr w:rsidR="007F6B44" w:rsidRPr="00C94315" w14:paraId="7421BEE8" w14:textId="77777777" w:rsidTr="00A21593">
        <w:tc>
          <w:tcPr>
            <w:tcW w:w="1696" w:type="dxa"/>
            <w:vMerge/>
          </w:tcPr>
          <w:p w14:paraId="633FAA62" w14:textId="77777777" w:rsidR="00A02E99" w:rsidRPr="00C94315" w:rsidRDefault="00A02E99" w:rsidP="008F748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  <w:tc>
          <w:tcPr>
            <w:tcW w:w="2268" w:type="dxa"/>
          </w:tcPr>
          <w:p w14:paraId="1C78673E" w14:textId="77777777" w:rsidR="00A02E99" w:rsidRPr="00C94315" w:rsidRDefault="00A02E99" w:rsidP="008F748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proofErr w:type="spellStart"/>
            <w:r w:rsidRPr="00C94315">
              <w:rPr>
                <w:rFonts w:ascii="Book Antiqua" w:eastAsia="MinionPro-Regular" w:hAnsi="Book Antiqua" w:cs="Times New Roman"/>
                <w:color w:val="000000" w:themeColor="text1"/>
                <w:kern w:val="0"/>
                <w:sz w:val="24"/>
                <w:szCs w:val="24"/>
              </w:rPr>
              <w:t>qPCR</w:t>
            </w:r>
            <w:proofErr w:type="spellEnd"/>
          </w:p>
        </w:tc>
        <w:tc>
          <w:tcPr>
            <w:tcW w:w="6096" w:type="dxa"/>
          </w:tcPr>
          <w:p w14:paraId="521D6FBE" w14:textId="77777777" w:rsidR="00A02E99" w:rsidRPr="00C94315" w:rsidRDefault="00A02E99" w:rsidP="008F748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Level of CHD7</w:t>
            </w:r>
          </w:p>
        </w:tc>
        <w:tc>
          <w:tcPr>
            <w:tcW w:w="1417" w:type="dxa"/>
          </w:tcPr>
          <w:p w14:paraId="4E54AB08" w14:textId="77777777" w:rsidR="00A02E99" w:rsidRPr="00C94315" w:rsidRDefault="00A02E99" w:rsidP="008F748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eastAsia="等线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N/A</w:t>
            </w:r>
          </w:p>
        </w:tc>
        <w:tc>
          <w:tcPr>
            <w:tcW w:w="1418" w:type="dxa"/>
          </w:tcPr>
          <w:p w14:paraId="21323809" w14:textId="77777777" w:rsidR="00A02E99" w:rsidRPr="00C94315" w:rsidRDefault="00A02E99" w:rsidP="008F748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eastAsia="等线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N/A</w:t>
            </w:r>
          </w:p>
        </w:tc>
        <w:tc>
          <w:tcPr>
            <w:tcW w:w="992" w:type="dxa"/>
          </w:tcPr>
          <w:p w14:paraId="1E9C7ADA" w14:textId="79714DD5" w:rsidR="00A02E99" w:rsidRPr="00C94315" w:rsidRDefault="00A02E99" w:rsidP="008F748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fldChar w:fldCharType="begin">
                <w:fldData xml:space="preserve">PEVuZE5vdGU+PENpdGU+PEF1dGhvcj5ZYW1hbW90bzwvQXV0aG9yPjxZZWFyPjIwMTg8L1llYXI+
PFJlY051bT4yMjwvUmVjTnVtPjxEaXNwbGF5VGV4dD48c3R5bGUgZmFjZT0ic3VwZXJzY3JpcHQi
Pls0M108L3N0eWxlPjwvRGlzcGxheVRleHQ+PHJlY29yZD48cmVjLW51bWJlcj4yMjwvcmVjLW51
bWJlcj48Zm9yZWlnbi1rZXlzPjxrZXkgYXBwPSJFTiIgZGItaWQ9IjllZnp4cmR3NWZ0ZHh5ZWF6
ZDl4YWRhYjlzd3NyMDJ0YTlzMiI+MjI8L2tleT48L2ZvcmVpZ24ta2V5cz48cmVmLXR5cGUgbmFt
ZT0iSm91cm5hbCBBcnRpY2xlIj4xNzwvcmVmLXR5cGU+PGNvbnRyaWJ1dG9ycz48YXV0aG9ycz48
YXV0aG9yPllhbWFtb3RvLCBULjwvYXV0aG9yPjxhdXRob3I+VGFrZW5ha2EsIEMuPC9hdXRob3I+
PGF1dGhvcj5Zb2RhLCBZLjwvYXV0aG9yPjxhdXRob3I+T3NoaW1hLCBZLjwvYXV0aG9yPjxhdXRo
b3I+S2FnYXdhLCBLLjwvYXV0aG9yPjxhdXRob3I+TWl5YWppbWEsIEguPC9hdXRob3I+PGF1dGhv
cj5TYXNha2ksIFQuPC9hdXRob3I+PGF1dGhvcj5LYXdhbWF0YSwgUy48L2F1dGhvcj48L2F1dGhv
cnM+PC9jb250cmlidXRvcnM+PGF1dGgtYWRkcmVzcz5Gb3VuZGF0aW9uIEJpb21lZGljYWwgUmVz
ZWFyY2ggYW5kIElubm92YXRpb24gKEZCUkkpLCBSZXNlYXJjaCBhbmQgRGV2ZWxvcG1lbnQgQ2Vu
dGVyIGZvciBDZWxsIFRoZXJhcHkgMi0yIE1pbmF0b2ppbWEtTWluYW1pbWFjaGksIENodW8ta3Us
IEtvYmUsIDY1MC0wMDQ3LCBKYXBhbi4mI3hEO1Rva3lvIEVsZWN0cm9uIEx0ZC4gSW5ub3ZhdGl2
ZSBUZWNobm9sb2d5IFBsYW5uaW5nIERlcHQuIEFrYXNha2EgQml6IFRvd2VyLCA1LTMtMSBBa2Fz
YWthLCBNaW5hdG8tS3UsIFRva3lvLCAxMDctNjMyNSwgSmFwYW4uJiN4RDtUb2t5byBFbGVjdHJv
biBFdXJvcGUgTHRkLiBVbml0ZSBHMSwgU3RldmVuYWdlIEJpb3NjaWVuY2UgQ2F0YWx5c3QgR3Vu
bmVsIFdvb2QgUm9hZCwgU3RldmVuYWdlLCBIZXJ0Zm9yZHNoaXJlLCBTRzEgMkZYLCBVbml0ZWQg
S2luZ2RvbS4mI3hEO1Byb2R1Y3QgRGV2ZWxvcG1lbnQgRGl2aXNpb24sIEt5b2t1dG8gUGhhcm1h
Y2V1dGljYWwgSW5kdXN0cmlhbCBDby4sIEx0ZC4sIDMzMzMtMjYsIEF6YS1Bc2F5YW1hLCBLYW1p
dGV6dW5hIFRha2FoYWdpLXNoaSwgSWJhcmFraSwgMzE4LTAwMDQsIEphcGFuLiYjeEQ7Rm91bmRh
dGlvbiBCaW9tZWRpY2FsIFJlc2VhcmNoIGFuZCBJbm5vdmF0aW9uIChGQlJJKSwgUmVzZWFyY2gg
YW5kIERldmVsb3BtZW50IENlbnRlciBmb3IgQ2VsbCBUaGVyYXB5IDItMiBNaW5hdG9qaW1hLU1p
bmFtaW1hY2hpLCBDaHVvLWt1LCBLb2JlLCA2NTAtMDA0NywgSmFwYW4uIGthd2FtYXRhQGZicmku
b3JnLiYjeEQ7UmlrZW4gQ2VudGVyIGZvciBEZXZlbG9wbWVudGFsIEJpb2xvZ3kgKENEQikgMi0y
LTMgTWluYXRvamltYSBNaW5hbWltYWNoaSwgQ2h1by1rdSwgS29iZSwgNjUwLTAwNDcsIEphcGFu
LiBrYXdhbWF0YUBmYnJpLm9yZy48L2F1dGgtYWRkcmVzcz48dGl0bGVzPjx0aXRsZT5EaWZmZXJl
bnRpYXRpb24gcG90ZW50aWFsIG9mIFBsdXJpcG90ZW50IFN0ZW0gQ2VsbHMgY29ycmVsYXRlcyB0
byB0aGUgbGV2ZWwgb2YgQ0hENzwvdGl0bGU+PHNlY29uZGFyeS10aXRsZT5TY2kgUmVwPC9zZWNv
bmRhcnktdGl0bGU+PGFsdC10aXRsZT5TY2llbnRpZmljIHJlcG9ydHM8L2FsdC10aXRsZT48L3Rp
dGxlcz48cGVyaW9kaWNhbD48ZnVsbC10aXRsZT5TY2kgUmVwPC9mdWxsLXRpdGxlPjxhYmJyLTE+
U2NpZW50aWZpYyByZXBvcnRzPC9hYmJyLTE+PC9wZXJpb2RpY2FsPjxhbHQtcGVyaW9kaWNhbD48
ZnVsbC10aXRsZT5TY2kgUmVwPC9mdWxsLXRpdGxlPjxhYmJyLTE+U2NpZW50aWZpYyByZXBvcnRz
PC9hYmJyLTE+PC9hbHQtcGVyaW9kaWNhbD48cGFnZXM+MjQxPC9wYWdlcz48dm9sdW1lPjg8L3Zv
bHVtZT48bnVtYmVyPjE8L251bWJlcj48a2V5d29yZHM+PGtleXdvcmQ+Q2VsbCBDdWx0dXJlIFRl
Y2huaXF1ZXM8L2tleXdvcmQ+PGtleXdvcmQ+Q2VsbCBEaWZmZXJlbnRpYXRpb24vKmdlbmV0aWNz
PC9rZXl3b3JkPjxrZXl3b3JkPkNlbGwgTGluZTwva2V5d29yZD48a2V5d29yZD5DZWxsIFByb2xp
ZmVyYXRpb248L2tleXdvcmQ+PGtleXdvcmQ+Q2VsbHMsIEN1bHR1cmVkPC9rZXl3b3JkPjxrZXl3
b3JkPkROQSBIZWxpY2FzZXMvKmdlbmV0aWNzL21ldGFib2xpc208L2tleXdvcmQ+PGtleXdvcmQ+
RE5BLUJpbmRpbmcgUHJvdGVpbnMvKmdlbmV0aWNzL21ldGFib2xpc208L2tleXdvcmQ+PGtleXdv
cmQ+RW1icnlvbmljIFN0ZW0gQ2VsbHMvY3l0b2xvZ3kvbWV0YWJvbGlzbTwva2V5d29yZD48a2V5
d29yZD4qR2VuZSBFeHByZXNzaW9uIFJlZ3VsYXRpb24sIERldmVsb3BtZW50YWw8L2tleXdvcmQ+
PGtleXdvcmQ+SHVtYW5zPC9rZXl3b3JkPjxrZXl3b3JkPlBsdXJpcG90ZW50IFN0ZW0gQ2VsbHMv
KmN5dG9sb2d5LyptZXRhYm9saXNtPC9rZXl3b3JkPjxrZXl3b3JkPlByb3RlaW4gVHJhbnNwb3J0
PC9rZXl3b3JkPjxrZXl3b3JkPlJOQSwgTWVzc2VuZ2VyL2dlbmV0aWNzL21ldGFib2xpc208L2tl
eXdvcmQ+PGtleXdvcmQ+Uk5BLCBTbWFsbCBJbnRlcmZlcmluZy9nZW5ldGljczwva2V5d29yZD48
L2tleXdvcmRzPjxkYXRlcz48eWVhcj4yMDE4PC95ZWFyPjxwdWItZGF0ZXM+PGRhdGU+SmFuIDEw
PC9kYXRlPjwvcHViLWRhdGVzPjwvZGF0ZXM+PGlzYm4+MjA0NS0yMzIyIChFbGVjdHJvbmljKSYj
eEQ7MjA0NS0yMzIyIChMaW5raW5nKTwvaXNibj48YWNjZXNzaW9uLW51bT4yOTMyMTU3OTwvYWNj
ZXNzaW9uLW51bT48dXJscz48cmVsYXRlZC11cmxzPjx1cmw+aHR0cDovL3d3dy5uY2JpLm5sbS5u
aWguZ292L3B1Ym1lZC8yOTMyMTU3OTwvdXJsPjwvcmVsYXRlZC11cmxzPjwvdXJscz48Y3VzdG9t
Mj41NzYyNjM2PC9jdXN0b20yPjxlbGVjdHJvbmljLXJlc291cmNlLW51bT4xMC4xMDM4L3M0MTU5
OC0wMTctMTg0MzkteTwvZWxlY3Ryb25pYy1yZXNvdXJjZS1udW0+PC9yZWNvcmQ+PC9DaXRlPjwv
RW5kTm90ZT4A
</w:fldData>
              </w:fldChar>
            </w:r>
            <w:r w:rsidR="00A32193"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instrText xml:space="preserve"> ADDIN EN.CITE </w:instrText>
            </w:r>
            <w:r w:rsidR="00A32193"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fldChar w:fldCharType="begin">
                <w:fldData xml:space="preserve">PEVuZE5vdGU+PENpdGU+PEF1dGhvcj5ZYW1hbW90bzwvQXV0aG9yPjxZZWFyPjIwMTg8L1llYXI+
PFJlY051bT4yMjwvUmVjTnVtPjxEaXNwbGF5VGV4dD48c3R5bGUgZmFjZT0ic3VwZXJzY3JpcHQi
Pls0M108L3N0eWxlPjwvRGlzcGxheVRleHQ+PHJlY29yZD48cmVjLW51bWJlcj4yMjwvcmVjLW51
bWJlcj48Zm9yZWlnbi1rZXlzPjxrZXkgYXBwPSJFTiIgZGItaWQ9IjllZnp4cmR3NWZ0ZHh5ZWF6
ZDl4YWRhYjlzd3NyMDJ0YTlzMiI+MjI8L2tleT48L2ZvcmVpZ24ta2V5cz48cmVmLXR5cGUgbmFt
ZT0iSm91cm5hbCBBcnRpY2xlIj4xNzwvcmVmLXR5cGU+PGNvbnRyaWJ1dG9ycz48YXV0aG9ycz48
YXV0aG9yPllhbWFtb3RvLCBULjwvYXV0aG9yPjxhdXRob3I+VGFrZW5ha2EsIEMuPC9hdXRob3I+
PGF1dGhvcj5Zb2RhLCBZLjwvYXV0aG9yPjxhdXRob3I+T3NoaW1hLCBZLjwvYXV0aG9yPjxhdXRo
b3I+S2FnYXdhLCBLLjwvYXV0aG9yPjxhdXRob3I+TWl5YWppbWEsIEguPC9hdXRob3I+PGF1dGhv
cj5TYXNha2ksIFQuPC9hdXRob3I+PGF1dGhvcj5LYXdhbWF0YSwgUy48L2F1dGhvcj48L2F1dGhv
cnM+PC9jb250cmlidXRvcnM+PGF1dGgtYWRkcmVzcz5Gb3VuZGF0aW9uIEJpb21lZGljYWwgUmVz
ZWFyY2ggYW5kIElubm92YXRpb24gKEZCUkkpLCBSZXNlYXJjaCBhbmQgRGV2ZWxvcG1lbnQgQ2Vu
dGVyIGZvciBDZWxsIFRoZXJhcHkgMi0yIE1pbmF0b2ppbWEtTWluYW1pbWFjaGksIENodW8ta3Us
IEtvYmUsIDY1MC0wMDQ3LCBKYXBhbi4mI3hEO1Rva3lvIEVsZWN0cm9uIEx0ZC4gSW5ub3ZhdGl2
ZSBUZWNobm9sb2d5IFBsYW5uaW5nIERlcHQuIEFrYXNha2EgQml6IFRvd2VyLCA1LTMtMSBBa2Fz
YWthLCBNaW5hdG8tS3UsIFRva3lvLCAxMDctNjMyNSwgSmFwYW4uJiN4RDtUb2t5byBFbGVjdHJv
biBFdXJvcGUgTHRkLiBVbml0ZSBHMSwgU3RldmVuYWdlIEJpb3NjaWVuY2UgQ2F0YWx5c3QgR3Vu
bmVsIFdvb2QgUm9hZCwgU3RldmVuYWdlLCBIZXJ0Zm9yZHNoaXJlLCBTRzEgMkZYLCBVbml0ZWQg
S2luZ2RvbS4mI3hEO1Byb2R1Y3QgRGV2ZWxvcG1lbnQgRGl2aXNpb24sIEt5b2t1dG8gUGhhcm1h
Y2V1dGljYWwgSW5kdXN0cmlhbCBDby4sIEx0ZC4sIDMzMzMtMjYsIEF6YS1Bc2F5YW1hLCBLYW1p
dGV6dW5hIFRha2FoYWdpLXNoaSwgSWJhcmFraSwgMzE4LTAwMDQsIEphcGFuLiYjeEQ7Rm91bmRh
dGlvbiBCaW9tZWRpY2FsIFJlc2VhcmNoIGFuZCBJbm5vdmF0aW9uIChGQlJJKSwgUmVzZWFyY2gg
YW5kIERldmVsb3BtZW50IENlbnRlciBmb3IgQ2VsbCBUaGVyYXB5IDItMiBNaW5hdG9qaW1hLU1p
bmFtaW1hY2hpLCBDaHVvLWt1LCBLb2JlLCA2NTAtMDA0NywgSmFwYW4uIGthd2FtYXRhQGZicmku
b3JnLiYjeEQ7UmlrZW4gQ2VudGVyIGZvciBEZXZlbG9wbWVudGFsIEJpb2xvZ3kgKENEQikgMi0y
LTMgTWluYXRvamltYSBNaW5hbWltYWNoaSwgQ2h1by1rdSwgS29iZSwgNjUwLTAwNDcsIEphcGFu
LiBrYXdhbWF0YUBmYnJpLm9yZy48L2F1dGgtYWRkcmVzcz48dGl0bGVzPjx0aXRsZT5EaWZmZXJl
bnRpYXRpb24gcG90ZW50aWFsIG9mIFBsdXJpcG90ZW50IFN0ZW0gQ2VsbHMgY29ycmVsYXRlcyB0
byB0aGUgbGV2ZWwgb2YgQ0hENzwvdGl0bGU+PHNlY29uZGFyeS10aXRsZT5TY2kgUmVwPC9zZWNv
bmRhcnktdGl0bGU+PGFsdC10aXRsZT5TY2llbnRpZmljIHJlcG9ydHM8L2FsdC10aXRsZT48L3Rp
dGxlcz48cGVyaW9kaWNhbD48ZnVsbC10aXRsZT5TY2kgUmVwPC9mdWxsLXRpdGxlPjxhYmJyLTE+
U2NpZW50aWZpYyByZXBvcnRzPC9hYmJyLTE+PC9wZXJpb2RpY2FsPjxhbHQtcGVyaW9kaWNhbD48
ZnVsbC10aXRsZT5TY2kgUmVwPC9mdWxsLXRpdGxlPjxhYmJyLTE+U2NpZW50aWZpYyByZXBvcnRz
PC9hYmJyLTE+PC9hbHQtcGVyaW9kaWNhbD48cGFnZXM+MjQxPC9wYWdlcz48dm9sdW1lPjg8L3Zv
bHVtZT48bnVtYmVyPjE8L251bWJlcj48a2V5d29yZHM+PGtleXdvcmQ+Q2VsbCBDdWx0dXJlIFRl
Y2huaXF1ZXM8L2tleXdvcmQ+PGtleXdvcmQ+Q2VsbCBEaWZmZXJlbnRpYXRpb24vKmdlbmV0aWNz
PC9rZXl3b3JkPjxrZXl3b3JkPkNlbGwgTGluZTwva2V5d29yZD48a2V5d29yZD5DZWxsIFByb2xp
ZmVyYXRpb248L2tleXdvcmQ+PGtleXdvcmQ+Q2VsbHMsIEN1bHR1cmVkPC9rZXl3b3JkPjxrZXl3
b3JkPkROQSBIZWxpY2FzZXMvKmdlbmV0aWNzL21ldGFib2xpc208L2tleXdvcmQ+PGtleXdvcmQ+
RE5BLUJpbmRpbmcgUHJvdGVpbnMvKmdlbmV0aWNzL21ldGFib2xpc208L2tleXdvcmQ+PGtleXdv
cmQ+RW1icnlvbmljIFN0ZW0gQ2VsbHMvY3l0b2xvZ3kvbWV0YWJvbGlzbTwva2V5d29yZD48a2V5
d29yZD4qR2VuZSBFeHByZXNzaW9uIFJlZ3VsYXRpb24sIERldmVsb3BtZW50YWw8L2tleXdvcmQ+
PGtleXdvcmQ+SHVtYW5zPC9rZXl3b3JkPjxrZXl3b3JkPlBsdXJpcG90ZW50IFN0ZW0gQ2VsbHMv
KmN5dG9sb2d5LyptZXRhYm9saXNtPC9rZXl3b3JkPjxrZXl3b3JkPlByb3RlaW4gVHJhbnNwb3J0
PC9rZXl3b3JkPjxrZXl3b3JkPlJOQSwgTWVzc2VuZ2VyL2dlbmV0aWNzL21ldGFib2xpc208L2tl
eXdvcmQ+PGtleXdvcmQ+Uk5BLCBTbWFsbCBJbnRlcmZlcmluZy9nZW5ldGljczwva2V5d29yZD48
L2tleXdvcmRzPjxkYXRlcz48eWVhcj4yMDE4PC95ZWFyPjxwdWItZGF0ZXM+PGRhdGU+SmFuIDEw
PC9kYXRlPjwvcHViLWRhdGVzPjwvZGF0ZXM+PGlzYm4+MjA0NS0yMzIyIChFbGVjdHJvbmljKSYj
eEQ7MjA0NS0yMzIyIChMaW5raW5nKTwvaXNibj48YWNjZXNzaW9uLW51bT4yOTMyMTU3OTwvYWNj
ZXNzaW9uLW51bT48dXJscz48cmVsYXRlZC11cmxzPjx1cmw+aHR0cDovL3d3dy5uY2JpLm5sbS5u
aWguZ292L3B1Ym1lZC8yOTMyMTU3OTwvdXJsPjwvcmVsYXRlZC11cmxzPjwvdXJscz48Y3VzdG9t
Mj41NzYyNjM2PC9jdXN0b20yPjxlbGVjdHJvbmljLXJlc291cmNlLW51bT4xMC4xMDM4L3M0MTU5
OC0wMTctMTg0MzkteTwvZWxlY3Ryb25pYy1yZXNvdXJjZS1udW0+PC9yZWNvcmQ+PC9DaXRlPjwv
RW5kTm90ZT4A
</w:fldData>
              </w:fldChar>
            </w:r>
            <w:r w:rsidR="00A32193"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instrText xml:space="preserve"> ADDIN EN.CITE.DATA </w:instrText>
            </w:r>
            <w:r w:rsidR="00A32193"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r>
            <w:r w:rsidR="00A32193"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fldChar w:fldCharType="end"/>
            </w:r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r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fldChar w:fldCharType="separate"/>
            </w:r>
            <w:r w:rsidR="00A32193"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[</w:t>
            </w:r>
            <w:hyperlink w:anchor="_ENREF_43" w:tooltip="Yamamoto, 2018 #22" w:history="1">
              <w:r w:rsidR="00621228" w:rsidRPr="00C94315">
                <w:rPr>
                  <w:rFonts w:ascii="Book Antiqua" w:hAnsi="Book Antiqua" w:cs="Times New Roman"/>
                  <w:color w:val="000000" w:themeColor="text1"/>
                  <w:kern w:val="0"/>
                  <w:sz w:val="24"/>
                  <w:szCs w:val="24"/>
                </w:rPr>
                <w:t>43</w:t>
              </w:r>
            </w:hyperlink>
            <w:r w:rsidR="00A32193"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]</w:t>
            </w:r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fldChar w:fldCharType="end"/>
            </w:r>
          </w:p>
        </w:tc>
      </w:tr>
      <w:tr w:rsidR="007F6B44" w:rsidRPr="00C94315" w14:paraId="660768B0" w14:textId="77777777" w:rsidTr="00A21593">
        <w:trPr>
          <w:trHeight w:val="482"/>
        </w:trPr>
        <w:tc>
          <w:tcPr>
            <w:tcW w:w="1696" w:type="dxa"/>
            <w:vMerge w:val="restart"/>
          </w:tcPr>
          <w:p w14:paraId="4DA5AF95" w14:textId="77777777" w:rsidR="00A02E99" w:rsidRPr="00C94315" w:rsidRDefault="00A02E99" w:rsidP="008F748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eastAsia="MinionPro-Regular" w:hAnsi="Book Antiqua" w:cs="Times New Roman"/>
                <w:color w:val="000000" w:themeColor="text1"/>
                <w:kern w:val="0"/>
                <w:sz w:val="24"/>
                <w:szCs w:val="24"/>
              </w:rPr>
            </w:pPr>
          </w:p>
          <w:p w14:paraId="684DD725" w14:textId="77777777" w:rsidR="00A02E99" w:rsidRPr="00C94315" w:rsidRDefault="00A02E99" w:rsidP="008F748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eastAsia="MinionPro-Regular" w:hAnsi="Book Antiqua" w:cs="Times New Roman"/>
                <w:color w:val="000000" w:themeColor="text1"/>
                <w:kern w:val="0"/>
                <w:sz w:val="24"/>
                <w:szCs w:val="24"/>
              </w:rPr>
            </w:pPr>
          </w:p>
          <w:p w14:paraId="0D43957D" w14:textId="77777777" w:rsidR="00A02E99" w:rsidRPr="00C94315" w:rsidRDefault="00A02E99" w:rsidP="008F748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eastAsia="MinionPro-Regular" w:hAnsi="Book Antiqua" w:cs="Times New Roman"/>
                <w:color w:val="000000" w:themeColor="text1"/>
                <w:kern w:val="0"/>
                <w:sz w:val="24"/>
                <w:szCs w:val="24"/>
              </w:rPr>
            </w:pPr>
          </w:p>
          <w:p w14:paraId="74CA973A" w14:textId="77777777" w:rsidR="00A02E99" w:rsidRPr="00C94315" w:rsidRDefault="00A02E99" w:rsidP="008F748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eastAsia="MinionPro-Regular" w:hAnsi="Book Antiqua" w:cs="Times New Roman"/>
                <w:color w:val="000000" w:themeColor="text1"/>
                <w:kern w:val="0"/>
                <w:sz w:val="24"/>
                <w:szCs w:val="24"/>
              </w:rPr>
            </w:pPr>
          </w:p>
          <w:p w14:paraId="1B187C77" w14:textId="77777777" w:rsidR="00A02E99" w:rsidRPr="00C94315" w:rsidRDefault="00A02E99" w:rsidP="008F748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eastAsia="MinionPro-Regular" w:hAnsi="Book Antiqua" w:cs="Times New Roman"/>
                <w:color w:val="000000" w:themeColor="text1"/>
                <w:kern w:val="0"/>
                <w:sz w:val="24"/>
                <w:szCs w:val="24"/>
              </w:rPr>
            </w:pPr>
          </w:p>
          <w:p w14:paraId="156BA664" w14:textId="77777777" w:rsidR="00A02E99" w:rsidRPr="00C94315" w:rsidRDefault="00A02E99" w:rsidP="008F748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eastAsia="MinionPro-Regular" w:hAnsi="Book Antiqua" w:cs="Times New Roman"/>
                <w:color w:val="000000" w:themeColor="text1"/>
                <w:kern w:val="0"/>
                <w:sz w:val="24"/>
                <w:szCs w:val="24"/>
              </w:rPr>
            </w:pPr>
          </w:p>
          <w:p w14:paraId="5DDB16E7" w14:textId="77777777" w:rsidR="00A02E99" w:rsidRPr="00C94315" w:rsidRDefault="00A02E99" w:rsidP="008F748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eastAsia="MinionPro-Regular" w:hAnsi="Book Antiqua" w:cs="Times New Roman"/>
                <w:color w:val="000000" w:themeColor="text1"/>
                <w:kern w:val="0"/>
                <w:sz w:val="24"/>
                <w:szCs w:val="24"/>
              </w:rPr>
            </w:pPr>
          </w:p>
          <w:p w14:paraId="390A8E2F" w14:textId="77777777" w:rsidR="00A02E99" w:rsidRPr="00C94315" w:rsidRDefault="00A02E99" w:rsidP="008F748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eastAsia="MinionPro-Regular" w:hAnsi="Book Antiqua" w:cs="Times New Roman"/>
                <w:color w:val="000000" w:themeColor="text1"/>
                <w:kern w:val="0"/>
                <w:sz w:val="24"/>
                <w:szCs w:val="24"/>
              </w:rPr>
            </w:pPr>
          </w:p>
          <w:p w14:paraId="64FD7AFC" w14:textId="77777777" w:rsidR="00A02E99" w:rsidRPr="00C94315" w:rsidRDefault="00A02E99" w:rsidP="008F748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eastAsia="MinionPro-Regular" w:hAnsi="Book Antiqua" w:cs="Times New Roman"/>
                <w:color w:val="000000" w:themeColor="text1"/>
                <w:kern w:val="0"/>
                <w:sz w:val="24"/>
                <w:szCs w:val="24"/>
              </w:rPr>
            </w:pPr>
          </w:p>
          <w:p w14:paraId="6B64148C" w14:textId="77777777" w:rsidR="00A02E99" w:rsidRPr="00C94315" w:rsidRDefault="00A02E99" w:rsidP="008F748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eastAsia="MinionPro-Regular" w:hAnsi="Book Antiqua" w:cs="Times New Roman"/>
                <w:color w:val="000000" w:themeColor="text1"/>
                <w:kern w:val="0"/>
                <w:sz w:val="24"/>
                <w:szCs w:val="24"/>
              </w:rPr>
            </w:pPr>
          </w:p>
          <w:p w14:paraId="79753A7D" w14:textId="77777777" w:rsidR="00A02E99" w:rsidRPr="00C94315" w:rsidRDefault="00A02E99" w:rsidP="008F748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eastAsia="MinionPro-Regular" w:hAnsi="Book Antiqua" w:cs="Times New Roman"/>
                <w:color w:val="000000" w:themeColor="text1"/>
                <w:kern w:val="0"/>
                <w:sz w:val="24"/>
                <w:szCs w:val="24"/>
              </w:rPr>
            </w:pPr>
          </w:p>
          <w:p w14:paraId="2151C286" w14:textId="77777777" w:rsidR="00A02E99" w:rsidRPr="00C94315" w:rsidRDefault="00A02E99" w:rsidP="008F748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eastAsia="MinionPro-Regular" w:hAnsi="Book Antiqua" w:cs="Times New Roman"/>
                <w:color w:val="000000" w:themeColor="text1"/>
                <w:kern w:val="0"/>
                <w:sz w:val="24"/>
                <w:szCs w:val="24"/>
              </w:rPr>
            </w:pPr>
          </w:p>
          <w:p w14:paraId="58A064EC" w14:textId="77777777" w:rsidR="00A02E99" w:rsidRPr="00C94315" w:rsidRDefault="00A02E99" w:rsidP="008F748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eastAsia="MinionPro-Regular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C94315">
              <w:rPr>
                <w:rFonts w:ascii="Book Antiqua" w:eastAsia="MinionPro-Regular" w:hAnsi="Book Antiqua" w:cs="Times New Roman"/>
                <w:color w:val="000000" w:themeColor="text1"/>
                <w:kern w:val="0"/>
                <w:sz w:val="24"/>
                <w:szCs w:val="24"/>
              </w:rPr>
              <w:t>Differentiation potential</w:t>
            </w:r>
          </w:p>
          <w:p w14:paraId="1C4C8E33" w14:textId="77777777" w:rsidR="00A02E99" w:rsidRPr="00C94315" w:rsidRDefault="00A02E99" w:rsidP="008F748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eastAsia="MinionPro-Regular" w:hAnsi="Book Antiqua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  <w:tc>
          <w:tcPr>
            <w:tcW w:w="2268" w:type="dxa"/>
          </w:tcPr>
          <w:p w14:paraId="26472478" w14:textId="77777777" w:rsidR="00A02E99" w:rsidRPr="00C94315" w:rsidRDefault="00A02E99" w:rsidP="008F748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C94315">
              <w:rPr>
                <w:rFonts w:ascii="Book Antiqua" w:eastAsia="MinionPro-Regular" w:hAnsi="Book Antiqua" w:cs="Times New Roman"/>
                <w:color w:val="000000" w:themeColor="text1"/>
                <w:kern w:val="0"/>
                <w:sz w:val="24"/>
                <w:szCs w:val="24"/>
              </w:rPr>
              <w:lastRenderedPageBreak/>
              <w:t>Microarray</w:t>
            </w:r>
          </w:p>
        </w:tc>
        <w:tc>
          <w:tcPr>
            <w:tcW w:w="6096" w:type="dxa"/>
          </w:tcPr>
          <w:p w14:paraId="72D7D89F" w14:textId="77777777" w:rsidR="00A02E99" w:rsidRPr="00C94315" w:rsidRDefault="00A02E99" w:rsidP="008F748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eastAsia="等线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Differentiation scale: a subset of the 1000 most informative genes</w:t>
            </w:r>
          </w:p>
        </w:tc>
        <w:tc>
          <w:tcPr>
            <w:tcW w:w="1417" w:type="dxa"/>
          </w:tcPr>
          <w:p w14:paraId="5D9E45D2" w14:textId="77777777" w:rsidR="00A02E99" w:rsidRPr="00C94315" w:rsidRDefault="00A02E99" w:rsidP="008F748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eastAsia="等线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W/O</w:t>
            </w:r>
          </w:p>
        </w:tc>
        <w:tc>
          <w:tcPr>
            <w:tcW w:w="1418" w:type="dxa"/>
          </w:tcPr>
          <w:p w14:paraId="1BE95F16" w14:textId="77777777" w:rsidR="00A02E99" w:rsidRPr="00C94315" w:rsidRDefault="00A02E99" w:rsidP="008F748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eastAsia="等线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At any time of differentiation</w:t>
            </w:r>
          </w:p>
        </w:tc>
        <w:tc>
          <w:tcPr>
            <w:tcW w:w="992" w:type="dxa"/>
          </w:tcPr>
          <w:p w14:paraId="62F181A4" w14:textId="25C679AB" w:rsidR="00A02E99" w:rsidRPr="00C94315" w:rsidRDefault="00A02E99" w:rsidP="008F748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fldChar w:fldCharType="begin"/>
            </w:r>
            <w:r w:rsidR="00A32193"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instrText xml:space="preserve"> ADDIN EN.CITE &lt;EndNote&gt;&lt;Cite&gt;&lt;Author&gt;Zagar&lt;/Author&gt;&lt;Year&gt;2011&lt;/Year&gt;&lt;RecNum&gt;23&lt;/RecNum&gt;&lt;DisplayText&gt;&lt;style face="superscript"&gt;[27]&lt;/style&gt;&lt;/DisplayText&gt;&lt;record&gt;&lt;rec-number&gt;23&lt;/rec-number&gt;&lt;foreign-keys&gt;&lt;key app="EN" db-id="9efzxrdw5ftdxyeazd9xadab9swsr02ta9s2"&gt;23&lt;/key&gt;&lt;/foreign-keys&gt;&lt;ref-type name="Journal Article"&gt;17&lt;/ref-type&gt;&lt;contributors&gt;&lt;authors&gt;&lt;author&gt;Zagar, L.&lt;/author&gt;&lt;author&gt;Mulas, F.&lt;/author&gt;&lt;author&gt;Garagna, S.&lt;/author&gt;&lt;author&gt;Zuccotti, M.&lt;/author&gt;&lt;author&gt;Bellazzi, R.&lt;/author&gt;&lt;author&gt;Zupan, B.&lt;/author&gt;&lt;/authors&gt;&lt;/contributors&gt;&lt;auth-address&gt;Faculty of Computer and Information Science, University of Ljubljana, Ljubljana, Slovenia.&lt;/auth-address&gt;&lt;titles&gt;&lt;title&gt;Stage prediction of embryonic stem cell differentiation from genome-wide expression data&lt;/title&gt;&lt;secondary-title&gt;Bioinformatics&lt;/secondary-title&gt;&lt;alt-title&gt;Bioinformatics&lt;/alt-title&gt;&lt;/titles&gt;&lt;periodical&gt;&lt;full-title&gt;Bioinformatics&lt;/full-title&gt;&lt;abbr-1&gt;Bioinformatics&lt;/abbr-1&gt;&lt;/periodical&gt;&lt;alt-periodical&gt;&lt;full-title&gt;Bioinformatics&lt;/full-title&gt;&lt;abbr-1&gt;Bioinformatics&lt;/abbr-1&gt;&lt;/alt-periodical&gt;&lt;pages&gt;2546-53&lt;/pages&gt;&lt;volume&gt;27&lt;/volume&gt;&lt;number&gt;18&lt;/number&gt;&lt;keywords&gt;&lt;keyword&gt;Animals&lt;/keyword&gt;&lt;keyword&gt;*Cell Differentiation&lt;/keyword&gt;&lt;keyword&gt;Embryonic Stem Cells/*cytology&lt;/keyword&gt;&lt;keyword&gt;Gene Expression&lt;/keyword&gt;&lt;keyword&gt;Gene Expression Profiling/methods&lt;/keyword&gt;&lt;keyword&gt;Genome&lt;/keyword&gt;&lt;keyword&gt;Genome-Wide Association Study&lt;/keyword&gt;&lt;keyword&gt;Humans&lt;/keyword&gt;&lt;keyword&gt;Mice&lt;/keyword&gt;&lt;keyword&gt;Rats&lt;/keyword&gt;&lt;/keywords&gt;&lt;dates&gt;&lt;year&gt;2011&lt;/year&gt;&lt;pub-dates&gt;&lt;date&gt;Sep 15&lt;/date&gt;&lt;/pub-dates&gt;&lt;/dates&gt;&lt;isbn&gt;1367-4811 (Electronic)&amp;#xD;1367-4803 (Linking)&lt;/isbn&gt;&lt;accession-num&gt;21765096&lt;/accession-num&gt;&lt;urls&gt;&lt;related-urls&gt;&lt;url&gt;http://www.ncbi.nlm.nih.gov/pubmed/21765096&lt;/url&gt;&lt;/related-urls&gt;&lt;/urls&gt;&lt;electronic-resource-num&gt;10.1093/bioinformatics/btr422&lt;/electronic-resource-num&gt;&lt;/record&gt;&lt;/Cite&gt;&lt;/EndNote&gt;</w:instrText>
            </w:r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fldChar w:fldCharType="separate"/>
            </w:r>
            <w:r w:rsidR="00A32193"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[</w:t>
            </w:r>
            <w:hyperlink w:anchor="_ENREF_27" w:tooltip="Zagar, 2011 #23" w:history="1">
              <w:r w:rsidR="00621228" w:rsidRPr="00C94315">
                <w:rPr>
                  <w:rFonts w:ascii="Book Antiqua" w:hAnsi="Book Antiqua" w:cs="Times New Roman"/>
                  <w:color w:val="000000" w:themeColor="text1"/>
                  <w:kern w:val="0"/>
                  <w:sz w:val="24"/>
                  <w:szCs w:val="24"/>
                </w:rPr>
                <w:t>27</w:t>
              </w:r>
            </w:hyperlink>
            <w:r w:rsidR="00A32193"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]</w:t>
            </w:r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fldChar w:fldCharType="end"/>
            </w:r>
          </w:p>
        </w:tc>
      </w:tr>
      <w:tr w:rsidR="007F6B44" w:rsidRPr="00C94315" w14:paraId="4094E2FD" w14:textId="77777777" w:rsidTr="00A21593">
        <w:tc>
          <w:tcPr>
            <w:tcW w:w="1696" w:type="dxa"/>
            <w:vMerge/>
          </w:tcPr>
          <w:p w14:paraId="4548084C" w14:textId="77777777" w:rsidR="00A02E99" w:rsidRPr="00C94315" w:rsidRDefault="00A02E99" w:rsidP="008F748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eastAsia="MinionPro-Regular" w:hAnsi="Book Antiqua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  <w:tc>
          <w:tcPr>
            <w:tcW w:w="2268" w:type="dxa"/>
          </w:tcPr>
          <w:p w14:paraId="777315B6" w14:textId="77777777" w:rsidR="00A02E99" w:rsidRPr="00C94315" w:rsidRDefault="00A02E99" w:rsidP="008F748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Microarray</w:t>
            </w:r>
          </w:p>
        </w:tc>
        <w:tc>
          <w:tcPr>
            <w:tcW w:w="6096" w:type="dxa"/>
          </w:tcPr>
          <w:p w14:paraId="1514D99C" w14:textId="77777777" w:rsidR="00A02E99" w:rsidRPr="00C94315" w:rsidRDefault="00A02E99" w:rsidP="008F748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 xml:space="preserve">Lineage scorecard: 500 lineage marker genes to monitor cell state, </w:t>
            </w:r>
            <w:proofErr w:type="spellStart"/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pluripotency</w:t>
            </w:r>
            <w:proofErr w:type="spellEnd"/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, and differentiation</w:t>
            </w:r>
          </w:p>
        </w:tc>
        <w:tc>
          <w:tcPr>
            <w:tcW w:w="1417" w:type="dxa"/>
          </w:tcPr>
          <w:p w14:paraId="5BECFE20" w14:textId="70893447" w:rsidR="00A02E99" w:rsidRPr="00C94315" w:rsidRDefault="00A02E99" w:rsidP="008F748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proofErr w:type="spellStart"/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Nondirected</w:t>
            </w:r>
            <w:proofErr w:type="spellEnd"/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 xml:space="preserve"> EB </w:t>
            </w:r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lastRenderedPageBreak/>
              <w:t xml:space="preserve">differentiation </w:t>
            </w:r>
          </w:p>
        </w:tc>
        <w:tc>
          <w:tcPr>
            <w:tcW w:w="1418" w:type="dxa"/>
            <w:vMerge w:val="restart"/>
          </w:tcPr>
          <w:p w14:paraId="2DDE0444" w14:textId="77777777" w:rsidR="00A02E99" w:rsidRPr="00C94315" w:rsidRDefault="00A02E99" w:rsidP="008F748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</w:p>
          <w:p w14:paraId="39567B19" w14:textId="628595FE" w:rsidR="00A02E99" w:rsidRPr="00C94315" w:rsidRDefault="00A02E99" w:rsidP="008F748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 xml:space="preserve">At 16 d of </w:t>
            </w:r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lastRenderedPageBreak/>
              <w:t>differentiation</w:t>
            </w:r>
          </w:p>
          <w:p w14:paraId="45BD321E" w14:textId="77777777" w:rsidR="00A02E99" w:rsidRPr="00C94315" w:rsidRDefault="00A02E99" w:rsidP="008F748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  <w:tc>
          <w:tcPr>
            <w:tcW w:w="992" w:type="dxa"/>
          </w:tcPr>
          <w:p w14:paraId="0638800B" w14:textId="4206B773" w:rsidR="00A02E99" w:rsidRPr="00C94315" w:rsidRDefault="00A02E99" w:rsidP="008F748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lastRenderedPageBreak/>
              <w:fldChar w:fldCharType="begin"/>
            </w:r>
            <w:r w:rsidR="00C44882"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instrText xml:space="preserve"> ADDIN EN.CITE &lt;EndNote&gt;&lt;Cite&gt;&lt;Author&gt;Bock&lt;/Author&gt;&lt;Year&gt;2011&lt;/Year&gt;&lt;RecNum&gt;7&lt;/RecNum&gt;&lt;DisplayText&gt;&lt;style face="superscript"&gt;[1]&lt;/style&gt;&lt;/DisplayText&gt;&lt;record&gt;&lt;rec-number&gt;7&lt;/rec-number&gt;&lt;foreign-keys&gt;&lt;key app="EN" db-id="9efzxrdw5ftdxyeazd9xadab9swsr02ta9s2"&gt;7&lt;/key&gt;&lt;/foreign-keys&gt;&lt;ref-type name="Journal Article"&gt;17&lt;/ref-type&gt;&lt;contributors&gt;&lt;authors&gt;&lt;author&gt;Bock, C.&lt;/author&gt;&lt;author&gt;Kiskinis, E.&lt;/author&gt;&lt;author&gt;Verstappen, G.&lt;/author&gt;&lt;author&gt;Gu, H.&lt;/author&gt;&lt;author&gt;Boulting, G.&lt;/author&gt;&lt;author&gt;Smith, Z. D.&lt;/author&gt;&lt;author&gt;Ziller, M.&lt;/author&gt;&lt;author&gt;Croft, G. F.&lt;/author&gt;&lt;author&gt;Amoroso, M. W.&lt;/author&gt;&lt;author&gt;Oakley, D. H.&lt;/author&gt;&lt;author&gt;Gnirke, A.&lt;/author&gt;&lt;author&gt;Eggan, K.&lt;/author&gt;&lt;author&gt;Meissner, A.&lt;/author&gt;&lt;/authors&gt;&lt;/contributors&gt;&lt;auth-address&gt;Broad Institute, Cambridge, MA 02142, USA.&lt;/auth-address&gt;&lt;titles&gt;&lt;title&gt;Reference Maps of human ES and iPS cell variation enable high-throughput characterization of pluripotent cell lines&lt;/title&gt;&lt;secondary-title&gt;Cell&lt;/secondary-title&gt;&lt;alt-title&gt;Cell&lt;/alt-title&gt;&lt;/titles&gt;&lt;periodical&gt;&lt;full-title&gt;Cell&lt;/full-title&gt;&lt;abbr-1&gt;Cell&lt;/abbr-1&gt;&lt;/periodical&gt;&lt;alt-periodical&gt;&lt;full-title&gt;Cell&lt;/full-title&gt;&lt;abbr-1&gt;Cell&lt;/abbr-1&gt;&lt;/alt-periodical&gt;&lt;pages&gt;439-52&lt;/pages&gt;&lt;volume&gt;144&lt;/volume&gt;&lt;number&gt;3&lt;/number&gt;&lt;keywords&gt;&lt;keyword&gt;Cell Differentiation&lt;/keyword&gt;&lt;keyword&gt;Cell Line&lt;/keyword&gt;&lt;keyword&gt;*DNA Methylation&lt;/keyword&gt;&lt;keyword&gt;Embryonic Stem Cells/cytology/*physiology&lt;/keyword&gt;&lt;keyword&gt;Gene Expression Profiling/*standards&lt;/keyword&gt;&lt;keyword&gt;Humans&lt;/keyword&gt;&lt;keyword&gt;Induced Pluripotent Stem Cells/cytology/*physiology&lt;/keyword&gt;&lt;/keywords&gt;&lt;dates&gt;&lt;year&gt;2011&lt;/year&gt;&lt;pub-dates&gt;&lt;date&gt;Feb 4&lt;/date&gt;&lt;/pub-dates&gt;&lt;/dates&gt;&lt;isbn&gt;1097-4172 (Electronic)&amp;#xD;0092-8674 (Linking)&lt;/isbn&gt;&lt;accession-num&gt;21295703&lt;/accession-num&gt;&lt;urls&gt;&lt;related-urls&gt;&lt;url&gt;http://www.ncbi.nlm.nih.gov/pubmed/21295703&lt;/url&gt;&lt;/related-urls&gt;&lt;/urls&gt;&lt;custom2&gt;3063454&lt;/custom2&gt;&lt;electronic-resource-num&gt;10.1016/j.cell.2010.12.032&lt;/electronic-resource-num&gt;&lt;/record&gt;&lt;/Cite&gt;&lt;/EndNote&gt;</w:instrText>
            </w:r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fldChar w:fldCharType="separate"/>
            </w:r>
            <w:r w:rsidR="00C44882"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[</w:t>
            </w:r>
            <w:hyperlink w:anchor="_ENREF_1" w:tooltip="Bock, 2011 #7" w:history="1">
              <w:r w:rsidR="00621228" w:rsidRPr="00C94315">
                <w:rPr>
                  <w:rFonts w:ascii="Book Antiqua" w:hAnsi="Book Antiqua" w:cs="Times New Roman"/>
                  <w:color w:val="000000" w:themeColor="text1"/>
                  <w:kern w:val="0"/>
                  <w:sz w:val="24"/>
                  <w:szCs w:val="24"/>
                </w:rPr>
                <w:t>1</w:t>
              </w:r>
            </w:hyperlink>
            <w:r w:rsidR="00C44882"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]</w:t>
            </w:r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fldChar w:fldCharType="end"/>
            </w:r>
          </w:p>
        </w:tc>
      </w:tr>
      <w:tr w:rsidR="007F6B44" w:rsidRPr="00C94315" w14:paraId="4C15F87F" w14:textId="77777777" w:rsidTr="00A21593">
        <w:tc>
          <w:tcPr>
            <w:tcW w:w="1696" w:type="dxa"/>
            <w:vMerge/>
          </w:tcPr>
          <w:p w14:paraId="2AD4D835" w14:textId="77777777" w:rsidR="00A02E99" w:rsidRPr="00C94315" w:rsidRDefault="00A02E99" w:rsidP="008F748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eastAsia="MinionPro-Regular" w:hAnsi="Book Antiqua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  <w:tc>
          <w:tcPr>
            <w:tcW w:w="2268" w:type="dxa"/>
          </w:tcPr>
          <w:p w14:paraId="427729FE" w14:textId="77777777" w:rsidR="00A02E99" w:rsidRPr="00C94315" w:rsidRDefault="00A02E99" w:rsidP="008F748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proofErr w:type="spellStart"/>
            <w:r w:rsidRPr="00C94315">
              <w:rPr>
                <w:rFonts w:ascii="Book Antiqua" w:eastAsia="MinionPro-Regular" w:hAnsi="Book Antiqua" w:cs="Times New Roman"/>
                <w:color w:val="000000" w:themeColor="text1"/>
                <w:kern w:val="0"/>
                <w:sz w:val="24"/>
                <w:szCs w:val="24"/>
              </w:rPr>
              <w:t>qPCR</w:t>
            </w:r>
            <w:proofErr w:type="spellEnd"/>
          </w:p>
        </w:tc>
        <w:tc>
          <w:tcPr>
            <w:tcW w:w="6096" w:type="dxa"/>
          </w:tcPr>
          <w:p w14:paraId="7092CCB6" w14:textId="77777777" w:rsidR="00A02E99" w:rsidRPr="00C94315" w:rsidRDefault="00A02E99" w:rsidP="008F748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 xml:space="preserve">Lineage scorecard: 15 selected marker genes per lineage </w:t>
            </w:r>
          </w:p>
        </w:tc>
        <w:tc>
          <w:tcPr>
            <w:tcW w:w="1417" w:type="dxa"/>
          </w:tcPr>
          <w:p w14:paraId="4AC46158" w14:textId="1493D14E" w:rsidR="00A02E99" w:rsidRPr="00C94315" w:rsidRDefault="00A02E99" w:rsidP="008F748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proofErr w:type="spellStart"/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Nondirected</w:t>
            </w:r>
            <w:proofErr w:type="spellEnd"/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 xml:space="preserve"> </w:t>
            </w:r>
            <w:r w:rsidR="007A7212"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 xml:space="preserve">and </w:t>
            </w:r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directed differentiation into three germ lineages</w:t>
            </w:r>
          </w:p>
        </w:tc>
        <w:tc>
          <w:tcPr>
            <w:tcW w:w="1418" w:type="dxa"/>
            <w:vMerge/>
          </w:tcPr>
          <w:p w14:paraId="6AD7574A" w14:textId="77777777" w:rsidR="00A02E99" w:rsidRPr="00C94315" w:rsidRDefault="00A02E99" w:rsidP="008F748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  <w:tc>
          <w:tcPr>
            <w:tcW w:w="992" w:type="dxa"/>
          </w:tcPr>
          <w:p w14:paraId="623CA86B" w14:textId="4AE95D93" w:rsidR="00A02E99" w:rsidRPr="00C94315" w:rsidRDefault="00A02E99" w:rsidP="008F748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fldChar w:fldCharType="begin"/>
            </w:r>
            <w:r w:rsidR="00A32193"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instrText xml:space="preserve"> ADDIN EN.CITE &lt;EndNote&gt;&lt;Cite&gt;&lt;Author&gt;International Stem Cell&lt;/Author&gt;&lt;Year&gt;2018&lt;/Year&gt;&lt;RecNum&gt;18&lt;/RecNum&gt;&lt;DisplayText&gt;&lt;style face="superscript"&gt;[22]&lt;/style&gt;&lt;/DisplayText&gt;&lt;record&gt;&lt;rec-number&gt;18&lt;/rec-number&gt;&lt;foreign-keys&gt;&lt;key app="EN" db-id="9efzxrdw5ftdxyeazd9xadab9swsr02ta9s2"&gt;18&lt;/key&gt;&lt;/foreign-keys&gt;&lt;ref-type name="Journal Article"&gt;17&lt;/ref-type&gt;&lt;contributors&gt;&lt;authors&gt;&lt;author&gt;International Stem Cell, Initiative&lt;/author&gt;&lt;/authors&gt;&lt;/contributors&gt;&lt;titles&gt;&lt;title&gt;Assessment of established techniques to determine developmental and malignant potential of human pluripotent stem cells&lt;/title&gt;&lt;secondary-title&gt;Nat Commun&lt;/secondary-title&gt;&lt;alt-title&gt;Nature communications&lt;/alt-title&gt;&lt;/titles&gt;&lt;periodical&gt;&lt;full-title&gt;Nat Commun&lt;/full-title&gt;&lt;abbr-1&gt;Nature communications&lt;/abbr-1&gt;&lt;/periodical&gt;&lt;alt-periodical&gt;&lt;full-title&gt;Nat Commun&lt;/full-title&gt;&lt;abbr-1&gt;Nature communications&lt;/abbr-1&gt;&lt;/alt-periodical&gt;&lt;pages&gt;1925&lt;/pages&gt;&lt;volume&gt;9&lt;/volume&gt;&lt;number&gt;1&lt;/number&gt;&lt;keywords&gt;&lt;keyword&gt;Animals&lt;/keyword&gt;&lt;keyword&gt;Cell Culture Techniques/*methods&lt;/keyword&gt;&lt;keyword&gt;*Cell Differentiation&lt;/keyword&gt;&lt;keyword&gt;Cell Line&lt;/keyword&gt;&lt;keyword&gt;Computational Biology/*methods&lt;/keyword&gt;&lt;keyword&gt;Embryoid Bodies/metabolism&lt;/keyword&gt;&lt;keyword&gt;Endoderm/metabolism&lt;/keyword&gt;&lt;keyword&gt;Gene Expression&lt;/keyword&gt;&lt;keyword&gt;Histological Techniques/*methods&lt;/keyword&gt;&lt;keyword&gt;Humans&lt;/keyword&gt;&lt;keyword&gt;Mice&lt;/keyword&gt;&lt;keyword&gt;Pluripotent Stem Cells/*cytology/metabolism&lt;/keyword&gt;&lt;keyword&gt;Teratoma/embryology/genetics/metabolism/*physiopathology&lt;/keyword&gt;&lt;/keywords&gt;&lt;dates&gt;&lt;year&gt;2018&lt;/year&gt;&lt;pub-dates&gt;&lt;date&gt;May 15&lt;/date&gt;&lt;/pub-dates&gt;&lt;/dates&gt;&lt;isbn&gt;2041-1723 (Electronic)&amp;#xD;2041-1723 (Linking)&lt;/isbn&gt;&lt;accession-num&gt;29765017&lt;/accession-num&gt;&lt;urls&gt;&lt;related-urls&gt;&lt;url&gt;http://www.ncbi.nlm.nih.gov/pubmed/29765017&lt;/url&gt;&lt;/related-urls&gt;&lt;/urls&gt;&lt;custom2&gt;5954055&lt;/custom2&gt;&lt;electronic-resource-num&gt;10.1038/s41467-018-04011-3&lt;/electronic-resource-num&gt;&lt;/record&gt;&lt;/Cite&gt;&lt;/EndNote&gt;</w:instrText>
            </w:r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fldChar w:fldCharType="separate"/>
            </w:r>
            <w:r w:rsidR="00A32193"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[</w:t>
            </w:r>
            <w:hyperlink w:anchor="_ENREF_22" w:tooltip="International Stem Cell, 2018 #18" w:history="1">
              <w:r w:rsidR="00621228" w:rsidRPr="00C94315">
                <w:rPr>
                  <w:rFonts w:ascii="Book Antiqua" w:hAnsi="Book Antiqua" w:cs="Times New Roman"/>
                  <w:color w:val="000000" w:themeColor="text1"/>
                  <w:kern w:val="0"/>
                  <w:sz w:val="24"/>
                  <w:szCs w:val="24"/>
                </w:rPr>
                <w:t>22</w:t>
              </w:r>
            </w:hyperlink>
            <w:r w:rsidR="00A32193"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]</w:t>
            </w:r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fldChar w:fldCharType="end"/>
            </w:r>
          </w:p>
        </w:tc>
      </w:tr>
      <w:tr w:rsidR="007F6B44" w:rsidRPr="00C94315" w14:paraId="43F31070" w14:textId="77777777" w:rsidTr="00A21593">
        <w:tc>
          <w:tcPr>
            <w:tcW w:w="1696" w:type="dxa"/>
            <w:vMerge/>
          </w:tcPr>
          <w:p w14:paraId="01EB01FF" w14:textId="77777777" w:rsidR="00A02E99" w:rsidRPr="00C94315" w:rsidRDefault="00A02E99" w:rsidP="008F748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eastAsia="MinionPro-Regular" w:hAnsi="Book Antiqua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  <w:tc>
          <w:tcPr>
            <w:tcW w:w="2268" w:type="dxa"/>
          </w:tcPr>
          <w:p w14:paraId="2FB84FA8" w14:textId="77777777" w:rsidR="00A02E99" w:rsidRPr="00C94315" w:rsidRDefault="00A02E99" w:rsidP="008F748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proofErr w:type="spellStart"/>
            <w:r w:rsidRPr="00C94315">
              <w:rPr>
                <w:rFonts w:ascii="Book Antiqua" w:eastAsia="MinionPro-Regular" w:hAnsi="Book Antiqua" w:cs="Times New Roman"/>
                <w:color w:val="000000" w:themeColor="text1"/>
                <w:kern w:val="0"/>
                <w:sz w:val="24"/>
                <w:szCs w:val="24"/>
              </w:rPr>
              <w:t>qPCR</w:t>
            </w:r>
            <w:proofErr w:type="spellEnd"/>
          </w:p>
        </w:tc>
        <w:tc>
          <w:tcPr>
            <w:tcW w:w="6096" w:type="dxa"/>
          </w:tcPr>
          <w:p w14:paraId="4CD4A677" w14:textId="145E72DE" w:rsidR="00A02E99" w:rsidRPr="00C94315" w:rsidRDefault="00A02E99" w:rsidP="008F748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hAnsi="Book Antiqua" w:cs="AdvP9725"/>
                <w:color w:val="000000" w:themeColor="text1"/>
                <w:kern w:val="0"/>
                <w:sz w:val="24"/>
                <w:szCs w:val="24"/>
              </w:rPr>
            </w:pPr>
            <w:proofErr w:type="spellStart"/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hPSC</w:t>
            </w:r>
            <w:proofErr w:type="spellEnd"/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 xml:space="preserve"> </w:t>
            </w:r>
            <w:proofErr w:type="spellStart"/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ScoreCard</w:t>
            </w:r>
            <w:proofErr w:type="spellEnd"/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: 9 self-renewal genes and 70 genes representing specific lineages</w:t>
            </w:r>
          </w:p>
        </w:tc>
        <w:tc>
          <w:tcPr>
            <w:tcW w:w="1417" w:type="dxa"/>
          </w:tcPr>
          <w:p w14:paraId="15030A2F" w14:textId="77777777" w:rsidR="00A02E99" w:rsidRPr="00C94315" w:rsidRDefault="00A02E99" w:rsidP="008F748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Monolayer or EB protocol differentiation into three germ lineages</w:t>
            </w:r>
          </w:p>
        </w:tc>
        <w:tc>
          <w:tcPr>
            <w:tcW w:w="1418" w:type="dxa"/>
          </w:tcPr>
          <w:p w14:paraId="30AA7695" w14:textId="7017F7AD" w:rsidR="00A02E99" w:rsidRPr="00C94315" w:rsidRDefault="00A02E99" w:rsidP="008F748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At 5 or 9 d</w:t>
            </w:r>
          </w:p>
        </w:tc>
        <w:tc>
          <w:tcPr>
            <w:tcW w:w="992" w:type="dxa"/>
          </w:tcPr>
          <w:p w14:paraId="1693ECE0" w14:textId="4548985A" w:rsidR="00A02E99" w:rsidRPr="00C94315" w:rsidRDefault="00A02E99" w:rsidP="008F748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fldChar w:fldCharType="begin">
                <w:fldData xml:space="preserve">PEVuZE5vdGU+PENpdGU+PEF1dGhvcj5Cb3VtYTwvQXV0aG9yPjxZZWFyPjIwMTc8L1llYXI+PFJl
Y051bT4yMDwvUmVjTnVtPjxEaXNwbGF5VGV4dD48c3R5bGUgZmFjZT0ic3VwZXJzY3JpcHQiPlsy
M108L3N0eWxlPjwvRGlzcGxheVRleHQ+PHJlY29yZD48cmVjLW51bWJlcj4yMDwvcmVjLW51bWJl
cj48Zm9yZWlnbi1rZXlzPjxrZXkgYXBwPSJFTiIgZGItaWQ9IjllZnp4cmR3NWZ0ZHh5ZWF6ZDl4
YWRhYjlzd3NyMDJ0YTlzMiI+MjA8L2tleT48L2ZvcmVpZ24ta2V5cz48cmVmLXR5cGUgbmFtZT0i
Sm91cm5hbCBBcnRpY2xlIj4xNzwvcmVmLXR5cGU+PGNvbnRyaWJ1dG9ycz48YXV0aG9ycz48YXV0
aG9yPkJvdW1hLCBNLiBKLjwvYXV0aG9yPjxhdXRob3I+dmFuIEl0ZXJzb24sIE0uPC9hdXRob3I+
PGF1dGhvcj5KYW5zc2VuLCBCLjwvYXV0aG9yPjxhdXRob3I+TXVtbWVyeSwgQy4gTC48L2F1dGhv
cj48YXV0aG9yPlNhbHZhdG9yaSwgRC4gQy4gRi48L2F1dGhvcj48YXV0aG9yPkZyZXVuZCwgQy48
L2F1dGhvcj48L2F1dGhvcnM+PC9jb250cmlidXRvcnM+PGF1dGgtYWRkcmVzcz5EZXBhcnRtZW50
IG9mIEFuYXRvbXkgJmFtcDsgRW1icnlvbG9neSwgTGVpZGVuIFVuaXZlcnNpdHkgTWVkaWNhbCBD
ZW50ZXIsIEVpbnRob3ZlbndlZyAyMCwgMjMzMyBaQyBMZWlkZW4sIHRoZSBOZXRoZXJsYW5kcy4m
I3hEO0RlcGFydG1lbnQgb2YgTW9sZWN1bGFyIEVwaWRlbWlvbG9neSwgTGVpZGVuIFVuaXZlcnNp
dHkgTWVkaWNhbCBDZW50ZXIsIEVpbnRob3ZlbndlZyAyMCwgMjMzMyBaQyBMZWlkZW4sIHRoZSBO
ZXRoZXJsYW5kcy4mI3hEO0dlbm9tZVNjYW4gQi5WLiwgUGxlc21hbmxhYW4gMUQsIDIzMzMgQlog
TGVpZGVuLCB0aGUgTmV0aGVybGFuZHMuJiN4RDtDZW50cmFsIExhYm9yYXRvcnkgQW5pbWFsIEZh
Y2lsaXR5LCBMZWlkZW4gVW5pdmVyc2l0eSBNZWRpY2FsIENlbnRlciwgRWludGhvdmVud2VnIDIw
LCAyMzMzIFpDIExlaWRlbiwgdGhlIE5ldGhlcmxhbmRzLiBFbGVjdHJvbmljIGFkZHJlc3M6IGQu
Yy5mLnNhbHZhdG9yaUBsdW1jLm5sLiYjeEQ7RGVwYXJ0bWVudCBvZiBBbmF0b215ICZhbXA7IEVt
YnJ5b2xvZ3ksIExlaWRlbiBVbml2ZXJzaXR5IE1lZGljYWwgQ2VudGVyLCBFaW50aG92ZW53ZWcg
MjAsIDIzMzMgWkMgTGVpZGVuLCB0aGUgTmV0aGVybGFuZHMuIEVsZWN0cm9uaWMgYWRkcmVzczog
Yy5tLmEuaC5mcmV1bmRAbHVtYy5ubC48L2F1dGgtYWRkcmVzcz48dGl0bGVzPjx0aXRsZT5EaWZm
ZXJlbnRpYXRpb24tRGVmZWN0aXZlIEh1bWFuIEluZHVjZWQgUGx1cmlwb3RlbnQgU3RlbSBDZWxs
cyBSZXZlYWwgU3RyZW5ndGhzIGFuZCBMaW1pdGF0aW9ucyBvZiB0aGUgVGVyYXRvbWEgQXNzYXkg
YW5kIEluIFZpdHJvIFBsdXJpcG90ZW5jeSBBc3NheXM8L3RpdGxlPjxzZWNvbmRhcnktdGl0bGU+
U3RlbSBDZWxsIFJlcG9ydHM8L3NlY29uZGFyeS10aXRsZT48YWx0LXRpdGxlPlN0ZW0gY2VsbCBy
ZXBvcnRzPC9hbHQtdGl0bGU+PC90aXRsZXM+PHBlcmlvZGljYWw+PGZ1bGwtdGl0bGU+U3RlbSBD
ZWxsIFJlcG9ydHM8L2Z1bGwtdGl0bGU+PGFiYnItMT5TdGVtIGNlbGwgcmVwb3J0czwvYWJici0x
PjwvcGVyaW9kaWNhbD48YWx0LXBlcmlvZGljYWw+PGZ1bGwtdGl0bGU+U3RlbSBDZWxsIFJlcG9y
dHM8L2Z1bGwtdGl0bGU+PGFiYnItMT5TdGVtIGNlbGwgcmVwb3J0czwvYWJici0xPjwvYWx0LXBl
cmlvZGljYWw+PHBhZ2VzPjEzNDAtMTM1MzwvcGFnZXM+PHZvbHVtZT44PC92b2x1bWU+PG51bWJl
cj41PC9udW1iZXI+PGtleXdvcmRzPjxrZXl3b3JkPkFuaW1hbHM8L2tleXdvcmQ+PGtleXdvcmQ+
Q2FyY2lub2dlbmljaXR5IFRlc3RzL2FkdmVyc2UgZWZmZWN0cy9tZXRob2RzLypzdGFuZGFyZHM8
L2tleXdvcmQ+PGtleXdvcmQ+KkNlbGwgRGlmZmVyZW50aWF0aW9uPC9rZXl3b3JkPjxrZXl3b3Jk
PkNlbGwgTGluZTwva2V5d29yZD48a2V5d29yZD5IdW1hbnM8L2tleXdvcmQ+PGtleXdvcmQ+SW5k
dWNlZCBQbHVyaXBvdGVudCBTdGVtIENlbGxzLypjeXRvbG9neTwva2V5d29yZD48a2V5d29yZD5N
YWxlPC9rZXl3b3JkPjxrZXl3b3JkPk1pY2U8L2tleXdvcmQ+PGtleXdvcmQ+TWljZSwgSW5icmVk
IE5PRDwva2V5d29yZD48a2V5d29yZD5NaWNlLCBTQ0lEPC9rZXl3b3JkPjxrZXl3b3JkPlRlcmF0
b21hLypwYXRob2xvZ3k8L2tleXdvcmQ+PGtleXdvcmQ+WGVub2dyYWZ0IE1vZGVsIEFudGl0dW1v
ciBBc3NheXMvbWV0aG9kcy8qc3RhbmRhcmRzPC9rZXl3b3JkPjwva2V5d29yZHM+PGRhdGVzPjx5
ZWFyPjIwMTc8L3llYXI+PHB1Yi1kYXRlcz48ZGF0ZT5NYXkgOTwvZGF0ZT48L3B1Yi1kYXRlcz48
L2RhdGVzPjxpc2JuPjIyMTMtNjcxMSAoRWxlY3Ryb25pYykmI3hEOzIyMTMtNjcxMSAoTGlua2lu
Zyk8L2lzYm4+PGFjY2Vzc2lvbi1udW0+Mjg0OTQ5NDA8L2FjY2Vzc2lvbi1udW0+PHVybHM+PHJl
bGF0ZWQtdXJscz48dXJsPmh0dHA6Ly93d3cubmNiaS5ubG0ubmloLmdvdi9wdWJtZWQvMjg0OTQ5
NDA8L3VybD48L3JlbGF0ZWQtdXJscz48L3VybHM+PGN1c3RvbTI+NTQyNTYyMTwvY3VzdG9tMj48
ZWxlY3Ryb25pYy1yZXNvdXJjZS1udW0+MTAuMTAxNi9qLnN0ZW1jci4yMDE3LjAzLjAwOTwvZWxl
Y3Ryb25pYy1yZXNvdXJjZS1udW0+PC9yZWNvcmQ+PC9DaXRlPjwvRW5kTm90ZT4A
</w:fldData>
              </w:fldChar>
            </w:r>
            <w:r w:rsidR="00A32193"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instrText xml:space="preserve"> ADDIN EN.CITE </w:instrText>
            </w:r>
            <w:r w:rsidR="00A32193"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fldChar w:fldCharType="begin">
                <w:fldData xml:space="preserve">PEVuZE5vdGU+PENpdGU+PEF1dGhvcj5Cb3VtYTwvQXV0aG9yPjxZZWFyPjIwMTc8L1llYXI+PFJl
Y051bT4yMDwvUmVjTnVtPjxEaXNwbGF5VGV4dD48c3R5bGUgZmFjZT0ic3VwZXJzY3JpcHQiPlsy
M108L3N0eWxlPjwvRGlzcGxheVRleHQ+PHJlY29yZD48cmVjLW51bWJlcj4yMDwvcmVjLW51bWJl
cj48Zm9yZWlnbi1rZXlzPjxrZXkgYXBwPSJFTiIgZGItaWQ9IjllZnp4cmR3NWZ0ZHh5ZWF6ZDl4
YWRhYjlzd3NyMDJ0YTlzMiI+MjA8L2tleT48L2ZvcmVpZ24ta2V5cz48cmVmLXR5cGUgbmFtZT0i
Sm91cm5hbCBBcnRpY2xlIj4xNzwvcmVmLXR5cGU+PGNvbnRyaWJ1dG9ycz48YXV0aG9ycz48YXV0
aG9yPkJvdW1hLCBNLiBKLjwvYXV0aG9yPjxhdXRob3I+dmFuIEl0ZXJzb24sIE0uPC9hdXRob3I+
PGF1dGhvcj5KYW5zc2VuLCBCLjwvYXV0aG9yPjxhdXRob3I+TXVtbWVyeSwgQy4gTC48L2F1dGhv
cj48YXV0aG9yPlNhbHZhdG9yaSwgRC4gQy4gRi48L2F1dGhvcj48YXV0aG9yPkZyZXVuZCwgQy48
L2F1dGhvcj48L2F1dGhvcnM+PC9jb250cmlidXRvcnM+PGF1dGgtYWRkcmVzcz5EZXBhcnRtZW50
IG9mIEFuYXRvbXkgJmFtcDsgRW1icnlvbG9neSwgTGVpZGVuIFVuaXZlcnNpdHkgTWVkaWNhbCBD
ZW50ZXIsIEVpbnRob3ZlbndlZyAyMCwgMjMzMyBaQyBMZWlkZW4sIHRoZSBOZXRoZXJsYW5kcy4m
I3hEO0RlcGFydG1lbnQgb2YgTW9sZWN1bGFyIEVwaWRlbWlvbG9neSwgTGVpZGVuIFVuaXZlcnNp
dHkgTWVkaWNhbCBDZW50ZXIsIEVpbnRob3ZlbndlZyAyMCwgMjMzMyBaQyBMZWlkZW4sIHRoZSBO
ZXRoZXJsYW5kcy4mI3hEO0dlbm9tZVNjYW4gQi5WLiwgUGxlc21hbmxhYW4gMUQsIDIzMzMgQlog
TGVpZGVuLCB0aGUgTmV0aGVybGFuZHMuJiN4RDtDZW50cmFsIExhYm9yYXRvcnkgQW5pbWFsIEZh
Y2lsaXR5LCBMZWlkZW4gVW5pdmVyc2l0eSBNZWRpY2FsIENlbnRlciwgRWludGhvdmVud2VnIDIw
LCAyMzMzIFpDIExlaWRlbiwgdGhlIE5ldGhlcmxhbmRzLiBFbGVjdHJvbmljIGFkZHJlc3M6IGQu
Yy5mLnNhbHZhdG9yaUBsdW1jLm5sLiYjeEQ7RGVwYXJ0bWVudCBvZiBBbmF0b215ICZhbXA7IEVt
YnJ5b2xvZ3ksIExlaWRlbiBVbml2ZXJzaXR5IE1lZGljYWwgQ2VudGVyLCBFaW50aG92ZW53ZWcg
MjAsIDIzMzMgWkMgTGVpZGVuLCB0aGUgTmV0aGVybGFuZHMuIEVsZWN0cm9uaWMgYWRkcmVzczog
Yy5tLmEuaC5mcmV1bmRAbHVtYy5ubC48L2F1dGgtYWRkcmVzcz48dGl0bGVzPjx0aXRsZT5EaWZm
ZXJlbnRpYXRpb24tRGVmZWN0aXZlIEh1bWFuIEluZHVjZWQgUGx1cmlwb3RlbnQgU3RlbSBDZWxs
cyBSZXZlYWwgU3RyZW5ndGhzIGFuZCBMaW1pdGF0aW9ucyBvZiB0aGUgVGVyYXRvbWEgQXNzYXkg
YW5kIEluIFZpdHJvIFBsdXJpcG90ZW5jeSBBc3NheXM8L3RpdGxlPjxzZWNvbmRhcnktdGl0bGU+
U3RlbSBDZWxsIFJlcG9ydHM8L3NlY29uZGFyeS10aXRsZT48YWx0LXRpdGxlPlN0ZW0gY2VsbCBy
ZXBvcnRzPC9hbHQtdGl0bGU+PC90aXRsZXM+PHBlcmlvZGljYWw+PGZ1bGwtdGl0bGU+U3RlbSBD
ZWxsIFJlcG9ydHM8L2Z1bGwtdGl0bGU+PGFiYnItMT5TdGVtIGNlbGwgcmVwb3J0czwvYWJici0x
PjwvcGVyaW9kaWNhbD48YWx0LXBlcmlvZGljYWw+PGZ1bGwtdGl0bGU+U3RlbSBDZWxsIFJlcG9y
dHM8L2Z1bGwtdGl0bGU+PGFiYnItMT5TdGVtIGNlbGwgcmVwb3J0czwvYWJici0xPjwvYWx0LXBl
cmlvZGljYWw+PHBhZ2VzPjEzNDAtMTM1MzwvcGFnZXM+PHZvbHVtZT44PC92b2x1bWU+PG51bWJl
cj41PC9udW1iZXI+PGtleXdvcmRzPjxrZXl3b3JkPkFuaW1hbHM8L2tleXdvcmQ+PGtleXdvcmQ+
Q2FyY2lub2dlbmljaXR5IFRlc3RzL2FkdmVyc2UgZWZmZWN0cy9tZXRob2RzLypzdGFuZGFyZHM8
L2tleXdvcmQ+PGtleXdvcmQ+KkNlbGwgRGlmZmVyZW50aWF0aW9uPC9rZXl3b3JkPjxrZXl3b3Jk
PkNlbGwgTGluZTwva2V5d29yZD48a2V5d29yZD5IdW1hbnM8L2tleXdvcmQ+PGtleXdvcmQ+SW5k
dWNlZCBQbHVyaXBvdGVudCBTdGVtIENlbGxzLypjeXRvbG9neTwva2V5d29yZD48a2V5d29yZD5N
YWxlPC9rZXl3b3JkPjxrZXl3b3JkPk1pY2U8L2tleXdvcmQ+PGtleXdvcmQ+TWljZSwgSW5icmVk
IE5PRDwva2V5d29yZD48a2V5d29yZD5NaWNlLCBTQ0lEPC9rZXl3b3JkPjxrZXl3b3JkPlRlcmF0
b21hLypwYXRob2xvZ3k8L2tleXdvcmQ+PGtleXdvcmQ+WGVub2dyYWZ0IE1vZGVsIEFudGl0dW1v
ciBBc3NheXMvbWV0aG9kcy8qc3RhbmRhcmRzPC9rZXl3b3JkPjwva2V5d29yZHM+PGRhdGVzPjx5
ZWFyPjIwMTc8L3llYXI+PHB1Yi1kYXRlcz48ZGF0ZT5NYXkgOTwvZGF0ZT48L3B1Yi1kYXRlcz48
L2RhdGVzPjxpc2JuPjIyMTMtNjcxMSAoRWxlY3Ryb25pYykmI3hEOzIyMTMtNjcxMSAoTGlua2lu
Zyk8L2lzYm4+PGFjY2Vzc2lvbi1udW0+Mjg0OTQ5NDA8L2FjY2Vzc2lvbi1udW0+PHVybHM+PHJl
bGF0ZWQtdXJscz48dXJsPmh0dHA6Ly93d3cubmNiaS5ubG0ubmloLmdvdi9wdWJtZWQvMjg0OTQ5
NDA8L3VybD48L3JlbGF0ZWQtdXJscz48L3VybHM+PGN1c3RvbTI+NTQyNTYyMTwvY3VzdG9tMj48
ZWxlY3Ryb25pYy1yZXNvdXJjZS1udW0+MTAuMTAxNi9qLnN0ZW1jci4yMDE3LjAzLjAwOTwvZWxl
Y3Ryb25pYy1yZXNvdXJjZS1udW0+PC9yZWNvcmQ+PC9DaXRlPjwvRW5kTm90ZT4A
</w:fldData>
              </w:fldChar>
            </w:r>
            <w:r w:rsidR="00A32193"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instrText xml:space="preserve"> ADDIN EN.CITE.DATA </w:instrText>
            </w:r>
            <w:r w:rsidR="00A32193"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r>
            <w:r w:rsidR="00A32193"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fldChar w:fldCharType="end"/>
            </w:r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r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fldChar w:fldCharType="separate"/>
            </w:r>
            <w:r w:rsidR="00A32193"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[</w:t>
            </w:r>
            <w:hyperlink w:anchor="_ENREF_23" w:tooltip="Bouma, 2017 #20" w:history="1">
              <w:r w:rsidR="00621228" w:rsidRPr="00C94315">
                <w:rPr>
                  <w:rFonts w:ascii="Book Antiqua" w:hAnsi="Book Antiqua" w:cs="Times New Roman"/>
                  <w:color w:val="000000" w:themeColor="text1"/>
                  <w:kern w:val="0"/>
                  <w:sz w:val="24"/>
                  <w:szCs w:val="24"/>
                </w:rPr>
                <w:t>23</w:t>
              </w:r>
            </w:hyperlink>
            <w:r w:rsidR="00A32193"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]</w:t>
            </w:r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fldChar w:fldCharType="end"/>
            </w:r>
          </w:p>
        </w:tc>
      </w:tr>
      <w:tr w:rsidR="007F6B44" w:rsidRPr="00C94315" w14:paraId="3DDF055F" w14:textId="77777777" w:rsidTr="00A21593">
        <w:tc>
          <w:tcPr>
            <w:tcW w:w="1696" w:type="dxa"/>
            <w:vMerge/>
          </w:tcPr>
          <w:p w14:paraId="5ECA61F7" w14:textId="77777777" w:rsidR="00A02E99" w:rsidRPr="00C94315" w:rsidRDefault="00A02E99" w:rsidP="008F748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eastAsia="MinionPro-Regular" w:hAnsi="Book Antiqua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  <w:tc>
          <w:tcPr>
            <w:tcW w:w="2268" w:type="dxa"/>
          </w:tcPr>
          <w:p w14:paraId="151D334C" w14:textId="77777777" w:rsidR="00A02E99" w:rsidRPr="00C94315" w:rsidRDefault="00A02E99" w:rsidP="008F748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C94315">
              <w:rPr>
                <w:rFonts w:ascii="Book Antiqua" w:eastAsia="MinionPro-Regular" w:hAnsi="Book Antiqua" w:cs="Times New Roman"/>
                <w:color w:val="000000" w:themeColor="text1"/>
                <w:kern w:val="0"/>
                <w:sz w:val="24"/>
                <w:szCs w:val="24"/>
              </w:rPr>
              <w:t xml:space="preserve">Single-cell </w:t>
            </w:r>
            <w:proofErr w:type="spellStart"/>
            <w:r w:rsidRPr="00C94315">
              <w:rPr>
                <w:rFonts w:ascii="Book Antiqua" w:eastAsia="MinionPro-Regular" w:hAnsi="Book Antiqua" w:cs="Times New Roman"/>
                <w:color w:val="000000" w:themeColor="text1"/>
                <w:kern w:val="0"/>
                <w:sz w:val="24"/>
                <w:szCs w:val="24"/>
              </w:rPr>
              <w:t>qPCR</w:t>
            </w:r>
            <w:proofErr w:type="spellEnd"/>
          </w:p>
        </w:tc>
        <w:tc>
          <w:tcPr>
            <w:tcW w:w="6096" w:type="dxa"/>
          </w:tcPr>
          <w:p w14:paraId="1C45BA09" w14:textId="053DF66C" w:rsidR="00A02E99" w:rsidRPr="00C94315" w:rsidRDefault="00A02E99" w:rsidP="008F748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96 developmental genes; a transcriptional circuit (HAND1-SOX17) and phenotypic readout (</w:t>
            </w:r>
            <w:proofErr w:type="spellStart"/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cKIT</w:t>
            </w:r>
            <w:proofErr w:type="spellEnd"/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 xml:space="preserve"> </w:t>
            </w:r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lastRenderedPageBreak/>
              <w:t>distribution)</w:t>
            </w:r>
          </w:p>
        </w:tc>
        <w:tc>
          <w:tcPr>
            <w:tcW w:w="1417" w:type="dxa"/>
          </w:tcPr>
          <w:p w14:paraId="39FEB36D" w14:textId="5AA77DE1" w:rsidR="00A02E99" w:rsidRPr="00C94315" w:rsidRDefault="00A02E99" w:rsidP="008F748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proofErr w:type="spellStart"/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lastRenderedPageBreak/>
              <w:t>Cardiomyocyte</w:t>
            </w:r>
            <w:proofErr w:type="spellEnd"/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 xml:space="preserve"> </w:t>
            </w:r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lastRenderedPageBreak/>
              <w:t>differentiation</w:t>
            </w:r>
          </w:p>
        </w:tc>
        <w:tc>
          <w:tcPr>
            <w:tcW w:w="1418" w:type="dxa"/>
          </w:tcPr>
          <w:p w14:paraId="7B36335D" w14:textId="77777777" w:rsidR="00A02E99" w:rsidRPr="00C94315" w:rsidRDefault="00A02E99" w:rsidP="008F748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lastRenderedPageBreak/>
              <w:t>On day 2</w:t>
            </w:r>
          </w:p>
        </w:tc>
        <w:tc>
          <w:tcPr>
            <w:tcW w:w="992" w:type="dxa"/>
          </w:tcPr>
          <w:p w14:paraId="695D5DA9" w14:textId="3D327CA8" w:rsidR="00A02E99" w:rsidRPr="00C94315" w:rsidRDefault="00A02E99" w:rsidP="008F748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fldChar w:fldCharType="begin">
                <w:fldData xml:space="preserve">PEVuZE5vdGU+PENpdGU+PEF1dGhvcj5CYXJnYWplPC9BdXRob3I+PFllYXI+MjAxNzwvWWVhcj48
UmVjTnVtPjE2PC9SZWNOdW0+PERpc3BsYXlUZXh0PjxzdHlsZSBmYWNlPSJzdXBlcnNjcmlwdCI+
WzMxXTwvc3R5bGU+PC9EaXNwbGF5VGV4dD48cmVjb3JkPjxyZWMtbnVtYmVyPjE2PC9yZWMtbnVt
YmVyPjxmb3JlaWduLWtleXM+PGtleSBhcHA9IkVOIiBkYi1pZD0iOWVmenhyZHc1ZnRkeHllYXpk
OXhhZGFiOXN3c3IwMnRhOXMyIj4xNjwva2V5PjwvZm9yZWlnbi1rZXlzPjxyZWYtdHlwZSBuYW1l
PSJKb3VybmFsIEFydGljbGUiPjE3PC9yZWYtdHlwZT48Y29udHJpYnV0b3JzPjxhdXRob3JzPjxh
dXRob3I+QmFyZ2FqZSwgUi48L2F1dGhvcj48YXV0aG9yPlRyYWNoYW5hLCBLLjwvYXV0aG9yPjxh
dXRob3I+U2hlbHRvbiwgTS4gTi48L2F1dGhvcj48YXV0aG9yPk1jR2lubmlzLCBDLiBTLjwvYXV0
aG9yPjxhdXRob3I+WmhvdSwgSi4gWC48L2F1dGhvcj48YXV0aG9yPkNoYWRpY2ssIEMuPC9hdXRo
b3I+PGF1dGhvcj5Db29rLCBTLjwvYXV0aG9yPjxhdXRob3I+Q2F2YW5hdWdoLCBDLjwvYXV0aG9y
PjxhdXRob3I+SHVhbmcsIFMuPC9hdXRob3I+PGF1dGhvcj5Ib29kLCBMLjwvYXV0aG9yPjwvYXV0
aG9ycz48L2NvbnRyaWJ1dG9ycz48YXV0aC1hZGRyZXNzPkluc3RpdHV0ZSBmb3IgU3lzdGVtcyBC
aW9sb2d5LCBTZWF0dGxlLCBXQSA5ODEwOS4mI3hEO0luc3RpdHV0ZSBmb3IgU3RlbSBDZWxsICZh
bXA7IFJlZ2VuZXJhdGl2ZSBNZWRpY2luZSwgVW5pdmVyc2l0eSBvZiBXYXNoaW5ndG9uIE1lZGlj
aW5lIFJlc2VhcmNoLCBTZWF0dGxlLCBXQSA5ODEwOS4mI3hEO0luc3RpdHV0ZSBmb3IgU3lzdGVt
cyBCaW9sb2d5LCBTZWF0dGxlLCBXQSA5ODEwOTsgc3VpLmh1YW5nQHN5c3RlbXNiaW9sb2d5Lm9y
ZyBMZXJveS5Ib29kQHN5c3RlbXNiaW9sb2d5Lm9yZy48L2F1dGgtYWRkcmVzcz48dGl0bGVzPjx0
aXRsZT5DZWxsIHBvcHVsYXRpb24gc3RydWN0dXJlIHByaW9yIHRvIGJpZnVyY2F0aW9uIHByZWRp
Y3RzIGVmZmljaWVuY3kgb2YgZGlyZWN0ZWQgZGlmZmVyZW50aWF0aW9uIGluIGh1bWFuIGluZHVj
ZWQgcGx1cmlwb3RlbnQgY2VsbHM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IyNzEtMjI3NjwvcGFnZXM+
PHZvbHVtZT4xMTQ8L3ZvbHVtZT48bnVtYmVyPjk8L251bWJlcj48a2V5d29yZHM+PGtleXdvcmQ+
QWN0aXZpbnMvcGhhcm1hY29sb2d5PC9rZXl3b3JkPjxrZXl3b3JkPkJpb21hcmtlcnMvbWV0YWJv
bGlzbTwva2V5d29yZD48a2V5d29yZD5Cb25lIE1vcnBob2dlbmV0aWMgUHJvdGVpbiA0L3BoYXJt
YWNvbG9neTwva2V5d29yZD48a2V5d29yZD5DZWxsIENvdW50PC9rZXl3b3JkPjxrZXl3b3JkPkNl
bGwgRGlmZmVyZW50aWF0aW9uL2RydWcgZWZmZWN0cy8qZ2VuZXRpY3M8L2tleXdvcmQ+PGtleXdv
cmQ+Q2VsbCBMaW5lPC9rZXl3b3JkPjxrZXl3b3JkPkNlbGwgTGluZWFnZS9kcnVnIGVmZmVjdHMv
Z2VuZXRpY3M8L2tleXdvcmQ+PGtleXdvcmQ+RW5kb2Rlcm0vY3l0b2xvZ3kvbWV0YWJvbGlzbTwv
a2V5d29yZD48a2V5d29yZD5HZW5lIEV4cHJlc3Npb24gUHJvZmlsaW5nPC9rZXl3b3JkPjxrZXl3
b3JkPipHZW5lIEV4cHJlc3Npb24gUmVndWxhdGlvbiwgRGV2ZWxvcG1lbnRhbDwva2V5d29yZD48
a2V5d29yZD5IdW1hbnM8L2tleXdvcmQ+PGtleXdvcmQ+SW5kdWNlZCBQbHVyaXBvdGVudCBTdGVt
IENlbGxzL2N5dG9sb2d5L2RydWcgZWZmZWN0cy8qbWV0YWJvbGlzbTwva2V5d29yZD48a2V5d29y
ZD5NZXNvZGVybS9jeXRvbG9neS9tZXRhYm9saXNtPC9rZXl3b3JkPjxrZXl3b3JkPk15b2N5dGVz
LCBDYXJkaWFjL2N5dG9sb2d5L2RydWcgZWZmZWN0cy8qbWV0YWJvbGlzbTwva2V5d29yZD48a2V5
d29yZD5QeXJpZGluZXMvcGhhcm1hY29sb2d5PC9rZXl3b3JkPjxrZXl3b3JkPlB5cmltaWRpbmVz
L3BoYXJtYWNvbG9neTwva2V5d29yZD48a2V5d29yZD5TaW5nbGUtQ2VsbCBBbmFseXNpczwva2V5
d29yZD48a2V5d29yZD5UcmFuc2NyaXB0aW9uIEZhY3RvcnMvKmdlbmV0aWNzL21ldGFib2xpc208
L2tleXdvcmQ+PGtleXdvcmQ+KlRyYW5zY3JpcHRvbWU8L2tleXdvcmQ+PC9rZXl3b3Jkcz48ZGF0
ZXM+PHllYXI+MjAxNzwveWVhcj48cHViLWRhdGVzPjxkYXRlPkZlYiAyODwvZGF0ZT48L3B1Yi1k
YXRlcz48L2RhdGVzPjxpc2JuPjEwOTEtNjQ5MCAoRWxlY3Ryb25pYykmI3hEOzAwMjctODQyNCAo
TGlua2luZyk8L2lzYm4+PGFjY2Vzc2lvbi1udW0+MjgxNjc3OTk8L2FjY2Vzc2lvbi1udW0+PHVy
bHM+PHJlbGF0ZWQtdXJscz48dXJsPmh0dHA6Ly93d3cubmNiaS5ubG0ubmloLmdvdi9wdWJtZWQv
MjgxNjc3OTk8L3VybD48L3JlbGF0ZWQtdXJscz48L3VybHM+PGN1c3RvbTI+NTMzODQ5ODwvY3Vz
dG9tMj48ZWxlY3Ryb25pYy1yZXNvdXJjZS1udW0+MTAuMTA3My9wbmFzLjE2MjE0MTIxMTQ8L2Vs
ZWN0cm9uaWMtcmVzb3VyY2UtbnVtPjwvcmVjb3JkPjwvQ2l0ZT48L0VuZE5vdGU+
</w:fldData>
              </w:fldChar>
            </w:r>
            <w:r w:rsidR="00A32193"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instrText xml:space="preserve"> ADDIN EN.CITE </w:instrText>
            </w:r>
            <w:r w:rsidR="00A32193"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fldChar w:fldCharType="begin">
                <w:fldData xml:space="preserve">PEVuZE5vdGU+PENpdGU+PEF1dGhvcj5CYXJnYWplPC9BdXRob3I+PFllYXI+MjAxNzwvWWVhcj48
UmVjTnVtPjE2PC9SZWNOdW0+PERpc3BsYXlUZXh0PjxzdHlsZSBmYWNlPSJzdXBlcnNjcmlwdCI+
WzMxXTwvc3R5bGU+PC9EaXNwbGF5VGV4dD48cmVjb3JkPjxyZWMtbnVtYmVyPjE2PC9yZWMtbnVt
YmVyPjxmb3JlaWduLWtleXM+PGtleSBhcHA9IkVOIiBkYi1pZD0iOWVmenhyZHc1ZnRkeHllYXpk
OXhhZGFiOXN3c3IwMnRhOXMyIj4xNjwva2V5PjwvZm9yZWlnbi1rZXlzPjxyZWYtdHlwZSBuYW1l
PSJKb3VybmFsIEFydGljbGUiPjE3PC9yZWYtdHlwZT48Y29udHJpYnV0b3JzPjxhdXRob3JzPjxh
dXRob3I+QmFyZ2FqZSwgUi48L2F1dGhvcj48YXV0aG9yPlRyYWNoYW5hLCBLLjwvYXV0aG9yPjxh
dXRob3I+U2hlbHRvbiwgTS4gTi48L2F1dGhvcj48YXV0aG9yPk1jR2lubmlzLCBDLiBTLjwvYXV0
aG9yPjxhdXRob3I+WmhvdSwgSi4gWC48L2F1dGhvcj48YXV0aG9yPkNoYWRpY2ssIEMuPC9hdXRo
b3I+PGF1dGhvcj5Db29rLCBTLjwvYXV0aG9yPjxhdXRob3I+Q2F2YW5hdWdoLCBDLjwvYXV0aG9y
PjxhdXRob3I+SHVhbmcsIFMuPC9hdXRob3I+PGF1dGhvcj5Ib29kLCBMLjwvYXV0aG9yPjwvYXV0
aG9ycz48L2NvbnRyaWJ1dG9ycz48YXV0aC1hZGRyZXNzPkluc3RpdHV0ZSBmb3IgU3lzdGVtcyBC
aW9sb2d5LCBTZWF0dGxlLCBXQSA5ODEwOS4mI3hEO0luc3RpdHV0ZSBmb3IgU3RlbSBDZWxsICZh
bXA7IFJlZ2VuZXJhdGl2ZSBNZWRpY2luZSwgVW5pdmVyc2l0eSBvZiBXYXNoaW5ndG9uIE1lZGlj
aW5lIFJlc2VhcmNoLCBTZWF0dGxlLCBXQSA5ODEwOS4mI3hEO0luc3RpdHV0ZSBmb3IgU3lzdGVt
cyBCaW9sb2d5LCBTZWF0dGxlLCBXQSA5ODEwOTsgc3VpLmh1YW5nQHN5c3RlbXNiaW9sb2d5Lm9y
ZyBMZXJveS5Ib29kQHN5c3RlbXNiaW9sb2d5Lm9yZy48L2F1dGgtYWRkcmVzcz48dGl0bGVzPjx0
aXRsZT5DZWxsIHBvcHVsYXRpb24gc3RydWN0dXJlIHByaW9yIHRvIGJpZnVyY2F0aW9uIHByZWRp
Y3RzIGVmZmljaWVuY3kgb2YgZGlyZWN0ZWQgZGlmZmVyZW50aWF0aW9uIGluIGh1bWFuIGluZHVj
ZWQgcGx1cmlwb3RlbnQgY2VsbHM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IyNzEtMjI3NjwvcGFnZXM+
PHZvbHVtZT4xMTQ8L3ZvbHVtZT48bnVtYmVyPjk8L251bWJlcj48a2V5d29yZHM+PGtleXdvcmQ+
QWN0aXZpbnMvcGhhcm1hY29sb2d5PC9rZXl3b3JkPjxrZXl3b3JkPkJpb21hcmtlcnMvbWV0YWJv
bGlzbTwva2V5d29yZD48a2V5d29yZD5Cb25lIE1vcnBob2dlbmV0aWMgUHJvdGVpbiA0L3BoYXJt
YWNvbG9neTwva2V5d29yZD48a2V5d29yZD5DZWxsIENvdW50PC9rZXl3b3JkPjxrZXl3b3JkPkNl
bGwgRGlmZmVyZW50aWF0aW9uL2RydWcgZWZmZWN0cy8qZ2VuZXRpY3M8L2tleXdvcmQ+PGtleXdv
cmQ+Q2VsbCBMaW5lPC9rZXl3b3JkPjxrZXl3b3JkPkNlbGwgTGluZWFnZS9kcnVnIGVmZmVjdHMv
Z2VuZXRpY3M8L2tleXdvcmQ+PGtleXdvcmQ+RW5kb2Rlcm0vY3l0b2xvZ3kvbWV0YWJvbGlzbTwv
a2V5d29yZD48a2V5d29yZD5HZW5lIEV4cHJlc3Npb24gUHJvZmlsaW5nPC9rZXl3b3JkPjxrZXl3
b3JkPipHZW5lIEV4cHJlc3Npb24gUmVndWxhdGlvbiwgRGV2ZWxvcG1lbnRhbDwva2V5d29yZD48
a2V5d29yZD5IdW1hbnM8L2tleXdvcmQ+PGtleXdvcmQ+SW5kdWNlZCBQbHVyaXBvdGVudCBTdGVt
IENlbGxzL2N5dG9sb2d5L2RydWcgZWZmZWN0cy8qbWV0YWJvbGlzbTwva2V5d29yZD48a2V5d29y
ZD5NZXNvZGVybS9jeXRvbG9neS9tZXRhYm9saXNtPC9rZXl3b3JkPjxrZXl3b3JkPk15b2N5dGVz
LCBDYXJkaWFjL2N5dG9sb2d5L2RydWcgZWZmZWN0cy8qbWV0YWJvbGlzbTwva2V5d29yZD48a2V5
d29yZD5QeXJpZGluZXMvcGhhcm1hY29sb2d5PC9rZXl3b3JkPjxrZXl3b3JkPlB5cmltaWRpbmVz
L3BoYXJtYWNvbG9neTwva2V5d29yZD48a2V5d29yZD5TaW5nbGUtQ2VsbCBBbmFseXNpczwva2V5
d29yZD48a2V5d29yZD5UcmFuc2NyaXB0aW9uIEZhY3RvcnMvKmdlbmV0aWNzL21ldGFib2xpc208
L2tleXdvcmQ+PGtleXdvcmQ+KlRyYW5zY3JpcHRvbWU8L2tleXdvcmQ+PC9rZXl3b3Jkcz48ZGF0
ZXM+PHllYXI+MjAxNzwveWVhcj48cHViLWRhdGVzPjxkYXRlPkZlYiAyODwvZGF0ZT48L3B1Yi1k
YXRlcz48L2RhdGVzPjxpc2JuPjEwOTEtNjQ5MCAoRWxlY3Ryb25pYykmI3hEOzAwMjctODQyNCAo
TGlua2luZyk8L2lzYm4+PGFjY2Vzc2lvbi1udW0+MjgxNjc3OTk8L2FjY2Vzc2lvbi1udW0+PHVy
bHM+PHJlbGF0ZWQtdXJscz48dXJsPmh0dHA6Ly93d3cubmNiaS5ubG0ubmloLmdvdi9wdWJtZWQv
MjgxNjc3OTk8L3VybD48L3JlbGF0ZWQtdXJscz48L3VybHM+PGN1c3RvbTI+NTMzODQ5ODwvY3Vz
dG9tMj48ZWxlY3Ryb25pYy1yZXNvdXJjZS1udW0+MTAuMTA3My9wbmFzLjE2MjE0MTIxMTQ8L2Vs
ZWN0cm9uaWMtcmVzb3VyY2UtbnVtPjwvcmVjb3JkPjwvQ2l0ZT48L0VuZE5vdGU+
</w:fldData>
              </w:fldChar>
            </w:r>
            <w:r w:rsidR="00A32193"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instrText xml:space="preserve"> ADDIN EN.CITE.DATA </w:instrText>
            </w:r>
            <w:r w:rsidR="00A32193"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r>
            <w:r w:rsidR="00A32193"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fldChar w:fldCharType="end"/>
            </w:r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r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fldChar w:fldCharType="separate"/>
            </w:r>
            <w:r w:rsidR="00A32193"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[</w:t>
            </w:r>
            <w:hyperlink w:anchor="_ENREF_31" w:tooltip="Bargaje, 2017 #16" w:history="1">
              <w:r w:rsidR="00621228" w:rsidRPr="00C94315">
                <w:rPr>
                  <w:rFonts w:ascii="Book Antiqua" w:hAnsi="Book Antiqua" w:cs="Times New Roman"/>
                  <w:color w:val="000000" w:themeColor="text1"/>
                  <w:kern w:val="0"/>
                  <w:sz w:val="24"/>
                  <w:szCs w:val="24"/>
                </w:rPr>
                <w:t>31</w:t>
              </w:r>
            </w:hyperlink>
            <w:r w:rsidR="00A32193"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]</w:t>
            </w:r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fldChar w:fldCharType="end"/>
            </w:r>
          </w:p>
        </w:tc>
      </w:tr>
      <w:tr w:rsidR="007F6B44" w:rsidRPr="00C94315" w14:paraId="362DF733" w14:textId="77777777" w:rsidTr="00A21593">
        <w:tc>
          <w:tcPr>
            <w:tcW w:w="1696" w:type="dxa"/>
            <w:vMerge/>
          </w:tcPr>
          <w:p w14:paraId="2FDDD359" w14:textId="77777777" w:rsidR="00A02E99" w:rsidRPr="00C94315" w:rsidRDefault="00A02E99" w:rsidP="008F748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eastAsia="MinionPro-Regular" w:hAnsi="Book Antiqua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  <w:tc>
          <w:tcPr>
            <w:tcW w:w="2268" w:type="dxa"/>
          </w:tcPr>
          <w:p w14:paraId="6C01BBE5" w14:textId="77777777" w:rsidR="00A02E99" w:rsidRPr="00C94315" w:rsidRDefault="00A02E99" w:rsidP="008F748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proofErr w:type="spellStart"/>
            <w:r w:rsidRPr="00C94315">
              <w:rPr>
                <w:rFonts w:ascii="Book Antiqua" w:eastAsia="MinionPro-Regular" w:hAnsi="Book Antiqua" w:cs="Times New Roman"/>
                <w:color w:val="000000" w:themeColor="text1"/>
                <w:kern w:val="0"/>
                <w:sz w:val="24"/>
                <w:szCs w:val="24"/>
              </w:rPr>
              <w:t>qPCR</w:t>
            </w:r>
            <w:proofErr w:type="spellEnd"/>
          </w:p>
        </w:tc>
        <w:tc>
          <w:tcPr>
            <w:tcW w:w="6096" w:type="dxa"/>
          </w:tcPr>
          <w:p w14:paraId="199233BC" w14:textId="77777777" w:rsidR="00A02E99" w:rsidRPr="00C94315" w:rsidRDefault="00A02E99" w:rsidP="008F748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 xml:space="preserve">Improved scorecard: </w:t>
            </w:r>
            <w:r w:rsidRPr="00C94315"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  <w:t>96 specific gene markers</w:t>
            </w:r>
          </w:p>
        </w:tc>
        <w:tc>
          <w:tcPr>
            <w:tcW w:w="1417" w:type="dxa"/>
          </w:tcPr>
          <w:p w14:paraId="18D76A5F" w14:textId="669504C4" w:rsidR="00A02E99" w:rsidRPr="00C94315" w:rsidRDefault="00A02E99" w:rsidP="008F748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Directed EB differentiation into three germ lineages</w:t>
            </w:r>
          </w:p>
        </w:tc>
        <w:tc>
          <w:tcPr>
            <w:tcW w:w="1418" w:type="dxa"/>
          </w:tcPr>
          <w:p w14:paraId="1B188565" w14:textId="39D80BB6" w:rsidR="00A02E99" w:rsidRPr="00C94315" w:rsidRDefault="00A02E99" w:rsidP="008F748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At 12 d of differentiation.</w:t>
            </w:r>
          </w:p>
        </w:tc>
        <w:tc>
          <w:tcPr>
            <w:tcW w:w="992" w:type="dxa"/>
          </w:tcPr>
          <w:p w14:paraId="16C24717" w14:textId="4E87F123" w:rsidR="00A02E99" w:rsidRPr="00C94315" w:rsidRDefault="00A02E99" w:rsidP="008F748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fldChar w:fldCharType="begin">
                <w:fldData xml:space="preserve">PEVuZE5vdGU+PENpdGU+PEF1dGhvcj5Uc2Fua292PC9BdXRob3I+PFllYXI+MjAxNTwvWWVhcj48
UmVjTnVtPjMzPC9SZWNOdW0+PERpc3BsYXlUZXh0PjxzdHlsZSBmYWNlPSJzdXBlcnNjcmlwdCI+
WzI4XTwvc3R5bGU+PC9EaXNwbGF5VGV4dD48cmVjb3JkPjxyZWMtbnVtYmVyPjMzPC9yZWMtbnVt
YmVyPjxmb3JlaWduLWtleXM+PGtleSBhcHA9IkVOIiBkYi1pZD0iOWVmenhyZHc1ZnRkeHllYXpk
OXhhZGFiOXN3c3IwMnRhOXMyIj4zMzwva2V5PjwvZm9yZWlnbi1rZXlzPjxyZWYtdHlwZSBuYW1l
PSJKb3VybmFsIEFydGljbGUiPjE3PC9yZWYtdHlwZT48Y29udHJpYnV0b3JzPjxhdXRob3JzPjxh
dXRob3I+VHNhbmtvdiwgQS4gTS48L2F1dGhvcj48YXV0aG9yPkFrb3BpYW4sIFYuPC9hdXRob3I+
PGF1dGhvcj5Qb3AsIFIuPC9hdXRob3I+PGF1dGhvcj5DaGV0dHksIFMuPC9hdXRob3I+PGF1dGhv
cj5HaWZmb3JkLCBDLiBBLjwvYXV0aG9yPjxhdXRob3I+RGFoZXJvbiwgTC48L2F1dGhvcj48YXV0
aG9yPlRzYW5rb3ZhLCBOLiBNLjwvYXV0aG9yPjxhdXRob3I+TWVpc3NuZXIsIEEuPC9hdXRob3I+
PC9hdXRob3JzPjwvY29udHJpYnV0b3JzPjxhdXRoLWFkZHJlc3M+QnJvYWQgSW5zdGl0dXRlIG9m
IE1JVCBhbmQgSGFydmFyZCwgQ2FtYnJpZGdlLCBNYXNzYWNodXNldHRzLCBVU0EuJiN4RDtIYXJ2
YXJkIFN0ZW0gQ2VsbCBJbnN0aXR1dGUsIENhbWJyaWRnZSwgTWFzc2FjaHVzZXR0cywgVVNBLiYj
eEQ7RGVwYXJ0bWVudCBvZiBTdGVtIENlbGwgYW5kIFJlZ2VuZXJhdGl2ZSBCaW9sb2d5LCBIYXJ2
YXJkIFVuaXZlcnNpdHksIENhbWJyaWRnZSwgTWFzc2FjaHVzZXR0cywgVVNBLiYjeEQ7RGVwYXJ0
bWVudCBvZiBQYXRob2xvZ3kgYW5kIENlbGwgQmlvbG9neSwgQ29sdW1iaWEgVW5pdmVyc2l0eSBN
ZWRpY2FsIENlbnRlciwgTmV3IFlvcmssIE5ldyBZb3JrLCBVU0EuJiN4RDtEZXBhcnRtZW50IG9m
IFBhdGhvbG9neSwgSWNhaG4gU2Nob29sIG9mIE1lZGljaW5lIGF0IE1vdW50IFNpbmFpLCBOZXcg
WW9yaywgTmV3IFlvcmssIFVTQS4mI3hEO0RlcGFydG1lbnQgb2YgTmV1cm9zY2llbmNlLCBJY2Fo
biBTY2hvb2wgb2YgTWVkaWNpbmUgYXQgTW91bnQgU2luYWksIE5ldyBZb3JrLCBOZXcgWW9yaywg
VVNBLjwvYXV0aC1hZGRyZXNzPjx0aXRsZXM+PHRpdGxlPkEgcVBDUiBTY29yZUNhcmQgcXVhbnRp
ZmllcyB0aGUgZGlmZmVyZW50aWF0aW9uIHBvdGVudGlhbCBvZiBodW1hbiBwbHVyaXBvdGVudCBz
dGVtIGNlbGxzPC90aXRsZT48c2Vjb25kYXJ5LXRpdGxlPk5hdCBCaW90ZWNobm9sPC9zZWNvbmRh
cnktdGl0bGU+PGFsdC10aXRsZT5OYXR1cmUgYmlvdGVjaG5vbG9neTwvYWx0LXRpdGxlPjwvdGl0
bGVzPjxwZXJpb2RpY2FsPjxmdWxsLXRpdGxlPk5hdCBCaW90ZWNobm9sPC9mdWxsLXRpdGxlPjxh
YmJyLTE+TmF0dXJlIGJpb3RlY2hub2xvZ3k8L2FiYnItMT48L3BlcmlvZGljYWw+PGFsdC1wZXJp
b2RpY2FsPjxmdWxsLXRpdGxlPk5hdCBCaW90ZWNobm9sPC9mdWxsLXRpdGxlPjxhYmJyLTE+TmF0
dXJlIGJpb3RlY2hub2xvZ3k8L2FiYnItMT48L2FsdC1wZXJpb2RpY2FsPjxwYWdlcz4xMTgyLTky
PC9wYWdlcz48dm9sdW1lPjMzPC92b2x1bWU+PG51bWJlcj4xMTwvbnVtYmVyPjxrZXl3b3Jkcz48
a2V5d29yZD5BbmltYWxzPC9rZXl3b3JkPjxrZXl3b3JkPkNlbGwgRGlmZmVyZW50aWF0aW9uLypn
ZW5ldGljczwva2V5d29yZD48a2V5d29yZD5Db21wdXRhdGlvbmFsIEJpb2xvZ3kvKm1ldGhvZHM8
L2tleXdvcmQ+PGtleXdvcmQ+RW1icnlvaWQgQm9kaWVzL2N5dG9sb2d5L21ldGFib2xpc20vKnBo
eXNpb2xvZ3k8L2tleXdvcmQ+PGtleXdvcmQ+SHVtYW5zPC9rZXl3b3JkPjxrZXl3b3JkPk1pY2U8
L2tleXdvcmQ+PGtleXdvcmQ+TmVvcGxhc21zLCBFeHBlcmltZW50YWwvcGF0aG9sb2d5PC9rZXl3
b3JkPjxrZXl3b3JkPlBsdXJpcG90ZW50IFN0ZW0gQ2VsbHMvY3l0b2xvZ3kvbWV0YWJvbGlzbS8q
cGh5c2lvbG9neTwva2V5d29yZD48a2V5d29yZD5Qb2x5bWVyYXNlIENoYWluIFJlYWN0aW9uLypt
ZXRob2RzPC9rZXl3b3JkPjxrZXl3b3JkPlRlcmF0b21hL3BhdGhvbG9neTwva2V5d29yZD48L2tl
eXdvcmRzPjxkYXRlcz48eWVhcj4yMDE1PC95ZWFyPjxwdWItZGF0ZXM+PGRhdGU+Tm92PC9kYXRl
PjwvcHViLWRhdGVzPjwvZGF0ZXM+PGlzYm4+MTU0Ni0xNjk2IChFbGVjdHJvbmljKSYjeEQ7MTA4
Ny0wMTU2IChMaW5raW5nKTwvaXNibj48YWNjZXNzaW9uLW51bT4yNjUwMTk1MjwvYWNjZXNzaW9u
LW51bT48dXJscz48cmVsYXRlZC11cmxzPjx1cmw+aHR0cDovL3d3dy5uY2JpLm5sbS5uaWguZ292
L3B1Ym1lZC8yNjUwMTk1MjwvdXJsPjwvcmVsYXRlZC11cmxzPjwvdXJscz48Y3VzdG9tMj40NjM2
OTY0PC9jdXN0b20yPjxlbGVjdHJvbmljLXJlc291cmNlLW51bT4xMC4xMDM4L25idC4zMzg3PC9l
bGVjdHJvbmljLXJlc291cmNlLW51bT48L3JlY29yZD48L0NpdGU+PC9FbmROb3RlPn==
</w:fldData>
              </w:fldChar>
            </w:r>
            <w:r w:rsidR="00A32193"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instrText xml:space="preserve"> ADDIN EN.CITE </w:instrText>
            </w:r>
            <w:r w:rsidR="00A32193"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fldChar w:fldCharType="begin">
                <w:fldData xml:space="preserve">PEVuZE5vdGU+PENpdGU+PEF1dGhvcj5Uc2Fua292PC9BdXRob3I+PFllYXI+MjAxNTwvWWVhcj48
UmVjTnVtPjMzPC9SZWNOdW0+PERpc3BsYXlUZXh0PjxzdHlsZSBmYWNlPSJzdXBlcnNjcmlwdCI+
WzI4XTwvc3R5bGU+PC9EaXNwbGF5VGV4dD48cmVjb3JkPjxyZWMtbnVtYmVyPjMzPC9yZWMtbnVt
YmVyPjxmb3JlaWduLWtleXM+PGtleSBhcHA9IkVOIiBkYi1pZD0iOWVmenhyZHc1ZnRkeHllYXpk
OXhhZGFiOXN3c3IwMnRhOXMyIj4zMzwva2V5PjwvZm9yZWlnbi1rZXlzPjxyZWYtdHlwZSBuYW1l
PSJKb3VybmFsIEFydGljbGUiPjE3PC9yZWYtdHlwZT48Y29udHJpYnV0b3JzPjxhdXRob3JzPjxh
dXRob3I+VHNhbmtvdiwgQS4gTS48L2F1dGhvcj48YXV0aG9yPkFrb3BpYW4sIFYuPC9hdXRob3I+
PGF1dGhvcj5Qb3AsIFIuPC9hdXRob3I+PGF1dGhvcj5DaGV0dHksIFMuPC9hdXRob3I+PGF1dGhv
cj5HaWZmb3JkLCBDLiBBLjwvYXV0aG9yPjxhdXRob3I+RGFoZXJvbiwgTC48L2F1dGhvcj48YXV0
aG9yPlRzYW5rb3ZhLCBOLiBNLjwvYXV0aG9yPjxhdXRob3I+TWVpc3NuZXIsIEEuPC9hdXRob3I+
PC9hdXRob3JzPjwvY29udHJpYnV0b3JzPjxhdXRoLWFkZHJlc3M+QnJvYWQgSW5zdGl0dXRlIG9m
IE1JVCBhbmQgSGFydmFyZCwgQ2FtYnJpZGdlLCBNYXNzYWNodXNldHRzLCBVU0EuJiN4RDtIYXJ2
YXJkIFN0ZW0gQ2VsbCBJbnN0aXR1dGUsIENhbWJyaWRnZSwgTWFzc2FjaHVzZXR0cywgVVNBLiYj
eEQ7RGVwYXJ0bWVudCBvZiBTdGVtIENlbGwgYW5kIFJlZ2VuZXJhdGl2ZSBCaW9sb2d5LCBIYXJ2
YXJkIFVuaXZlcnNpdHksIENhbWJyaWRnZSwgTWFzc2FjaHVzZXR0cywgVVNBLiYjeEQ7RGVwYXJ0
bWVudCBvZiBQYXRob2xvZ3kgYW5kIENlbGwgQmlvbG9neSwgQ29sdW1iaWEgVW5pdmVyc2l0eSBN
ZWRpY2FsIENlbnRlciwgTmV3IFlvcmssIE5ldyBZb3JrLCBVU0EuJiN4RDtEZXBhcnRtZW50IG9m
IFBhdGhvbG9neSwgSWNhaG4gU2Nob29sIG9mIE1lZGljaW5lIGF0IE1vdW50IFNpbmFpLCBOZXcg
WW9yaywgTmV3IFlvcmssIFVTQS4mI3hEO0RlcGFydG1lbnQgb2YgTmV1cm9zY2llbmNlLCBJY2Fo
biBTY2hvb2wgb2YgTWVkaWNpbmUgYXQgTW91bnQgU2luYWksIE5ldyBZb3JrLCBOZXcgWW9yaywg
VVNBLjwvYXV0aC1hZGRyZXNzPjx0aXRsZXM+PHRpdGxlPkEgcVBDUiBTY29yZUNhcmQgcXVhbnRp
ZmllcyB0aGUgZGlmZmVyZW50aWF0aW9uIHBvdGVudGlhbCBvZiBodW1hbiBwbHVyaXBvdGVudCBz
dGVtIGNlbGxzPC90aXRsZT48c2Vjb25kYXJ5LXRpdGxlPk5hdCBCaW90ZWNobm9sPC9zZWNvbmRh
cnktdGl0bGU+PGFsdC10aXRsZT5OYXR1cmUgYmlvdGVjaG5vbG9neTwvYWx0LXRpdGxlPjwvdGl0
bGVzPjxwZXJpb2RpY2FsPjxmdWxsLXRpdGxlPk5hdCBCaW90ZWNobm9sPC9mdWxsLXRpdGxlPjxh
YmJyLTE+TmF0dXJlIGJpb3RlY2hub2xvZ3k8L2FiYnItMT48L3BlcmlvZGljYWw+PGFsdC1wZXJp
b2RpY2FsPjxmdWxsLXRpdGxlPk5hdCBCaW90ZWNobm9sPC9mdWxsLXRpdGxlPjxhYmJyLTE+TmF0
dXJlIGJpb3RlY2hub2xvZ3k8L2FiYnItMT48L2FsdC1wZXJpb2RpY2FsPjxwYWdlcz4xMTgyLTky
PC9wYWdlcz48dm9sdW1lPjMzPC92b2x1bWU+PG51bWJlcj4xMTwvbnVtYmVyPjxrZXl3b3Jkcz48
a2V5d29yZD5BbmltYWxzPC9rZXl3b3JkPjxrZXl3b3JkPkNlbGwgRGlmZmVyZW50aWF0aW9uLypn
ZW5ldGljczwva2V5d29yZD48a2V5d29yZD5Db21wdXRhdGlvbmFsIEJpb2xvZ3kvKm1ldGhvZHM8
L2tleXdvcmQ+PGtleXdvcmQ+RW1icnlvaWQgQm9kaWVzL2N5dG9sb2d5L21ldGFib2xpc20vKnBo
eXNpb2xvZ3k8L2tleXdvcmQ+PGtleXdvcmQ+SHVtYW5zPC9rZXl3b3JkPjxrZXl3b3JkPk1pY2U8
L2tleXdvcmQ+PGtleXdvcmQ+TmVvcGxhc21zLCBFeHBlcmltZW50YWwvcGF0aG9sb2d5PC9rZXl3
b3JkPjxrZXl3b3JkPlBsdXJpcG90ZW50IFN0ZW0gQ2VsbHMvY3l0b2xvZ3kvbWV0YWJvbGlzbS8q
cGh5c2lvbG9neTwva2V5d29yZD48a2V5d29yZD5Qb2x5bWVyYXNlIENoYWluIFJlYWN0aW9uLypt
ZXRob2RzPC9rZXl3b3JkPjxrZXl3b3JkPlRlcmF0b21hL3BhdGhvbG9neTwva2V5d29yZD48L2tl
eXdvcmRzPjxkYXRlcz48eWVhcj4yMDE1PC95ZWFyPjxwdWItZGF0ZXM+PGRhdGU+Tm92PC9kYXRl
PjwvcHViLWRhdGVzPjwvZGF0ZXM+PGlzYm4+MTU0Ni0xNjk2IChFbGVjdHJvbmljKSYjeEQ7MTA4
Ny0wMTU2IChMaW5raW5nKTwvaXNibj48YWNjZXNzaW9uLW51bT4yNjUwMTk1MjwvYWNjZXNzaW9u
LW51bT48dXJscz48cmVsYXRlZC11cmxzPjx1cmw+aHR0cDovL3d3dy5uY2JpLm5sbS5uaWguZ292
L3B1Ym1lZC8yNjUwMTk1MjwvdXJsPjwvcmVsYXRlZC11cmxzPjwvdXJscz48Y3VzdG9tMj40NjM2
OTY0PC9jdXN0b20yPjxlbGVjdHJvbmljLXJlc291cmNlLW51bT4xMC4xMDM4L25idC4zMzg3PC9l
bGVjdHJvbmljLXJlc291cmNlLW51bT48L3JlY29yZD48L0NpdGU+PC9FbmROb3RlPn==
</w:fldData>
              </w:fldChar>
            </w:r>
            <w:r w:rsidR="00A32193"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instrText xml:space="preserve"> ADDIN EN.CITE.DATA </w:instrText>
            </w:r>
            <w:r w:rsidR="00A32193"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r>
            <w:r w:rsidR="00A32193"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fldChar w:fldCharType="end"/>
            </w:r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r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fldChar w:fldCharType="separate"/>
            </w:r>
            <w:r w:rsidR="00A32193"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[</w:t>
            </w:r>
            <w:hyperlink w:anchor="_ENREF_28" w:tooltip="Tsankov, 2015 #33" w:history="1">
              <w:r w:rsidR="00621228" w:rsidRPr="00C94315">
                <w:rPr>
                  <w:rFonts w:ascii="Book Antiqua" w:hAnsi="Book Antiqua" w:cs="Times New Roman"/>
                  <w:color w:val="000000" w:themeColor="text1"/>
                  <w:kern w:val="0"/>
                  <w:sz w:val="24"/>
                  <w:szCs w:val="24"/>
                </w:rPr>
                <w:t>28</w:t>
              </w:r>
            </w:hyperlink>
            <w:r w:rsidR="00A32193"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]</w:t>
            </w:r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fldChar w:fldCharType="end"/>
            </w:r>
          </w:p>
        </w:tc>
      </w:tr>
      <w:tr w:rsidR="007F6B44" w:rsidRPr="00C94315" w14:paraId="6CBB1457" w14:textId="77777777" w:rsidTr="00A21593">
        <w:trPr>
          <w:trHeight w:val="979"/>
        </w:trPr>
        <w:tc>
          <w:tcPr>
            <w:tcW w:w="1696" w:type="dxa"/>
            <w:vMerge/>
          </w:tcPr>
          <w:p w14:paraId="1C71420F" w14:textId="77777777" w:rsidR="00A02E99" w:rsidRPr="00C94315" w:rsidRDefault="00A02E99" w:rsidP="008F748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eastAsia="MinionPro-Regular" w:hAnsi="Book Antiqua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  <w:tc>
          <w:tcPr>
            <w:tcW w:w="2268" w:type="dxa"/>
          </w:tcPr>
          <w:p w14:paraId="40000DD2" w14:textId="77777777" w:rsidR="00A02E99" w:rsidRPr="00C94315" w:rsidRDefault="00A02E99" w:rsidP="008F748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C94315">
              <w:rPr>
                <w:rFonts w:ascii="Book Antiqua" w:eastAsia="MinionPro-Regular" w:hAnsi="Book Antiqua" w:cs="Times New Roman"/>
                <w:color w:val="000000" w:themeColor="text1"/>
                <w:kern w:val="0"/>
                <w:sz w:val="24"/>
                <w:szCs w:val="24"/>
              </w:rPr>
              <w:t>Microarray or RNA-s</w:t>
            </w:r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equencing</w:t>
            </w:r>
          </w:p>
        </w:tc>
        <w:tc>
          <w:tcPr>
            <w:tcW w:w="6096" w:type="dxa"/>
          </w:tcPr>
          <w:p w14:paraId="5D1EF8FE" w14:textId="77777777" w:rsidR="00A02E99" w:rsidRPr="00C94315" w:rsidRDefault="00A02E99" w:rsidP="008F748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proofErr w:type="spellStart"/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TeratoScore</w:t>
            </w:r>
            <w:proofErr w:type="spellEnd"/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: 100 tissue-specific genes representing the three embryonic germ layers and extra- embryonic membranes</w:t>
            </w:r>
          </w:p>
        </w:tc>
        <w:tc>
          <w:tcPr>
            <w:tcW w:w="1417" w:type="dxa"/>
          </w:tcPr>
          <w:p w14:paraId="084321F6" w14:textId="77777777" w:rsidR="00A02E99" w:rsidRPr="00C94315" w:rsidRDefault="00A02E99" w:rsidP="008F748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proofErr w:type="spellStart"/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Xenograft</w:t>
            </w:r>
            <w:proofErr w:type="spellEnd"/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 xml:space="preserve"> </w:t>
            </w:r>
            <w:proofErr w:type="spellStart"/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teratoma</w:t>
            </w:r>
            <w:proofErr w:type="spellEnd"/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 xml:space="preserve"> formation</w:t>
            </w:r>
          </w:p>
        </w:tc>
        <w:tc>
          <w:tcPr>
            <w:tcW w:w="1418" w:type="dxa"/>
          </w:tcPr>
          <w:p w14:paraId="127A8D3F" w14:textId="77777777" w:rsidR="00A02E99" w:rsidRPr="00C94315" w:rsidRDefault="00A02E99" w:rsidP="008F748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A suitable growth period</w:t>
            </w:r>
          </w:p>
        </w:tc>
        <w:tc>
          <w:tcPr>
            <w:tcW w:w="992" w:type="dxa"/>
          </w:tcPr>
          <w:p w14:paraId="02896A2E" w14:textId="3BCA4078" w:rsidR="00A02E99" w:rsidRPr="00C94315" w:rsidRDefault="00A02E99" w:rsidP="008F748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fldChar w:fldCharType="begin">
                <w:fldData xml:space="preserve">PEVuZE5vdGU+PENpdGU+PEF1dGhvcj5Cb3VtYTwvQXV0aG9yPjxZZWFyPjIwMTc8L1llYXI+PFJl
Y051bT4yMDwvUmVjTnVtPjxEaXNwbGF5VGV4dD48c3R5bGUgZmFjZT0ic3VwZXJzY3JpcHQiPlsy
MiwgMjMsIDI2XTwvc3R5bGU+PC9EaXNwbGF5VGV4dD48cmVjb3JkPjxyZWMtbnVtYmVyPjIwPC9y
ZWMtbnVtYmVyPjxmb3JlaWduLWtleXM+PGtleSBhcHA9IkVOIiBkYi1pZD0iOWVmenhyZHc1ZnRk
eHllYXpkOXhhZGFiOXN3c3IwMnRhOXMyIj4yMDwva2V5PjwvZm9yZWlnbi1rZXlzPjxyZWYtdHlw
ZSBuYW1lPSJKb3VybmFsIEFydGljbGUiPjE3PC9yZWYtdHlwZT48Y29udHJpYnV0b3JzPjxhdXRo
b3JzPjxhdXRob3I+Qm91bWEsIE0uIEouPC9hdXRob3I+PGF1dGhvcj52YW4gSXRlcnNvbiwgTS48
L2F1dGhvcj48YXV0aG9yPkphbnNzZW4sIEIuPC9hdXRob3I+PGF1dGhvcj5NdW1tZXJ5LCBDLiBM
LjwvYXV0aG9yPjxhdXRob3I+U2FsdmF0b3JpLCBELiBDLiBGLjwvYXV0aG9yPjxhdXRob3I+RnJl
dW5kLCBDLjwvYXV0aG9yPjwvYXV0aG9ycz48L2NvbnRyaWJ1dG9ycz48YXV0aC1hZGRyZXNzPkRl
cGFydG1lbnQgb2YgQW5hdG9teSAmYW1wOyBFbWJyeW9sb2d5LCBMZWlkZW4gVW5pdmVyc2l0eSBN
ZWRpY2FsIENlbnRlciwgRWludGhvdmVud2VnIDIwLCAyMzMzIFpDIExlaWRlbiwgdGhlIE5ldGhl
cmxhbmRzLiYjeEQ7RGVwYXJ0bWVudCBvZiBNb2xlY3VsYXIgRXBpZGVtaW9sb2d5LCBMZWlkZW4g
VW5pdmVyc2l0eSBNZWRpY2FsIENlbnRlciwgRWludGhvdmVud2VnIDIwLCAyMzMzIFpDIExlaWRl
biwgdGhlIE5ldGhlcmxhbmRzLiYjeEQ7R2Vub21lU2NhbiBCLlYuLCBQbGVzbWFubGFhbiAxRCwg
MjMzMyBCWiBMZWlkZW4sIHRoZSBOZXRoZXJsYW5kcy4mI3hEO0NlbnRyYWwgTGFib3JhdG9yeSBB
bmltYWwgRmFjaWxpdHksIExlaWRlbiBVbml2ZXJzaXR5IE1lZGljYWwgQ2VudGVyLCBFaW50aG92
ZW53ZWcgMjAsIDIzMzMgWkMgTGVpZGVuLCB0aGUgTmV0aGVybGFuZHMuIEVsZWN0cm9uaWMgYWRk
cmVzczogZC5jLmYuc2FsdmF0b3JpQGx1bWMubmwuJiN4RDtEZXBhcnRtZW50IG9mIEFuYXRvbXkg
JmFtcDsgRW1icnlvbG9neSwgTGVpZGVuIFVuaXZlcnNpdHkgTWVkaWNhbCBDZW50ZXIsIEVpbnRo
b3ZlbndlZyAyMCwgMjMzMyBaQyBMZWlkZW4sIHRoZSBOZXRoZXJsYW5kcy4gRWxlY3Ryb25pYyBh
ZGRyZXNzOiBjLm0uYS5oLmZyZXVuZEBsdW1jLm5sLjwvYXV0aC1hZGRyZXNzPjx0aXRsZXM+PHRp
dGxlPkRpZmZlcmVudGlhdGlvbi1EZWZlY3RpdmUgSHVtYW4gSW5kdWNlZCBQbHVyaXBvdGVudCBT
dGVtIENlbGxzIFJldmVhbCBTdHJlbmd0aHMgYW5kIExpbWl0YXRpb25zIG9mIHRoZSBUZXJhdG9t
YSBBc3NheSBhbmQgSW4gVml0cm8gUGx1cmlwb3RlbmN5IEFzc2F5czwvdGl0bGU+PHNlY29uZGFy
eS10aXRsZT5TdGVtIENlbGwgUmVwb3J0czwvc2Vjb25kYXJ5LXRpdGxlPjxhbHQtdGl0bGU+U3Rl
bSBjZWxsIHJlcG9ydHM8L2FsdC10aXRsZT48L3RpdGxlcz48cGVyaW9kaWNhbD48ZnVsbC10aXRs
ZT5TdGVtIENlbGwgUmVwb3J0czwvZnVsbC10aXRsZT48YWJici0xPlN0ZW0gY2VsbCByZXBvcnRz
PC9hYmJyLTE+PC9wZXJpb2RpY2FsPjxhbHQtcGVyaW9kaWNhbD48ZnVsbC10aXRsZT5TdGVtIENl
bGwgUmVwb3J0czwvZnVsbC10aXRsZT48YWJici0xPlN0ZW0gY2VsbCByZXBvcnRzPC9hYmJyLTE+
PC9hbHQtcGVyaW9kaWNhbD48cGFnZXM+MTM0MC0xMzUzPC9wYWdlcz48dm9sdW1lPjg8L3ZvbHVt
ZT48bnVtYmVyPjU8L251bWJlcj48a2V5d29yZHM+PGtleXdvcmQ+QW5pbWFsczwva2V5d29yZD48
a2V5d29yZD5DYXJjaW5vZ2VuaWNpdHkgVGVzdHMvYWR2ZXJzZSBlZmZlY3RzL21ldGhvZHMvKnN0
YW5kYXJkczwva2V5d29yZD48a2V5d29yZD4qQ2VsbCBEaWZmZXJlbnRpYXRpb248L2tleXdvcmQ+
PGtleXdvcmQ+Q2VsbCBMaW5lPC9rZXl3b3JkPjxrZXl3b3JkPkh1bWFuczwva2V5d29yZD48a2V5
d29yZD5JbmR1Y2VkIFBsdXJpcG90ZW50IFN0ZW0gQ2VsbHMvKmN5dG9sb2d5PC9rZXl3b3JkPjxr
ZXl3b3JkPk1hbGU8L2tleXdvcmQ+PGtleXdvcmQ+TWljZTwva2V5d29yZD48a2V5d29yZD5NaWNl
LCBJbmJyZWQgTk9EPC9rZXl3b3JkPjxrZXl3b3JkPk1pY2UsIFNDSUQ8L2tleXdvcmQ+PGtleXdv
cmQ+VGVyYXRvbWEvKnBhdGhvbG9neTwva2V5d29yZD48a2V5d29yZD5YZW5vZ3JhZnQgTW9kZWwg
QW50aXR1bW9yIEFzc2F5cy9tZXRob2RzLypzdGFuZGFyZHM8L2tleXdvcmQ+PC9rZXl3b3Jkcz48
ZGF0ZXM+PHllYXI+MjAxNzwveWVhcj48cHViLWRhdGVzPjxkYXRlPk1heSA5PC9kYXRlPjwvcHVi
LWRhdGVzPjwvZGF0ZXM+PGlzYm4+MjIxMy02NzExIChFbGVjdHJvbmljKSYjeEQ7MjIxMy02NzEx
IChMaW5raW5nKTwvaXNibj48YWNjZXNzaW9uLW51bT4yODQ5NDk0MDwvYWNjZXNzaW9uLW51bT48
dXJscz48cmVsYXRlZC11cmxzPjx1cmw+aHR0cDovL3d3dy5uY2JpLm5sbS5uaWguZ292L3B1Ym1l
ZC8yODQ5NDk0MDwvdXJsPjwvcmVsYXRlZC11cmxzPjwvdXJscz48Y3VzdG9tMj41NDI1NjIxPC9j
dXN0b20yPjxlbGVjdHJvbmljLXJlc291cmNlLW51bT4xMC4xMDE2L2ouc3RlbWNyLjIwMTcuMDMu
MDA5PC9lbGVjdHJvbmljLXJlc291cmNlLW51bT48L3JlY29yZD48L0NpdGU+PENpdGU+PEF1dGhv
cj5BdmlvcjwvQXV0aG9yPjxZZWFyPjIwMTU8L1llYXI+PFJlY051bT4yMTwvUmVjTnVtPjxyZWNv
cmQ+PHJlYy1udW1iZXI+MjE8L3JlYy1udW1iZXI+PGZvcmVpZ24ta2V5cz48a2V5IGFwcD0iRU4i
IGRiLWlkPSI5ZWZ6eHJkdzVmdGR4eWVhemQ5eGFkYWI5c3dzcjAydGE5czIiPjIxPC9rZXk+PC9m
b3JlaWduLWtleXM+PHJlZi10eXBlIG5hbWU9IkpvdXJuYWwgQXJ0aWNsZSI+MTc8L3JlZi10eXBl
Pjxjb250cmlidXRvcnM+PGF1dGhvcnM+PGF1dGhvcj5BdmlvciwgWS48L2F1dGhvcj48YXV0aG9y
PkJpYW5jb3R0aSwgSi4gQy48L2F1dGhvcj48YXV0aG9yPkJlbnZlbmlzdHksIE4uPC9hdXRob3I+
PC9hdXRob3JzPjwvY29udHJpYnV0b3JzPjxhdXRoLWFkZHJlc3M+VGhlIEF6cmllbGkgQ2VudGVy
IGZvciBTdGVtIENlbGxzIGFuZCBHZW5ldGljIFJlc2VhcmNoLCBEZXBhcnRtZW50IG9mIEdlbmV0
aWNzLCBTaWxiZXJtYW4gSW5zdGl0dXRlIG9mIExpZmUgU2NpZW5jZXMsIFRoZSBIZWJyZXcgVW5p
dmVyc2l0eSwgSmVydXNhbGVtIDkxOTA0LCBJc3JhZWwuJiN4RDtaaWxraGEgTmV1cm9nZW5ldGlj
IEluc3RpdHV0ZSwgS2VjayBTY2hvb2wgb2YgTWVkaWNpbmUsIFVuaXZlcnNpdHkgb2YgU291dGhl
cm4gQ2FsaWZvcm5pYSwgTG9zIEFuZ2VsZXMsIENBIDkwMDg5LCBVU0E7IERlcGFydG1lbnQgb2Yg
QmlvbWVkaWNhbCBTY2llbmNlcyBhbmQgUmVnZW5lcmF0aXZlIE1lZGljaW5lIEluc3RpdHV0ZSwg
Q2VkYXJzLVNpbmFpIE1lZGljYWwgQ2VudGVyLCBMb3MgQW5nZWxlcywgQ0EgOTAwNDgsIFVTQS4m
I3hEO1RoZSBBenJpZWxpIENlbnRlciBmb3IgU3RlbSBDZWxscyBhbmQgR2VuZXRpYyBSZXNlYXJj
aCwgRGVwYXJ0bWVudCBvZiBHZW5ldGljcywgU2lsYmVybWFuIEluc3RpdHV0ZSBvZiBMaWZlIFNj
aWVuY2VzLCBUaGUgSGVicmV3IFVuaXZlcnNpdHksIEplcnVzYWxlbSA5MTkwNCwgSXNyYWVsLiBF
bGVjdHJvbmljIGFkZHJlc3M6IG5pc3NpbWJAY2MuaHVqaS5hYy5pbC48L2F1dGgtYWRkcmVzcz48
dGl0bGVzPjx0aXRsZT5UZXJhdG9TY29yZTogQXNzZXNzaW5nIHRoZSBEaWZmZXJlbnRpYXRpb24g
UG90ZW50aWFsIG9mIEh1bWFuIFBsdXJpcG90ZW50IFN0ZW0gQ2VsbHMgYnkgUXVhbnRpdGF0aXZl
IEV4cHJlc3Npb24gQW5hbHlzaXMgb2YgVGVyYXRvbWFzPC90aXRsZT48c2Vjb25kYXJ5LXRpdGxl
PlN0ZW0gQ2VsbCBSZXBvcnRzPC9zZWNvbmRhcnktdGl0bGU+PGFsdC10aXRsZT5TdGVtIGNlbGwg
cmVwb3J0czwvYWx0LXRpdGxlPjwvdGl0bGVzPjxwZXJpb2RpY2FsPjxmdWxsLXRpdGxlPlN0ZW0g
Q2VsbCBSZXBvcnRzPC9mdWxsLXRpdGxlPjxhYmJyLTE+U3RlbSBjZWxsIHJlcG9ydHM8L2FiYnIt
MT48L3BlcmlvZGljYWw+PGFsdC1wZXJpb2RpY2FsPjxmdWxsLXRpdGxlPlN0ZW0gQ2VsbCBSZXBv
cnRzPC9mdWxsLXRpdGxlPjxhYmJyLTE+U3RlbSBjZWxsIHJlcG9ydHM8L2FiYnItMT48L2FsdC1w
ZXJpb2RpY2FsPjxwYWdlcz45NjctNzQ8L3BhZ2VzPjx2b2x1bWU+NDwvdm9sdW1lPjxudW1iZXI+
NjwvbnVtYmVyPjxrZXl3b3Jkcz48a2V5d29yZD4qQWxnb3JpdGhtczwva2V5d29yZD48a2V5d29y
ZD5DZWxsIERpZmZlcmVudGlhdGlvbjwva2V5d29yZD48a2V5d29yZD5DZWxsIExpbmVhZ2U8L2tl
eXdvcmQ+PGtleXdvcmQ+Q2VsbHMsIEN1bHR1cmVkPC9rZXl3b3JkPjxrZXl3b3JkPkNocm9tb3Nv
bWUgQWJlcnJhdGlvbnM8L2tleXdvcmQ+PGtleXdvcmQ+RGlwbG9pZHk8L2tleXdvcmQ+PGtleXdv
cmQ+SHVtYW5zPC9rZXl3b3JkPjxrZXl3b3JkPkludGVybmV0PC9rZXl3b3JkPjxrZXl3b3JkPk5l
b3BsYXNtcy9tZXRhYm9saXNtL3BhdGhvbG9neTwva2V5d29yZD48a2V5d29yZD5PbGlnb251Y2xl
b3RpZGUgQXJyYXkgU2VxdWVuY2UgQW5hbHlzaXM8L2tleXdvcmQ+PGtleXdvcmQ+UGx1cmlwb3Rl
bnQgU3RlbSBDZWxscy9jeXRvbG9neS8qbWV0YWJvbGlzbTwva2V5d29yZD48a2V5d29yZD5UZXJh
dG9tYS9nZW5ldGljcy8qbWV0YWJvbGlzbTwva2V5d29yZD48a2V5d29yZD5UcmFuc2NyaXB0b21l
PC9rZXl3b3JkPjxrZXl3b3JkPipVc2VyLUNvbXB1dGVyIEludGVyZmFjZTwva2V5d29yZD48L2tl
eXdvcmRzPjxkYXRlcz48eWVhcj4yMDE1PC95ZWFyPjxwdWItZGF0ZXM+PGRhdGU+SnVuIDk8L2Rh
dGU+PC9wdWItZGF0ZXM+PC9kYXRlcz48aXNibj4yMjEzLTY3MTEgKEVsZWN0cm9uaWMpJiN4RDsy
MjEzLTY3MTEgKExpbmtpbmcpPC9pc2JuPjxhY2Nlc3Npb24tbnVtPjI2MDcwNjEwPC9hY2Nlc3Np
b24tbnVtPjx1cmxzPjxyZWxhdGVkLXVybHM+PHVybD5odHRwOi8vd3d3Lm5jYmkubmxtLm5paC5n
b3YvcHVibWVkLzI2MDcwNjEwPC91cmw+PC9yZWxhdGVkLXVybHM+PC91cmxzPjxjdXN0b20yPjQ0
NzE4MjQ8L2N1c3RvbTI+PGVsZWN0cm9uaWMtcmVzb3VyY2UtbnVtPjEwLjEwMTYvai5zdGVtY3Iu
MjAxNS4wNS4wMDY8L2VsZWN0cm9uaWMtcmVzb3VyY2UtbnVtPjwvcmVjb3JkPjwvQ2l0ZT48Q2l0
ZT48QXV0aG9yPkludGVybmF0aW9uYWwgU3RlbSBDZWxsPC9BdXRob3I+PFllYXI+MjAxODwvWWVh
cj48UmVjTnVtPjE4PC9SZWNOdW0+PHJlY29yZD48cmVjLW51bWJlcj4xODwvcmVjLW51bWJlcj48
Zm9yZWlnbi1rZXlzPjxrZXkgYXBwPSJFTiIgZGItaWQ9IjllZnp4cmR3NWZ0ZHh5ZWF6ZDl4YWRh
Yjlzd3NyMDJ0YTlzMiI+MTg8L2tleT48L2ZvcmVpZ24ta2V5cz48cmVmLXR5cGUgbmFtZT0iSm91
cm5hbCBBcnRpY2xlIj4xNzwvcmVmLXR5cGU+PGNvbnRyaWJ1dG9ycz48YXV0aG9ycz48YXV0aG9y
PkludGVybmF0aW9uYWwgU3RlbSBDZWxsLCBJbml0aWF0aXZlPC9hdXRob3I+PC9hdXRob3JzPjwv
Y29udHJpYnV0b3JzPjx0aXRsZXM+PHRpdGxlPkFzc2Vzc21lbnQgb2YgZXN0YWJsaXNoZWQgdGVj
aG5pcXVlcyB0byBkZXRlcm1pbmUgZGV2ZWxvcG1lbnRhbCBhbmQgbWFsaWduYW50IHBvdGVudGlh
bCBvZiBodW1hbiBwbHVyaXBvdGVudCBzdGVtIGNlbGxzPC90aXRsZT48c2Vjb25kYXJ5LXRpdGxl
Pk5hdCBDb21tdW48L3NlY29uZGFyeS10aXRsZT48YWx0LXRpdGxlPk5hdHVyZSBjb21tdW5pY2F0
aW9uczwvYWx0LXRpdGxlPjwvdGl0bGVzPjxwZXJpb2RpY2FsPjxmdWxsLXRpdGxlPk5hdCBDb21t
dW48L2Z1bGwtdGl0bGU+PGFiYnItMT5OYXR1cmUgY29tbXVuaWNhdGlvbnM8L2FiYnItMT48L3Bl
cmlvZGljYWw+PGFsdC1wZXJpb2RpY2FsPjxmdWxsLXRpdGxlPk5hdCBDb21tdW48L2Z1bGwtdGl0
bGU+PGFiYnItMT5OYXR1cmUgY29tbXVuaWNhdGlvbnM8L2FiYnItMT48L2FsdC1wZXJpb2RpY2Fs
PjxwYWdlcz4xOTI1PC9wYWdlcz48dm9sdW1lPjk8L3ZvbHVtZT48bnVtYmVyPjE8L251bWJlcj48
a2V5d29yZHM+PGtleXdvcmQ+QW5pbWFsczwva2V5d29yZD48a2V5d29yZD5DZWxsIEN1bHR1cmUg
VGVjaG5pcXVlcy8qbWV0aG9kczwva2V5d29yZD48a2V5d29yZD4qQ2VsbCBEaWZmZXJlbnRpYXRp
b248L2tleXdvcmQ+PGtleXdvcmQ+Q2VsbCBMaW5lPC9rZXl3b3JkPjxrZXl3b3JkPkNvbXB1dGF0
aW9uYWwgQmlvbG9neS8qbWV0aG9kczwva2V5d29yZD48a2V5d29yZD5FbWJyeW9pZCBCb2RpZXMv
bWV0YWJvbGlzbTwva2V5d29yZD48a2V5d29yZD5FbmRvZGVybS9tZXRhYm9saXNtPC9rZXl3b3Jk
PjxrZXl3b3JkPkdlbmUgRXhwcmVzc2lvbjwva2V5d29yZD48a2V5d29yZD5IaXN0b2xvZ2ljYWwg
VGVjaG5pcXVlcy8qbWV0aG9kczwva2V5d29yZD48a2V5d29yZD5IdW1hbnM8L2tleXdvcmQ+PGtl
eXdvcmQ+TWljZTwva2V5d29yZD48a2V5d29yZD5QbHVyaXBvdGVudCBTdGVtIENlbGxzLypjeXRv
bG9neS9tZXRhYm9saXNtPC9rZXl3b3JkPjxrZXl3b3JkPlRlcmF0b21hL2VtYnJ5b2xvZ3kvZ2Vu
ZXRpY3MvbWV0YWJvbGlzbS8qcGh5c2lvcGF0aG9sb2d5PC9rZXl3b3JkPjwva2V5d29yZHM+PGRh
dGVzPjx5ZWFyPjIwMTg8L3llYXI+PHB1Yi1kYXRlcz48ZGF0ZT5NYXkgMTU8L2RhdGU+PC9wdWIt
ZGF0ZXM+PC9kYXRlcz48aXNibj4yMDQxLTE3MjMgKEVsZWN0cm9uaWMpJiN4RDsyMDQxLTE3MjMg
KExpbmtpbmcpPC9pc2JuPjxhY2Nlc3Npb24tbnVtPjI5NzY1MDE3PC9hY2Nlc3Npb24tbnVtPjx1
cmxzPjxyZWxhdGVkLXVybHM+PHVybD5odHRwOi8vd3d3Lm5jYmkubmxtLm5paC5nb3YvcHVibWVk
LzI5NzY1MDE3PC91cmw+PC9yZWxhdGVkLXVybHM+PC91cmxzPjxjdXN0b20yPjU5NTQwNTU8L2N1
c3RvbTI+PGVsZWN0cm9uaWMtcmVzb3VyY2UtbnVtPjEwLjEwMzgvczQxNDY3LTAxOC0wNDAxMS0z
PC9lbGVjdHJvbmljLXJlc291cmNlLW51bT48L3JlY29yZD48L0NpdGU+PC9FbmROb3RlPn==
</w:fldData>
              </w:fldChar>
            </w:r>
            <w:r w:rsidR="00621228"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instrText xml:space="preserve"> ADDIN EN.CITE </w:instrText>
            </w:r>
            <w:r w:rsidR="00621228"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fldChar w:fldCharType="begin">
                <w:fldData xml:space="preserve">PEVuZE5vdGU+PENpdGU+PEF1dGhvcj5Cb3VtYTwvQXV0aG9yPjxZZWFyPjIwMTc8L1llYXI+PFJl
Y051bT4yMDwvUmVjTnVtPjxEaXNwbGF5VGV4dD48c3R5bGUgZmFjZT0ic3VwZXJzY3JpcHQiPlsy
MiwgMjMsIDI2XTwvc3R5bGU+PC9EaXNwbGF5VGV4dD48cmVjb3JkPjxyZWMtbnVtYmVyPjIwPC9y
ZWMtbnVtYmVyPjxmb3JlaWduLWtleXM+PGtleSBhcHA9IkVOIiBkYi1pZD0iOWVmenhyZHc1ZnRk
eHllYXpkOXhhZGFiOXN3c3IwMnRhOXMyIj4yMDwva2V5PjwvZm9yZWlnbi1rZXlzPjxyZWYtdHlw
ZSBuYW1lPSJKb3VybmFsIEFydGljbGUiPjE3PC9yZWYtdHlwZT48Y29udHJpYnV0b3JzPjxhdXRo
b3JzPjxhdXRob3I+Qm91bWEsIE0uIEouPC9hdXRob3I+PGF1dGhvcj52YW4gSXRlcnNvbiwgTS48
L2F1dGhvcj48YXV0aG9yPkphbnNzZW4sIEIuPC9hdXRob3I+PGF1dGhvcj5NdW1tZXJ5LCBDLiBM
LjwvYXV0aG9yPjxhdXRob3I+U2FsdmF0b3JpLCBELiBDLiBGLjwvYXV0aG9yPjxhdXRob3I+RnJl
dW5kLCBDLjwvYXV0aG9yPjwvYXV0aG9ycz48L2NvbnRyaWJ1dG9ycz48YXV0aC1hZGRyZXNzPkRl
cGFydG1lbnQgb2YgQW5hdG9teSAmYW1wOyBFbWJyeW9sb2d5LCBMZWlkZW4gVW5pdmVyc2l0eSBN
ZWRpY2FsIENlbnRlciwgRWludGhvdmVud2VnIDIwLCAyMzMzIFpDIExlaWRlbiwgdGhlIE5ldGhl
cmxhbmRzLiYjeEQ7RGVwYXJ0bWVudCBvZiBNb2xlY3VsYXIgRXBpZGVtaW9sb2d5LCBMZWlkZW4g
VW5pdmVyc2l0eSBNZWRpY2FsIENlbnRlciwgRWludGhvdmVud2VnIDIwLCAyMzMzIFpDIExlaWRl
biwgdGhlIE5ldGhlcmxhbmRzLiYjeEQ7R2Vub21lU2NhbiBCLlYuLCBQbGVzbWFubGFhbiAxRCwg
MjMzMyBCWiBMZWlkZW4sIHRoZSBOZXRoZXJsYW5kcy4mI3hEO0NlbnRyYWwgTGFib3JhdG9yeSBB
bmltYWwgRmFjaWxpdHksIExlaWRlbiBVbml2ZXJzaXR5IE1lZGljYWwgQ2VudGVyLCBFaW50aG92
ZW53ZWcgMjAsIDIzMzMgWkMgTGVpZGVuLCB0aGUgTmV0aGVybGFuZHMuIEVsZWN0cm9uaWMgYWRk
cmVzczogZC5jLmYuc2FsdmF0b3JpQGx1bWMubmwuJiN4RDtEZXBhcnRtZW50IG9mIEFuYXRvbXkg
JmFtcDsgRW1icnlvbG9neSwgTGVpZGVuIFVuaXZlcnNpdHkgTWVkaWNhbCBDZW50ZXIsIEVpbnRo
b3ZlbndlZyAyMCwgMjMzMyBaQyBMZWlkZW4sIHRoZSBOZXRoZXJsYW5kcy4gRWxlY3Ryb25pYyBh
ZGRyZXNzOiBjLm0uYS5oLmZyZXVuZEBsdW1jLm5sLjwvYXV0aC1hZGRyZXNzPjx0aXRsZXM+PHRp
dGxlPkRpZmZlcmVudGlhdGlvbi1EZWZlY3RpdmUgSHVtYW4gSW5kdWNlZCBQbHVyaXBvdGVudCBT
dGVtIENlbGxzIFJldmVhbCBTdHJlbmd0aHMgYW5kIExpbWl0YXRpb25zIG9mIHRoZSBUZXJhdG9t
YSBBc3NheSBhbmQgSW4gVml0cm8gUGx1cmlwb3RlbmN5IEFzc2F5czwvdGl0bGU+PHNlY29uZGFy
eS10aXRsZT5TdGVtIENlbGwgUmVwb3J0czwvc2Vjb25kYXJ5LXRpdGxlPjxhbHQtdGl0bGU+U3Rl
bSBjZWxsIHJlcG9ydHM8L2FsdC10aXRsZT48L3RpdGxlcz48cGVyaW9kaWNhbD48ZnVsbC10aXRs
ZT5TdGVtIENlbGwgUmVwb3J0czwvZnVsbC10aXRsZT48YWJici0xPlN0ZW0gY2VsbCByZXBvcnRz
PC9hYmJyLTE+PC9wZXJpb2RpY2FsPjxhbHQtcGVyaW9kaWNhbD48ZnVsbC10aXRsZT5TdGVtIENl
bGwgUmVwb3J0czwvZnVsbC10aXRsZT48YWJici0xPlN0ZW0gY2VsbCByZXBvcnRzPC9hYmJyLTE+
PC9hbHQtcGVyaW9kaWNhbD48cGFnZXM+MTM0MC0xMzUzPC9wYWdlcz48dm9sdW1lPjg8L3ZvbHVt
ZT48bnVtYmVyPjU8L251bWJlcj48a2V5d29yZHM+PGtleXdvcmQ+QW5pbWFsczwva2V5d29yZD48
a2V5d29yZD5DYXJjaW5vZ2VuaWNpdHkgVGVzdHMvYWR2ZXJzZSBlZmZlY3RzL21ldGhvZHMvKnN0
YW5kYXJkczwva2V5d29yZD48a2V5d29yZD4qQ2VsbCBEaWZmZXJlbnRpYXRpb248L2tleXdvcmQ+
PGtleXdvcmQ+Q2VsbCBMaW5lPC9rZXl3b3JkPjxrZXl3b3JkPkh1bWFuczwva2V5d29yZD48a2V5
d29yZD5JbmR1Y2VkIFBsdXJpcG90ZW50IFN0ZW0gQ2VsbHMvKmN5dG9sb2d5PC9rZXl3b3JkPjxr
ZXl3b3JkPk1hbGU8L2tleXdvcmQ+PGtleXdvcmQ+TWljZTwva2V5d29yZD48a2V5d29yZD5NaWNl
LCBJbmJyZWQgTk9EPC9rZXl3b3JkPjxrZXl3b3JkPk1pY2UsIFNDSUQ8L2tleXdvcmQ+PGtleXdv
cmQ+VGVyYXRvbWEvKnBhdGhvbG9neTwva2V5d29yZD48a2V5d29yZD5YZW5vZ3JhZnQgTW9kZWwg
QW50aXR1bW9yIEFzc2F5cy9tZXRob2RzLypzdGFuZGFyZHM8L2tleXdvcmQ+PC9rZXl3b3Jkcz48
ZGF0ZXM+PHllYXI+MjAxNzwveWVhcj48cHViLWRhdGVzPjxkYXRlPk1heSA5PC9kYXRlPjwvcHVi
LWRhdGVzPjwvZGF0ZXM+PGlzYm4+MjIxMy02NzExIChFbGVjdHJvbmljKSYjeEQ7MjIxMy02NzEx
IChMaW5raW5nKTwvaXNibj48YWNjZXNzaW9uLW51bT4yODQ5NDk0MDwvYWNjZXNzaW9uLW51bT48
dXJscz48cmVsYXRlZC11cmxzPjx1cmw+aHR0cDovL3d3dy5uY2JpLm5sbS5uaWguZ292L3B1Ym1l
ZC8yODQ5NDk0MDwvdXJsPjwvcmVsYXRlZC11cmxzPjwvdXJscz48Y3VzdG9tMj41NDI1NjIxPC9j
dXN0b20yPjxlbGVjdHJvbmljLXJlc291cmNlLW51bT4xMC4xMDE2L2ouc3RlbWNyLjIwMTcuMDMu
MDA5PC9lbGVjdHJvbmljLXJlc291cmNlLW51bT48L3JlY29yZD48L0NpdGU+PENpdGU+PEF1dGhv
cj5BdmlvcjwvQXV0aG9yPjxZZWFyPjIwMTU8L1llYXI+PFJlY051bT4yMTwvUmVjTnVtPjxyZWNv
cmQ+PHJlYy1udW1iZXI+MjE8L3JlYy1udW1iZXI+PGZvcmVpZ24ta2V5cz48a2V5IGFwcD0iRU4i
IGRiLWlkPSI5ZWZ6eHJkdzVmdGR4eWVhemQ5eGFkYWI5c3dzcjAydGE5czIiPjIxPC9rZXk+PC9m
b3JlaWduLWtleXM+PHJlZi10eXBlIG5hbWU9IkpvdXJuYWwgQXJ0aWNsZSI+MTc8L3JlZi10eXBl
Pjxjb250cmlidXRvcnM+PGF1dGhvcnM+PGF1dGhvcj5BdmlvciwgWS48L2F1dGhvcj48YXV0aG9y
PkJpYW5jb3R0aSwgSi4gQy48L2F1dGhvcj48YXV0aG9yPkJlbnZlbmlzdHksIE4uPC9hdXRob3I+
PC9hdXRob3JzPjwvY29udHJpYnV0b3JzPjxhdXRoLWFkZHJlc3M+VGhlIEF6cmllbGkgQ2VudGVy
IGZvciBTdGVtIENlbGxzIGFuZCBHZW5ldGljIFJlc2VhcmNoLCBEZXBhcnRtZW50IG9mIEdlbmV0
aWNzLCBTaWxiZXJtYW4gSW5zdGl0dXRlIG9mIExpZmUgU2NpZW5jZXMsIFRoZSBIZWJyZXcgVW5p
dmVyc2l0eSwgSmVydXNhbGVtIDkxOTA0LCBJc3JhZWwuJiN4RDtaaWxraGEgTmV1cm9nZW5ldGlj
IEluc3RpdHV0ZSwgS2VjayBTY2hvb2wgb2YgTWVkaWNpbmUsIFVuaXZlcnNpdHkgb2YgU291dGhl
cm4gQ2FsaWZvcm5pYSwgTG9zIEFuZ2VsZXMsIENBIDkwMDg5LCBVU0E7IERlcGFydG1lbnQgb2Yg
QmlvbWVkaWNhbCBTY2llbmNlcyBhbmQgUmVnZW5lcmF0aXZlIE1lZGljaW5lIEluc3RpdHV0ZSwg
Q2VkYXJzLVNpbmFpIE1lZGljYWwgQ2VudGVyLCBMb3MgQW5nZWxlcywgQ0EgOTAwNDgsIFVTQS4m
I3hEO1RoZSBBenJpZWxpIENlbnRlciBmb3IgU3RlbSBDZWxscyBhbmQgR2VuZXRpYyBSZXNlYXJj
aCwgRGVwYXJ0bWVudCBvZiBHZW5ldGljcywgU2lsYmVybWFuIEluc3RpdHV0ZSBvZiBMaWZlIFNj
aWVuY2VzLCBUaGUgSGVicmV3IFVuaXZlcnNpdHksIEplcnVzYWxlbSA5MTkwNCwgSXNyYWVsLiBF
bGVjdHJvbmljIGFkZHJlc3M6IG5pc3NpbWJAY2MuaHVqaS5hYy5pbC48L2F1dGgtYWRkcmVzcz48
dGl0bGVzPjx0aXRsZT5UZXJhdG9TY29yZTogQXNzZXNzaW5nIHRoZSBEaWZmZXJlbnRpYXRpb24g
UG90ZW50aWFsIG9mIEh1bWFuIFBsdXJpcG90ZW50IFN0ZW0gQ2VsbHMgYnkgUXVhbnRpdGF0aXZl
IEV4cHJlc3Npb24gQW5hbHlzaXMgb2YgVGVyYXRvbWFzPC90aXRsZT48c2Vjb25kYXJ5LXRpdGxl
PlN0ZW0gQ2VsbCBSZXBvcnRzPC9zZWNvbmRhcnktdGl0bGU+PGFsdC10aXRsZT5TdGVtIGNlbGwg
cmVwb3J0czwvYWx0LXRpdGxlPjwvdGl0bGVzPjxwZXJpb2RpY2FsPjxmdWxsLXRpdGxlPlN0ZW0g
Q2VsbCBSZXBvcnRzPC9mdWxsLXRpdGxlPjxhYmJyLTE+U3RlbSBjZWxsIHJlcG9ydHM8L2FiYnIt
MT48L3BlcmlvZGljYWw+PGFsdC1wZXJpb2RpY2FsPjxmdWxsLXRpdGxlPlN0ZW0gQ2VsbCBSZXBv
cnRzPC9mdWxsLXRpdGxlPjxhYmJyLTE+U3RlbSBjZWxsIHJlcG9ydHM8L2FiYnItMT48L2FsdC1w
ZXJpb2RpY2FsPjxwYWdlcz45NjctNzQ8L3BhZ2VzPjx2b2x1bWU+NDwvdm9sdW1lPjxudW1iZXI+
NjwvbnVtYmVyPjxrZXl3b3Jkcz48a2V5d29yZD4qQWxnb3JpdGhtczwva2V5d29yZD48a2V5d29y
ZD5DZWxsIERpZmZlcmVudGlhdGlvbjwva2V5d29yZD48a2V5d29yZD5DZWxsIExpbmVhZ2U8L2tl
eXdvcmQ+PGtleXdvcmQ+Q2VsbHMsIEN1bHR1cmVkPC9rZXl3b3JkPjxrZXl3b3JkPkNocm9tb3Nv
bWUgQWJlcnJhdGlvbnM8L2tleXdvcmQ+PGtleXdvcmQ+RGlwbG9pZHk8L2tleXdvcmQ+PGtleXdv
cmQ+SHVtYW5zPC9rZXl3b3JkPjxrZXl3b3JkPkludGVybmV0PC9rZXl3b3JkPjxrZXl3b3JkPk5l
b3BsYXNtcy9tZXRhYm9saXNtL3BhdGhvbG9neTwva2V5d29yZD48a2V5d29yZD5PbGlnb251Y2xl
b3RpZGUgQXJyYXkgU2VxdWVuY2UgQW5hbHlzaXM8L2tleXdvcmQ+PGtleXdvcmQ+UGx1cmlwb3Rl
bnQgU3RlbSBDZWxscy9jeXRvbG9neS8qbWV0YWJvbGlzbTwva2V5d29yZD48a2V5d29yZD5UZXJh
dG9tYS9nZW5ldGljcy8qbWV0YWJvbGlzbTwva2V5d29yZD48a2V5d29yZD5UcmFuc2NyaXB0b21l
PC9rZXl3b3JkPjxrZXl3b3JkPipVc2VyLUNvbXB1dGVyIEludGVyZmFjZTwva2V5d29yZD48L2tl
eXdvcmRzPjxkYXRlcz48eWVhcj4yMDE1PC95ZWFyPjxwdWItZGF0ZXM+PGRhdGU+SnVuIDk8L2Rh
dGU+PC9wdWItZGF0ZXM+PC9kYXRlcz48aXNibj4yMjEzLTY3MTEgKEVsZWN0cm9uaWMpJiN4RDsy
MjEzLTY3MTEgKExpbmtpbmcpPC9pc2JuPjxhY2Nlc3Npb24tbnVtPjI2MDcwNjEwPC9hY2Nlc3Np
b24tbnVtPjx1cmxzPjxyZWxhdGVkLXVybHM+PHVybD5odHRwOi8vd3d3Lm5jYmkubmxtLm5paC5n
b3YvcHVibWVkLzI2MDcwNjEwPC91cmw+PC9yZWxhdGVkLXVybHM+PC91cmxzPjxjdXN0b20yPjQ0
NzE4MjQ8L2N1c3RvbTI+PGVsZWN0cm9uaWMtcmVzb3VyY2UtbnVtPjEwLjEwMTYvai5zdGVtY3Iu
MjAxNS4wNS4wMDY8L2VsZWN0cm9uaWMtcmVzb3VyY2UtbnVtPjwvcmVjb3JkPjwvQ2l0ZT48Q2l0
ZT48QXV0aG9yPkludGVybmF0aW9uYWwgU3RlbSBDZWxsPC9BdXRob3I+PFllYXI+MjAxODwvWWVh
cj48UmVjTnVtPjE4PC9SZWNOdW0+PHJlY29yZD48cmVjLW51bWJlcj4xODwvcmVjLW51bWJlcj48
Zm9yZWlnbi1rZXlzPjxrZXkgYXBwPSJFTiIgZGItaWQ9IjllZnp4cmR3NWZ0ZHh5ZWF6ZDl4YWRh
Yjlzd3NyMDJ0YTlzMiI+MTg8L2tleT48L2ZvcmVpZ24ta2V5cz48cmVmLXR5cGUgbmFtZT0iSm91
cm5hbCBBcnRpY2xlIj4xNzwvcmVmLXR5cGU+PGNvbnRyaWJ1dG9ycz48YXV0aG9ycz48YXV0aG9y
PkludGVybmF0aW9uYWwgU3RlbSBDZWxsLCBJbml0aWF0aXZlPC9hdXRob3I+PC9hdXRob3JzPjwv
Y29udHJpYnV0b3JzPjx0aXRsZXM+PHRpdGxlPkFzc2Vzc21lbnQgb2YgZXN0YWJsaXNoZWQgdGVj
aG5pcXVlcyB0byBkZXRlcm1pbmUgZGV2ZWxvcG1lbnRhbCBhbmQgbWFsaWduYW50IHBvdGVudGlh
bCBvZiBodW1hbiBwbHVyaXBvdGVudCBzdGVtIGNlbGxzPC90aXRsZT48c2Vjb25kYXJ5LXRpdGxl
Pk5hdCBDb21tdW48L3NlY29uZGFyeS10aXRsZT48YWx0LXRpdGxlPk5hdHVyZSBjb21tdW5pY2F0
aW9uczwvYWx0LXRpdGxlPjwvdGl0bGVzPjxwZXJpb2RpY2FsPjxmdWxsLXRpdGxlPk5hdCBDb21t
dW48L2Z1bGwtdGl0bGU+PGFiYnItMT5OYXR1cmUgY29tbXVuaWNhdGlvbnM8L2FiYnItMT48L3Bl
cmlvZGljYWw+PGFsdC1wZXJpb2RpY2FsPjxmdWxsLXRpdGxlPk5hdCBDb21tdW48L2Z1bGwtdGl0
bGU+PGFiYnItMT5OYXR1cmUgY29tbXVuaWNhdGlvbnM8L2FiYnItMT48L2FsdC1wZXJpb2RpY2Fs
PjxwYWdlcz4xOTI1PC9wYWdlcz48dm9sdW1lPjk8L3ZvbHVtZT48bnVtYmVyPjE8L251bWJlcj48
a2V5d29yZHM+PGtleXdvcmQ+QW5pbWFsczwva2V5d29yZD48a2V5d29yZD5DZWxsIEN1bHR1cmUg
VGVjaG5pcXVlcy8qbWV0aG9kczwva2V5d29yZD48a2V5d29yZD4qQ2VsbCBEaWZmZXJlbnRpYXRp
b248L2tleXdvcmQ+PGtleXdvcmQ+Q2VsbCBMaW5lPC9rZXl3b3JkPjxrZXl3b3JkPkNvbXB1dGF0
aW9uYWwgQmlvbG9neS8qbWV0aG9kczwva2V5d29yZD48a2V5d29yZD5FbWJyeW9pZCBCb2RpZXMv
bWV0YWJvbGlzbTwva2V5d29yZD48a2V5d29yZD5FbmRvZGVybS9tZXRhYm9saXNtPC9rZXl3b3Jk
PjxrZXl3b3JkPkdlbmUgRXhwcmVzc2lvbjwva2V5d29yZD48a2V5d29yZD5IaXN0b2xvZ2ljYWwg
VGVjaG5pcXVlcy8qbWV0aG9kczwva2V5d29yZD48a2V5d29yZD5IdW1hbnM8L2tleXdvcmQ+PGtl
eXdvcmQ+TWljZTwva2V5d29yZD48a2V5d29yZD5QbHVyaXBvdGVudCBTdGVtIENlbGxzLypjeXRv
bG9neS9tZXRhYm9saXNtPC9rZXl3b3JkPjxrZXl3b3JkPlRlcmF0b21hL2VtYnJ5b2xvZ3kvZ2Vu
ZXRpY3MvbWV0YWJvbGlzbS8qcGh5c2lvcGF0aG9sb2d5PC9rZXl3b3JkPjwva2V5d29yZHM+PGRh
dGVzPjx5ZWFyPjIwMTg8L3llYXI+PHB1Yi1kYXRlcz48ZGF0ZT5NYXkgMTU8L2RhdGU+PC9wdWIt
ZGF0ZXM+PC9kYXRlcz48aXNibj4yMDQxLTE3MjMgKEVsZWN0cm9uaWMpJiN4RDsyMDQxLTE3MjMg
KExpbmtpbmcpPC9pc2JuPjxhY2Nlc3Npb24tbnVtPjI5NzY1MDE3PC9hY2Nlc3Npb24tbnVtPjx1
cmxzPjxyZWxhdGVkLXVybHM+PHVybD5odHRwOi8vd3d3Lm5jYmkubmxtLm5paC5nb3YvcHVibWVk
LzI5NzY1MDE3PC91cmw+PC9yZWxhdGVkLXVybHM+PC91cmxzPjxjdXN0b20yPjU5NTQwNTU8L2N1
c3RvbTI+PGVsZWN0cm9uaWMtcmVzb3VyY2UtbnVtPjEwLjEwMzgvczQxNDY3LTAxOC0wNDAxMS0z
PC9lbGVjdHJvbmljLXJlc291cmNlLW51bT48L3JlY29yZD48L0NpdGU+PC9FbmROb3RlPn==
</w:fldData>
              </w:fldChar>
            </w:r>
            <w:r w:rsidR="00621228"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instrText xml:space="preserve"> ADDIN EN.CITE.DATA </w:instrText>
            </w:r>
            <w:r w:rsidR="00621228"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r>
            <w:r w:rsidR="00621228"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fldChar w:fldCharType="end"/>
            </w:r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r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fldChar w:fldCharType="separate"/>
            </w:r>
            <w:r w:rsidR="00621228" w:rsidRPr="00C94315">
              <w:rPr>
                <w:rFonts w:ascii="Book Antiqua" w:hAnsi="Book Antiqua" w:cs="Times New Roman"/>
                <w:noProof/>
                <w:color w:val="000000" w:themeColor="text1"/>
                <w:kern w:val="0"/>
                <w:sz w:val="24"/>
                <w:szCs w:val="24"/>
              </w:rPr>
              <w:t>[</w:t>
            </w:r>
            <w:hyperlink w:anchor="_ENREF_22" w:tooltip="International Stem Cell, 2018 #18" w:history="1">
              <w:r w:rsidR="00621228" w:rsidRPr="00C94315">
                <w:rPr>
                  <w:rFonts w:ascii="Book Antiqua" w:hAnsi="Book Antiqua" w:cs="Times New Roman"/>
                  <w:noProof/>
                  <w:color w:val="000000" w:themeColor="text1"/>
                  <w:kern w:val="0"/>
                  <w:sz w:val="24"/>
                  <w:szCs w:val="24"/>
                </w:rPr>
                <w:t>22</w:t>
              </w:r>
            </w:hyperlink>
            <w:r w:rsidR="00CB18F9" w:rsidRPr="00C94315">
              <w:rPr>
                <w:rFonts w:ascii="Book Antiqua" w:hAnsi="Book Antiqua" w:cs="Times New Roman"/>
                <w:noProof/>
                <w:color w:val="000000" w:themeColor="text1"/>
                <w:kern w:val="0"/>
                <w:sz w:val="24"/>
                <w:szCs w:val="24"/>
              </w:rPr>
              <w:t>,</w:t>
            </w:r>
            <w:hyperlink w:anchor="_ENREF_23" w:tooltip="Bouma, 2017 #20" w:history="1">
              <w:r w:rsidR="00621228" w:rsidRPr="00C94315">
                <w:rPr>
                  <w:rFonts w:ascii="Book Antiqua" w:hAnsi="Book Antiqua" w:cs="Times New Roman"/>
                  <w:noProof/>
                  <w:color w:val="000000" w:themeColor="text1"/>
                  <w:kern w:val="0"/>
                  <w:sz w:val="24"/>
                  <w:szCs w:val="24"/>
                </w:rPr>
                <w:t>23</w:t>
              </w:r>
            </w:hyperlink>
            <w:r w:rsidR="00CB18F9" w:rsidRPr="00C94315">
              <w:rPr>
                <w:rFonts w:ascii="Book Antiqua" w:hAnsi="Book Antiqua" w:cs="Times New Roman"/>
                <w:noProof/>
                <w:color w:val="000000" w:themeColor="text1"/>
                <w:kern w:val="0"/>
                <w:sz w:val="24"/>
                <w:szCs w:val="24"/>
              </w:rPr>
              <w:t>,</w:t>
            </w:r>
            <w:hyperlink w:anchor="_ENREF_26" w:tooltip="Avior, 2015 #19" w:history="1">
              <w:r w:rsidR="00621228" w:rsidRPr="00C94315">
                <w:rPr>
                  <w:rFonts w:ascii="Book Antiqua" w:hAnsi="Book Antiqua" w:cs="Times New Roman"/>
                  <w:noProof/>
                  <w:color w:val="000000" w:themeColor="text1"/>
                  <w:kern w:val="0"/>
                  <w:sz w:val="24"/>
                  <w:szCs w:val="24"/>
                </w:rPr>
                <w:t>26</w:t>
              </w:r>
            </w:hyperlink>
            <w:r w:rsidR="00621228" w:rsidRPr="00C94315">
              <w:rPr>
                <w:rFonts w:ascii="Book Antiqua" w:hAnsi="Book Antiqua" w:cs="Times New Roman"/>
                <w:noProof/>
                <w:color w:val="000000" w:themeColor="text1"/>
                <w:kern w:val="0"/>
                <w:sz w:val="24"/>
                <w:szCs w:val="24"/>
              </w:rPr>
              <w:t>]</w:t>
            </w:r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fldChar w:fldCharType="end"/>
            </w:r>
          </w:p>
        </w:tc>
      </w:tr>
      <w:tr w:rsidR="007F6B44" w:rsidRPr="00C94315" w14:paraId="74E65C6A" w14:textId="77777777" w:rsidTr="00A21593">
        <w:trPr>
          <w:trHeight w:val="671"/>
        </w:trPr>
        <w:tc>
          <w:tcPr>
            <w:tcW w:w="1696" w:type="dxa"/>
            <w:vMerge/>
          </w:tcPr>
          <w:p w14:paraId="60083F33" w14:textId="77777777" w:rsidR="00A02E99" w:rsidRPr="00C94315" w:rsidRDefault="00A02E99" w:rsidP="008F748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  <w:tc>
          <w:tcPr>
            <w:tcW w:w="2268" w:type="dxa"/>
          </w:tcPr>
          <w:p w14:paraId="376D602B" w14:textId="77777777" w:rsidR="00A02E99" w:rsidRPr="00C94315" w:rsidRDefault="00A02E99" w:rsidP="008F748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eastAsia="MinionPro-Regular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C94315">
              <w:rPr>
                <w:rFonts w:ascii="Book Antiqua" w:eastAsia="MinionPro-Regular" w:hAnsi="Book Antiqua" w:cs="Times New Roman"/>
                <w:color w:val="000000" w:themeColor="text1"/>
                <w:kern w:val="0"/>
                <w:sz w:val="24"/>
                <w:szCs w:val="24"/>
              </w:rPr>
              <w:t>Morphology</w:t>
            </w:r>
          </w:p>
        </w:tc>
        <w:tc>
          <w:tcPr>
            <w:tcW w:w="6096" w:type="dxa"/>
          </w:tcPr>
          <w:p w14:paraId="7A0F26E3" w14:textId="77777777" w:rsidR="00A02E99" w:rsidRPr="00C94315" w:rsidRDefault="00A02E99" w:rsidP="008F748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eastAsia="Corbel-Bold" w:hAnsi="Book Antiqua" w:cs="Times New Roman"/>
                <w:bCs/>
                <w:color w:val="000000" w:themeColor="text1"/>
                <w:kern w:val="0"/>
                <w:sz w:val="24"/>
                <w:szCs w:val="24"/>
              </w:rPr>
            </w:pPr>
            <w:r w:rsidRPr="00C94315">
              <w:rPr>
                <w:rFonts w:ascii="Book Antiqua" w:eastAsia="MinionPro-Regular" w:hAnsi="Book Antiqua" w:cs="Times New Roman"/>
                <w:color w:val="000000" w:themeColor="text1"/>
                <w:kern w:val="0"/>
                <w:sz w:val="24"/>
                <w:szCs w:val="24"/>
              </w:rPr>
              <w:t xml:space="preserve">Definitive endoderm </w:t>
            </w:r>
            <w:r w:rsidRPr="00C94315">
              <w:rPr>
                <w:rFonts w:ascii="Book Antiqua" w:eastAsia="Corbel-Bold" w:hAnsi="Book Antiqua" w:cs="Times New Roman"/>
                <w:bCs/>
                <w:color w:val="000000" w:themeColor="text1"/>
                <w:kern w:val="0"/>
                <w:sz w:val="24"/>
                <w:szCs w:val="24"/>
              </w:rPr>
              <w:t>morphology</w:t>
            </w:r>
            <w:r w:rsidRPr="00C94315">
              <w:rPr>
                <w:rFonts w:ascii="Book Antiqua" w:eastAsia="MinionPro-Regular" w:hAnsi="Book Antiqua" w:cs="Times New Roman"/>
                <w:color w:val="000000" w:themeColor="text1"/>
                <w:kern w:val="0"/>
                <w:sz w:val="24"/>
                <w:szCs w:val="24"/>
              </w:rPr>
              <w:t xml:space="preserve"> production</w:t>
            </w:r>
          </w:p>
        </w:tc>
        <w:tc>
          <w:tcPr>
            <w:tcW w:w="1417" w:type="dxa"/>
          </w:tcPr>
          <w:p w14:paraId="3253C76E" w14:textId="77777777" w:rsidR="00A02E99" w:rsidRPr="00C94315" w:rsidRDefault="00A02E99" w:rsidP="008F748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C94315">
              <w:rPr>
                <w:rFonts w:ascii="Book Antiqua" w:eastAsia="Corbel-Bold" w:hAnsi="Book Antiqua" w:cs="Times New Roman"/>
                <w:bCs/>
                <w:color w:val="000000" w:themeColor="text1"/>
                <w:kern w:val="0"/>
                <w:sz w:val="24"/>
                <w:szCs w:val="24"/>
              </w:rPr>
              <w:t>Treated with small molecules</w:t>
            </w:r>
          </w:p>
        </w:tc>
        <w:tc>
          <w:tcPr>
            <w:tcW w:w="1418" w:type="dxa"/>
          </w:tcPr>
          <w:p w14:paraId="53168F44" w14:textId="35234EA6" w:rsidR="00A02E99" w:rsidRPr="00C94315" w:rsidRDefault="00A02E99" w:rsidP="008F748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C94315">
              <w:rPr>
                <w:rFonts w:ascii="Book Antiqua" w:eastAsia="MinionPro-Regular" w:hAnsi="Book Antiqua" w:cs="Times New Roman"/>
                <w:color w:val="000000" w:themeColor="text1"/>
                <w:kern w:val="0"/>
                <w:sz w:val="24"/>
                <w:szCs w:val="24"/>
              </w:rPr>
              <w:t>48 h after induction</w:t>
            </w:r>
          </w:p>
        </w:tc>
        <w:tc>
          <w:tcPr>
            <w:tcW w:w="992" w:type="dxa"/>
          </w:tcPr>
          <w:p w14:paraId="23830869" w14:textId="658F50FC" w:rsidR="00A02E99" w:rsidRPr="00C94315" w:rsidRDefault="00A02E99" w:rsidP="008F748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fldChar w:fldCharType="begin">
                <w:fldData xml:space="preserve">PEVuZE5vdGU+PENpdGU+PEF1dGhvcj5TaWxsZXI8L0F1dGhvcj48WWVhcj4yMDE2PC9ZZWFyPjxS
ZWNOdW0+MzA8L1JlY051bT48RGlzcGxheVRleHQ+PHN0eWxlIGZhY2U9InN1cGVyc2NyaXB0Ij5b
NDRdPC9zdHlsZT48L0Rpc3BsYXlUZXh0PjxyZWNvcmQ+PHJlYy1udW1iZXI+MzA8L3JlYy1udW1i
ZXI+PGZvcmVpZ24ta2V5cz48a2V5IGFwcD0iRU4iIGRiLWlkPSI5ZWZ6eHJkdzVmdGR4eWVhemQ5
eGFkYWI5c3dzcjAydGE5czIiPjMwPC9rZXk+PC9mb3JlaWduLWtleXM+PHJlZi10eXBlIG5hbWU9
IkpvdXJuYWwgQXJ0aWNsZSI+MTc8L3JlZi10eXBlPjxjb250cmlidXRvcnM+PGF1dGhvcnM+PGF1
dGhvcj5TaWxsZXIsIFIuPC9hdXRob3I+PGF1dGhvcj5OYXVtb3Zza2EsIEUuPC9hdXRob3I+PGF1
dGhvcj5NYXRoYXBhdGksIFMuPC9hdXRob3I+PGF1dGhvcj5MeWNrZSwgTS48L2F1dGhvcj48YXV0
aG9yPkdyZWVuaG91Z2gsIFMuPC9hdXRob3I+PGF1dGhvcj5TdWxsaXZhbiwgRy4gSi48L2F1dGhv
cj48L2F1dGhvcnM+PC9jb250cmlidXRvcnM+PGF1dGgtYWRkcmVzcz5EZXBhcnRtZW50IG9mIE1v
bGVjdWxhciBNZWRpY2luZSwgSW5zdGl0dXRlIG9mIEJhc2ljIE1lZGljYWwgU2NpZW5jZXMsIEZh
Y3VsdHkgb2YgTWVkaWNpbmUsIFVuaXZlcnNpdHkgb2YgT3NsbywgUE8gQm94IDExMTIgQmxpbmRl
cm4sIDAzMTcgT3NsbywgTm9yd2F5LiYjeEQ7Tm9yd2VnaWFuIENlbnRlciBmb3IgU3RlbSBDZWxs
IFJlc2VhcmNoLCBQTyBCb3ggMTExMiBCbGluZGVybiwgMDMxNyBPc2xvLCBOb3J3YXkuJiN4RDtJ
bnN0aXR1dGUgb2YgSW1tdW5vbG9neSwgT3NsbyBVbml2ZXJzaXR5IEhvc3BpdGFsLVJpa3Nob3Nw
aXRhbGV0LCBQTyBCb3ggNDk1MCBOeWRhbGVuLCBPc2xvIDA0MjQsIE5vcndheS48L2F1dGgtYWRk
cmVzcz48dGl0bGVzPjx0aXRsZT5EZXZlbG9wbWVudCBvZiBhIHJhcGlkIHNjcmVlbiBmb3IgdGhl
IGVuZG9kZXJtYWwgZGlmZmVyZW50aWF0aW9uIHBvdGVudGlhbCBvZiBodW1hbiBwbHVyaXBvdGVu
dCBzdGVtIGNlbGwgbGluZXM8L3RpdGxlPjxzZWNvbmRhcnktdGl0bGU+U2NpIFJlcDwvc2Vjb25k
YXJ5LXRpdGxlPjxhbHQtdGl0bGU+U2NpZW50aWZpYyByZXBvcnRzPC9hbHQtdGl0bGU+PC90aXRs
ZXM+PHBlcmlvZGljYWw+PGZ1bGwtdGl0bGU+U2NpIFJlcDwvZnVsbC10aXRsZT48YWJici0xPlNj
aWVudGlmaWMgcmVwb3J0czwvYWJici0xPjwvcGVyaW9kaWNhbD48YWx0LXBlcmlvZGljYWw+PGZ1
bGwtdGl0bGU+U2NpIFJlcDwvZnVsbC10aXRsZT48YWJici0xPlNjaWVudGlmaWMgcmVwb3J0czwv
YWJici0xPjwvYWx0LXBlcmlvZGljYWw+PHBhZ2VzPjM3MTc4PC9wYWdlcz48dm9sdW1lPjY8L3Zv
bHVtZT48a2V5d29yZHM+PGtleXdvcmQ+KkNlbGwgQ3VsdHVyZSBUZWNobmlxdWVzPC9rZXl3b3Jk
PjxrZXl3b3JkPipDZWxsIERpZmZlcmVudGlhdGlvbjwva2V5d29yZD48a2V5d29yZD5DZWxsIExp
bmU8L2tleXdvcmQ+PGtleXdvcmQ+RW5kb2Rlcm0vY3l0b2xvZ3kvKm1ldGFib2xpc208L2tleXdv
cmQ+PGtleXdvcmQ+SHVtYW4gRW1icnlvbmljIFN0ZW0gQ2VsbHMvY3l0b2xvZ3kvKm1ldGFib2xp
c208L2tleXdvcmQ+PGtleXdvcmQ+SHVtYW5zPC9rZXl3b3JkPjxrZXl3b3JkPkluZHVjZWQgUGx1
cmlwb3RlbnQgU3RlbSBDZWxscy9jeXRvbG9neS8qbWV0YWJvbGlzbTwva2V5d29yZD48L2tleXdv
cmRzPjxkYXRlcz48eWVhcj4yMDE2PC95ZWFyPjxwdWItZGF0ZXM+PGRhdGU+Tm92IDIyPC9kYXRl
PjwvcHViLWRhdGVzPjwvZGF0ZXM+PGlzYm4+MjA0NS0yMzIyIChFbGVjdHJvbmljKSYjeEQ7MjA0
NS0yMzIyIChMaW5raW5nKTwvaXNibj48YWNjZXNzaW9uLW51bT4yNzg3MjQ4MjwvYWNjZXNzaW9u
LW51bT48dXJscz48cmVsYXRlZC11cmxzPjx1cmw+aHR0cDovL3d3dy5uY2JpLm5sbS5uaWguZ292
L3B1Ym1lZC8yNzg3MjQ4MjwvdXJsPjwvcmVsYXRlZC11cmxzPjwvdXJscz48Y3VzdG9tMj41MTE4
NzA2PC9jdXN0b20yPjxlbGVjdHJvbmljLXJlc291cmNlLW51bT4xMC4xMDM4L3NyZXAzNzE3ODwv
ZWxlY3Ryb25pYy1yZXNvdXJjZS1udW0+PC9yZWNvcmQ+PC9DaXRlPjwvRW5kTm90ZT5=
</w:fldData>
              </w:fldChar>
            </w:r>
            <w:r w:rsidR="00A32193"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instrText xml:space="preserve"> ADDIN EN.CITE </w:instrText>
            </w:r>
            <w:r w:rsidR="00A32193"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fldChar w:fldCharType="begin">
                <w:fldData xml:space="preserve">PEVuZE5vdGU+PENpdGU+PEF1dGhvcj5TaWxsZXI8L0F1dGhvcj48WWVhcj4yMDE2PC9ZZWFyPjxS
ZWNOdW0+MzA8L1JlY051bT48RGlzcGxheVRleHQ+PHN0eWxlIGZhY2U9InN1cGVyc2NyaXB0Ij5b
NDRdPC9zdHlsZT48L0Rpc3BsYXlUZXh0PjxyZWNvcmQ+PHJlYy1udW1iZXI+MzA8L3JlYy1udW1i
ZXI+PGZvcmVpZ24ta2V5cz48a2V5IGFwcD0iRU4iIGRiLWlkPSI5ZWZ6eHJkdzVmdGR4eWVhemQ5
eGFkYWI5c3dzcjAydGE5czIiPjMwPC9rZXk+PC9mb3JlaWduLWtleXM+PHJlZi10eXBlIG5hbWU9
IkpvdXJuYWwgQXJ0aWNsZSI+MTc8L3JlZi10eXBlPjxjb250cmlidXRvcnM+PGF1dGhvcnM+PGF1
dGhvcj5TaWxsZXIsIFIuPC9hdXRob3I+PGF1dGhvcj5OYXVtb3Zza2EsIEUuPC9hdXRob3I+PGF1
dGhvcj5NYXRoYXBhdGksIFMuPC9hdXRob3I+PGF1dGhvcj5MeWNrZSwgTS48L2F1dGhvcj48YXV0
aG9yPkdyZWVuaG91Z2gsIFMuPC9hdXRob3I+PGF1dGhvcj5TdWxsaXZhbiwgRy4gSi48L2F1dGhv
cj48L2F1dGhvcnM+PC9jb250cmlidXRvcnM+PGF1dGgtYWRkcmVzcz5EZXBhcnRtZW50IG9mIE1v
bGVjdWxhciBNZWRpY2luZSwgSW5zdGl0dXRlIG9mIEJhc2ljIE1lZGljYWwgU2NpZW5jZXMsIEZh
Y3VsdHkgb2YgTWVkaWNpbmUsIFVuaXZlcnNpdHkgb2YgT3NsbywgUE8gQm94IDExMTIgQmxpbmRl
cm4sIDAzMTcgT3NsbywgTm9yd2F5LiYjeEQ7Tm9yd2VnaWFuIENlbnRlciBmb3IgU3RlbSBDZWxs
IFJlc2VhcmNoLCBQTyBCb3ggMTExMiBCbGluZGVybiwgMDMxNyBPc2xvLCBOb3J3YXkuJiN4RDtJ
bnN0aXR1dGUgb2YgSW1tdW5vbG9neSwgT3NsbyBVbml2ZXJzaXR5IEhvc3BpdGFsLVJpa3Nob3Nw
aXRhbGV0LCBQTyBCb3ggNDk1MCBOeWRhbGVuLCBPc2xvIDA0MjQsIE5vcndheS48L2F1dGgtYWRk
cmVzcz48dGl0bGVzPjx0aXRsZT5EZXZlbG9wbWVudCBvZiBhIHJhcGlkIHNjcmVlbiBmb3IgdGhl
IGVuZG9kZXJtYWwgZGlmZmVyZW50aWF0aW9uIHBvdGVudGlhbCBvZiBodW1hbiBwbHVyaXBvdGVu
dCBzdGVtIGNlbGwgbGluZXM8L3RpdGxlPjxzZWNvbmRhcnktdGl0bGU+U2NpIFJlcDwvc2Vjb25k
YXJ5LXRpdGxlPjxhbHQtdGl0bGU+U2NpZW50aWZpYyByZXBvcnRzPC9hbHQtdGl0bGU+PC90aXRs
ZXM+PHBlcmlvZGljYWw+PGZ1bGwtdGl0bGU+U2NpIFJlcDwvZnVsbC10aXRsZT48YWJici0xPlNj
aWVudGlmaWMgcmVwb3J0czwvYWJici0xPjwvcGVyaW9kaWNhbD48YWx0LXBlcmlvZGljYWw+PGZ1
bGwtdGl0bGU+U2NpIFJlcDwvZnVsbC10aXRsZT48YWJici0xPlNjaWVudGlmaWMgcmVwb3J0czwv
YWJici0xPjwvYWx0LXBlcmlvZGljYWw+PHBhZ2VzPjM3MTc4PC9wYWdlcz48dm9sdW1lPjY8L3Zv
bHVtZT48a2V5d29yZHM+PGtleXdvcmQ+KkNlbGwgQ3VsdHVyZSBUZWNobmlxdWVzPC9rZXl3b3Jk
PjxrZXl3b3JkPipDZWxsIERpZmZlcmVudGlhdGlvbjwva2V5d29yZD48a2V5d29yZD5DZWxsIExp
bmU8L2tleXdvcmQ+PGtleXdvcmQ+RW5kb2Rlcm0vY3l0b2xvZ3kvKm1ldGFib2xpc208L2tleXdv
cmQ+PGtleXdvcmQ+SHVtYW4gRW1icnlvbmljIFN0ZW0gQ2VsbHMvY3l0b2xvZ3kvKm1ldGFib2xp
c208L2tleXdvcmQ+PGtleXdvcmQ+SHVtYW5zPC9rZXl3b3JkPjxrZXl3b3JkPkluZHVjZWQgUGx1
cmlwb3RlbnQgU3RlbSBDZWxscy9jeXRvbG9neS8qbWV0YWJvbGlzbTwva2V5d29yZD48L2tleXdv
cmRzPjxkYXRlcz48eWVhcj4yMDE2PC95ZWFyPjxwdWItZGF0ZXM+PGRhdGU+Tm92IDIyPC9kYXRl
PjwvcHViLWRhdGVzPjwvZGF0ZXM+PGlzYm4+MjA0NS0yMzIyIChFbGVjdHJvbmljKSYjeEQ7MjA0
NS0yMzIyIChMaW5raW5nKTwvaXNibj48YWNjZXNzaW9uLW51bT4yNzg3MjQ4MjwvYWNjZXNzaW9u
LW51bT48dXJscz48cmVsYXRlZC11cmxzPjx1cmw+aHR0cDovL3d3dy5uY2JpLm5sbS5uaWguZ292
L3B1Ym1lZC8yNzg3MjQ4MjwvdXJsPjwvcmVsYXRlZC11cmxzPjwvdXJscz48Y3VzdG9tMj41MTE4
NzA2PC9jdXN0b20yPjxlbGVjdHJvbmljLXJlc291cmNlLW51bT4xMC4xMDM4L3NyZXAzNzE3ODwv
ZWxlY3Ryb25pYy1yZXNvdXJjZS1udW0+PC9yZWNvcmQ+PC9DaXRlPjwvRW5kTm90ZT5=
</w:fldData>
              </w:fldChar>
            </w:r>
            <w:r w:rsidR="00A32193"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instrText xml:space="preserve"> ADDIN EN.CITE.DATA </w:instrText>
            </w:r>
            <w:r w:rsidR="00A32193"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r>
            <w:r w:rsidR="00A32193"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fldChar w:fldCharType="end"/>
            </w:r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r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fldChar w:fldCharType="separate"/>
            </w:r>
            <w:r w:rsidR="00A32193"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[</w:t>
            </w:r>
            <w:hyperlink w:anchor="_ENREF_44" w:tooltip="Siller, 2016 #30" w:history="1">
              <w:r w:rsidR="00621228" w:rsidRPr="00C94315">
                <w:rPr>
                  <w:rFonts w:ascii="Book Antiqua" w:hAnsi="Book Antiqua" w:cs="Times New Roman"/>
                  <w:color w:val="000000" w:themeColor="text1"/>
                  <w:kern w:val="0"/>
                  <w:sz w:val="24"/>
                  <w:szCs w:val="24"/>
                </w:rPr>
                <w:t>44</w:t>
              </w:r>
            </w:hyperlink>
            <w:r w:rsidR="00A32193"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]</w:t>
            </w:r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fldChar w:fldCharType="end"/>
            </w:r>
          </w:p>
        </w:tc>
      </w:tr>
      <w:tr w:rsidR="007F6B44" w:rsidRPr="00C94315" w14:paraId="21172F58" w14:textId="77777777" w:rsidTr="00A21593">
        <w:trPr>
          <w:trHeight w:val="671"/>
        </w:trPr>
        <w:tc>
          <w:tcPr>
            <w:tcW w:w="1696" w:type="dxa"/>
            <w:vMerge/>
          </w:tcPr>
          <w:p w14:paraId="44743828" w14:textId="77777777" w:rsidR="00A02E99" w:rsidRPr="00C94315" w:rsidRDefault="00A02E99" w:rsidP="008F748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  <w:tc>
          <w:tcPr>
            <w:tcW w:w="2268" w:type="dxa"/>
          </w:tcPr>
          <w:p w14:paraId="399B34DE" w14:textId="77777777" w:rsidR="00A02E99" w:rsidRPr="00C94315" w:rsidRDefault="00A02E99" w:rsidP="008F748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eastAsia="MinionPro-Regular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proofErr w:type="spellStart"/>
            <w:r w:rsidRPr="00C94315">
              <w:rPr>
                <w:rFonts w:ascii="Book Antiqua" w:eastAsia="MinionPro-Regular" w:hAnsi="Book Antiqua" w:cs="Times New Roman"/>
                <w:color w:val="000000" w:themeColor="text1"/>
                <w:kern w:val="0"/>
                <w:sz w:val="24"/>
                <w:szCs w:val="24"/>
              </w:rPr>
              <w:t>qPCR</w:t>
            </w:r>
            <w:proofErr w:type="spellEnd"/>
          </w:p>
        </w:tc>
        <w:tc>
          <w:tcPr>
            <w:tcW w:w="6096" w:type="dxa"/>
          </w:tcPr>
          <w:p w14:paraId="1247F66D" w14:textId="77777777" w:rsidR="00A02E99" w:rsidRPr="00C94315" w:rsidRDefault="00A02E99" w:rsidP="008F748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eastAsia="MinionPro-Regular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C94315">
              <w:rPr>
                <w:rFonts w:ascii="Book Antiqua" w:eastAsia="MinionPro-Regular" w:hAnsi="Book Antiqua" w:cs="Times New Roman"/>
                <w:color w:val="000000" w:themeColor="text1"/>
                <w:kern w:val="0"/>
                <w:sz w:val="24"/>
                <w:szCs w:val="24"/>
              </w:rPr>
              <w:t>SALL3 for ectodermal differentiation</w:t>
            </w:r>
          </w:p>
        </w:tc>
        <w:tc>
          <w:tcPr>
            <w:tcW w:w="1417" w:type="dxa"/>
          </w:tcPr>
          <w:p w14:paraId="6DC57BE7" w14:textId="77777777" w:rsidR="00A02E99" w:rsidRPr="00C94315" w:rsidRDefault="00A02E99" w:rsidP="008F748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eastAsia="Corbel-Bold" w:hAnsi="Book Antiqua" w:cs="Times New Roman"/>
                <w:bCs/>
                <w:color w:val="000000" w:themeColor="text1"/>
                <w:kern w:val="0"/>
                <w:sz w:val="24"/>
                <w:szCs w:val="24"/>
              </w:rPr>
            </w:pPr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N/A</w:t>
            </w:r>
          </w:p>
        </w:tc>
        <w:tc>
          <w:tcPr>
            <w:tcW w:w="1418" w:type="dxa"/>
          </w:tcPr>
          <w:p w14:paraId="4C2F319F" w14:textId="77777777" w:rsidR="00A02E99" w:rsidRPr="00C94315" w:rsidRDefault="00A02E99" w:rsidP="008F748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eastAsia="MinionPro-Regular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N/A</w:t>
            </w:r>
          </w:p>
        </w:tc>
        <w:tc>
          <w:tcPr>
            <w:tcW w:w="992" w:type="dxa"/>
          </w:tcPr>
          <w:p w14:paraId="498F7F65" w14:textId="2DC30EBC" w:rsidR="00A02E99" w:rsidRPr="00C94315" w:rsidRDefault="00A02E99" w:rsidP="008F748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fldChar w:fldCharType="begin"/>
            </w:r>
            <w:r w:rsidR="00A32193"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instrText xml:space="preserve"> ADDIN EN.CITE &lt;EndNote&gt;&lt;Cite&gt;&lt;Author&gt;Kuroda&lt;/Author&gt;&lt;Year&gt;2017&lt;/Year&gt;&lt;RecNum&gt;52&lt;/RecNum&gt;&lt;DisplayText&gt;&lt;style face="superscript"&gt;[32]&lt;/style&gt;&lt;/DisplayText&gt;&lt;record&gt;&lt;rec-number&gt;52&lt;/rec-number&gt;&lt;foreign-keys&gt;&lt;key app="EN" db-id="9efzxrdw5ftdxyeazd9xadab9swsr02ta9s2"&gt;52&lt;/key&gt;&lt;/foreign-keys&gt;&lt;ref-type name="Patent"&gt;25&lt;/ref-type&gt;&lt;contributors&gt;&lt;authors&gt;&lt;author&gt;Kuroda, T.&lt;/author&gt;&lt;author&gt;Yasuda, S.&lt;/author&gt;&lt;author&gt;Sato, T.&lt;/author&gt;&lt;/authors&gt;&lt;/contributors&gt;&lt;titles&gt;&lt;title&gt;EVALUATION METHOD OF DIFFERENTIATION TENDENCY AMONG UNDIFFERENTIATED CELLS, SALL3 mRNA AS EVALUATION MARKER FOR DIFFERENTIATION TENDENCY, AND METHOD OF CONTROLLING DIFFERENTIATION ABILITY OF UNDIFFERENTIATED CELLS&lt;/title&gt;&lt;/titles&gt;&lt;number&gt;PCT/JP2017/013952&lt;/number&gt;&lt;dates&gt;&lt;year&gt;2017&lt;/year&gt;&lt;/dates&gt;&lt;pub-location&gt;Japan&lt;/pub-location&gt;&lt;orig-pub&gt;JP2016073791A&lt;/orig-pub&gt;&lt;urls&gt;&lt;/urls&gt;&lt;/record&gt;&lt;/Cite&gt;&lt;/EndNote&gt;</w:instrText>
            </w:r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fldChar w:fldCharType="separate"/>
            </w:r>
            <w:r w:rsidR="00A32193"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[</w:t>
            </w:r>
            <w:hyperlink w:anchor="_ENREF_32" w:tooltip="Kuroda, 2017 #52" w:history="1">
              <w:r w:rsidR="00621228" w:rsidRPr="00C94315">
                <w:rPr>
                  <w:rFonts w:ascii="Book Antiqua" w:hAnsi="Book Antiqua" w:cs="Times New Roman"/>
                  <w:color w:val="000000" w:themeColor="text1"/>
                  <w:kern w:val="0"/>
                  <w:sz w:val="24"/>
                  <w:szCs w:val="24"/>
                </w:rPr>
                <w:t>32</w:t>
              </w:r>
            </w:hyperlink>
            <w:r w:rsidR="00A32193"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]</w:t>
            </w:r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fldChar w:fldCharType="end"/>
            </w:r>
          </w:p>
        </w:tc>
      </w:tr>
      <w:tr w:rsidR="007F6B44" w:rsidRPr="00C94315" w14:paraId="20C8928B" w14:textId="77777777" w:rsidTr="00A21593">
        <w:trPr>
          <w:trHeight w:val="671"/>
        </w:trPr>
        <w:tc>
          <w:tcPr>
            <w:tcW w:w="1696" w:type="dxa"/>
            <w:vMerge/>
          </w:tcPr>
          <w:p w14:paraId="117FFACB" w14:textId="77777777" w:rsidR="00A02E99" w:rsidRPr="00C94315" w:rsidRDefault="00A02E99" w:rsidP="008F748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  <w:tc>
          <w:tcPr>
            <w:tcW w:w="2268" w:type="dxa"/>
          </w:tcPr>
          <w:p w14:paraId="75C4FD95" w14:textId="77777777" w:rsidR="00A02E99" w:rsidRPr="00C94315" w:rsidRDefault="00A02E99" w:rsidP="008F748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PCR array</w:t>
            </w:r>
          </w:p>
        </w:tc>
        <w:tc>
          <w:tcPr>
            <w:tcW w:w="6096" w:type="dxa"/>
          </w:tcPr>
          <w:p w14:paraId="2141340B" w14:textId="03ABFEF6" w:rsidR="00A02E99" w:rsidRPr="00C94315" w:rsidRDefault="00A02E99" w:rsidP="008F748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eastAsia="MinionPro-Regular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 xml:space="preserve">Prediction scores for hepatic differentiation based on </w:t>
            </w:r>
            <w:r w:rsidR="00DF6EF5"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 xml:space="preserve">the expression of the three genes </w:t>
            </w:r>
            <w:r w:rsidRPr="00C94315">
              <w:rPr>
                <w:rFonts w:ascii="Book Antiqua" w:hAnsi="Book Antiqua" w:cs="Times New Roman"/>
                <w:i/>
                <w:iCs/>
                <w:color w:val="000000" w:themeColor="text1"/>
                <w:kern w:val="0"/>
                <w:sz w:val="24"/>
                <w:szCs w:val="24"/>
              </w:rPr>
              <w:t>FGF-1</w:t>
            </w:r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 xml:space="preserve">, </w:t>
            </w:r>
            <w:r w:rsidRPr="00C94315">
              <w:rPr>
                <w:rFonts w:ascii="Book Antiqua" w:hAnsi="Book Antiqua" w:cs="Times New Roman"/>
                <w:i/>
                <w:iCs/>
                <w:color w:val="000000" w:themeColor="text1"/>
                <w:kern w:val="0"/>
                <w:sz w:val="24"/>
                <w:szCs w:val="24"/>
              </w:rPr>
              <w:t>RHOU</w:t>
            </w:r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 xml:space="preserve">, and </w:t>
            </w:r>
            <w:r w:rsidRPr="00C94315">
              <w:rPr>
                <w:rFonts w:ascii="Book Antiqua" w:hAnsi="Book Antiqua" w:cs="Times New Roman"/>
                <w:i/>
                <w:iCs/>
                <w:color w:val="000000" w:themeColor="text1"/>
                <w:kern w:val="0"/>
                <w:sz w:val="24"/>
                <w:szCs w:val="24"/>
              </w:rPr>
              <w:t>TYMP</w:t>
            </w:r>
          </w:p>
        </w:tc>
        <w:tc>
          <w:tcPr>
            <w:tcW w:w="1417" w:type="dxa"/>
          </w:tcPr>
          <w:p w14:paraId="5D7647A9" w14:textId="77777777" w:rsidR="00A02E99" w:rsidRPr="00C94315" w:rsidRDefault="00A02E99" w:rsidP="008F748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eastAsia="Corbel-Bold" w:hAnsi="Book Antiqua" w:cs="Times New Roman"/>
                <w:bCs/>
                <w:color w:val="000000" w:themeColor="text1"/>
                <w:kern w:val="0"/>
                <w:sz w:val="24"/>
                <w:szCs w:val="24"/>
              </w:rPr>
            </w:pPr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N/A</w:t>
            </w:r>
          </w:p>
        </w:tc>
        <w:tc>
          <w:tcPr>
            <w:tcW w:w="1418" w:type="dxa"/>
          </w:tcPr>
          <w:p w14:paraId="1DA80B0B" w14:textId="77777777" w:rsidR="00A02E99" w:rsidRPr="00C94315" w:rsidRDefault="00A02E99" w:rsidP="008F748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eastAsia="MinionPro-Regular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N/A</w:t>
            </w:r>
          </w:p>
        </w:tc>
        <w:tc>
          <w:tcPr>
            <w:tcW w:w="992" w:type="dxa"/>
          </w:tcPr>
          <w:p w14:paraId="52BC6702" w14:textId="70991310" w:rsidR="00A02E99" w:rsidRPr="00C94315" w:rsidRDefault="00A02E99" w:rsidP="008F748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fldChar w:fldCharType="begin">
                <w:fldData xml:space="preserve">PEVuZE5vdGU+PENpdGU+PEF1dGhvcj5ZYW5hZ2loYXJhPC9BdXRob3I+PFllYXI+MjAxNjwvWWVh
cj48UmVjTnVtPjI8L1JlY051bT48RGlzcGxheVRleHQ+PHN0eWxlIGZhY2U9InN1cGVyc2NyaXB0
Ij5bMzNdPC9zdHlsZT48L0Rpc3BsYXlUZXh0PjxyZWNvcmQ+PHJlYy1udW1iZXI+MjwvcmVjLW51
bWJlcj48Zm9yZWlnbi1rZXlzPjxrZXkgYXBwPSJFTiIgZGItaWQ9IjllZnp4cmR3NWZ0ZHh5ZWF6
ZDl4YWRhYjlzd3NyMDJ0YTlzMiI+Mjwva2V5PjwvZm9yZWlnbi1rZXlzPjxyZWYtdHlwZSBuYW1l
PSJKb3VybmFsIEFydGljbGUiPjE3PC9yZWYtdHlwZT48Y29udHJpYnV0b3JzPjxhdXRob3JzPjxh
dXRob3I+WWFuYWdpaGFyYSwgSy48L2F1dGhvcj48YXV0aG9yPkxpdSwgWS48L2F1dGhvcj48YXV0
aG9yPkthbmllLCBLLjwvYXV0aG9yPjxhdXRob3I+VGFrYXlhbWEsIEsuPC9hdXRob3I+PGF1dGhv
cj5Lb2t1bnVnaSwgTS48L2F1dGhvcj48YXV0aG9yPkhpcmF0YSwgTS48L2F1dGhvcj48YXV0aG9y
PkZ1a3VkYSwgVC48L2F1dGhvcj48YXV0aG9yPlN1Z2EsIE0uPC9hdXRob3I+PGF1dGhvcj5OaWth
d2EsIEguPC9hdXRob3I+PGF1dGhvcj5NaXp1Z3VjaGksIEguPC9hdXRob3I+PGF1dGhvcj5LYXRv
LCBSLjwvYXV0aG9yPjxhdXRob3I+RnVydWUsIE0uIEsuPC9hdXRob3I+PC9hdXRob3JzPjwvY29u
dHJpYnV0b3JzPjxhdXRoLWFkZHJlc3M+MSBMYWJvcmF0b3J5IG9mIFN0ZW0gQ2VsbCBDdWx0dXJl
cywgTmF0aW9uYWwgSW5zdGl0dXRlcyBvZiBCaW9tZWRpY2FsIElubm92YXRpb24gLCBIZWFsdGgg
YW5kIE51dHJpdGlvbiwgT3Nha2EsIEphcGFuIC4mI3hEOzIgRGVwYXJ0bWVudCBvZiBCYXNpYyBN
ZWRpY2luYWwgU2NpZW5jZXMsIEdyYWR1YXRlIFNjaG9vbCBvZiBQaGFybWFjZXV0aWNhbCBTY2ll
bmNlcywgTmFnb3lhIFVuaXZlcnNpdHkgLCBOYWdveWEsIEphcGFuIC4mI3hEOzMgTGFib3JhdG9y
eSBvZiBCaW9jaGVtaXN0cnkgYW5kIE1vbGVjdWxhciBCaW9sb2d5LCBHcmFkdWF0ZSBTY2hvb2wg
b2YgUGhhcm1hY2V1dGljYWwgU2NpZW5jZXMsIE9zYWthIFVuaXZlcnNpdHkgLCBPc2FrYSwgSmFw
YW4gLiYjeEQ7NCBUaGUgS2VpaGFuc2hpbiBDb25zb3J0aXVtIGZvciBGb3N0ZXJpbmcgdGhlIE5l
eHQgR2VuZXJhdGlvbiBvZiBHbG9iYWwgTGVhZGVycyBpbiBSZXNlYXJjaCAoSy1DT05ORVgpLCBL
eW90byBVbml2ZXJzaXR5ICwgS3lvdG8sIEphcGFuIC4mI3hEOzUgTGFib3JhdG9yeSBvZiBIZXBh
dG9jeXRlIFJlZ3VsYXRpb24sIE5hdGlvbmFsIEluc3RpdHV0ZXMgb2YgQmlvbWVkaWNhbCBJbm5v
dmF0aW9uICwgSGVhbHRoIGFuZCBOdXRyaXRpb24sIE9zYWthLCBKYXBhbiAuJiN4RDs2IERlcGFy
dG1lbnQgb2YgT3JhbCBCaW9sb2d5ICZhbXA7IEVuZ2luZWVyaW5nIEludGVncmF0ZWQgSGVhbHRo
IFNjaWVuY2VzLCBJbnN0aXR1dGUgb2YgQmlvbWVkaWNhbCBhbmQgSGVhbHRoIFNjaWVuY2VzLCBI
aXJvc2hpbWEgVW5pdmVyc2l0eSAsIEhpcm9zaGltYSwgSmFwYW4gLiYjeEQ7NyBHbG9iYWwgQ2Vu
dGVyIGZvciBNZWRpY2FsIEVuZ2luZWVyaW5nIGFuZCBJbmZvcm1hdGljcywgT3Nha2EgVW5pdmVy
c2l0eSAsIE9zYWthLCBKYXBhbiAuPC9hdXRoLWFkZHJlc3M+PHRpdGxlcz48dGl0bGU+UHJlZGlj
dGlvbiBvZiBEaWZmZXJlbnRpYXRpb24gVGVuZGVuY3kgVG93YXJkIEhlcGF0b2N5dGVzIGZyb20g
R2VuZSBFeHByZXNzaW9uIGluIFVuZGlmZmVyZW50aWF0ZWQgSHVtYW4gUGx1cmlwb3RlbnQgU3Rl
bSBDZWxsczwvdGl0bGU+PHNlY29uZGFyeS10aXRsZT5TdGVtIENlbGxzIERldjwvc2Vjb25kYXJ5
LXRpdGxlPjxhbHQtdGl0bGU+U3RlbSBjZWxscyBhbmQgZGV2ZWxvcG1lbnQ8L2FsdC10aXRsZT48
L3RpdGxlcz48cGVyaW9kaWNhbD48ZnVsbC10aXRsZT5TdGVtIENlbGxzIERldjwvZnVsbC10aXRs
ZT48YWJici0xPlN0ZW0gY2VsbHMgYW5kIGRldmVsb3BtZW50PC9hYmJyLTE+PC9wZXJpb2RpY2Fs
PjxhbHQtcGVyaW9kaWNhbD48ZnVsbC10aXRsZT5TdGVtIENlbGxzIERldjwvZnVsbC10aXRsZT48
YWJici0xPlN0ZW0gY2VsbHMgYW5kIGRldmVsb3BtZW50PC9hYmJyLTE+PC9hbHQtcGVyaW9kaWNh
bD48cGFnZXM+MTg4NC0xODk3PC9wYWdlcz48dm9sdW1lPjI1PC92b2x1bWU+PG51bWJlcj4yNDwv
bnVtYmVyPjxrZXl3b3Jkcz48a2V5d29yZD5DZWxsIERpZmZlcmVudGlhdGlvbi8qZ2VuZXRpY3M8
L2tleXdvcmQ+PGtleXdvcmQ+Q2VsbCBMaW5lPC9rZXl3b3JkPjxrZXl3b3JkPkNlbGwgTGluZWFn
ZS9nZW5ldGljczwva2V5d29yZD48a2V5d29yZD5DbHVzdGVyIEFuYWx5c2lzPC9rZXl3b3JkPjxr
ZXl3b3JkPkVuZG9kZXJtL2N5dG9sb2d5PC9rZXl3b3JkPjxrZXl3b3JkPkdlbmUgRXhwcmVzc2lv
biBQcm9maWxpbmc8L2tleXdvcmQ+PGtleXdvcmQ+KkdlbmUgRXhwcmVzc2lvbiBSZWd1bGF0aW9u
PC9rZXl3b3JkPjxrZXl3b3JkPkdlbmV0aWMgQXNzb2NpYXRpb24gU3R1ZGllczwva2V5d29yZD48
a2V5d29yZD5IZXBhdG9jeXRlcy8qY3l0b2xvZ3kvbWV0YWJvbGlzbTwva2V5d29yZD48a2V5d29y
ZD5IdW1hbnM8L2tleXdvcmQ+PGtleXdvcmQ+UGx1cmlwb3RlbnQgU3RlbSBDZWxscy8qY3l0b2xv
Z3kvbWV0YWJvbGlzbTwva2V5d29yZD48L2tleXdvcmRzPjxkYXRlcz48eWVhcj4yMDE2PC95ZWFy
PjxwdWItZGF0ZXM+PGRhdGU+RGVjIDE1PC9kYXRlPjwvcHViLWRhdGVzPjwvZGF0ZXM+PGlzYm4+
MTU1Ny04NTM0IChFbGVjdHJvbmljKSYjeEQ7MTU0Ny0zMjg3IChMaW5raW5nKTwvaXNibj48YWNj
ZXNzaW9uLW51bT4yNzczMzA5NzwvYWNjZXNzaW9uLW51bT48dXJscz48cmVsYXRlZC11cmxzPjx1
cmw+aHR0cDovL3d3dy5uY2JpLm5sbS5uaWguZ292L3B1Ym1lZC8yNzczMzA5NzwvdXJsPjwvcmVs
YXRlZC11cmxzPjwvdXJscz48Y3VzdG9tMj41MTY1NjYwPC9jdXN0b20yPjxlbGVjdHJvbmljLXJl
c291cmNlLW51bT4xMC4xMDg5L3NjZC4yMDE2LjAwOTk8L2VsZWN0cm9uaWMtcmVzb3VyY2UtbnVt
PjwvcmVjb3JkPjwvQ2l0ZT48L0VuZE5vdGU+
</w:fldData>
              </w:fldChar>
            </w:r>
            <w:r w:rsidR="00A32193"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instrText xml:space="preserve"> ADDIN EN.CITE </w:instrText>
            </w:r>
            <w:r w:rsidR="00A32193"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fldChar w:fldCharType="begin">
                <w:fldData xml:space="preserve">PEVuZE5vdGU+PENpdGU+PEF1dGhvcj5ZYW5hZ2loYXJhPC9BdXRob3I+PFllYXI+MjAxNjwvWWVh
cj48UmVjTnVtPjI8L1JlY051bT48RGlzcGxheVRleHQ+PHN0eWxlIGZhY2U9InN1cGVyc2NyaXB0
Ij5bMzNdPC9zdHlsZT48L0Rpc3BsYXlUZXh0PjxyZWNvcmQ+PHJlYy1udW1iZXI+MjwvcmVjLW51
bWJlcj48Zm9yZWlnbi1rZXlzPjxrZXkgYXBwPSJFTiIgZGItaWQ9IjllZnp4cmR3NWZ0ZHh5ZWF6
ZDl4YWRhYjlzd3NyMDJ0YTlzMiI+Mjwva2V5PjwvZm9yZWlnbi1rZXlzPjxyZWYtdHlwZSBuYW1l
PSJKb3VybmFsIEFydGljbGUiPjE3PC9yZWYtdHlwZT48Y29udHJpYnV0b3JzPjxhdXRob3JzPjxh
dXRob3I+WWFuYWdpaGFyYSwgSy48L2F1dGhvcj48YXV0aG9yPkxpdSwgWS48L2F1dGhvcj48YXV0
aG9yPkthbmllLCBLLjwvYXV0aG9yPjxhdXRob3I+VGFrYXlhbWEsIEsuPC9hdXRob3I+PGF1dGhv
cj5Lb2t1bnVnaSwgTS48L2F1dGhvcj48YXV0aG9yPkhpcmF0YSwgTS48L2F1dGhvcj48YXV0aG9y
PkZ1a3VkYSwgVC48L2F1dGhvcj48YXV0aG9yPlN1Z2EsIE0uPC9hdXRob3I+PGF1dGhvcj5OaWth
d2EsIEguPC9hdXRob3I+PGF1dGhvcj5NaXp1Z3VjaGksIEguPC9hdXRob3I+PGF1dGhvcj5LYXRv
LCBSLjwvYXV0aG9yPjxhdXRob3I+RnVydWUsIE0uIEsuPC9hdXRob3I+PC9hdXRob3JzPjwvY29u
dHJpYnV0b3JzPjxhdXRoLWFkZHJlc3M+MSBMYWJvcmF0b3J5IG9mIFN0ZW0gQ2VsbCBDdWx0dXJl
cywgTmF0aW9uYWwgSW5zdGl0dXRlcyBvZiBCaW9tZWRpY2FsIElubm92YXRpb24gLCBIZWFsdGgg
YW5kIE51dHJpdGlvbiwgT3Nha2EsIEphcGFuIC4mI3hEOzIgRGVwYXJ0bWVudCBvZiBCYXNpYyBN
ZWRpY2luYWwgU2NpZW5jZXMsIEdyYWR1YXRlIFNjaG9vbCBvZiBQaGFybWFjZXV0aWNhbCBTY2ll
bmNlcywgTmFnb3lhIFVuaXZlcnNpdHkgLCBOYWdveWEsIEphcGFuIC4mI3hEOzMgTGFib3JhdG9y
eSBvZiBCaW9jaGVtaXN0cnkgYW5kIE1vbGVjdWxhciBCaW9sb2d5LCBHcmFkdWF0ZSBTY2hvb2wg
b2YgUGhhcm1hY2V1dGljYWwgU2NpZW5jZXMsIE9zYWthIFVuaXZlcnNpdHkgLCBPc2FrYSwgSmFw
YW4gLiYjeEQ7NCBUaGUgS2VpaGFuc2hpbiBDb25zb3J0aXVtIGZvciBGb3N0ZXJpbmcgdGhlIE5l
eHQgR2VuZXJhdGlvbiBvZiBHbG9iYWwgTGVhZGVycyBpbiBSZXNlYXJjaCAoSy1DT05ORVgpLCBL
eW90byBVbml2ZXJzaXR5ICwgS3lvdG8sIEphcGFuIC4mI3hEOzUgTGFib3JhdG9yeSBvZiBIZXBh
dG9jeXRlIFJlZ3VsYXRpb24sIE5hdGlvbmFsIEluc3RpdHV0ZXMgb2YgQmlvbWVkaWNhbCBJbm5v
dmF0aW9uICwgSGVhbHRoIGFuZCBOdXRyaXRpb24sIE9zYWthLCBKYXBhbiAuJiN4RDs2IERlcGFy
dG1lbnQgb2YgT3JhbCBCaW9sb2d5ICZhbXA7IEVuZ2luZWVyaW5nIEludGVncmF0ZWQgSGVhbHRo
IFNjaWVuY2VzLCBJbnN0aXR1dGUgb2YgQmlvbWVkaWNhbCBhbmQgSGVhbHRoIFNjaWVuY2VzLCBI
aXJvc2hpbWEgVW5pdmVyc2l0eSAsIEhpcm9zaGltYSwgSmFwYW4gLiYjeEQ7NyBHbG9iYWwgQ2Vu
dGVyIGZvciBNZWRpY2FsIEVuZ2luZWVyaW5nIGFuZCBJbmZvcm1hdGljcywgT3Nha2EgVW5pdmVy
c2l0eSAsIE9zYWthLCBKYXBhbiAuPC9hdXRoLWFkZHJlc3M+PHRpdGxlcz48dGl0bGU+UHJlZGlj
dGlvbiBvZiBEaWZmZXJlbnRpYXRpb24gVGVuZGVuY3kgVG93YXJkIEhlcGF0b2N5dGVzIGZyb20g
R2VuZSBFeHByZXNzaW9uIGluIFVuZGlmZmVyZW50aWF0ZWQgSHVtYW4gUGx1cmlwb3RlbnQgU3Rl
bSBDZWxsczwvdGl0bGU+PHNlY29uZGFyeS10aXRsZT5TdGVtIENlbGxzIERldjwvc2Vjb25kYXJ5
LXRpdGxlPjxhbHQtdGl0bGU+U3RlbSBjZWxscyBhbmQgZGV2ZWxvcG1lbnQ8L2FsdC10aXRsZT48
L3RpdGxlcz48cGVyaW9kaWNhbD48ZnVsbC10aXRsZT5TdGVtIENlbGxzIERldjwvZnVsbC10aXRs
ZT48YWJici0xPlN0ZW0gY2VsbHMgYW5kIGRldmVsb3BtZW50PC9hYmJyLTE+PC9wZXJpb2RpY2Fs
PjxhbHQtcGVyaW9kaWNhbD48ZnVsbC10aXRsZT5TdGVtIENlbGxzIERldjwvZnVsbC10aXRsZT48
YWJici0xPlN0ZW0gY2VsbHMgYW5kIGRldmVsb3BtZW50PC9hYmJyLTE+PC9hbHQtcGVyaW9kaWNh
bD48cGFnZXM+MTg4NC0xODk3PC9wYWdlcz48dm9sdW1lPjI1PC92b2x1bWU+PG51bWJlcj4yNDwv
bnVtYmVyPjxrZXl3b3Jkcz48a2V5d29yZD5DZWxsIERpZmZlcmVudGlhdGlvbi8qZ2VuZXRpY3M8
L2tleXdvcmQ+PGtleXdvcmQ+Q2VsbCBMaW5lPC9rZXl3b3JkPjxrZXl3b3JkPkNlbGwgTGluZWFn
ZS9nZW5ldGljczwva2V5d29yZD48a2V5d29yZD5DbHVzdGVyIEFuYWx5c2lzPC9rZXl3b3JkPjxr
ZXl3b3JkPkVuZG9kZXJtL2N5dG9sb2d5PC9rZXl3b3JkPjxrZXl3b3JkPkdlbmUgRXhwcmVzc2lv
biBQcm9maWxpbmc8L2tleXdvcmQ+PGtleXdvcmQ+KkdlbmUgRXhwcmVzc2lvbiBSZWd1bGF0aW9u
PC9rZXl3b3JkPjxrZXl3b3JkPkdlbmV0aWMgQXNzb2NpYXRpb24gU3R1ZGllczwva2V5d29yZD48
a2V5d29yZD5IZXBhdG9jeXRlcy8qY3l0b2xvZ3kvbWV0YWJvbGlzbTwva2V5d29yZD48a2V5d29y
ZD5IdW1hbnM8L2tleXdvcmQ+PGtleXdvcmQ+UGx1cmlwb3RlbnQgU3RlbSBDZWxscy8qY3l0b2xv
Z3kvbWV0YWJvbGlzbTwva2V5d29yZD48L2tleXdvcmRzPjxkYXRlcz48eWVhcj4yMDE2PC95ZWFy
PjxwdWItZGF0ZXM+PGRhdGU+RGVjIDE1PC9kYXRlPjwvcHViLWRhdGVzPjwvZGF0ZXM+PGlzYm4+
MTU1Ny04NTM0IChFbGVjdHJvbmljKSYjeEQ7MTU0Ny0zMjg3IChMaW5raW5nKTwvaXNibj48YWNj
ZXNzaW9uLW51bT4yNzczMzA5NzwvYWNjZXNzaW9uLW51bT48dXJscz48cmVsYXRlZC11cmxzPjx1
cmw+aHR0cDovL3d3dy5uY2JpLm5sbS5uaWguZ292L3B1Ym1lZC8yNzczMzA5NzwvdXJsPjwvcmVs
YXRlZC11cmxzPjwvdXJscz48Y3VzdG9tMj41MTY1NjYwPC9jdXN0b20yPjxlbGVjdHJvbmljLXJl
c291cmNlLW51bT4xMC4xMDg5L3NjZC4yMDE2LjAwOTk8L2VsZWN0cm9uaWMtcmVzb3VyY2UtbnVt
PjwvcmVjb3JkPjwvQ2l0ZT48L0VuZE5vdGU+
</w:fldData>
              </w:fldChar>
            </w:r>
            <w:r w:rsidR="00A32193"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instrText xml:space="preserve"> ADDIN EN.CITE.DATA </w:instrText>
            </w:r>
            <w:r w:rsidR="00A32193"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r>
            <w:r w:rsidR="00A32193"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fldChar w:fldCharType="end"/>
            </w:r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r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fldChar w:fldCharType="separate"/>
            </w:r>
            <w:r w:rsidR="00A32193"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[</w:t>
            </w:r>
            <w:hyperlink w:anchor="_ENREF_33" w:tooltip="Yanagihara, 2016 #2" w:history="1">
              <w:r w:rsidR="00621228" w:rsidRPr="00C94315">
                <w:rPr>
                  <w:rFonts w:ascii="Book Antiqua" w:hAnsi="Book Antiqua" w:cs="Times New Roman"/>
                  <w:color w:val="000000" w:themeColor="text1"/>
                  <w:kern w:val="0"/>
                  <w:sz w:val="24"/>
                  <w:szCs w:val="24"/>
                </w:rPr>
                <w:t>33</w:t>
              </w:r>
            </w:hyperlink>
            <w:r w:rsidR="00A32193"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]</w:t>
            </w:r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fldChar w:fldCharType="end"/>
            </w:r>
          </w:p>
        </w:tc>
      </w:tr>
      <w:tr w:rsidR="007F6B44" w:rsidRPr="00C94315" w14:paraId="26649697" w14:textId="77777777" w:rsidTr="00A21593">
        <w:trPr>
          <w:trHeight w:val="777"/>
        </w:trPr>
        <w:tc>
          <w:tcPr>
            <w:tcW w:w="1696" w:type="dxa"/>
            <w:vMerge w:val="restart"/>
          </w:tcPr>
          <w:p w14:paraId="49AA97AB" w14:textId="77777777" w:rsidR="00A02E99" w:rsidRPr="00C94315" w:rsidRDefault="00A02E99" w:rsidP="008F748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eastAsia="等线" w:hAnsi="Book Antiqua" w:cs="Times New Roman"/>
                <w:color w:val="000000" w:themeColor="text1"/>
                <w:kern w:val="0"/>
                <w:sz w:val="24"/>
                <w:szCs w:val="24"/>
              </w:rPr>
            </w:pPr>
          </w:p>
          <w:p w14:paraId="70B09A06" w14:textId="77777777" w:rsidR="00A02E99" w:rsidRPr="00C94315" w:rsidRDefault="00A02E99" w:rsidP="008F748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eastAsia="等线" w:hAnsi="Book Antiqua" w:cs="Times New Roman"/>
                <w:color w:val="000000" w:themeColor="text1"/>
                <w:kern w:val="0"/>
                <w:sz w:val="24"/>
                <w:szCs w:val="24"/>
              </w:rPr>
            </w:pPr>
          </w:p>
          <w:p w14:paraId="4211D17D" w14:textId="77777777" w:rsidR="00A02E99" w:rsidRPr="00C94315" w:rsidRDefault="00A02E99" w:rsidP="008F748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eastAsia="等线" w:hAnsi="Book Antiqua" w:cs="Times New Roman"/>
                <w:color w:val="000000" w:themeColor="text1"/>
                <w:kern w:val="0"/>
                <w:sz w:val="24"/>
                <w:szCs w:val="24"/>
              </w:rPr>
            </w:pPr>
          </w:p>
          <w:p w14:paraId="409E853F" w14:textId="77777777" w:rsidR="00A02E99" w:rsidRPr="00C94315" w:rsidRDefault="00A02E99" w:rsidP="008F748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Malignant</w:t>
            </w:r>
          </w:p>
          <w:p w14:paraId="1C6A9DC0" w14:textId="77777777" w:rsidR="00A02E99" w:rsidRPr="00C94315" w:rsidRDefault="00A02E99" w:rsidP="008F748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potential</w:t>
            </w:r>
          </w:p>
        </w:tc>
        <w:tc>
          <w:tcPr>
            <w:tcW w:w="2268" w:type="dxa"/>
            <w:vMerge w:val="restart"/>
          </w:tcPr>
          <w:p w14:paraId="41329CC0" w14:textId="77777777" w:rsidR="00A02E99" w:rsidRPr="00C94315" w:rsidRDefault="00A02E99" w:rsidP="008F748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 xml:space="preserve">Histology, </w:t>
            </w:r>
            <w:proofErr w:type="spellStart"/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qPCR</w:t>
            </w:r>
            <w:proofErr w:type="spellEnd"/>
            <w:r w:rsidRPr="00C94315">
              <w:rPr>
                <w:rFonts w:ascii="Book Antiqua" w:eastAsia="等线" w:hAnsi="Book Antiqua" w:cs="Times New Roman"/>
                <w:color w:val="000000" w:themeColor="text1"/>
                <w:kern w:val="0"/>
                <w:sz w:val="24"/>
                <w:szCs w:val="24"/>
              </w:rPr>
              <w:t>,</w:t>
            </w:r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 xml:space="preserve"> and microarray</w:t>
            </w:r>
          </w:p>
        </w:tc>
        <w:tc>
          <w:tcPr>
            <w:tcW w:w="6096" w:type="dxa"/>
          </w:tcPr>
          <w:p w14:paraId="4DB44EF6" w14:textId="77777777" w:rsidR="00A02E99" w:rsidRPr="00C94315" w:rsidRDefault="00A02E99" w:rsidP="008F748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proofErr w:type="spellStart"/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TeratoScore</w:t>
            </w:r>
            <w:proofErr w:type="spellEnd"/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 xml:space="preserve">: 10 undifferentiated </w:t>
            </w:r>
            <w:proofErr w:type="spellStart"/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hPSC</w:t>
            </w:r>
            <w:proofErr w:type="spellEnd"/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 xml:space="preserve"> markers; </w:t>
            </w:r>
            <w:proofErr w:type="spellStart"/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embryonal</w:t>
            </w:r>
            <w:proofErr w:type="spellEnd"/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 xml:space="preserve"> carcinoma-like cells with yolk sac elements; undifferentiated </w:t>
            </w:r>
            <w:proofErr w:type="spellStart"/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hPSC</w:t>
            </w:r>
            <w:proofErr w:type="spellEnd"/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 xml:space="preserve"> marker and malignancy marker expression</w:t>
            </w:r>
          </w:p>
        </w:tc>
        <w:tc>
          <w:tcPr>
            <w:tcW w:w="1417" w:type="dxa"/>
            <w:vMerge w:val="restart"/>
          </w:tcPr>
          <w:p w14:paraId="19460BB6" w14:textId="77777777" w:rsidR="00A02E99" w:rsidRPr="00C94315" w:rsidRDefault="00A02E99" w:rsidP="008F748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proofErr w:type="spellStart"/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Xenograft</w:t>
            </w:r>
            <w:proofErr w:type="spellEnd"/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 xml:space="preserve"> </w:t>
            </w:r>
            <w:proofErr w:type="spellStart"/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teratoma</w:t>
            </w:r>
            <w:proofErr w:type="spellEnd"/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 xml:space="preserve"> formation</w:t>
            </w:r>
          </w:p>
          <w:p w14:paraId="2F3BFE83" w14:textId="77777777" w:rsidR="00A02E99" w:rsidRPr="00C94315" w:rsidRDefault="00A02E99" w:rsidP="008F748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  <w:tc>
          <w:tcPr>
            <w:tcW w:w="1418" w:type="dxa"/>
            <w:vMerge w:val="restart"/>
          </w:tcPr>
          <w:p w14:paraId="2B9FC6AD" w14:textId="268CFFBC" w:rsidR="00A02E99" w:rsidRPr="00C94315" w:rsidRDefault="00A02E99" w:rsidP="008F748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eastAsia="等线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Suitable growth period</w:t>
            </w:r>
          </w:p>
        </w:tc>
        <w:tc>
          <w:tcPr>
            <w:tcW w:w="992" w:type="dxa"/>
          </w:tcPr>
          <w:p w14:paraId="2B95A195" w14:textId="7509DCDE" w:rsidR="00A02E99" w:rsidRPr="00C94315" w:rsidRDefault="00A02E99" w:rsidP="008F748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fldChar w:fldCharType="begin"/>
            </w:r>
            <w:r w:rsidR="00A32193"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instrText xml:space="preserve"> ADDIN EN.CITE &lt;EndNote&gt;&lt;Cite&gt;&lt;Author&gt;International Stem Cell&lt;/Author&gt;&lt;Year&gt;2018&lt;/Year&gt;&lt;RecNum&gt;18&lt;/RecNum&gt;&lt;DisplayText&gt;&lt;style face="superscript"&gt;[22]&lt;/style&gt;&lt;/DisplayText&gt;&lt;record&gt;&lt;rec-number&gt;18&lt;/rec-number&gt;&lt;foreign-keys&gt;&lt;key app="EN" db-id="9efzxrdw5ftdxyeazd9xadab9swsr02ta9s2"&gt;18&lt;/key&gt;&lt;/foreign-keys&gt;&lt;ref-type name="Journal Article"&gt;17&lt;/ref-type&gt;&lt;contributors&gt;&lt;authors&gt;&lt;author&gt;International Stem Cell, Initiative&lt;/author&gt;&lt;/authors&gt;&lt;/contributors&gt;&lt;titles&gt;&lt;title&gt;Assessment of established techniques to determine developmental and malignant potential of human pluripotent stem cells&lt;/title&gt;&lt;secondary-title&gt;Nat Commun&lt;/secondary-title&gt;&lt;alt-title&gt;Nature communications&lt;/alt-title&gt;&lt;/titles&gt;&lt;periodical&gt;&lt;full-title&gt;Nat Commun&lt;/full-title&gt;&lt;abbr-1&gt;Nature communications&lt;/abbr-1&gt;&lt;/periodical&gt;&lt;alt-periodical&gt;&lt;full-title&gt;Nat Commun&lt;/full-title&gt;&lt;abbr-1&gt;Nature communications&lt;/abbr-1&gt;&lt;/alt-periodical&gt;&lt;pages&gt;1925&lt;/pages&gt;&lt;volume&gt;9&lt;/volume&gt;&lt;number&gt;1&lt;/number&gt;&lt;keywords&gt;&lt;keyword&gt;Animals&lt;/keyword&gt;&lt;keyword&gt;Cell Culture Techniques/*methods&lt;/keyword&gt;&lt;keyword&gt;*Cell Differentiation&lt;/keyword&gt;&lt;keyword&gt;Cell Line&lt;/keyword&gt;&lt;keyword&gt;Computational Biology/*methods&lt;/keyword&gt;&lt;keyword&gt;Embryoid Bodies/metabolism&lt;/keyword&gt;&lt;keyword&gt;Endoderm/metabolism&lt;/keyword&gt;&lt;keyword&gt;Gene Expression&lt;/keyword&gt;&lt;keyword&gt;Histological Techniques/*methods&lt;/keyword&gt;&lt;keyword&gt;Humans&lt;/keyword&gt;&lt;keyword&gt;Mice&lt;/keyword&gt;&lt;keyword&gt;Pluripotent Stem Cells/*cytology/metabolism&lt;/keyword&gt;&lt;keyword&gt;Teratoma/embryology/genetics/metabolism/*physiopathology&lt;/keyword&gt;&lt;/keywords&gt;&lt;dates&gt;&lt;year&gt;2018&lt;/year&gt;&lt;pub-dates&gt;&lt;date&gt;May 15&lt;/date&gt;&lt;/pub-dates&gt;&lt;/dates&gt;&lt;isbn&gt;2041-1723 (Electronic)&amp;#xD;2041-1723 (Linking)&lt;/isbn&gt;&lt;accession-num&gt;29765017&lt;/accession-num&gt;&lt;urls&gt;&lt;related-urls&gt;&lt;url&gt;http://www.ncbi.nlm.nih.gov/pubmed/29765017&lt;/url&gt;&lt;/related-urls&gt;&lt;/urls&gt;&lt;custom2&gt;5954055&lt;/custom2&gt;&lt;electronic-resource-num&gt;10.1038/s41467-018-04011-3&lt;/electronic-resource-num&gt;&lt;/record&gt;&lt;/Cite&gt;&lt;/EndNote&gt;</w:instrText>
            </w:r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fldChar w:fldCharType="separate"/>
            </w:r>
            <w:r w:rsidR="00A32193"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[</w:t>
            </w:r>
            <w:hyperlink w:anchor="_ENREF_22" w:tooltip="International Stem Cell, 2018 #18" w:history="1">
              <w:r w:rsidR="00621228" w:rsidRPr="00C94315">
                <w:rPr>
                  <w:rFonts w:ascii="Book Antiqua" w:hAnsi="Book Antiqua" w:cs="Times New Roman"/>
                  <w:color w:val="000000" w:themeColor="text1"/>
                  <w:kern w:val="0"/>
                  <w:sz w:val="24"/>
                  <w:szCs w:val="24"/>
                </w:rPr>
                <w:t>22</w:t>
              </w:r>
            </w:hyperlink>
            <w:r w:rsidR="00A32193"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]</w:t>
            </w:r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fldChar w:fldCharType="end"/>
            </w:r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 xml:space="preserve"> </w:t>
            </w:r>
          </w:p>
        </w:tc>
      </w:tr>
      <w:tr w:rsidR="007F6B44" w:rsidRPr="00C94315" w14:paraId="0AEDD80A" w14:textId="77777777" w:rsidTr="00A21593">
        <w:trPr>
          <w:trHeight w:val="561"/>
        </w:trPr>
        <w:tc>
          <w:tcPr>
            <w:tcW w:w="1696" w:type="dxa"/>
            <w:vMerge/>
          </w:tcPr>
          <w:p w14:paraId="7BF1E0F0" w14:textId="77777777" w:rsidR="00A02E99" w:rsidRPr="00C94315" w:rsidRDefault="00A02E99" w:rsidP="008F748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eastAsia="等线" w:hAnsi="Book Antiqua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  <w:tc>
          <w:tcPr>
            <w:tcW w:w="2268" w:type="dxa"/>
            <w:vMerge/>
          </w:tcPr>
          <w:p w14:paraId="094F5F56" w14:textId="77777777" w:rsidR="00A02E99" w:rsidRPr="00C94315" w:rsidRDefault="00A02E99" w:rsidP="008F748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  <w:tc>
          <w:tcPr>
            <w:tcW w:w="6096" w:type="dxa"/>
          </w:tcPr>
          <w:p w14:paraId="45091B5E" w14:textId="77777777" w:rsidR="00A02E99" w:rsidRPr="00C94315" w:rsidRDefault="00A02E99" w:rsidP="008F748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proofErr w:type="spellStart"/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TeratoScore</w:t>
            </w:r>
            <w:proofErr w:type="spellEnd"/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 xml:space="preserve">: 100 tissue-specific genes; </w:t>
            </w:r>
            <w:proofErr w:type="spellStart"/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embryonal</w:t>
            </w:r>
            <w:proofErr w:type="spellEnd"/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 xml:space="preserve"> carcinoma-like cells; undifferentiated </w:t>
            </w:r>
            <w:proofErr w:type="spellStart"/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hPSC</w:t>
            </w:r>
            <w:proofErr w:type="spellEnd"/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 xml:space="preserve"> marker and malignancy marker expression</w:t>
            </w:r>
          </w:p>
        </w:tc>
        <w:tc>
          <w:tcPr>
            <w:tcW w:w="1417" w:type="dxa"/>
            <w:vMerge/>
          </w:tcPr>
          <w:p w14:paraId="096BB6AD" w14:textId="77777777" w:rsidR="00A02E99" w:rsidRPr="00C94315" w:rsidRDefault="00A02E99" w:rsidP="008F748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  <w:tc>
          <w:tcPr>
            <w:tcW w:w="1418" w:type="dxa"/>
            <w:vMerge/>
          </w:tcPr>
          <w:p w14:paraId="044BAFF1" w14:textId="77777777" w:rsidR="00A02E99" w:rsidRPr="00C94315" w:rsidRDefault="00A02E99" w:rsidP="008F748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  <w:tc>
          <w:tcPr>
            <w:tcW w:w="992" w:type="dxa"/>
          </w:tcPr>
          <w:p w14:paraId="66A960A7" w14:textId="6763AAA8" w:rsidR="00A02E99" w:rsidRPr="00C94315" w:rsidRDefault="00A02E99" w:rsidP="008F748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fldChar w:fldCharType="begin">
                <w:fldData xml:space="preserve">PEVuZE5vdGU+PENpdGU+PEF1dGhvcj5Cb3VtYTwvQXV0aG9yPjxZZWFyPjIwMTc8L1llYXI+PFJl
Y051bT4yMDwvUmVjTnVtPjxEaXNwbGF5VGV4dD48c3R5bGUgZmFjZT0ic3VwZXJzY3JpcHQiPlsy
M108L3N0eWxlPjwvRGlzcGxheVRleHQ+PHJlY29yZD48cmVjLW51bWJlcj4yMDwvcmVjLW51bWJl
cj48Zm9yZWlnbi1rZXlzPjxrZXkgYXBwPSJFTiIgZGItaWQ9IjllZnp4cmR3NWZ0ZHh5ZWF6ZDl4
YWRhYjlzd3NyMDJ0YTlzMiI+MjA8L2tleT48L2ZvcmVpZ24ta2V5cz48cmVmLXR5cGUgbmFtZT0i
Sm91cm5hbCBBcnRpY2xlIj4xNzwvcmVmLXR5cGU+PGNvbnRyaWJ1dG9ycz48YXV0aG9ycz48YXV0
aG9yPkJvdW1hLCBNLiBKLjwvYXV0aG9yPjxhdXRob3I+dmFuIEl0ZXJzb24sIE0uPC9hdXRob3I+
PGF1dGhvcj5KYW5zc2VuLCBCLjwvYXV0aG9yPjxhdXRob3I+TXVtbWVyeSwgQy4gTC48L2F1dGhv
cj48YXV0aG9yPlNhbHZhdG9yaSwgRC4gQy4gRi48L2F1dGhvcj48YXV0aG9yPkZyZXVuZCwgQy48
L2F1dGhvcj48L2F1dGhvcnM+PC9jb250cmlidXRvcnM+PGF1dGgtYWRkcmVzcz5EZXBhcnRtZW50
IG9mIEFuYXRvbXkgJmFtcDsgRW1icnlvbG9neSwgTGVpZGVuIFVuaXZlcnNpdHkgTWVkaWNhbCBD
ZW50ZXIsIEVpbnRob3ZlbndlZyAyMCwgMjMzMyBaQyBMZWlkZW4sIHRoZSBOZXRoZXJsYW5kcy4m
I3hEO0RlcGFydG1lbnQgb2YgTW9sZWN1bGFyIEVwaWRlbWlvbG9neSwgTGVpZGVuIFVuaXZlcnNp
dHkgTWVkaWNhbCBDZW50ZXIsIEVpbnRob3ZlbndlZyAyMCwgMjMzMyBaQyBMZWlkZW4sIHRoZSBO
ZXRoZXJsYW5kcy4mI3hEO0dlbm9tZVNjYW4gQi5WLiwgUGxlc21hbmxhYW4gMUQsIDIzMzMgQlog
TGVpZGVuLCB0aGUgTmV0aGVybGFuZHMuJiN4RDtDZW50cmFsIExhYm9yYXRvcnkgQW5pbWFsIEZh
Y2lsaXR5LCBMZWlkZW4gVW5pdmVyc2l0eSBNZWRpY2FsIENlbnRlciwgRWludGhvdmVud2VnIDIw
LCAyMzMzIFpDIExlaWRlbiwgdGhlIE5ldGhlcmxhbmRzLiBFbGVjdHJvbmljIGFkZHJlc3M6IGQu
Yy5mLnNhbHZhdG9yaUBsdW1jLm5sLiYjeEQ7RGVwYXJ0bWVudCBvZiBBbmF0b215ICZhbXA7IEVt
YnJ5b2xvZ3ksIExlaWRlbiBVbml2ZXJzaXR5IE1lZGljYWwgQ2VudGVyLCBFaW50aG92ZW53ZWcg
MjAsIDIzMzMgWkMgTGVpZGVuLCB0aGUgTmV0aGVybGFuZHMuIEVsZWN0cm9uaWMgYWRkcmVzczog
Yy5tLmEuaC5mcmV1bmRAbHVtYy5ubC48L2F1dGgtYWRkcmVzcz48dGl0bGVzPjx0aXRsZT5EaWZm
ZXJlbnRpYXRpb24tRGVmZWN0aXZlIEh1bWFuIEluZHVjZWQgUGx1cmlwb3RlbnQgU3RlbSBDZWxs
cyBSZXZlYWwgU3RyZW5ndGhzIGFuZCBMaW1pdGF0aW9ucyBvZiB0aGUgVGVyYXRvbWEgQXNzYXkg
YW5kIEluIFZpdHJvIFBsdXJpcG90ZW5jeSBBc3NheXM8L3RpdGxlPjxzZWNvbmRhcnktdGl0bGU+
U3RlbSBDZWxsIFJlcG9ydHM8L3NlY29uZGFyeS10aXRsZT48YWx0LXRpdGxlPlN0ZW0gY2VsbCBy
ZXBvcnRzPC9hbHQtdGl0bGU+PC90aXRsZXM+PHBlcmlvZGljYWw+PGZ1bGwtdGl0bGU+U3RlbSBD
ZWxsIFJlcG9ydHM8L2Z1bGwtdGl0bGU+PGFiYnItMT5TdGVtIGNlbGwgcmVwb3J0czwvYWJici0x
PjwvcGVyaW9kaWNhbD48YWx0LXBlcmlvZGljYWw+PGZ1bGwtdGl0bGU+U3RlbSBDZWxsIFJlcG9y
dHM8L2Z1bGwtdGl0bGU+PGFiYnItMT5TdGVtIGNlbGwgcmVwb3J0czwvYWJici0xPjwvYWx0LXBl
cmlvZGljYWw+PHBhZ2VzPjEzNDAtMTM1MzwvcGFnZXM+PHZvbHVtZT44PC92b2x1bWU+PG51bWJl
cj41PC9udW1iZXI+PGtleXdvcmRzPjxrZXl3b3JkPkFuaW1hbHM8L2tleXdvcmQ+PGtleXdvcmQ+
Q2FyY2lub2dlbmljaXR5IFRlc3RzL2FkdmVyc2UgZWZmZWN0cy9tZXRob2RzLypzdGFuZGFyZHM8
L2tleXdvcmQ+PGtleXdvcmQ+KkNlbGwgRGlmZmVyZW50aWF0aW9uPC9rZXl3b3JkPjxrZXl3b3Jk
PkNlbGwgTGluZTwva2V5d29yZD48a2V5d29yZD5IdW1hbnM8L2tleXdvcmQ+PGtleXdvcmQ+SW5k
dWNlZCBQbHVyaXBvdGVudCBTdGVtIENlbGxzLypjeXRvbG9neTwva2V5d29yZD48a2V5d29yZD5N
YWxlPC9rZXl3b3JkPjxrZXl3b3JkPk1pY2U8L2tleXdvcmQ+PGtleXdvcmQ+TWljZSwgSW5icmVk
IE5PRDwva2V5d29yZD48a2V5d29yZD5NaWNlLCBTQ0lEPC9rZXl3b3JkPjxrZXl3b3JkPlRlcmF0
b21hLypwYXRob2xvZ3k8L2tleXdvcmQ+PGtleXdvcmQ+WGVub2dyYWZ0IE1vZGVsIEFudGl0dW1v
ciBBc3NheXMvbWV0aG9kcy8qc3RhbmRhcmRzPC9rZXl3b3JkPjwva2V5d29yZHM+PGRhdGVzPjx5
ZWFyPjIwMTc8L3llYXI+PHB1Yi1kYXRlcz48ZGF0ZT5NYXkgOTwvZGF0ZT48L3B1Yi1kYXRlcz48
L2RhdGVzPjxpc2JuPjIyMTMtNjcxMSAoRWxlY3Ryb25pYykmI3hEOzIyMTMtNjcxMSAoTGlua2lu
Zyk8L2lzYm4+PGFjY2Vzc2lvbi1udW0+Mjg0OTQ5NDA8L2FjY2Vzc2lvbi1udW0+PHVybHM+PHJl
bGF0ZWQtdXJscz48dXJsPmh0dHA6Ly93d3cubmNiaS5ubG0ubmloLmdvdi9wdWJtZWQvMjg0OTQ5
NDA8L3VybD48L3JlbGF0ZWQtdXJscz48L3VybHM+PGN1c3RvbTI+NTQyNTYyMTwvY3VzdG9tMj48
ZWxlY3Ryb25pYy1yZXNvdXJjZS1udW0+MTAuMTAxNi9qLnN0ZW1jci4yMDE3LjAzLjAwOTwvZWxl
Y3Ryb25pYy1yZXNvdXJjZS1udW0+PC9yZWNvcmQ+PC9DaXRlPjwvRW5kTm90ZT4A
</w:fldData>
              </w:fldChar>
            </w:r>
            <w:r w:rsidR="00A32193"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instrText xml:space="preserve"> ADDIN EN.CITE </w:instrText>
            </w:r>
            <w:r w:rsidR="00A32193"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fldChar w:fldCharType="begin">
                <w:fldData xml:space="preserve">PEVuZE5vdGU+PENpdGU+PEF1dGhvcj5Cb3VtYTwvQXV0aG9yPjxZZWFyPjIwMTc8L1llYXI+PFJl
Y051bT4yMDwvUmVjTnVtPjxEaXNwbGF5VGV4dD48c3R5bGUgZmFjZT0ic3VwZXJzY3JpcHQiPlsy
M108L3N0eWxlPjwvRGlzcGxheVRleHQ+PHJlY29yZD48cmVjLW51bWJlcj4yMDwvcmVjLW51bWJl
cj48Zm9yZWlnbi1rZXlzPjxrZXkgYXBwPSJFTiIgZGItaWQ9IjllZnp4cmR3NWZ0ZHh5ZWF6ZDl4
YWRhYjlzd3NyMDJ0YTlzMiI+MjA8L2tleT48L2ZvcmVpZ24ta2V5cz48cmVmLXR5cGUgbmFtZT0i
Sm91cm5hbCBBcnRpY2xlIj4xNzwvcmVmLXR5cGU+PGNvbnRyaWJ1dG9ycz48YXV0aG9ycz48YXV0
aG9yPkJvdW1hLCBNLiBKLjwvYXV0aG9yPjxhdXRob3I+dmFuIEl0ZXJzb24sIE0uPC9hdXRob3I+
PGF1dGhvcj5KYW5zc2VuLCBCLjwvYXV0aG9yPjxhdXRob3I+TXVtbWVyeSwgQy4gTC48L2F1dGhv
cj48YXV0aG9yPlNhbHZhdG9yaSwgRC4gQy4gRi48L2F1dGhvcj48YXV0aG9yPkZyZXVuZCwgQy48
L2F1dGhvcj48L2F1dGhvcnM+PC9jb250cmlidXRvcnM+PGF1dGgtYWRkcmVzcz5EZXBhcnRtZW50
IG9mIEFuYXRvbXkgJmFtcDsgRW1icnlvbG9neSwgTGVpZGVuIFVuaXZlcnNpdHkgTWVkaWNhbCBD
ZW50ZXIsIEVpbnRob3ZlbndlZyAyMCwgMjMzMyBaQyBMZWlkZW4sIHRoZSBOZXRoZXJsYW5kcy4m
I3hEO0RlcGFydG1lbnQgb2YgTW9sZWN1bGFyIEVwaWRlbWlvbG9neSwgTGVpZGVuIFVuaXZlcnNp
dHkgTWVkaWNhbCBDZW50ZXIsIEVpbnRob3ZlbndlZyAyMCwgMjMzMyBaQyBMZWlkZW4sIHRoZSBO
ZXRoZXJsYW5kcy4mI3hEO0dlbm9tZVNjYW4gQi5WLiwgUGxlc21hbmxhYW4gMUQsIDIzMzMgQlog
TGVpZGVuLCB0aGUgTmV0aGVybGFuZHMuJiN4RDtDZW50cmFsIExhYm9yYXRvcnkgQW5pbWFsIEZh
Y2lsaXR5LCBMZWlkZW4gVW5pdmVyc2l0eSBNZWRpY2FsIENlbnRlciwgRWludGhvdmVud2VnIDIw
LCAyMzMzIFpDIExlaWRlbiwgdGhlIE5ldGhlcmxhbmRzLiBFbGVjdHJvbmljIGFkZHJlc3M6IGQu
Yy5mLnNhbHZhdG9yaUBsdW1jLm5sLiYjeEQ7RGVwYXJ0bWVudCBvZiBBbmF0b215ICZhbXA7IEVt
YnJ5b2xvZ3ksIExlaWRlbiBVbml2ZXJzaXR5IE1lZGljYWwgQ2VudGVyLCBFaW50aG92ZW53ZWcg
MjAsIDIzMzMgWkMgTGVpZGVuLCB0aGUgTmV0aGVybGFuZHMuIEVsZWN0cm9uaWMgYWRkcmVzczog
Yy5tLmEuaC5mcmV1bmRAbHVtYy5ubC48L2F1dGgtYWRkcmVzcz48dGl0bGVzPjx0aXRsZT5EaWZm
ZXJlbnRpYXRpb24tRGVmZWN0aXZlIEh1bWFuIEluZHVjZWQgUGx1cmlwb3RlbnQgU3RlbSBDZWxs
cyBSZXZlYWwgU3RyZW5ndGhzIGFuZCBMaW1pdGF0aW9ucyBvZiB0aGUgVGVyYXRvbWEgQXNzYXkg
YW5kIEluIFZpdHJvIFBsdXJpcG90ZW5jeSBBc3NheXM8L3RpdGxlPjxzZWNvbmRhcnktdGl0bGU+
U3RlbSBDZWxsIFJlcG9ydHM8L3NlY29uZGFyeS10aXRsZT48YWx0LXRpdGxlPlN0ZW0gY2VsbCBy
ZXBvcnRzPC9hbHQtdGl0bGU+PC90aXRsZXM+PHBlcmlvZGljYWw+PGZ1bGwtdGl0bGU+U3RlbSBD
ZWxsIFJlcG9ydHM8L2Z1bGwtdGl0bGU+PGFiYnItMT5TdGVtIGNlbGwgcmVwb3J0czwvYWJici0x
PjwvcGVyaW9kaWNhbD48YWx0LXBlcmlvZGljYWw+PGZ1bGwtdGl0bGU+U3RlbSBDZWxsIFJlcG9y
dHM8L2Z1bGwtdGl0bGU+PGFiYnItMT5TdGVtIGNlbGwgcmVwb3J0czwvYWJici0xPjwvYWx0LXBl
cmlvZGljYWw+PHBhZ2VzPjEzNDAtMTM1MzwvcGFnZXM+PHZvbHVtZT44PC92b2x1bWU+PG51bWJl
cj41PC9udW1iZXI+PGtleXdvcmRzPjxrZXl3b3JkPkFuaW1hbHM8L2tleXdvcmQ+PGtleXdvcmQ+
Q2FyY2lub2dlbmljaXR5IFRlc3RzL2FkdmVyc2UgZWZmZWN0cy9tZXRob2RzLypzdGFuZGFyZHM8
L2tleXdvcmQ+PGtleXdvcmQ+KkNlbGwgRGlmZmVyZW50aWF0aW9uPC9rZXl3b3JkPjxrZXl3b3Jk
PkNlbGwgTGluZTwva2V5d29yZD48a2V5d29yZD5IdW1hbnM8L2tleXdvcmQ+PGtleXdvcmQ+SW5k
dWNlZCBQbHVyaXBvdGVudCBTdGVtIENlbGxzLypjeXRvbG9neTwva2V5d29yZD48a2V5d29yZD5N
YWxlPC9rZXl3b3JkPjxrZXl3b3JkPk1pY2U8L2tleXdvcmQ+PGtleXdvcmQ+TWljZSwgSW5icmVk
IE5PRDwva2V5d29yZD48a2V5d29yZD5NaWNlLCBTQ0lEPC9rZXl3b3JkPjxrZXl3b3JkPlRlcmF0
b21hLypwYXRob2xvZ3k8L2tleXdvcmQ+PGtleXdvcmQ+WGVub2dyYWZ0IE1vZGVsIEFudGl0dW1v
ciBBc3NheXMvbWV0aG9kcy8qc3RhbmRhcmRzPC9rZXl3b3JkPjwva2V5d29yZHM+PGRhdGVzPjx5
ZWFyPjIwMTc8L3llYXI+PHB1Yi1kYXRlcz48ZGF0ZT5NYXkgOTwvZGF0ZT48L3B1Yi1kYXRlcz48
L2RhdGVzPjxpc2JuPjIyMTMtNjcxMSAoRWxlY3Ryb25pYykmI3hEOzIyMTMtNjcxMSAoTGlua2lu
Zyk8L2lzYm4+PGFjY2Vzc2lvbi1udW0+Mjg0OTQ5NDA8L2FjY2Vzc2lvbi1udW0+PHVybHM+PHJl
bGF0ZWQtdXJscz48dXJsPmh0dHA6Ly93d3cubmNiaS5ubG0ubmloLmdvdi9wdWJtZWQvMjg0OTQ5
NDA8L3VybD48L3JlbGF0ZWQtdXJscz48L3VybHM+PGN1c3RvbTI+NTQyNTYyMTwvY3VzdG9tMj48
ZWxlY3Ryb25pYy1yZXNvdXJjZS1udW0+MTAuMTAxNi9qLnN0ZW1jci4yMDE3LjAzLjAwOTwvZWxl
Y3Ryb25pYy1yZXNvdXJjZS1udW0+PC9yZWNvcmQ+PC9DaXRlPjwvRW5kTm90ZT4A
</w:fldData>
              </w:fldChar>
            </w:r>
            <w:r w:rsidR="00A32193"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instrText xml:space="preserve"> ADDIN EN.CITE.DATA </w:instrText>
            </w:r>
            <w:r w:rsidR="00A32193"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r>
            <w:r w:rsidR="00A32193"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fldChar w:fldCharType="end"/>
            </w:r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r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fldChar w:fldCharType="separate"/>
            </w:r>
            <w:r w:rsidR="00A32193"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[</w:t>
            </w:r>
            <w:hyperlink w:anchor="_ENREF_23" w:tooltip="Bouma, 2017 #20" w:history="1">
              <w:r w:rsidR="00621228" w:rsidRPr="00C94315">
                <w:rPr>
                  <w:rFonts w:ascii="Book Antiqua" w:hAnsi="Book Antiqua" w:cs="Times New Roman"/>
                  <w:color w:val="000000" w:themeColor="text1"/>
                  <w:kern w:val="0"/>
                  <w:sz w:val="24"/>
                  <w:szCs w:val="24"/>
                </w:rPr>
                <w:t>23</w:t>
              </w:r>
            </w:hyperlink>
            <w:r w:rsidR="00A32193"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]</w:t>
            </w:r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fldChar w:fldCharType="end"/>
            </w:r>
          </w:p>
        </w:tc>
      </w:tr>
      <w:tr w:rsidR="00A02E99" w:rsidRPr="00C94315" w14:paraId="42132FED" w14:textId="77777777" w:rsidTr="00A21593">
        <w:trPr>
          <w:trHeight w:val="881"/>
        </w:trPr>
        <w:tc>
          <w:tcPr>
            <w:tcW w:w="1696" w:type="dxa"/>
            <w:vMerge/>
          </w:tcPr>
          <w:p w14:paraId="6185A44A" w14:textId="77777777" w:rsidR="00A02E99" w:rsidRPr="00C94315" w:rsidRDefault="00A02E99" w:rsidP="008F748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eastAsia="等线" w:hAnsi="Book Antiqua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  <w:tc>
          <w:tcPr>
            <w:tcW w:w="2268" w:type="dxa"/>
          </w:tcPr>
          <w:p w14:paraId="5EFC8E9C" w14:textId="77777777" w:rsidR="00A02E99" w:rsidRPr="00C94315" w:rsidRDefault="00A02E99" w:rsidP="008F748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 xml:space="preserve">Histology, microarray, karyotype analysis, and whole </w:t>
            </w:r>
            <w:proofErr w:type="spellStart"/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exome</w:t>
            </w:r>
            <w:proofErr w:type="spellEnd"/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 xml:space="preserve"> sequencing</w:t>
            </w:r>
          </w:p>
        </w:tc>
        <w:tc>
          <w:tcPr>
            <w:tcW w:w="6096" w:type="dxa"/>
          </w:tcPr>
          <w:p w14:paraId="19F7EDCF" w14:textId="77777777" w:rsidR="00A02E99" w:rsidRPr="00C94315" w:rsidRDefault="00A02E99" w:rsidP="008F748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 xml:space="preserve">Formation of immature </w:t>
            </w:r>
            <w:proofErr w:type="spellStart"/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teratomas</w:t>
            </w:r>
            <w:proofErr w:type="spellEnd"/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, carcinoma and sarcoma; mutation of cancer-related genes; chromosomal abnormalities</w:t>
            </w:r>
          </w:p>
        </w:tc>
        <w:tc>
          <w:tcPr>
            <w:tcW w:w="1417" w:type="dxa"/>
          </w:tcPr>
          <w:p w14:paraId="576AF0B2" w14:textId="77777777" w:rsidR="00A02E99" w:rsidRPr="00C94315" w:rsidRDefault="00A02E99" w:rsidP="008F748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proofErr w:type="spellStart"/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Xenograft</w:t>
            </w:r>
            <w:proofErr w:type="spellEnd"/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 xml:space="preserve"> </w:t>
            </w:r>
            <w:proofErr w:type="spellStart"/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teratoma</w:t>
            </w:r>
            <w:proofErr w:type="spellEnd"/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 xml:space="preserve"> formation; N/A</w:t>
            </w:r>
          </w:p>
        </w:tc>
        <w:tc>
          <w:tcPr>
            <w:tcW w:w="1418" w:type="dxa"/>
          </w:tcPr>
          <w:p w14:paraId="3CA0B5FB" w14:textId="0A3BA970" w:rsidR="00A02E99" w:rsidRPr="00C94315" w:rsidRDefault="00A02E99" w:rsidP="008F748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Suitable growth period; N/A</w:t>
            </w:r>
          </w:p>
        </w:tc>
        <w:tc>
          <w:tcPr>
            <w:tcW w:w="992" w:type="dxa"/>
          </w:tcPr>
          <w:p w14:paraId="7C722570" w14:textId="02098D5E" w:rsidR="00A02E99" w:rsidRPr="00C94315" w:rsidRDefault="00A02E99" w:rsidP="008F748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fldChar w:fldCharType="begin">
                <w:fldData xml:space="preserve">PEVuZE5vdGU+PENpdGU+PEF1dGhvcj5ZYXN1ZGE8L0F1dGhvcj48WWVhcj4yMDE4PC9ZZWFyPjxS
ZWNOdW0+NDI8L1JlY051bT48RGlzcGxheVRleHQ+PHN0eWxlIGZhY2U9InN1cGVyc2NyaXB0Ij5b
NDBdPC9zdHlsZT48L0Rpc3BsYXlUZXh0PjxyZWNvcmQ+PHJlYy1udW1iZXI+NDI8L3JlYy1udW1i
ZXI+PGZvcmVpZ24ta2V5cz48a2V5IGFwcD0iRU4iIGRiLWlkPSI5ZWZ6eHJkdzVmdGR4eWVhemQ5
eGFkYWI5c3dzcjAydGE5czIiPjQyPC9rZXk+PC9mb3JlaWduLWtleXM+PHJlZi10eXBlIG5hbWU9
IkpvdXJuYWwgQXJ0aWNsZSI+MTc8L3JlZi10eXBlPjxjb250cmlidXRvcnM+PGF1dGhvcnM+PGF1
dGhvcj5ZYXN1ZGEsIFMuPC9hdXRob3I+PGF1dGhvcj5LdXNha2F3YSwgUy48L2F1dGhvcj48YXV0
aG9yPkt1cm9kYSwgVC48L2F1dGhvcj48YXV0aG9yPk1pdXJhLCBULjwvYXV0aG9yPjxhdXRob3I+
VGFubywgSy48L2F1dGhvcj48YXV0aG9yPlRha2FkYSwgTi48L2F1dGhvcj48YXV0aG9yPk1hdHN1
eWFtYSwgUy48L2F1dGhvcj48YXV0aG9yPk1hdHN1eWFtYSwgQS48L2F1dGhvcj48YXV0aG9yPk5h
c3UsIE0uPC9hdXRob3I+PGF1dGhvcj5VbWV6YXdhLCBBLjwvYXV0aG9yPjxhdXRob3I+SGF5YWth
d2EsIFQuPC9hdXRob3I+PGF1dGhvcj5Uc3V0c3VtaSwgSC48L2F1dGhvcj48YXV0aG9yPlNhdG8s
IFkuPC9hdXRob3I+PC9hdXRob3JzPjwvY29udHJpYnV0b3JzPjxhdXRoLWFkZHJlc3M+RGl2aXNp
b24gb2YgQ2VsbC1CYXNlZCBUaGVyYXBldXRpYyBQcm9kdWN0cywgTmF0aW9uYWwgSW5zdGl0dXRl
IG9mIEhlYWx0aCBTY2llbmNlcywgS2F3YXNha2ksIEphcGFuLiYjeEQ7Q2VudGVyIGZvciBSYXJl
IERpc2Vhc2UgUmVzZWFyY2gsIE5hdGlvbmFsIEluc3RpdHV0ZSBvZiBCaW9tZWRpY2FsIElubm92
YXRpb24sIEhlYWx0aCBhbmQgTnV0cml0aW9uLCBPc2FrYSwgSmFwYW4uJiN4RDtDZW50ZXIgZm9y
IFJlZ2VuZXJhdGl2ZSBNZWRpY2luZSwgTmF0aW9uYWwgUmVzZWFyY2ggSW5zdGl0dXRlIGZvciBD
aGlsZCBIZWFsdGggYW5kIERldmVsb3BtZW50LCBUb2t5bywgSmFwYW4uJiN4RDtQaGFybWFjZXV0
aWNhbCBSZXNlYXJjaCBhbmQgVGVjaG5vbG9neSBJbnN0aXR1dGUsIEtpbmRhaSBVbml2ZXJzaXR5
LCBPc2FrYSwgSmFwYW4uJiN4RDtDZW50cmFsIEluc3RpdHV0ZSBmb3IgRXhwZXJpbWVudGFsIEFu
aW1hbHMsIEthd2FzYWtpLCBKYXBhbi4mI3hEO0RlcGFydG1lbnQgb2YgUXVhbGl0eSBBc3N1cmFu
Y2UgU2NpZW5jZSBmb3IgUGhhcm1hY2V1dGljYWxzLCBHcmFkdWF0ZSBTY2hvb2wgb2YgUGhhcm1h
Y2V1dGljYWwgU2NpZW5jZXMsIE5hZ295YSBDaXR5IFVuaXZlcnNpdHksIE5hZ295YSwgSmFwYW4u
JiN4RDtEZXBhcnRtZW50IG9mIENlbGx1bGFyICZhbXA7IEdlbmUgVGhlcmFweSBQcm9kdWN0cywg
R3JhZHVhdGUgU2Nob29sIG9mIFBoYXJtYWNldXRpY2FsIFNjaWVuY2VzLCBPc2FrYSBVbml2ZXJz
aXR5LCBPc2FrYSwgSmFwYW4uJiN4RDtEZXBhcnRtZW50IG9mIFRyYW5zbGF0aW9uYWwgUGhhcm1h
Y2V1dGljYWwgU2NpZW5jZXMsIEdyYWR1YXRlIFNjaG9vbCBvZiBQaGFybWFjZXV0aWNhbCBTY2ll
bmNlcywgS3l1c2h1IFVuaXZlcnNpdHksIEZ1a3Vva2EsIEphcGFuLjwvYXV0aC1hZGRyZXNzPjx0
aXRsZXM+PHRpdGxlPlR1bW9yaWdlbmljaXR5LWFzc29jaWF0ZWQgY2hhcmFjdGVyaXN0aWNzIG9m
IGh1bWFuIGlQUyBjZWxsIGxpbmVzPC90aXRsZT48c2Vjb25kYXJ5LXRpdGxlPlBMb1MgT25lPC9z
ZWNvbmRhcnktdGl0bGU+PGFsdC10aXRsZT5QbG9TIG9uZTwvYWx0LXRpdGxlPjwvdGl0bGVzPjxw
ZXJpb2RpY2FsPjxmdWxsLXRpdGxlPlBMb1MgT25lPC9mdWxsLXRpdGxlPjxhYmJyLTE+UGxvUyBv
bmU8L2FiYnItMT48L3BlcmlvZGljYWw+PGFsdC1wZXJpb2RpY2FsPjxmdWxsLXRpdGxlPlBMb1Mg
T25lPC9mdWxsLXRpdGxlPjxhYmJyLTE+UGxvUyBvbmU8L2FiYnItMT48L2FsdC1wZXJpb2RpY2Fs
PjxwYWdlcz5lMDIwNTAyMjwvcGFnZXM+PHZvbHVtZT4xMzwvdm9sdW1lPjxudW1iZXI+MTA8L251
bWJlcj48a2V5d29yZHM+PGtleXdvcmQ+KkNhcmNpbm9nZW5lc2lzL2dlbmV0aWNzPC9rZXl3b3Jk
PjxrZXl3b3JkPkNlbGwgTGluZTwva2V5d29yZD48a2V5d29yZD5FeG9tZS9nZW5ldGljczwva2V5
d29yZD48a2V5d29yZD5IdW1hbnM8L2tleXdvcmQ+PGtleXdvcmQ+SW5kdWNlZCBQbHVyaXBvdGVu
dCBTdGVtIENlbGxzLypwYXRob2xvZ3k8L2tleXdvcmQ+PGtleXdvcmQ+S2FyeW90eXBlPC9rZXl3
b3JkPjxrZXl3b3JkPlRyYW5zY3JpcHRvbWU8L2tleXdvcmQ+PC9rZXl3b3Jkcz48ZGF0ZXM+PHll
YXI+MjAxODwveWVhcj48L2RhdGVzPjxpc2JuPjE5MzItNjIwMyAoRWxlY3Ryb25pYykmI3hEOzE5
MzItNjIwMyAoTGlua2luZyk8L2lzYm4+PGFjY2Vzc2lvbi1udW0+MzAyODYxNDM8L2FjY2Vzc2lv
bi1udW0+PHVybHM+PHJlbGF0ZWQtdXJscz48dXJsPmh0dHA6Ly93d3cubmNiaS5ubG0ubmloLmdv
di9wdWJtZWQvMzAyODYxNDM8L3VybD48L3JlbGF0ZWQtdXJscz48L3VybHM+PGN1c3RvbTI+NjE3
MTkwMjwvY3VzdG9tMj48ZWxlY3Ryb25pYy1yZXNvdXJjZS1udW0+MTAuMTM3MS9qb3VybmFsLnBv
bmUuMDIwNTAyMjwvZWxlY3Ryb25pYy1yZXNvdXJjZS1udW0+PC9yZWNvcmQ+PC9DaXRlPjwvRW5k
Tm90ZT5=
</w:fldData>
              </w:fldChar>
            </w:r>
            <w:r w:rsidR="00A32193"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instrText xml:space="preserve"> ADDIN EN.CITE </w:instrText>
            </w:r>
            <w:r w:rsidR="00A32193"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fldChar w:fldCharType="begin">
                <w:fldData xml:space="preserve">PEVuZE5vdGU+PENpdGU+PEF1dGhvcj5ZYXN1ZGE8L0F1dGhvcj48WWVhcj4yMDE4PC9ZZWFyPjxS
ZWNOdW0+NDI8L1JlY051bT48RGlzcGxheVRleHQ+PHN0eWxlIGZhY2U9InN1cGVyc2NyaXB0Ij5b
NDBdPC9zdHlsZT48L0Rpc3BsYXlUZXh0PjxyZWNvcmQ+PHJlYy1udW1iZXI+NDI8L3JlYy1udW1i
ZXI+PGZvcmVpZ24ta2V5cz48a2V5IGFwcD0iRU4iIGRiLWlkPSI5ZWZ6eHJkdzVmdGR4eWVhemQ5
eGFkYWI5c3dzcjAydGE5czIiPjQyPC9rZXk+PC9mb3JlaWduLWtleXM+PHJlZi10eXBlIG5hbWU9
IkpvdXJuYWwgQXJ0aWNsZSI+MTc8L3JlZi10eXBlPjxjb250cmlidXRvcnM+PGF1dGhvcnM+PGF1
dGhvcj5ZYXN1ZGEsIFMuPC9hdXRob3I+PGF1dGhvcj5LdXNha2F3YSwgUy48L2F1dGhvcj48YXV0
aG9yPkt1cm9kYSwgVC48L2F1dGhvcj48YXV0aG9yPk1pdXJhLCBULjwvYXV0aG9yPjxhdXRob3I+
VGFubywgSy48L2F1dGhvcj48YXV0aG9yPlRha2FkYSwgTi48L2F1dGhvcj48YXV0aG9yPk1hdHN1
eWFtYSwgUy48L2F1dGhvcj48YXV0aG9yPk1hdHN1eWFtYSwgQS48L2F1dGhvcj48YXV0aG9yPk5h
c3UsIE0uPC9hdXRob3I+PGF1dGhvcj5VbWV6YXdhLCBBLjwvYXV0aG9yPjxhdXRob3I+SGF5YWth
d2EsIFQuPC9hdXRob3I+PGF1dGhvcj5Uc3V0c3VtaSwgSC48L2F1dGhvcj48YXV0aG9yPlNhdG8s
IFkuPC9hdXRob3I+PC9hdXRob3JzPjwvY29udHJpYnV0b3JzPjxhdXRoLWFkZHJlc3M+RGl2aXNp
b24gb2YgQ2VsbC1CYXNlZCBUaGVyYXBldXRpYyBQcm9kdWN0cywgTmF0aW9uYWwgSW5zdGl0dXRl
IG9mIEhlYWx0aCBTY2llbmNlcywgS2F3YXNha2ksIEphcGFuLiYjeEQ7Q2VudGVyIGZvciBSYXJl
IERpc2Vhc2UgUmVzZWFyY2gsIE5hdGlvbmFsIEluc3RpdHV0ZSBvZiBCaW9tZWRpY2FsIElubm92
YXRpb24sIEhlYWx0aCBhbmQgTnV0cml0aW9uLCBPc2FrYSwgSmFwYW4uJiN4RDtDZW50ZXIgZm9y
IFJlZ2VuZXJhdGl2ZSBNZWRpY2luZSwgTmF0aW9uYWwgUmVzZWFyY2ggSW5zdGl0dXRlIGZvciBD
aGlsZCBIZWFsdGggYW5kIERldmVsb3BtZW50LCBUb2t5bywgSmFwYW4uJiN4RDtQaGFybWFjZXV0
aWNhbCBSZXNlYXJjaCBhbmQgVGVjaG5vbG9neSBJbnN0aXR1dGUsIEtpbmRhaSBVbml2ZXJzaXR5
LCBPc2FrYSwgSmFwYW4uJiN4RDtDZW50cmFsIEluc3RpdHV0ZSBmb3IgRXhwZXJpbWVudGFsIEFu
aW1hbHMsIEthd2FzYWtpLCBKYXBhbi4mI3hEO0RlcGFydG1lbnQgb2YgUXVhbGl0eSBBc3N1cmFu
Y2UgU2NpZW5jZSBmb3IgUGhhcm1hY2V1dGljYWxzLCBHcmFkdWF0ZSBTY2hvb2wgb2YgUGhhcm1h
Y2V1dGljYWwgU2NpZW5jZXMsIE5hZ295YSBDaXR5IFVuaXZlcnNpdHksIE5hZ295YSwgSmFwYW4u
JiN4RDtEZXBhcnRtZW50IG9mIENlbGx1bGFyICZhbXA7IEdlbmUgVGhlcmFweSBQcm9kdWN0cywg
R3JhZHVhdGUgU2Nob29sIG9mIFBoYXJtYWNldXRpY2FsIFNjaWVuY2VzLCBPc2FrYSBVbml2ZXJz
aXR5LCBPc2FrYSwgSmFwYW4uJiN4RDtEZXBhcnRtZW50IG9mIFRyYW5zbGF0aW9uYWwgUGhhcm1h
Y2V1dGljYWwgU2NpZW5jZXMsIEdyYWR1YXRlIFNjaG9vbCBvZiBQaGFybWFjZXV0aWNhbCBTY2ll
bmNlcywgS3l1c2h1IFVuaXZlcnNpdHksIEZ1a3Vva2EsIEphcGFuLjwvYXV0aC1hZGRyZXNzPjx0
aXRsZXM+PHRpdGxlPlR1bW9yaWdlbmljaXR5LWFzc29jaWF0ZWQgY2hhcmFjdGVyaXN0aWNzIG9m
IGh1bWFuIGlQUyBjZWxsIGxpbmVzPC90aXRsZT48c2Vjb25kYXJ5LXRpdGxlPlBMb1MgT25lPC9z
ZWNvbmRhcnktdGl0bGU+PGFsdC10aXRsZT5QbG9TIG9uZTwvYWx0LXRpdGxlPjwvdGl0bGVzPjxw
ZXJpb2RpY2FsPjxmdWxsLXRpdGxlPlBMb1MgT25lPC9mdWxsLXRpdGxlPjxhYmJyLTE+UGxvUyBv
bmU8L2FiYnItMT48L3BlcmlvZGljYWw+PGFsdC1wZXJpb2RpY2FsPjxmdWxsLXRpdGxlPlBMb1Mg
T25lPC9mdWxsLXRpdGxlPjxhYmJyLTE+UGxvUyBvbmU8L2FiYnItMT48L2FsdC1wZXJpb2RpY2Fs
PjxwYWdlcz5lMDIwNTAyMjwvcGFnZXM+PHZvbHVtZT4xMzwvdm9sdW1lPjxudW1iZXI+MTA8L251
bWJlcj48a2V5d29yZHM+PGtleXdvcmQ+KkNhcmNpbm9nZW5lc2lzL2dlbmV0aWNzPC9rZXl3b3Jk
PjxrZXl3b3JkPkNlbGwgTGluZTwva2V5d29yZD48a2V5d29yZD5FeG9tZS9nZW5ldGljczwva2V5
d29yZD48a2V5d29yZD5IdW1hbnM8L2tleXdvcmQ+PGtleXdvcmQ+SW5kdWNlZCBQbHVyaXBvdGVu
dCBTdGVtIENlbGxzLypwYXRob2xvZ3k8L2tleXdvcmQ+PGtleXdvcmQ+S2FyeW90eXBlPC9rZXl3
b3JkPjxrZXl3b3JkPlRyYW5zY3JpcHRvbWU8L2tleXdvcmQ+PC9rZXl3b3Jkcz48ZGF0ZXM+PHll
YXI+MjAxODwveWVhcj48L2RhdGVzPjxpc2JuPjE5MzItNjIwMyAoRWxlY3Ryb25pYykmI3hEOzE5
MzItNjIwMyAoTGlua2luZyk8L2lzYm4+PGFjY2Vzc2lvbi1udW0+MzAyODYxNDM8L2FjY2Vzc2lv
bi1udW0+PHVybHM+PHJlbGF0ZWQtdXJscz48dXJsPmh0dHA6Ly93d3cubmNiaS5ubG0ubmloLmdv
di9wdWJtZWQvMzAyODYxNDM8L3VybD48L3JlbGF0ZWQtdXJscz48L3VybHM+PGN1c3RvbTI+NjE3
MTkwMjwvY3VzdG9tMj48ZWxlY3Ryb25pYy1yZXNvdXJjZS1udW0+MTAuMTM3MS9qb3VybmFsLnBv
bmUuMDIwNTAyMjwvZWxlY3Ryb25pYy1yZXNvdXJjZS1udW0+PC9yZWNvcmQ+PC9DaXRlPjwvRW5k
Tm90ZT5=
</w:fldData>
              </w:fldChar>
            </w:r>
            <w:r w:rsidR="00A32193"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instrText xml:space="preserve"> ADDIN EN.CITE.DATA </w:instrText>
            </w:r>
            <w:r w:rsidR="00A32193"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r>
            <w:r w:rsidR="00A32193"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fldChar w:fldCharType="end"/>
            </w:r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r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fldChar w:fldCharType="separate"/>
            </w:r>
            <w:r w:rsidR="00A32193"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[40</w:t>
            </w:r>
            <w:hyperlink w:anchor="_ENREF_40" w:tooltip="Yasuda, 2018 #42" w:history="1"/>
            <w:r w:rsidR="00A32193"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]</w:t>
            </w:r>
            <w:r w:rsidRPr="00C94315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fldChar w:fldCharType="end"/>
            </w:r>
          </w:p>
        </w:tc>
      </w:tr>
    </w:tbl>
    <w:p w14:paraId="752262D9" w14:textId="7E05343E" w:rsidR="00A02E99" w:rsidRPr="007F6B44" w:rsidRDefault="00FA5F80" w:rsidP="008F748E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proofErr w:type="spellStart"/>
      <w:proofErr w:type="gramStart"/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hPSC</w:t>
      </w:r>
      <w:r w:rsidR="005F664A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</w:t>
      </w:r>
      <w:proofErr w:type="spellEnd"/>
      <w:proofErr w:type="gramEnd"/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: </w:t>
      </w:r>
      <w:r w:rsidRPr="00C94315">
        <w:rPr>
          <w:rFonts w:ascii="Book Antiqua" w:hAnsi="Book Antiqua" w:cs="Times New Roman"/>
          <w:caps/>
          <w:color w:val="000000" w:themeColor="text1"/>
          <w:kern w:val="0"/>
          <w:sz w:val="24"/>
          <w:szCs w:val="24"/>
        </w:rPr>
        <w:t>h</w:t>
      </w:r>
      <w:r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uman pluripotent stem cell</w:t>
      </w:r>
      <w:r w:rsidR="005F664A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</w:t>
      </w:r>
      <w:r w:rsidR="00A2159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; N/A: Not avai</w:t>
      </w:r>
      <w:r w:rsidR="00391691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la</w:t>
      </w:r>
      <w:r w:rsidR="00A21593" w:rsidRPr="00C9431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ble.</w:t>
      </w:r>
      <w:r w:rsidR="00B83736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</w:p>
    <w:p w14:paraId="207A81F1" w14:textId="77777777" w:rsidR="00621228" w:rsidRDefault="00621228" w:rsidP="008F748E">
      <w:pPr>
        <w:autoSpaceDE w:val="0"/>
        <w:autoSpaceDN w:val="0"/>
        <w:adjustRightIn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</w:p>
    <w:p w14:paraId="4EB959D0" w14:textId="2BC808B6" w:rsidR="00DE7671" w:rsidRPr="005F664A" w:rsidRDefault="00DE7671" w:rsidP="008F748E">
      <w:pPr>
        <w:autoSpaceDE w:val="0"/>
        <w:autoSpaceDN w:val="0"/>
        <w:adjustRightIn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</w:p>
    <w:sectPr w:rsidR="00DE7671" w:rsidRPr="005F664A" w:rsidSect="00A3032C">
      <w:pgSz w:w="16838" w:h="11906" w:orient="landscape" w:code="9"/>
      <w:pgMar w:top="1797" w:right="1440" w:bottom="1797" w:left="1440" w:header="851" w:footer="992" w:gutter="0"/>
      <w:cols w:space="425"/>
      <w:docGrid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5682BBEE" w14:textId="77777777" w:rsidR="00E164B3" w:rsidRDefault="00E164B3" w:rsidP="00186CD2">
      <w:r>
        <w:separator/>
      </w:r>
    </w:p>
  </w:endnote>
  <w:endnote w:type="continuationSeparator" w:id="0">
    <w:p w14:paraId="28963985" w14:textId="77777777" w:rsidR="00E164B3" w:rsidRDefault="00E164B3" w:rsidP="00186CD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等线">
    <w:altName w:val="Arial Unicode MS"/>
    <w:charset w:val="86"/>
    <w:family w:val="auto"/>
    <w:pitch w:val="variable"/>
    <w:sig w:usb0="00000000" w:usb1="38CF7CFA" w:usb2="00000016" w:usb3="00000000" w:csb0="0004000F" w:csb1="00000000"/>
  </w:font>
  <w:font w:name="Vrinda">
    <w:panose1 w:val="020B0802040204020203"/>
    <w:charset w:val="00"/>
    <w:family w:val="swiss"/>
    <w:pitch w:val="variable"/>
    <w:sig w:usb0="00010003" w:usb1="00000000" w:usb2="00000000" w:usb3="00000000" w:csb0="00000001" w:csb1="00000000"/>
  </w:font>
  <w:font w:name="JansonText LT">
    <w:altName w:val="宋体"/>
    <w:panose1 w:val="00000000000000000000"/>
    <w:charset w:val="86"/>
    <w:family w:val="roman"/>
    <w:notTrueType/>
    <w:pitch w:val="default"/>
    <w:sig w:usb0="00000001" w:usb1="080E0000" w:usb2="00000010" w:usb3="00000000" w:csb0="00040000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  <w:font w:name="Arial Unicode MS">
    <w:panose1 w:val="020B0604020202020204"/>
    <w:charset w:val="86"/>
    <w:family w:val="swiss"/>
    <w:pitch w:val="variable"/>
    <w:sig w:usb0="F7FFAFFF" w:usb1="E9DFFFFF" w:usb2="0000003F" w:usb3="00000000" w:csb0="003F01FF" w:csb1="00000000"/>
  </w:font>
  <w:font w:name="AdvTimes">
    <w:altName w:val="MingLiU"/>
    <w:panose1 w:val="00000000000000000000"/>
    <w:charset w:val="88"/>
    <w:family w:val="auto"/>
    <w:notTrueType/>
    <w:pitch w:val="default"/>
    <w:sig w:usb0="00000001" w:usb1="08080000" w:usb2="00000010" w:usb3="00000000" w:csb0="00100000" w:csb1="00000000"/>
  </w:font>
  <w:font w:name="AdvOT1ef757c0">
    <w:altName w:val="Cambria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TimesNewRomanPSMT">
    <w:charset w:val="00"/>
    <w:family w:val="roman"/>
    <w:pitch w:val="default"/>
    <w:sig w:usb0="00000003" w:usb1="00000000" w:usb2="00000000" w:usb3="00000000" w:csb0="00000001" w:csb1="00000000"/>
  </w:font>
  <w:font w:name="AdvOT1ef757c0+fb">
    <w:altName w:val="微软雅黑"/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  <w:font w:name="Mangal">
    <w:panose1 w:val="02040503050203030202"/>
    <w:charset w:val="00"/>
    <w:family w:val="roman"/>
    <w:pitch w:val="variable"/>
    <w:sig w:usb0="00008003" w:usb1="00000000" w:usb2="00000000" w:usb3="00000000" w:csb0="00000001" w:csb1="00000000"/>
  </w:font>
  <w:font w:name="Lucida Sans Unicode">
    <w:panose1 w:val="020B0602030504020204"/>
    <w:charset w:val="00"/>
    <w:family w:val="swiss"/>
    <w:pitch w:val="variable"/>
    <w:sig w:usb0="80000AFF" w:usb1="0000396B" w:usb2="00000000" w:usb3="00000000" w:csb0="0000003F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微软雅黑">
    <w:panose1 w:val="020B0503020204020204"/>
    <w:charset w:val="86"/>
    <w:family w:val="swiss"/>
    <w:pitch w:val="variable"/>
    <w:sig w:usb0="80000287" w:usb1="280F3C52" w:usb2="00000016" w:usb3="00000000" w:csb0="0004001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MinionPro-Regular">
    <w:altName w:val="MS Mincho"/>
    <w:charset w:val="80"/>
    <w:family w:val="roman"/>
    <w:pitch w:val="default"/>
    <w:sig w:usb0="00000000" w:usb1="08070000" w:usb2="00000010" w:usb3="00000000" w:csb0="00020000" w:csb1="00000000"/>
  </w:font>
  <w:font w:name="AdvP9725">
    <w:altName w:val="Cambria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Corbel-Bold">
    <w:altName w:val="宋体"/>
    <w:panose1 w:val="00000000000000000000"/>
    <w:charset w:val="86"/>
    <w:family w:val="auto"/>
    <w:notTrueType/>
    <w:pitch w:val="default"/>
    <w:sig w:usb0="00000003" w:usb1="080E0000" w:usb2="00000010" w:usb3="00000000" w:csb0="00040001" w:csb1="00000000"/>
  </w:font>
  <w:font w:name="等线 Light">
    <w:altName w:val="Arial Unicode MS"/>
    <w:charset w:val="86"/>
    <w:family w:val="auto"/>
    <w:pitch w:val="variable"/>
    <w:sig w:usb0="00000000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33FB0C5" w14:textId="77777777" w:rsidR="00E164B3" w:rsidRDefault="00E164B3" w:rsidP="00186CD2">
      <w:r>
        <w:separator/>
      </w:r>
    </w:p>
  </w:footnote>
  <w:footnote w:type="continuationSeparator" w:id="0">
    <w:p w14:paraId="1F118514" w14:textId="77777777" w:rsidR="00E164B3" w:rsidRDefault="00E164B3" w:rsidP="00186CD2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3C845C86"/>
    <w:multiLevelType w:val="hybridMultilevel"/>
    <w:tmpl w:val="80526EAA"/>
    <w:lvl w:ilvl="0" w:tplc="C284DEA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>
    <w:nsid w:val="67A27FA9"/>
    <w:multiLevelType w:val="multilevel"/>
    <w:tmpl w:val="88F0EEA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  <w:color w:val="auto"/>
      </w:rPr>
    </w:lvl>
    <w:lvl w:ilvl="1">
      <w:start w:val="2"/>
      <w:numFmt w:val="decimal"/>
      <w:isLgl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">
    <w:nsid w:val="67BC5609"/>
    <w:multiLevelType w:val="hybridMultilevel"/>
    <w:tmpl w:val="F0547104"/>
    <w:lvl w:ilvl="0" w:tplc="EAD44AA4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2"/>
  </w:num>
  <w:num w:numId="2">
    <w:abstractNumId w:val="0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81"/>
  <w:removePersonalInformation/>
  <w:removeDateAndTime/>
  <w:bordersDoNotSurroundHeader/>
  <w:bordersDoNotSurroundFooter/>
  <w:hideSpellingErrors/>
  <w:hideGrammaticalErrors/>
  <w:activeWritingStyle w:appName="MSWord" w:lang="en-US" w:vendorID="64" w:dllVersion="0" w:nlCheck="1" w:checkStyle="0"/>
  <w:activeWritingStyle w:appName="MSWord" w:lang="en-GB" w:vendorID="64" w:dllVersion="0" w:nlCheck="1" w:checkStyle="0"/>
  <w:activeWritingStyle w:appName="MSWord" w:lang="en-US" w:vendorID="64" w:dllVersion="6" w:nlCheck="1" w:checkStyle="1"/>
  <w:activeWritingStyle w:appName="MSWord" w:lang="en-US" w:vendorID="64" w:dllVersion="4096" w:nlCheck="1" w:checkStyle="0"/>
  <w:activeWritingStyle w:appName="MSWord" w:lang="en-GB" w:vendorID="64" w:dllVersion="4096" w:nlCheck="1" w:checkStyle="0"/>
  <w:activeWritingStyle w:appName="MSWord" w:lang="it-IT" w:vendorID="64" w:dllVersion="4096" w:nlCheck="1" w:checkStyle="0"/>
  <w:activeWritingStyle w:appName="MSWord" w:lang="en-US" w:vendorID="64" w:dllVersion="131078" w:nlCheck="1" w:checkStyle="1"/>
  <w:activeWritingStyle w:appName="MSWord" w:lang="en-GB" w:vendorID="64" w:dllVersion="131078" w:nlCheck="1" w:checkStyle="1"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DUxNTMyNDc1NjQyMjBR0lEKTi0uzszPAykwqgUA1+3+sC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Hepatology 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xr00xtwe4a55e5e2ed750psjzw0wsstzrfpr&quot;&gt;melanocytes derived from iPS&lt;record-ids&gt;&lt;item&gt;150&lt;/item&gt;&lt;/record-ids&gt;&lt;/item&gt;&lt;/Libraries&gt;"/>
    <w:docVar w:name="is_review_method" w:val="Incompatible"/>
  </w:docVars>
  <w:rsids>
    <w:rsidRoot w:val="00572BA2"/>
    <w:rsid w:val="00000240"/>
    <w:rsid w:val="0000428D"/>
    <w:rsid w:val="000051F7"/>
    <w:rsid w:val="00007708"/>
    <w:rsid w:val="00007799"/>
    <w:rsid w:val="00007886"/>
    <w:rsid w:val="00011FF8"/>
    <w:rsid w:val="00012BA7"/>
    <w:rsid w:val="00016231"/>
    <w:rsid w:val="00017369"/>
    <w:rsid w:val="00023BFC"/>
    <w:rsid w:val="00027F51"/>
    <w:rsid w:val="0003070D"/>
    <w:rsid w:val="00030A2C"/>
    <w:rsid w:val="00031349"/>
    <w:rsid w:val="00033F77"/>
    <w:rsid w:val="00034690"/>
    <w:rsid w:val="00034B5D"/>
    <w:rsid w:val="00037B65"/>
    <w:rsid w:val="00040E41"/>
    <w:rsid w:val="000446B7"/>
    <w:rsid w:val="000448B4"/>
    <w:rsid w:val="00044BBF"/>
    <w:rsid w:val="00044CFA"/>
    <w:rsid w:val="00045662"/>
    <w:rsid w:val="00047F6F"/>
    <w:rsid w:val="00050022"/>
    <w:rsid w:val="00050F4F"/>
    <w:rsid w:val="0005108C"/>
    <w:rsid w:val="00052277"/>
    <w:rsid w:val="00054CD1"/>
    <w:rsid w:val="000600D1"/>
    <w:rsid w:val="0006172A"/>
    <w:rsid w:val="0006298E"/>
    <w:rsid w:val="00063C3E"/>
    <w:rsid w:val="00064AE7"/>
    <w:rsid w:val="00066D35"/>
    <w:rsid w:val="00067A4A"/>
    <w:rsid w:val="0007018F"/>
    <w:rsid w:val="00070232"/>
    <w:rsid w:val="000707F5"/>
    <w:rsid w:val="00070EC5"/>
    <w:rsid w:val="000731B6"/>
    <w:rsid w:val="0007335A"/>
    <w:rsid w:val="000739BB"/>
    <w:rsid w:val="000816B4"/>
    <w:rsid w:val="000874B9"/>
    <w:rsid w:val="000900BB"/>
    <w:rsid w:val="000937B3"/>
    <w:rsid w:val="00094D51"/>
    <w:rsid w:val="00095E38"/>
    <w:rsid w:val="000A0491"/>
    <w:rsid w:val="000A1865"/>
    <w:rsid w:val="000A39D2"/>
    <w:rsid w:val="000A4F52"/>
    <w:rsid w:val="000B02EE"/>
    <w:rsid w:val="000B28C8"/>
    <w:rsid w:val="000B2CA3"/>
    <w:rsid w:val="000B4BE8"/>
    <w:rsid w:val="000B527F"/>
    <w:rsid w:val="000B5E88"/>
    <w:rsid w:val="000B6771"/>
    <w:rsid w:val="000C0351"/>
    <w:rsid w:val="000C1C21"/>
    <w:rsid w:val="000C2C9A"/>
    <w:rsid w:val="000C2E6C"/>
    <w:rsid w:val="000C3C4A"/>
    <w:rsid w:val="000C4154"/>
    <w:rsid w:val="000C5148"/>
    <w:rsid w:val="000C55EB"/>
    <w:rsid w:val="000C7FF3"/>
    <w:rsid w:val="000D016F"/>
    <w:rsid w:val="000D1B59"/>
    <w:rsid w:val="000D2D41"/>
    <w:rsid w:val="000D31B6"/>
    <w:rsid w:val="000D31CE"/>
    <w:rsid w:val="000D3824"/>
    <w:rsid w:val="000D44F3"/>
    <w:rsid w:val="000E0BCB"/>
    <w:rsid w:val="000E4209"/>
    <w:rsid w:val="000E5C21"/>
    <w:rsid w:val="000E6452"/>
    <w:rsid w:val="000E76C8"/>
    <w:rsid w:val="000E7970"/>
    <w:rsid w:val="000F02B3"/>
    <w:rsid w:val="000F0F82"/>
    <w:rsid w:val="000F28E8"/>
    <w:rsid w:val="000F4608"/>
    <w:rsid w:val="000F488D"/>
    <w:rsid w:val="000F4BB7"/>
    <w:rsid w:val="000F6A16"/>
    <w:rsid w:val="000F7F22"/>
    <w:rsid w:val="000F7F9F"/>
    <w:rsid w:val="00101A8B"/>
    <w:rsid w:val="00102A3D"/>
    <w:rsid w:val="0010723B"/>
    <w:rsid w:val="00107B55"/>
    <w:rsid w:val="001109CE"/>
    <w:rsid w:val="00111DF3"/>
    <w:rsid w:val="00111E9E"/>
    <w:rsid w:val="00113401"/>
    <w:rsid w:val="00114F8D"/>
    <w:rsid w:val="00115FA1"/>
    <w:rsid w:val="00117C22"/>
    <w:rsid w:val="00121288"/>
    <w:rsid w:val="001215FD"/>
    <w:rsid w:val="00122567"/>
    <w:rsid w:val="001257C3"/>
    <w:rsid w:val="00125A82"/>
    <w:rsid w:val="001261C3"/>
    <w:rsid w:val="00126436"/>
    <w:rsid w:val="0012706D"/>
    <w:rsid w:val="0013172E"/>
    <w:rsid w:val="00132C5B"/>
    <w:rsid w:val="00135D60"/>
    <w:rsid w:val="0013607B"/>
    <w:rsid w:val="001362B9"/>
    <w:rsid w:val="00140476"/>
    <w:rsid w:val="001416B6"/>
    <w:rsid w:val="00142E3C"/>
    <w:rsid w:val="00146B2B"/>
    <w:rsid w:val="00146D05"/>
    <w:rsid w:val="00146FE6"/>
    <w:rsid w:val="001472C4"/>
    <w:rsid w:val="00147E53"/>
    <w:rsid w:val="00147E73"/>
    <w:rsid w:val="0015220B"/>
    <w:rsid w:val="00152A44"/>
    <w:rsid w:val="0015712C"/>
    <w:rsid w:val="00157BC5"/>
    <w:rsid w:val="00157C0A"/>
    <w:rsid w:val="00160A2D"/>
    <w:rsid w:val="00160D21"/>
    <w:rsid w:val="00160DE3"/>
    <w:rsid w:val="00164454"/>
    <w:rsid w:val="00165E49"/>
    <w:rsid w:val="00166818"/>
    <w:rsid w:val="001668A6"/>
    <w:rsid w:val="00167D13"/>
    <w:rsid w:val="001703A1"/>
    <w:rsid w:val="001718C7"/>
    <w:rsid w:val="00173CD2"/>
    <w:rsid w:val="001746E5"/>
    <w:rsid w:val="00176E37"/>
    <w:rsid w:val="00177230"/>
    <w:rsid w:val="001772B5"/>
    <w:rsid w:val="00180773"/>
    <w:rsid w:val="0018080E"/>
    <w:rsid w:val="00180BD5"/>
    <w:rsid w:val="00182D3D"/>
    <w:rsid w:val="00185FCE"/>
    <w:rsid w:val="00186CD2"/>
    <w:rsid w:val="00192A60"/>
    <w:rsid w:val="00193823"/>
    <w:rsid w:val="001944E5"/>
    <w:rsid w:val="00194D43"/>
    <w:rsid w:val="00195BC6"/>
    <w:rsid w:val="00196C9B"/>
    <w:rsid w:val="001974F4"/>
    <w:rsid w:val="001A0E9F"/>
    <w:rsid w:val="001A0F8E"/>
    <w:rsid w:val="001A1EE2"/>
    <w:rsid w:val="001A2827"/>
    <w:rsid w:val="001A3BAD"/>
    <w:rsid w:val="001A3CFC"/>
    <w:rsid w:val="001A6D51"/>
    <w:rsid w:val="001A7604"/>
    <w:rsid w:val="001B0B2B"/>
    <w:rsid w:val="001B0D01"/>
    <w:rsid w:val="001B3F77"/>
    <w:rsid w:val="001B4F6B"/>
    <w:rsid w:val="001B5336"/>
    <w:rsid w:val="001C0908"/>
    <w:rsid w:val="001C14F3"/>
    <w:rsid w:val="001C3CFB"/>
    <w:rsid w:val="001C40AC"/>
    <w:rsid w:val="001C53D0"/>
    <w:rsid w:val="001C6D2F"/>
    <w:rsid w:val="001C7C1C"/>
    <w:rsid w:val="001D0D10"/>
    <w:rsid w:val="001D2CA9"/>
    <w:rsid w:val="001D6667"/>
    <w:rsid w:val="001D70EF"/>
    <w:rsid w:val="001D7530"/>
    <w:rsid w:val="001E2AF2"/>
    <w:rsid w:val="001E2DDD"/>
    <w:rsid w:val="001E2EFD"/>
    <w:rsid w:val="001E2F22"/>
    <w:rsid w:val="001E3A6E"/>
    <w:rsid w:val="001E52EA"/>
    <w:rsid w:val="001E6AF3"/>
    <w:rsid w:val="001E73C3"/>
    <w:rsid w:val="001F0A3C"/>
    <w:rsid w:val="001F1CFC"/>
    <w:rsid w:val="001F2512"/>
    <w:rsid w:val="001F393E"/>
    <w:rsid w:val="001F464A"/>
    <w:rsid w:val="001F6606"/>
    <w:rsid w:val="001F7775"/>
    <w:rsid w:val="00200557"/>
    <w:rsid w:val="00201B62"/>
    <w:rsid w:val="002022B5"/>
    <w:rsid w:val="00204AFC"/>
    <w:rsid w:val="00206136"/>
    <w:rsid w:val="00206507"/>
    <w:rsid w:val="00206A99"/>
    <w:rsid w:val="00207215"/>
    <w:rsid w:val="00212D84"/>
    <w:rsid w:val="0021377C"/>
    <w:rsid w:val="00213CED"/>
    <w:rsid w:val="00213D70"/>
    <w:rsid w:val="0021400D"/>
    <w:rsid w:val="00215FF7"/>
    <w:rsid w:val="0021608A"/>
    <w:rsid w:val="0021644D"/>
    <w:rsid w:val="0021704C"/>
    <w:rsid w:val="00217D6E"/>
    <w:rsid w:val="00221D8E"/>
    <w:rsid w:val="002223ED"/>
    <w:rsid w:val="00224324"/>
    <w:rsid w:val="00226DD6"/>
    <w:rsid w:val="0023177C"/>
    <w:rsid w:val="002324AC"/>
    <w:rsid w:val="0023353B"/>
    <w:rsid w:val="00234B17"/>
    <w:rsid w:val="00235C61"/>
    <w:rsid w:val="002374BD"/>
    <w:rsid w:val="00237666"/>
    <w:rsid w:val="00237BA9"/>
    <w:rsid w:val="00240336"/>
    <w:rsid w:val="00243937"/>
    <w:rsid w:val="00243C7C"/>
    <w:rsid w:val="002449FD"/>
    <w:rsid w:val="00245BEF"/>
    <w:rsid w:val="0024603A"/>
    <w:rsid w:val="00246854"/>
    <w:rsid w:val="00247E73"/>
    <w:rsid w:val="002503D7"/>
    <w:rsid w:val="00250D06"/>
    <w:rsid w:val="00251A81"/>
    <w:rsid w:val="00254822"/>
    <w:rsid w:val="0025688A"/>
    <w:rsid w:val="00261CC2"/>
    <w:rsid w:val="00262DF7"/>
    <w:rsid w:val="002637A5"/>
    <w:rsid w:val="00264577"/>
    <w:rsid w:val="00267316"/>
    <w:rsid w:val="00270EB5"/>
    <w:rsid w:val="00271C22"/>
    <w:rsid w:val="00272EB0"/>
    <w:rsid w:val="00273711"/>
    <w:rsid w:val="0027383B"/>
    <w:rsid w:val="0027413F"/>
    <w:rsid w:val="00274815"/>
    <w:rsid w:val="00274824"/>
    <w:rsid w:val="00274A60"/>
    <w:rsid w:val="002756AA"/>
    <w:rsid w:val="00277E4E"/>
    <w:rsid w:val="00277F1A"/>
    <w:rsid w:val="00280CF9"/>
    <w:rsid w:val="00284F3C"/>
    <w:rsid w:val="00285247"/>
    <w:rsid w:val="00286E28"/>
    <w:rsid w:val="00292804"/>
    <w:rsid w:val="00293BED"/>
    <w:rsid w:val="00293CCE"/>
    <w:rsid w:val="00294311"/>
    <w:rsid w:val="002945F5"/>
    <w:rsid w:val="002958E8"/>
    <w:rsid w:val="00296B1B"/>
    <w:rsid w:val="00297E1A"/>
    <w:rsid w:val="002A0776"/>
    <w:rsid w:val="002A1FBA"/>
    <w:rsid w:val="002A44C2"/>
    <w:rsid w:val="002A4800"/>
    <w:rsid w:val="002A5456"/>
    <w:rsid w:val="002A656F"/>
    <w:rsid w:val="002A6ABF"/>
    <w:rsid w:val="002A7008"/>
    <w:rsid w:val="002A7C4F"/>
    <w:rsid w:val="002B036F"/>
    <w:rsid w:val="002B1D00"/>
    <w:rsid w:val="002B5020"/>
    <w:rsid w:val="002B5505"/>
    <w:rsid w:val="002B7E6E"/>
    <w:rsid w:val="002C091A"/>
    <w:rsid w:val="002C0987"/>
    <w:rsid w:val="002C10A9"/>
    <w:rsid w:val="002C203F"/>
    <w:rsid w:val="002C4BD7"/>
    <w:rsid w:val="002C68B8"/>
    <w:rsid w:val="002D0FAD"/>
    <w:rsid w:val="002D18C9"/>
    <w:rsid w:val="002D25A2"/>
    <w:rsid w:val="002D572B"/>
    <w:rsid w:val="002D59BB"/>
    <w:rsid w:val="002D6674"/>
    <w:rsid w:val="002D697D"/>
    <w:rsid w:val="002E42DA"/>
    <w:rsid w:val="002E7299"/>
    <w:rsid w:val="002F052C"/>
    <w:rsid w:val="002F112C"/>
    <w:rsid w:val="002F185B"/>
    <w:rsid w:val="002F1C19"/>
    <w:rsid w:val="002F2C65"/>
    <w:rsid w:val="002F3CC2"/>
    <w:rsid w:val="002F4D65"/>
    <w:rsid w:val="002F5BD8"/>
    <w:rsid w:val="002F5DD1"/>
    <w:rsid w:val="002F7DC6"/>
    <w:rsid w:val="003014F9"/>
    <w:rsid w:val="00301530"/>
    <w:rsid w:val="00301C2E"/>
    <w:rsid w:val="0030398A"/>
    <w:rsid w:val="00304134"/>
    <w:rsid w:val="00305494"/>
    <w:rsid w:val="00306A59"/>
    <w:rsid w:val="003101AB"/>
    <w:rsid w:val="003110B0"/>
    <w:rsid w:val="0031112C"/>
    <w:rsid w:val="0031144C"/>
    <w:rsid w:val="003120FA"/>
    <w:rsid w:val="00312740"/>
    <w:rsid w:val="00312D94"/>
    <w:rsid w:val="00313270"/>
    <w:rsid w:val="00314AFB"/>
    <w:rsid w:val="0031523A"/>
    <w:rsid w:val="00316028"/>
    <w:rsid w:val="0031664F"/>
    <w:rsid w:val="00316918"/>
    <w:rsid w:val="0032008A"/>
    <w:rsid w:val="00322807"/>
    <w:rsid w:val="00323932"/>
    <w:rsid w:val="00323A13"/>
    <w:rsid w:val="003245A7"/>
    <w:rsid w:val="003246BA"/>
    <w:rsid w:val="00325D6E"/>
    <w:rsid w:val="0032659E"/>
    <w:rsid w:val="00327269"/>
    <w:rsid w:val="003301A2"/>
    <w:rsid w:val="00334D31"/>
    <w:rsid w:val="00334E70"/>
    <w:rsid w:val="00336310"/>
    <w:rsid w:val="00336C62"/>
    <w:rsid w:val="00336D21"/>
    <w:rsid w:val="00340C4F"/>
    <w:rsid w:val="00345F77"/>
    <w:rsid w:val="003464EC"/>
    <w:rsid w:val="00347A14"/>
    <w:rsid w:val="00347E9A"/>
    <w:rsid w:val="00350026"/>
    <w:rsid w:val="0035116C"/>
    <w:rsid w:val="0035405D"/>
    <w:rsid w:val="00354399"/>
    <w:rsid w:val="00355142"/>
    <w:rsid w:val="00355E5B"/>
    <w:rsid w:val="00356DA4"/>
    <w:rsid w:val="003629AF"/>
    <w:rsid w:val="003645CF"/>
    <w:rsid w:val="003713AD"/>
    <w:rsid w:val="00373911"/>
    <w:rsid w:val="00373B5C"/>
    <w:rsid w:val="00374B4E"/>
    <w:rsid w:val="00375308"/>
    <w:rsid w:val="0037613E"/>
    <w:rsid w:val="00377A61"/>
    <w:rsid w:val="00380C79"/>
    <w:rsid w:val="00381FC1"/>
    <w:rsid w:val="00383FF8"/>
    <w:rsid w:val="0038459D"/>
    <w:rsid w:val="003862E8"/>
    <w:rsid w:val="00391691"/>
    <w:rsid w:val="00391FD7"/>
    <w:rsid w:val="0039211F"/>
    <w:rsid w:val="003934AF"/>
    <w:rsid w:val="0039425C"/>
    <w:rsid w:val="00395666"/>
    <w:rsid w:val="00396087"/>
    <w:rsid w:val="003A0212"/>
    <w:rsid w:val="003A028F"/>
    <w:rsid w:val="003A3743"/>
    <w:rsid w:val="003A6E0A"/>
    <w:rsid w:val="003B07B1"/>
    <w:rsid w:val="003B3DA9"/>
    <w:rsid w:val="003B5298"/>
    <w:rsid w:val="003C18D9"/>
    <w:rsid w:val="003C639F"/>
    <w:rsid w:val="003C76BC"/>
    <w:rsid w:val="003D1A28"/>
    <w:rsid w:val="003D23B3"/>
    <w:rsid w:val="003D7B05"/>
    <w:rsid w:val="003E1FE6"/>
    <w:rsid w:val="003E6057"/>
    <w:rsid w:val="003E6873"/>
    <w:rsid w:val="003E76B5"/>
    <w:rsid w:val="003F162E"/>
    <w:rsid w:val="003F45E2"/>
    <w:rsid w:val="003F6498"/>
    <w:rsid w:val="003F6ECF"/>
    <w:rsid w:val="00400FDE"/>
    <w:rsid w:val="00401D89"/>
    <w:rsid w:val="00401F22"/>
    <w:rsid w:val="004039CB"/>
    <w:rsid w:val="00405073"/>
    <w:rsid w:val="004069EB"/>
    <w:rsid w:val="00407470"/>
    <w:rsid w:val="004075B2"/>
    <w:rsid w:val="004117F8"/>
    <w:rsid w:val="00412596"/>
    <w:rsid w:val="00412D9F"/>
    <w:rsid w:val="00413975"/>
    <w:rsid w:val="0042038E"/>
    <w:rsid w:val="0042288C"/>
    <w:rsid w:val="00423D5F"/>
    <w:rsid w:val="00424AEF"/>
    <w:rsid w:val="0042601F"/>
    <w:rsid w:val="0042636C"/>
    <w:rsid w:val="004320F0"/>
    <w:rsid w:val="004322BF"/>
    <w:rsid w:val="0043433C"/>
    <w:rsid w:val="00435536"/>
    <w:rsid w:val="0044008F"/>
    <w:rsid w:val="00441208"/>
    <w:rsid w:val="0044466C"/>
    <w:rsid w:val="00444F76"/>
    <w:rsid w:val="004462B3"/>
    <w:rsid w:val="0045181A"/>
    <w:rsid w:val="00453E2B"/>
    <w:rsid w:val="00455C66"/>
    <w:rsid w:val="00455FEB"/>
    <w:rsid w:val="004569EC"/>
    <w:rsid w:val="00457623"/>
    <w:rsid w:val="004577AC"/>
    <w:rsid w:val="00460FCC"/>
    <w:rsid w:val="00463B97"/>
    <w:rsid w:val="00464CF7"/>
    <w:rsid w:val="00465D06"/>
    <w:rsid w:val="004667CC"/>
    <w:rsid w:val="00466A5E"/>
    <w:rsid w:val="0046710F"/>
    <w:rsid w:val="004736D2"/>
    <w:rsid w:val="00473F6E"/>
    <w:rsid w:val="00474180"/>
    <w:rsid w:val="00474748"/>
    <w:rsid w:val="00475299"/>
    <w:rsid w:val="004756F8"/>
    <w:rsid w:val="00476940"/>
    <w:rsid w:val="00477610"/>
    <w:rsid w:val="00480254"/>
    <w:rsid w:val="0048184A"/>
    <w:rsid w:val="00482E88"/>
    <w:rsid w:val="004841B6"/>
    <w:rsid w:val="0048428E"/>
    <w:rsid w:val="00487372"/>
    <w:rsid w:val="0049398A"/>
    <w:rsid w:val="0049399C"/>
    <w:rsid w:val="00494F1C"/>
    <w:rsid w:val="0049665F"/>
    <w:rsid w:val="004A03A9"/>
    <w:rsid w:val="004A1F74"/>
    <w:rsid w:val="004A2BB1"/>
    <w:rsid w:val="004A2F4C"/>
    <w:rsid w:val="004A3778"/>
    <w:rsid w:val="004A37BE"/>
    <w:rsid w:val="004A48DA"/>
    <w:rsid w:val="004A505B"/>
    <w:rsid w:val="004A62C5"/>
    <w:rsid w:val="004A632F"/>
    <w:rsid w:val="004A6ED5"/>
    <w:rsid w:val="004B0249"/>
    <w:rsid w:val="004B2888"/>
    <w:rsid w:val="004B2F84"/>
    <w:rsid w:val="004B3BF7"/>
    <w:rsid w:val="004B49CA"/>
    <w:rsid w:val="004B4AB1"/>
    <w:rsid w:val="004B6483"/>
    <w:rsid w:val="004B65CD"/>
    <w:rsid w:val="004B6ABC"/>
    <w:rsid w:val="004B70AE"/>
    <w:rsid w:val="004B7B43"/>
    <w:rsid w:val="004B7F05"/>
    <w:rsid w:val="004C3479"/>
    <w:rsid w:val="004C468E"/>
    <w:rsid w:val="004D018D"/>
    <w:rsid w:val="004D38A9"/>
    <w:rsid w:val="004E0A1F"/>
    <w:rsid w:val="004E4C19"/>
    <w:rsid w:val="004E6B74"/>
    <w:rsid w:val="004E7A20"/>
    <w:rsid w:val="004F0144"/>
    <w:rsid w:val="004F0A51"/>
    <w:rsid w:val="004F11B5"/>
    <w:rsid w:val="004F2DC3"/>
    <w:rsid w:val="004F5436"/>
    <w:rsid w:val="004F78F6"/>
    <w:rsid w:val="005012C5"/>
    <w:rsid w:val="00501BAE"/>
    <w:rsid w:val="005026EA"/>
    <w:rsid w:val="005034FF"/>
    <w:rsid w:val="005063B6"/>
    <w:rsid w:val="00506780"/>
    <w:rsid w:val="00507EEE"/>
    <w:rsid w:val="00513DA9"/>
    <w:rsid w:val="0051480A"/>
    <w:rsid w:val="005169A4"/>
    <w:rsid w:val="00524891"/>
    <w:rsid w:val="005276AD"/>
    <w:rsid w:val="00533D64"/>
    <w:rsid w:val="005404AB"/>
    <w:rsid w:val="00541214"/>
    <w:rsid w:val="00541914"/>
    <w:rsid w:val="00541ACF"/>
    <w:rsid w:val="00542C83"/>
    <w:rsid w:val="00542F81"/>
    <w:rsid w:val="00546E24"/>
    <w:rsid w:val="00547261"/>
    <w:rsid w:val="0054727D"/>
    <w:rsid w:val="00547347"/>
    <w:rsid w:val="00547C84"/>
    <w:rsid w:val="00551F7E"/>
    <w:rsid w:val="00552234"/>
    <w:rsid w:val="005527D7"/>
    <w:rsid w:val="005542C1"/>
    <w:rsid w:val="00557D68"/>
    <w:rsid w:val="00562C00"/>
    <w:rsid w:val="00563951"/>
    <w:rsid w:val="00564DFE"/>
    <w:rsid w:val="00566E8D"/>
    <w:rsid w:val="00567B32"/>
    <w:rsid w:val="00571DA5"/>
    <w:rsid w:val="0057205B"/>
    <w:rsid w:val="00572BA2"/>
    <w:rsid w:val="00572ECB"/>
    <w:rsid w:val="005751AA"/>
    <w:rsid w:val="00575717"/>
    <w:rsid w:val="00575A34"/>
    <w:rsid w:val="005765D3"/>
    <w:rsid w:val="00580031"/>
    <w:rsid w:val="00580138"/>
    <w:rsid w:val="00580A06"/>
    <w:rsid w:val="00581E89"/>
    <w:rsid w:val="00582F12"/>
    <w:rsid w:val="00585B1B"/>
    <w:rsid w:val="00586D48"/>
    <w:rsid w:val="00587025"/>
    <w:rsid w:val="00592D77"/>
    <w:rsid w:val="00593C6E"/>
    <w:rsid w:val="00593EC2"/>
    <w:rsid w:val="00595B8D"/>
    <w:rsid w:val="00595C3D"/>
    <w:rsid w:val="00596289"/>
    <w:rsid w:val="005965E3"/>
    <w:rsid w:val="005A2FFA"/>
    <w:rsid w:val="005A327B"/>
    <w:rsid w:val="005A34C2"/>
    <w:rsid w:val="005A4BCB"/>
    <w:rsid w:val="005A6A89"/>
    <w:rsid w:val="005A70C3"/>
    <w:rsid w:val="005B0EB1"/>
    <w:rsid w:val="005B2D61"/>
    <w:rsid w:val="005B3A3B"/>
    <w:rsid w:val="005B555A"/>
    <w:rsid w:val="005B6CD3"/>
    <w:rsid w:val="005C0834"/>
    <w:rsid w:val="005C0FFF"/>
    <w:rsid w:val="005C13A0"/>
    <w:rsid w:val="005C1713"/>
    <w:rsid w:val="005C21AB"/>
    <w:rsid w:val="005C2545"/>
    <w:rsid w:val="005C305F"/>
    <w:rsid w:val="005C3116"/>
    <w:rsid w:val="005C348F"/>
    <w:rsid w:val="005C3527"/>
    <w:rsid w:val="005C476F"/>
    <w:rsid w:val="005C4BEE"/>
    <w:rsid w:val="005C5B85"/>
    <w:rsid w:val="005C7FCC"/>
    <w:rsid w:val="005D237C"/>
    <w:rsid w:val="005D5037"/>
    <w:rsid w:val="005D7C55"/>
    <w:rsid w:val="005E04A0"/>
    <w:rsid w:val="005E3ED2"/>
    <w:rsid w:val="005E7FFA"/>
    <w:rsid w:val="005F2C37"/>
    <w:rsid w:val="005F333D"/>
    <w:rsid w:val="005F590B"/>
    <w:rsid w:val="005F6322"/>
    <w:rsid w:val="005F664A"/>
    <w:rsid w:val="005F71A4"/>
    <w:rsid w:val="005F75FD"/>
    <w:rsid w:val="00601A56"/>
    <w:rsid w:val="00603129"/>
    <w:rsid w:val="00605BBD"/>
    <w:rsid w:val="00605CFC"/>
    <w:rsid w:val="0061136A"/>
    <w:rsid w:val="0061243C"/>
    <w:rsid w:val="006178A4"/>
    <w:rsid w:val="00620690"/>
    <w:rsid w:val="00620A44"/>
    <w:rsid w:val="00621228"/>
    <w:rsid w:val="00621239"/>
    <w:rsid w:val="006213FF"/>
    <w:rsid w:val="00622494"/>
    <w:rsid w:val="00622B50"/>
    <w:rsid w:val="00622E2C"/>
    <w:rsid w:val="006231B9"/>
    <w:rsid w:val="00623866"/>
    <w:rsid w:val="00623A60"/>
    <w:rsid w:val="0062497C"/>
    <w:rsid w:val="006249F4"/>
    <w:rsid w:val="006253CD"/>
    <w:rsid w:val="00625AF2"/>
    <w:rsid w:val="0063047C"/>
    <w:rsid w:val="00632339"/>
    <w:rsid w:val="006339EB"/>
    <w:rsid w:val="00633B4A"/>
    <w:rsid w:val="0063523A"/>
    <w:rsid w:val="006407A0"/>
    <w:rsid w:val="00640EAD"/>
    <w:rsid w:val="00642622"/>
    <w:rsid w:val="00647350"/>
    <w:rsid w:val="00647842"/>
    <w:rsid w:val="0065172C"/>
    <w:rsid w:val="00651D9F"/>
    <w:rsid w:val="006574B0"/>
    <w:rsid w:val="006602A4"/>
    <w:rsid w:val="00660B22"/>
    <w:rsid w:val="00662143"/>
    <w:rsid w:val="00662657"/>
    <w:rsid w:val="006626C9"/>
    <w:rsid w:val="00663A0A"/>
    <w:rsid w:val="00663DE2"/>
    <w:rsid w:val="00664E35"/>
    <w:rsid w:val="00666610"/>
    <w:rsid w:val="00667793"/>
    <w:rsid w:val="00670577"/>
    <w:rsid w:val="00674181"/>
    <w:rsid w:val="006753FE"/>
    <w:rsid w:val="006773A6"/>
    <w:rsid w:val="0068252F"/>
    <w:rsid w:val="00682784"/>
    <w:rsid w:val="0068319D"/>
    <w:rsid w:val="00684243"/>
    <w:rsid w:val="006856C9"/>
    <w:rsid w:val="00686C77"/>
    <w:rsid w:val="00691AC5"/>
    <w:rsid w:val="00691F2C"/>
    <w:rsid w:val="0069501C"/>
    <w:rsid w:val="00695E44"/>
    <w:rsid w:val="006966F7"/>
    <w:rsid w:val="00696776"/>
    <w:rsid w:val="006A0EA9"/>
    <w:rsid w:val="006A2994"/>
    <w:rsid w:val="006A3041"/>
    <w:rsid w:val="006A3A81"/>
    <w:rsid w:val="006A62FC"/>
    <w:rsid w:val="006A7400"/>
    <w:rsid w:val="006B09FE"/>
    <w:rsid w:val="006B1A0D"/>
    <w:rsid w:val="006B4951"/>
    <w:rsid w:val="006B5182"/>
    <w:rsid w:val="006B57AD"/>
    <w:rsid w:val="006B728A"/>
    <w:rsid w:val="006B7A2C"/>
    <w:rsid w:val="006C2976"/>
    <w:rsid w:val="006C53E4"/>
    <w:rsid w:val="006C64A2"/>
    <w:rsid w:val="006D0585"/>
    <w:rsid w:val="006D15B1"/>
    <w:rsid w:val="006D281F"/>
    <w:rsid w:val="006D34E9"/>
    <w:rsid w:val="006D3E83"/>
    <w:rsid w:val="006D53F3"/>
    <w:rsid w:val="006D6845"/>
    <w:rsid w:val="006D68A2"/>
    <w:rsid w:val="006D7DAE"/>
    <w:rsid w:val="006E2EB5"/>
    <w:rsid w:val="006E45C9"/>
    <w:rsid w:val="006E57DC"/>
    <w:rsid w:val="006E636A"/>
    <w:rsid w:val="006E6FFE"/>
    <w:rsid w:val="006F0FE4"/>
    <w:rsid w:val="006F34D4"/>
    <w:rsid w:val="006F519C"/>
    <w:rsid w:val="006F554C"/>
    <w:rsid w:val="006F5A1C"/>
    <w:rsid w:val="006F642D"/>
    <w:rsid w:val="006F7998"/>
    <w:rsid w:val="006F7AC2"/>
    <w:rsid w:val="007008F5"/>
    <w:rsid w:val="0070096A"/>
    <w:rsid w:val="007015BE"/>
    <w:rsid w:val="0070331B"/>
    <w:rsid w:val="00703A02"/>
    <w:rsid w:val="00704C52"/>
    <w:rsid w:val="007050F4"/>
    <w:rsid w:val="00707412"/>
    <w:rsid w:val="00707DA2"/>
    <w:rsid w:val="007102CA"/>
    <w:rsid w:val="0071198F"/>
    <w:rsid w:val="00711E52"/>
    <w:rsid w:val="007128CF"/>
    <w:rsid w:val="00712FB1"/>
    <w:rsid w:val="00715049"/>
    <w:rsid w:val="00716113"/>
    <w:rsid w:val="007212EF"/>
    <w:rsid w:val="00721686"/>
    <w:rsid w:val="00721800"/>
    <w:rsid w:val="007235CD"/>
    <w:rsid w:val="007252BB"/>
    <w:rsid w:val="007254DE"/>
    <w:rsid w:val="0072609D"/>
    <w:rsid w:val="0072719C"/>
    <w:rsid w:val="007300E1"/>
    <w:rsid w:val="007305F7"/>
    <w:rsid w:val="00732455"/>
    <w:rsid w:val="0073278F"/>
    <w:rsid w:val="007333D4"/>
    <w:rsid w:val="0073430B"/>
    <w:rsid w:val="007347BF"/>
    <w:rsid w:val="00734B6B"/>
    <w:rsid w:val="00735EA1"/>
    <w:rsid w:val="00736D28"/>
    <w:rsid w:val="0073708F"/>
    <w:rsid w:val="00743CF2"/>
    <w:rsid w:val="00743D51"/>
    <w:rsid w:val="00744283"/>
    <w:rsid w:val="00746B9E"/>
    <w:rsid w:val="00747D50"/>
    <w:rsid w:val="0075078E"/>
    <w:rsid w:val="007515EA"/>
    <w:rsid w:val="0075240B"/>
    <w:rsid w:val="0075428A"/>
    <w:rsid w:val="00760061"/>
    <w:rsid w:val="00760930"/>
    <w:rsid w:val="00763C16"/>
    <w:rsid w:val="00763C21"/>
    <w:rsid w:val="007652E4"/>
    <w:rsid w:val="007665F2"/>
    <w:rsid w:val="00770698"/>
    <w:rsid w:val="007724DB"/>
    <w:rsid w:val="00775B87"/>
    <w:rsid w:val="0077645B"/>
    <w:rsid w:val="007770C8"/>
    <w:rsid w:val="007813BF"/>
    <w:rsid w:val="00781754"/>
    <w:rsid w:val="00784266"/>
    <w:rsid w:val="007851FC"/>
    <w:rsid w:val="007877C7"/>
    <w:rsid w:val="00790133"/>
    <w:rsid w:val="00795799"/>
    <w:rsid w:val="007A2709"/>
    <w:rsid w:val="007A4C28"/>
    <w:rsid w:val="007A4C65"/>
    <w:rsid w:val="007A5519"/>
    <w:rsid w:val="007A6377"/>
    <w:rsid w:val="007A69F8"/>
    <w:rsid w:val="007A7212"/>
    <w:rsid w:val="007A7410"/>
    <w:rsid w:val="007B1F58"/>
    <w:rsid w:val="007B33AD"/>
    <w:rsid w:val="007B3BFA"/>
    <w:rsid w:val="007B3FBB"/>
    <w:rsid w:val="007B5D87"/>
    <w:rsid w:val="007B5F74"/>
    <w:rsid w:val="007B63F8"/>
    <w:rsid w:val="007B72BB"/>
    <w:rsid w:val="007B75AE"/>
    <w:rsid w:val="007C3F3C"/>
    <w:rsid w:val="007C63F0"/>
    <w:rsid w:val="007C648A"/>
    <w:rsid w:val="007C655C"/>
    <w:rsid w:val="007C69D3"/>
    <w:rsid w:val="007D01D8"/>
    <w:rsid w:val="007D0499"/>
    <w:rsid w:val="007D4E7E"/>
    <w:rsid w:val="007D613D"/>
    <w:rsid w:val="007D680E"/>
    <w:rsid w:val="007E4306"/>
    <w:rsid w:val="007E4C79"/>
    <w:rsid w:val="007E6578"/>
    <w:rsid w:val="007F1887"/>
    <w:rsid w:val="007F18D3"/>
    <w:rsid w:val="007F1AAF"/>
    <w:rsid w:val="007F2EAF"/>
    <w:rsid w:val="007F4121"/>
    <w:rsid w:val="007F443E"/>
    <w:rsid w:val="007F46DB"/>
    <w:rsid w:val="007F609E"/>
    <w:rsid w:val="007F65D8"/>
    <w:rsid w:val="007F6B44"/>
    <w:rsid w:val="007F7549"/>
    <w:rsid w:val="00800660"/>
    <w:rsid w:val="00800762"/>
    <w:rsid w:val="00802B00"/>
    <w:rsid w:val="008043FC"/>
    <w:rsid w:val="008049C0"/>
    <w:rsid w:val="00805E20"/>
    <w:rsid w:val="00806190"/>
    <w:rsid w:val="00806A62"/>
    <w:rsid w:val="00810F63"/>
    <w:rsid w:val="00811C66"/>
    <w:rsid w:val="00811FED"/>
    <w:rsid w:val="008127FC"/>
    <w:rsid w:val="00815C40"/>
    <w:rsid w:val="00816B59"/>
    <w:rsid w:val="00821131"/>
    <w:rsid w:val="00822C7E"/>
    <w:rsid w:val="00823AFF"/>
    <w:rsid w:val="00827813"/>
    <w:rsid w:val="00831712"/>
    <w:rsid w:val="0083178A"/>
    <w:rsid w:val="00835FDF"/>
    <w:rsid w:val="00836BBE"/>
    <w:rsid w:val="00840488"/>
    <w:rsid w:val="00841C6B"/>
    <w:rsid w:val="00841FF8"/>
    <w:rsid w:val="0084212E"/>
    <w:rsid w:val="008421E2"/>
    <w:rsid w:val="00842DE9"/>
    <w:rsid w:val="00844849"/>
    <w:rsid w:val="00846FB8"/>
    <w:rsid w:val="00851D1B"/>
    <w:rsid w:val="008520C1"/>
    <w:rsid w:val="0085250B"/>
    <w:rsid w:val="0085257B"/>
    <w:rsid w:val="00853416"/>
    <w:rsid w:val="00855E6A"/>
    <w:rsid w:val="00856001"/>
    <w:rsid w:val="00856E38"/>
    <w:rsid w:val="00856E40"/>
    <w:rsid w:val="0086183B"/>
    <w:rsid w:val="00861D36"/>
    <w:rsid w:val="00866791"/>
    <w:rsid w:val="00866B66"/>
    <w:rsid w:val="00867886"/>
    <w:rsid w:val="008719BF"/>
    <w:rsid w:val="00874AE3"/>
    <w:rsid w:val="008758A3"/>
    <w:rsid w:val="00875F9A"/>
    <w:rsid w:val="0087611B"/>
    <w:rsid w:val="008773F8"/>
    <w:rsid w:val="00877C17"/>
    <w:rsid w:val="0088174E"/>
    <w:rsid w:val="00883AD7"/>
    <w:rsid w:val="00887D6C"/>
    <w:rsid w:val="00891D33"/>
    <w:rsid w:val="00892AEC"/>
    <w:rsid w:val="008949D2"/>
    <w:rsid w:val="00894E26"/>
    <w:rsid w:val="0089546E"/>
    <w:rsid w:val="008A1E38"/>
    <w:rsid w:val="008A2487"/>
    <w:rsid w:val="008A30F1"/>
    <w:rsid w:val="008A3E3C"/>
    <w:rsid w:val="008A4F03"/>
    <w:rsid w:val="008A743B"/>
    <w:rsid w:val="008B0CFA"/>
    <w:rsid w:val="008B1C3B"/>
    <w:rsid w:val="008B20EA"/>
    <w:rsid w:val="008B22AA"/>
    <w:rsid w:val="008B231E"/>
    <w:rsid w:val="008B2E23"/>
    <w:rsid w:val="008B3262"/>
    <w:rsid w:val="008B4D92"/>
    <w:rsid w:val="008B55E3"/>
    <w:rsid w:val="008B6335"/>
    <w:rsid w:val="008C0058"/>
    <w:rsid w:val="008C1C32"/>
    <w:rsid w:val="008C1E74"/>
    <w:rsid w:val="008C2041"/>
    <w:rsid w:val="008C2E57"/>
    <w:rsid w:val="008C42C6"/>
    <w:rsid w:val="008C4AB3"/>
    <w:rsid w:val="008C6AF0"/>
    <w:rsid w:val="008C7436"/>
    <w:rsid w:val="008C7606"/>
    <w:rsid w:val="008C7F52"/>
    <w:rsid w:val="008D1783"/>
    <w:rsid w:val="008D288D"/>
    <w:rsid w:val="008D3B4F"/>
    <w:rsid w:val="008E0509"/>
    <w:rsid w:val="008E1180"/>
    <w:rsid w:val="008E2765"/>
    <w:rsid w:val="008E3AC4"/>
    <w:rsid w:val="008E5DD2"/>
    <w:rsid w:val="008E5E91"/>
    <w:rsid w:val="008E786C"/>
    <w:rsid w:val="008E7D13"/>
    <w:rsid w:val="008F0E15"/>
    <w:rsid w:val="008F1CE0"/>
    <w:rsid w:val="008F1ED6"/>
    <w:rsid w:val="008F2385"/>
    <w:rsid w:val="008F2C6A"/>
    <w:rsid w:val="008F31EF"/>
    <w:rsid w:val="008F329A"/>
    <w:rsid w:val="008F33F2"/>
    <w:rsid w:val="008F3FD1"/>
    <w:rsid w:val="008F574B"/>
    <w:rsid w:val="008F748E"/>
    <w:rsid w:val="008F79A0"/>
    <w:rsid w:val="0090077E"/>
    <w:rsid w:val="00900A25"/>
    <w:rsid w:val="00900D68"/>
    <w:rsid w:val="009021E7"/>
    <w:rsid w:val="00902BA5"/>
    <w:rsid w:val="0090331D"/>
    <w:rsid w:val="00904252"/>
    <w:rsid w:val="00907BA6"/>
    <w:rsid w:val="009115B2"/>
    <w:rsid w:val="00912E8E"/>
    <w:rsid w:val="0091330D"/>
    <w:rsid w:val="00916A8F"/>
    <w:rsid w:val="00916E8A"/>
    <w:rsid w:val="0091754B"/>
    <w:rsid w:val="009175D9"/>
    <w:rsid w:val="009177BF"/>
    <w:rsid w:val="00920325"/>
    <w:rsid w:val="00920803"/>
    <w:rsid w:val="00922F3E"/>
    <w:rsid w:val="009236C8"/>
    <w:rsid w:val="009240DA"/>
    <w:rsid w:val="00926973"/>
    <w:rsid w:val="00927E32"/>
    <w:rsid w:val="009302C7"/>
    <w:rsid w:val="00931B5E"/>
    <w:rsid w:val="00932779"/>
    <w:rsid w:val="009358A4"/>
    <w:rsid w:val="00936F33"/>
    <w:rsid w:val="00940DB3"/>
    <w:rsid w:val="00940E91"/>
    <w:rsid w:val="00941D64"/>
    <w:rsid w:val="009432CE"/>
    <w:rsid w:val="0094621D"/>
    <w:rsid w:val="00946531"/>
    <w:rsid w:val="009474E5"/>
    <w:rsid w:val="009477EA"/>
    <w:rsid w:val="00947A5C"/>
    <w:rsid w:val="00947BAF"/>
    <w:rsid w:val="00950746"/>
    <w:rsid w:val="00951FFB"/>
    <w:rsid w:val="009549DF"/>
    <w:rsid w:val="009633CF"/>
    <w:rsid w:val="00963918"/>
    <w:rsid w:val="00964542"/>
    <w:rsid w:val="00964F39"/>
    <w:rsid w:val="00965274"/>
    <w:rsid w:val="00965F81"/>
    <w:rsid w:val="00966769"/>
    <w:rsid w:val="00970EE6"/>
    <w:rsid w:val="00972B39"/>
    <w:rsid w:val="00972ECC"/>
    <w:rsid w:val="0097384E"/>
    <w:rsid w:val="00976B3D"/>
    <w:rsid w:val="0097750D"/>
    <w:rsid w:val="009823B2"/>
    <w:rsid w:val="0098296F"/>
    <w:rsid w:val="0098502A"/>
    <w:rsid w:val="0098686A"/>
    <w:rsid w:val="00986CD5"/>
    <w:rsid w:val="00990019"/>
    <w:rsid w:val="009939BB"/>
    <w:rsid w:val="00995493"/>
    <w:rsid w:val="009955C5"/>
    <w:rsid w:val="00996B1F"/>
    <w:rsid w:val="00996B43"/>
    <w:rsid w:val="00996B7B"/>
    <w:rsid w:val="00996C88"/>
    <w:rsid w:val="009A005A"/>
    <w:rsid w:val="009A15E9"/>
    <w:rsid w:val="009A1CAA"/>
    <w:rsid w:val="009A2130"/>
    <w:rsid w:val="009A2EFF"/>
    <w:rsid w:val="009A4DA1"/>
    <w:rsid w:val="009A5091"/>
    <w:rsid w:val="009A5FA7"/>
    <w:rsid w:val="009A5FCB"/>
    <w:rsid w:val="009B1E3A"/>
    <w:rsid w:val="009B2372"/>
    <w:rsid w:val="009B26E9"/>
    <w:rsid w:val="009B2BDD"/>
    <w:rsid w:val="009B2E6E"/>
    <w:rsid w:val="009B36EC"/>
    <w:rsid w:val="009B42C0"/>
    <w:rsid w:val="009C07AD"/>
    <w:rsid w:val="009C1214"/>
    <w:rsid w:val="009C1269"/>
    <w:rsid w:val="009C17D6"/>
    <w:rsid w:val="009C36EA"/>
    <w:rsid w:val="009C3C96"/>
    <w:rsid w:val="009C5CFD"/>
    <w:rsid w:val="009C7264"/>
    <w:rsid w:val="009D0582"/>
    <w:rsid w:val="009D13D6"/>
    <w:rsid w:val="009D3A44"/>
    <w:rsid w:val="009D3FC3"/>
    <w:rsid w:val="009D6653"/>
    <w:rsid w:val="009E071C"/>
    <w:rsid w:val="009E164B"/>
    <w:rsid w:val="009E432A"/>
    <w:rsid w:val="009E576B"/>
    <w:rsid w:val="009F1624"/>
    <w:rsid w:val="009F1A83"/>
    <w:rsid w:val="009F35EE"/>
    <w:rsid w:val="009F7D86"/>
    <w:rsid w:val="00A01DCC"/>
    <w:rsid w:val="00A023E6"/>
    <w:rsid w:val="00A02B02"/>
    <w:rsid w:val="00A02E99"/>
    <w:rsid w:val="00A0660F"/>
    <w:rsid w:val="00A07444"/>
    <w:rsid w:val="00A11ACA"/>
    <w:rsid w:val="00A11DA4"/>
    <w:rsid w:val="00A130DF"/>
    <w:rsid w:val="00A13107"/>
    <w:rsid w:val="00A142A0"/>
    <w:rsid w:val="00A1493B"/>
    <w:rsid w:val="00A15D50"/>
    <w:rsid w:val="00A1737D"/>
    <w:rsid w:val="00A174D6"/>
    <w:rsid w:val="00A175E9"/>
    <w:rsid w:val="00A17E7C"/>
    <w:rsid w:val="00A21593"/>
    <w:rsid w:val="00A23FC0"/>
    <w:rsid w:val="00A243B8"/>
    <w:rsid w:val="00A24F1D"/>
    <w:rsid w:val="00A26AD8"/>
    <w:rsid w:val="00A3032C"/>
    <w:rsid w:val="00A32193"/>
    <w:rsid w:val="00A3326F"/>
    <w:rsid w:val="00A345D9"/>
    <w:rsid w:val="00A34928"/>
    <w:rsid w:val="00A3504F"/>
    <w:rsid w:val="00A37949"/>
    <w:rsid w:val="00A40305"/>
    <w:rsid w:val="00A40B31"/>
    <w:rsid w:val="00A40DA3"/>
    <w:rsid w:val="00A427E7"/>
    <w:rsid w:val="00A46CEB"/>
    <w:rsid w:val="00A471F5"/>
    <w:rsid w:val="00A51270"/>
    <w:rsid w:val="00A51CD1"/>
    <w:rsid w:val="00A529D1"/>
    <w:rsid w:val="00A54A83"/>
    <w:rsid w:val="00A54B85"/>
    <w:rsid w:val="00A5601A"/>
    <w:rsid w:val="00A57816"/>
    <w:rsid w:val="00A57E98"/>
    <w:rsid w:val="00A613E9"/>
    <w:rsid w:val="00A63412"/>
    <w:rsid w:val="00A63BFC"/>
    <w:rsid w:val="00A645CF"/>
    <w:rsid w:val="00A6705E"/>
    <w:rsid w:val="00A67BF3"/>
    <w:rsid w:val="00A70CF4"/>
    <w:rsid w:val="00A721B2"/>
    <w:rsid w:val="00A74625"/>
    <w:rsid w:val="00A75806"/>
    <w:rsid w:val="00A76863"/>
    <w:rsid w:val="00A77FEE"/>
    <w:rsid w:val="00A82B11"/>
    <w:rsid w:val="00A82D05"/>
    <w:rsid w:val="00A82FEB"/>
    <w:rsid w:val="00A84661"/>
    <w:rsid w:val="00A8547C"/>
    <w:rsid w:val="00A860C8"/>
    <w:rsid w:val="00A901A8"/>
    <w:rsid w:val="00A93C23"/>
    <w:rsid w:val="00A93D64"/>
    <w:rsid w:val="00AA17AF"/>
    <w:rsid w:val="00AA1844"/>
    <w:rsid w:val="00AA192F"/>
    <w:rsid w:val="00AB0C10"/>
    <w:rsid w:val="00AB1BA2"/>
    <w:rsid w:val="00AB3905"/>
    <w:rsid w:val="00AB44D1"/>
    <w:rsid w:val="00AB6CD4"/>
    <w:rsid w:val="00AC059C"/>
    <w:rsid w:val="00AC0A2A"/>
    <w:rsid w:val="00AC137E"/>
    <w:rsid w:val="00AC1BC2"/>
    <w:rsid w:val="00AC36C8"/>
    <w:rsid w:val="00AC41AD"/>
    <w:rsid w:val="00AC4261"/>
    <w:rsid w:val="00AC479C"/>
    <w:rsid w:val="00AC50BA"/>
    <w:rsid w:val="00AC590A"/>
    <w:rsid w:val="00AC5F1A"/>
    <w:rsid w:val="00AD0778"/>
    <w:rsid w:val="00AD0B1B"/>
    <w:rsid w:val="00AD0C9E"/>
    <w:rsid w:val="00AD216D"/>
    <w:rsid w:val="00AD2AD3"/>
    <w:rsid w:val="00AD3B78"/>
    <w:rsid w:val="00AD52E7"/>
    <w:rsid w:val="00AD597D"/>
    <w:rsid w:val="00AD5A7F"/>
    <w:rsid w:val="00AD659C"/>
    <w:rsid w:val="00AD7114"/>
    <w:rsid w:val="00AE4B49"/>
    <w:rsid w:val="00AE5366"/>
    <w:rsid w:val="00AE6190"/>
    <w:rsid w:val="00AE7448"/>
    <w:rsid w:val="00AF0084"/>
    <w:rsid w:val="00AF154F"/>
    <w:rsid w:val="00AF36E6"/>
    <w:rsid w:val="00AF3AB0"/>
    <w:rsid w:val="00AF5292"/>
    <w:rsid w:val="00AF5A42"/>
    <w:rsid w:val="00AF6C63"/>
    <w:rsid w:val="00AF7516"/>
    <w:rsid w:val="00B00690"/>
    <w:rsid w:val="00B038D0"/>
    <w:rsid w:val="00B03A52"/>
    <w:rsid w:val="00B055C4"/>
    <w:rsid w:val="00B0653B"/>
    <w:rsid w:val="00B10060"/>
    <w:rsid w:val="00B10256"/>
    <w:rsid w:val="00B12DAF"/>
    <w:rsid w:val="00B13FBB"/>
    <w:rsid w:val="00B145BF"/>
    <w:rsid w:val="00B14E28"/>
    <w:rsid w:val="00B1569E"/>
    <w:rsid w:val="00B168C8"/>
    <w:rsid w:val="00B16D84"/>
    <w:rsid w:val="00B20975"/>
    <w:rsid w:val="00B21982"/>
    <w:rsid w:val="00B24470"/>
    <w:rsid w:val="00B30CFD"/>
    <w:rsid w:val="00B34129"/>
    <w:rsid w:val="00B35625"/>
    <w:rsid w:val="00B373CA"/>
    <w:rsid w:val="00B37D6B"/>
    <w:rsid w:val="00B41E7E"/>
    <w:rsid w:val="00B42B14"/>
    <w:rsid w:val="00B43BF6"/>
    <w:rsid w:val="00B468F4"/>
    <w:rsid w:val="00B500AC"/>
    <w:rsid w:val="00B5220E"/>
    <w:rsid w:val="00B52EA4"/>
    <w:rsid w:val="00B54299"/>
    <w:rsid w:val="00B54BE9"/>
    <w:rsid w:val="00B573EB"/>
    <w:rsid w:val="00B57FA2"/>
    <w:rsid w:val="00B60F99"/>
    <w:rsid w:val="00B6224D"/>
    <w:rsid w:val="00B637FD"/>
    <w:rsid w:val="00B6419C"/>
    <w:rsid w:val="00B64757"/>
    <w:rsid w:val="00B70437"/>
    <w:rsid w:val="00B71FF9"/>
    <w:rsid w:val="00B72311"/>
    <w:rsid w:val="00B756D1"/>
    <w:rsid w:val="00B75E20"/>
    <w:rsid w:val="00B81D38"/>
    <w:rsid w:val="00B822B9"/>
    <w:rsid w:val="00B83736"/>
    <w:rsid w:val="00B83D82"/>
    <w:rsid w:val="00B83E84"/>
    <w:rsid w:val="00B84AF7"/>
    <w:rsid w:val="00B84C2B"/>
    <w:rsid w:val="00B855ED"/>
    <w:rsid w:val="00B87E06"/>
    <w:rsid w:val="00B902CC"/>
    <w:rsid w:val="00B914EE"/>
    <w:rsid w:val="00B93691"/>
    <w:rsid w:val="00B93839"/>
    <w:rsid w:val="00B9447D"/>
    <w:rsid w:val="00B9671D"/>
    <w:rsid w:val="00B96A23"/>
    <w:rsid w:val="00B96CE8"/>
    <w:rsid w:val="00BA2142"/>
    <w:rsid w:val="00BA21DA"/>
    <w:rsid w:val="00BA517A"/>
    <w:rsid w:val="00BA6AE3"/>
    <w:rsid w:val="00BA7454"/>
    <w:rsid w:val="00BB615C"/>
    <w:rsid w:val="00BB6602"/>
    <w:rsid w:val="00BB6EE4"/>
    <w:rsid w:val="00BC3646"/>
    <w:rsid w:val="00BC5AAA"/>
    <w:rsid w:val="00BC5D52"/>
    <w:rsid w:val="00BC7229"/>
    <w:rsid w:val="00BC796B"/>
    <w:rsid w:val="00BD103E"/>
    <w:rsid w:val="00BD21D0"/>
    <w:rsid w:val="00BD25A3"/>
    <w:rsid w:val="00BD309B"/>
    <w:rsid w:val="00BD3DC9"/>
    <w:rsid w:val="00BD3F8E"/>
    <w:rsid w:val="00BE0450"/>
    <w:rsid w:val="00BE079F"/>
    <w:rsid w:val="00BE0FE3"/>
    <w:rsid w:val="00BE1886"/>
    <w:rsid w:val="00BE190A"/>
    <w:rsid w:val="00BE2C53"/>
    <w:rsid w:val="00BE3067"/>
    <w:rsid w:val="00BE3196"/>
    <w:rsid w:val="00BE5615"/>
    <w:rsid w:val="00BE7D04"/>
    <w:rsid w:val="00BF0E50"/>
    <w:rsid w:val="00BF15AE"/>
    <w:rsid w:val="00BF29A1"/>
    <w:rsid w:val="00BF45FB"/>
    <w:rsid w:val="00BF6205"/>
    <w:rsid w:val="00BF6213"/>
    <w:rsid w:val="00BF6EDD"/>
    <w:rsid w:val="00BF75C4"/>
    <w:rsid w:val="00BF7A67"/>
    <w:rsid w:val="00C02788"/>
    <w:rsid w:val="00C037B9"/>
    <w:rsid w:val="00C0381E"/>
    <w:rsid w:val="00C047C2"/>
    <w:rsid w:val="00C04F22"/>
    <w:rsid w:val="00C06BCB"/>
    <w:rsid w:val="00C07EAC"/>
    <w:rsid w:val="00C10555"/>
    <w:rsid w:val="00C114D1"/>
    <w:rsid w:val="00C12E65"/>
    <w:rsid w:val="00C15254"/>
    <w:rsid w:val="00C160AF"/>
    <w:rsid w:val="00C17965"/>
    <w:rsid w:val="00C17A8D"/>
    <w:rsid w:val="00C26F3B"/>
    <w:rsid w:val="00C304D8"/>
    <w:rsid w:val="00C31202"/>
    <w:rsid w:val="00C32E15"/>
    <w:rsid w:val="00C35561"/>
    <w:rsid w:val="00C3573F"/>
    <w:rsid w:val="00C366FE"/>
    <w:rsid w:val="00C36898"/>
    <w:rsid w:val="00C36C46"/>
    <w:rsid w:val="00C42A21"/>
    <w:rsid w:val="00C43145"/>
    <w:rsid w:val="00C43B9B"/>
    <w:rsid w:val="00C44882"/>
    <w:rsid w:val="00C47C02"/>
    <w:rsid w:val="00C507D7"/>
    <w:rsid w:val="00C509AA"/>
    <w:rsid w:val="00C51D28"/>
    <w:rsid w:val="00C525E5"/>
    <w:rsid w:val="00C53B68"/>
    <w:rsid w:val="00C53CEF"/>
    <w:rsid w:val="00C54837"/>
    <w:rsid w:val="00C6082A"/>
    <w:rsid w:val="00C64E52"/>
    <w:rsid w:val="00C65BD2"/>
    <w:rsid w:val="00C66B57"/>
    <w:rsid w:val="00C726F0"/>
    <w:rsid w:val="00C72AEB"/>
    <w:rsid w:val="00C738A4"/>
    <w:rsid w:val="00C742D8"/>
    <w:rsid w:val="00C7670D"/>
    <w:rsid w:val="00C7693E"/>
    <w:rsid w:val="00C81D2C"/>
    <w:rsid w:val="00C824BD"/>
    <w:rsid w:val="00C826FB"/>
    <w:rsid w:val="00C82D9B"/>
    <w:rsid w:val="00C84736"/>
    <w:rsid w:val="00C86FED"/>
    <w:rsid w:val="00C91724"/>
    <w:rsid w:val="00C919F4"/>
    <w:rsid w:val="00C91C8F"/>
    <w:rsid w:val="00C94315"/>
    <w:rsid w:val="00C94EF9"/>
    <w:rsid w:val="00C95A88"/>
    <w:rsid w:val="00C960A6"/>
    <w:rsid w:val="00C966CA"/>
    <w:rsid w:val="00C971E1"/>
    <w:rsid w:val="00C97EAE"/>
    <w:rsid w:val="00CA110B"/>
    <w:rsid w:val="00CA1A8B"/>
    <w:rsid w:val="00CA1DB4"/>
    <w:rsid w:val="00CA2129"/>
    <w:rsid w:val="00CA33E5"/>
    <w:rsid w:val="00CA4C86"/>
    <w:rsid w:val="00CA61E8"/>
    <w:rsid w:val="00CA6A5F"/>
    <w:rsid w:val="00CA6D8A"/>
    <w:rsid w:val="00CA78D9"/>
    <w:rsid w:val="00CB18F9"/>
    <w:rsid w:val="00CB457D"/>
    <w:rsid w:val="00CB52F6"/>
    <w:rsid w:val="00CB707A"/>
    <w:rsid w:val="00CB70D4"/>
    <w:rsid w:val="00CC026A"/>
    <w:rsid w:val="00CC033E"/>
    <w:rsid w:val="00CC1CFF"/>
    <w:rsid w:val="00CC31B9"/>
    <w:rsid w:val="00CC3D8C"/>
    <w:rsid w:val="00CC4B63"/>
    <w:rsid w:val="00CC5B25"/>
    <w:rsid w:val="00CD07D7"/>
    <w:rsid w:val="00CD1B82"/>
    <w:rsid w:val="00CD27D4"/>
    <w:rsid w:val="00CD4919"/>
    <w:rsid w:val="00CD49BC"/>
    <w:rsid w:val="00CD4CD9"/>
    <w:rsid w:val="00CD580A"/>
    <w:rsid w:val="00CD7093"/>
    <w:rsid w:val="00CD727D"/>
    <w:rsid w:val="00CD7D73"/>
    <w:rsid w:val="00CE0CD2"/>
    <w:rsid w:val="00CE1BF4"/>
    <w:rsid w:val="00CE3078"/>
    <w:rsid w:val="00CE4231"/>
    <w:rsid w:val="00CE4B2C"/>
    <w:rsid w:val="00CE53D5"/>
    <w:rsid w:val="00CE5892"/>
    <w:rsid w:val="00CE690A"/>
    <w:rsid w:val="00CF02FF"/>
    <w:rsid w:val="00CF1E67"/>
    <w:rsid w:val="00CF2941"/>
    <w:rsid w:val="00CF4168"/>
    <w:rsid w:val="00CF5EA5"/>
    <w:rsid w:val="00CF6980"/>
    <w:rsid w:val="00CF6ADC"/>
    <w:rsid w:val="00CF7FA9"/>
    <w:rsid w:val="00D00DA7"/>
    <w:rsid w:val="00D0258D"/>
    <w:rsid w:val="00D0290C"/>
    <w:rsid w:val="00D03CBE"/>
    <w:rsid w:val="00D056A8"/>
    <w:rsid w:val="00D05E40"/>
    <w:rsid w:val="00D07399"/>
    <w:rsid w:val="00D103D6"/>
    <w:rsid w:val="00D10470"/>
    <w:rsid w:val="00D1077F"/>
    <w:rsid w:val="00D11778"/>
    <w:rsid w:val="00D12710"/>
    <w:rsid w:val="00D145AC"/>
    <w:rsid w:val="00D14D0E"/>
    <w:rsid w:val="00D16FF0"/>
    <w:rsid w:val="00D20A8E"/>
    <w:rsid w:val="00D215B0"/>
    <w:rsid w:val="00D2284C"/>
    <w:rsid w:val="00D22DE2"/>
    <w:rsid w:val="00D26D47"/>
    <w:rsid w:val="00D278B2"/>
    <w:rsid w:val="00D310C1"/>
    <w:rsid w:val="00D3212B"/>
    <w:rsid w:val="00D33999"/>
    <w:rsid w:val="00D33AD0"/>
    <w:rsid w:val="00D3585E"/>
    <w:rsid w:val="00D37747"/>
    <w:rsid w:val="00D37DCF"/>
    <w:rsid w:val="00D401B5"/>
    <w:rsid w:val="00D41055"/>
    <w:rsid w:val="00D4173C"/>
    <w:rsid w:val="00D41895"/>
    <w:rsid w:val="00D47645"/>
    <w:rsid w:val="00D50C1E"/>
    <w:rsid w:val="00D50CBD"/>
    <w:rsid w:val="00D512E1"/>
    <w:rsid w:val="00D6042F"/>
    <w:rsid w:val="00D62871"/>
    <w:rsid w:val="00D62A91"/>
    <w:rsid w:val="00D631F1"/>
    <w:rsid w:val="00D63297"/>
    <w:rsid w:val="00D66C35"/>
    <w:rsid w:val="00D676B6"/>
    <w:rsid w:val="00D7180B"/>
    <w:rsid w:val="00D71E29"/>
    <w:rsid w:val="00D72603"/>
    <w:rsid w:val="00D74A3E"/>
    <w:rsid w:val="00D74C38"/>
    <w:rsid w:val="00D74D34"/>
    <w:rsid w:val="00D75E5D"/>
    <w:rsid w:val="00D7623A"/>
    <w:rsid w:val="00D80D5A"/>
    <w:rsid w:val="00D8188A"/>
    <w:rsid w:val="00D843BB"/>
    <w:rsid w:val="00D844E0"/>
    <w:rsid w:val="00D8708B"/>
    <w:rsid w:val="00D907E6"/>
    <w:rsid w:val="00D92ABF"/>
    <w:rsid w:val="00D96218"/>
    <w:rsid w:val="00D97F86"/>
    <w:rsid w:val="00DA11C8"/>
    <w:rsid w:val="00DA1D48"/>
    <w:rsid w:val="00DA2378"/>
    <w:rsid w:val="00DA249D"/>
    <w:rsid w:val="00DA2F83"/>
    <w:rsid w:val="00DA395C"/>
    <w:rsid w:val="00DA7A35"/>
    <w:rsid w:val="00DA7CCA"/>
    <w:rsid w:val="00DA7FE0"/>
    <w:rsid w:val="00DB0427"/>
    <w:rsid w:val="00DB0AE5"/>
    <w:rsid w:val="00DB37A9"/>
    <w:rsid w:val="00DB470E"/>
    <w:rsid w:val="00DB5997"/>
    <w:rsid w:val="00DB6028"/>
    <w:rsid w:val="00DC1674"/>
    <w:rsid w:val="00DC1D7C"/>
    <w:rsid w:val="00DC20A3"/>
    <w:rsid w:val="00DC2C4D"/>
    <w:rsid w:val="00DC2EB9"/>
    <w:rsid w:val="00DC4C80"/>
    <w:rsid w:val="00DC4EC5"/>
    <w:rsid w:val="00DC52AF"/>
    <w:rsid w:val="00DC6538"/>
    <w:rsid w:val="00DC6641"/>
    <w:rsid w:val="00DC6C2F"/>
    <w:rsid w:val="00DC72CB"/>
    <w:rsid w:val="00DD091D"/>
    <w:rsid w:val="00DD13E9"/>
    <w:rsid w:val="00DD1E1C"/>
    <w:rsid w:val="00DD21C5"/>
    <w:rsid w:val="00DD2323"/>
    <w:rsid w:val="00DD3189"/>
    <w:rsid w:val="00DD4269"/>
    <w:rsid w:val="00DD4DD8"/>
    <w:rsid w:val="00DD547F"/>
    <w:rsid w:val="00DE048F"/>
    <w:rsid w:val="00DE0D54"/>
    <w:rsid w:val="00DE2245"/>
    <w:rsid w:val="00DE23B6"/>
    <w:rsid w:val="00DE2AE7"/>
    <w:rsid w:val="00DE74D2"/>
    <w:rsid w:val="00DE7671"/>
    <w:rsid w:val="00DF1A9C"/>
    <w:rsid w:val="00DF33D1"/>
    <w:rsid w:val="00DF3A7E"/>
    <w:rsid w:val="00DF6EF5"/>
    <w:rsid w:val="00DF6F05"/>
    <w:rsid w:val="00DF7DF7"/>
    <w:rsid w:val="00E00E2B"/>
    <w:rsid w:val="00E01C67"/>
    <w:rsid w:val="00E03258"/>
    <w:rsid w:val="00E078BD"/>
    <w:rsid w:val="00E103F3"/>
    <w:rsid w:val="00E118E0"/>
    <w:rsid w:val="00E12D3D"/>
    <w:rsid w:val="00E13790"/>
    <w:rsid w:val="00E1386E"/>
    <w:rsid w:val="00E140CA"/>
    <w:rsid w:val="00E14B3F"/>
    <w:rsid w:val="00E164B3"/>
    <w:rsid w:val="00E20D2F"/>
    <w:rsid w:val="00E2262E"/>
    <w:rsid w:val="00E235F0"/>
    <w:rsid w:val="00E24334"/>
    <w:rsid w:val="00E24DEA"/>
    <w:rsid w:val="00E27EA8"/>
    <w:rsid w:val="00E30BC4"/>
    <w:rsid w:val="00E32326"/>
    <w:rsid w:val="00E32E13"/>
    <w:rsid w:val="00E33428"/>
    <w:rsid w:val="00E33E24"/>
    <w:rsid w:val="00E34AAB"/>
    <w:rsid w:val="00E37BAF"/>
    <w:rsid w:val="00E37F82"/>
    <w:rsid w:val="00E44CFA"/>
    <w:rsid w:val="00E46403"/>
    <w:rsid w:val="00E477EB"/>
    <w:rsid w:val="00E52477"/>
    <w:rsid w:val="00E53D1C"/>
    <w:rsid w:val="00E54C87"/>
    <w:rsid w:val="00E554EB"/>
    <w:rsid w:val="00E558C2"/>
    <w:rsid w:val="00E567AE"/>
    <w:rsid w:val="00E57308"/>
    <w:rsid w:val="00E625AA"/>
    <w:rsid w:val="00E64CE9"/>
    <w:rsid w:val="00E70366"/>
    <w:rsid w:val="00E71964"/>
    <w:rsid w:val="00E74BEF"/>
    <w:rsid w:val="00E83E88"/>
    <w:rsid w:val="00E84BA3"/>
    <w:rsid w:val="00E85B5A"/>
    <w:rsid w:val="00E90149"/>
    <w:rsid w:val="00E91CDF"/>
    <w:rsid w:val="00E91FFF"/>
    <w:rsid w:val="00E9320A"/>
    <w:rsid w:val="00E942D6"/>
    <w:rsid w:val="00E9461D"/>
    <w:rsid w:val="00E953A6"/>
    <w:rsid w:val="00E96A36"/>
    <w:rsid w:val="00EA0183"/>
    <w:rsid w:val="00EA2FC0"/>
    <w:rsid w:val="00EA4058"/>
    <w:rsid w:val="00EA423F"/>
    <w:rsid w:val="00EA4D52"/>
    <w:rsid w:val="00EA5E98"/>
    <w:rsid w:val="00EA6443"/>
    <w:rsid w:val="00EA6B5B"/>
    <w:rsid w:val="00EA6CA8"/>
    <w:rsid w:val="00EB4358"/>
    <w:rsid w:val="00EB654C"/>
    <w:rsid w:val="00EB6652"/>
    <w:rsid w:val="00EB7109"/>
    <w:rsid w:val="00EC0545"/>
    <w:rsid w:val="00EC0835"/>
    <w:rsid w:val="00EC29EE"/>
    <w:rsid w:val="00EC4BCB"/>
    <w:rsid w:val="00EC5EFC"/>
    <w:rsid w:val="00EC63DA"/>
    <w:rsid w:val="00ED1585"/>
    <w:rsid w:val="00ED32E0"/>
    <w:rsid w:val="00ED4EED"/>
    <w:rsid w:val="00ED5055"/>
    <w:rsid w:val="00ED6F67"/>
    <w:rsid w:val="00ED780F"/>
    <w:rsid w:val="00EE31CC"/>
    <w:rsid w:val="00EE35C2"/>
    <w:rsid w:val="00EE7107"/>
    <w:rsid w:val="00EE773A"/>
    <w:rsid w:val="00EE789B"/>
    <w:rsid w:val="00EE7EDC"/>
    <w:rsid w:val="00EF341A"/>
    <w:rsid w:val="00EF3F66"/>
    <w:rsid w:val="00EF47D1"/>
    <w:rsid w:val="00EF4BF3"/>
    <w:rsid w:val="00EF4CF1"/>
    <w:rsid w:val="00EF51A8"/>
    <w:rsid w:val="00EF525A"/>
    <w:rsid w:val="00EF6DE2"/>
    <w:rsid w:val="00EF752A"/>
    <w:rsid w:val="00F015CE"/>
    <w:rsid w:val="00F01C5B"/>
    <w:rsid w:val="00F01D0F"/>
    <w:rsid w:val="00F034D3"/>
    <w:rsid w:val="00F045C5"/>
    <w:rsid w:val="00F05502"/>
    <w:rsid w:val="00F05E50"/>
    <w:rsid w:val="00F07068"/>
    <w:rsid w:val="00F07A3E"/>
    <w:rsid w:val="00F110C3"/>
    <w:rsid w:val="00F1120F"/>
    <w:rsid w:val="00F124B3"/>
    <w:rsid w:val="00F125DE"/>
    <w:rsid w:val="00F14CCA"/>
    <w:rsid w:val="00F14F1D"/>
    <w:rsid w:val="00F151EA"/>
    <w:rsid w:val="00F166BC"/>
    <w:rsid w:val="00F204A8"/>
    <w:rsid w:val="00F2107E"/>
    <w:rsid w:val="00F21608"/>
    <w:rsid w:val="00F21AD4"/>
    <w:rsid w:val="00F22D12"/>
    <w:rsid w:val="00F2355A"/>
    <w:rsid w:val="00F23DA3"/>
    <w:rsid w:val="00F25A02"/>
    <w:rsid w:val="00F276F6"/>
    <w:rsid w:val="00F27BA9"/>
    <w:rsid w:val="00F27D32"/>
    <w:rsid w:val="00F307C0"/>
    <w:rsid w:val="00F313B5"/>
    <w:rsid w:val="00F32400"/>
    <w:rsid w:val="00F32A20"/>
    <w:rsid w:val="00F34798"/>
    <w:rsid w:val="00F3697D"/>
    <w:rsid w:val="00F375F1"/>
    <w:rsid w:val="00F37850"/>
    <w:rsid w:val="00F40FCB"/>
    <w:rsid w:val="00F42341"/>
    <w:rsid w:val="00F4249D"/>
    <w:rsid w:val="00F4435F"/>
    <w:rsid w:val="00F447CA"/>
    <w:rsid w:val="00F45159"/>
    <w:rsid w:val="00F45610"/>
    <w:rsid w:val="00F47B59"/>
    <w:rsid w:val="00F52915"/>
    <w:rsid w:val="00F53646"/>
    <w:rsid w:val="00F55960"/>
    <w:rsid w:val="00F6005E"/>
    <w:rsid w:val="00F60AFB"/>
    <w:rsid w:val="00F60B51"/>
    <w:rsid w:val="00F62113"/>
    <w:rsid w:val="00F62E2B"/>
    <w:rsid w:val="00F643E6"/>
    <w:rsid w:val="00F64F35"/>
    <w:rsid w:val="00F668AD"/>
    <w:rsid w:val="00F677D8"/>
    <w:rsid w:val="00F67889"/>
    <w:rsid w:val="00F70260"/>
    <w:rsid w:val="00F70A97"/>
    <w:rsid w:val="00F72425"/>
    <w:rsid w:val="00F7428B"/>
    <w:rsid w:val="00F746C4"/>
    <w:rsid w:val="00F756FE"/>
    <w:rsid w:val="00F775C9"/>
    <w:rsid w:val="00F8047E"/>
    <w:rsid w:val="00F80C79"/>
    <w:rsid w:val="00F823EE"/>
    <w:rsid w:val="00F82B5F"/>
    <w:rsid w:val="00F8548D"/>
    <w:rsid w:val="00F86AB5"/>
    <w:rsid w:val="00F878BC"/>
    <w:rsid w:val="00F87FB3"/>
    <w:rsid w:val="00F91C2A"/>
    <w:rsid w:val="00F930E3"/>
    <w:rsid w:val="00F9333E"/>
    <w:rsid w:val="00F95A5B"/>
    <w:rsid w:val="00F95B23"/>
    <w:rsid w:val="00F96577"/>
    <w:rsid w:val="00F9723F"/>
    <w:rsid w:val="00F972C7"/>
    <w:rsid w:val="00FA3BEC"/>
    <w:rsid w:val="00FA5F80"/>
    <w:rsid w:val="00FA7413"/>
    <w:rsid w:val="00FB0E15"/>
    <w:rsid w:val="00FB18F8"/>
    <w:rsid w:val="00FB2DE7"/>
    <w:rsid w:val="00FB71E2"/>
    <w:rsid w:val="00FC0050"/>
    <w:rsid w:val="00FC0ED7"/>
    <w:rsid w:val="00FC0FDF"/>
    <w:rsid w:val="00FC11C9"/>
    <w:rsid w:val="00FC1918"/>
    <w:rsid w:val="00FC1EBD"/>
    <w:rsid w:val="00FC2740"/>
    <w:rsid w:val="00FC700E"/>
    <w:rsid w:val="00FC7BBF"/>
    <w:rsid w:val="00FC7C1F"/>
    <w:rsid w:val="00FD23FC"/>
    <w:rsid w:val="00FD4241"/>
    <w:rsid w:val="00FD4BC0"/>
    <w:rsid w:val="00FD6C4C"/>
    <w:rsid w:val="00FD6D13"/>
    <w:rsid w:val="00FD6EC7"/>
    <w:rsid w:val="00FE0A48"/>
    <w:rsid w:val="00FE1C8B"/>
    <w:rsid w:val="00FE3101"/>
    <w:rsid w:val="00FE47CA"/>
    <w:rsid w:val="00FE7012"/>
    <w:rsid w:val="00FE7EF0"/>
    <w:rsid w:val="00FF2CE7"/>
    <w:rsid w:val="00FF742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bn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>
      <v:textbox inset="5.85pt,.7pt,5.85pt,.7pt"/>
    </o:shapedefaults>
    <o:shapelayout v:ext="edit">
      <o:idmap v:ext="edit" data="1"/>
    </o:shapelayout>
  </w:shapeDefaults>
  <w:decimalSymbol w:val="."/>
  <w:listSeparator w:val=","/>
  <w14:docId w14:val="0B68D7D8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qFormat="1"/>
    <w:lsdException w:name="caption" w:uiPriority="35" w:qFormat="1"/>
    <w:lsdException w:name="annotation reference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647350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EndNoteBibliographyTitle">
    <w:name w:val="EndNote Bibliography Title"/>
    <w:basedOn w:val="a"/>
    <w:link w:val="EndNoteBibliographyTitle0"/>
    <w:rsid w:val="00647350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647350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647350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647350"/>
    <w:rPr>
      <w:rFonts w:ascii="等线" w:eastAsia="等线" w:hAnsi="等线"/>
      <w:noProof/>
      <w:sz w:val="20"/>
    </w:rPr>
  </w:style>
  <w:style w:type="character" w:styleId="a3">
    <w:name w:val="Hyperlink"/>
    <w:basedOn w:val="a0"/>
    <w:uiPriority w:val="99"/>
    <w:unhideWhenUsed/>
    <w:rsid w:val="00647350"/>
    <w:rPr>
      <w:color w:val="0563C1" w:themeColor="hyperlink"/>
      <w:u w:val="single"/>
    </w:rPr>
  </w:style>
  <w:style w:type="character" w:customStyle="1" w:styleId="1">
    <w:name w:val="未处理的提及1"/>
    <w:basedOn w:val="a0"/>
    <w:uiPriority w:val="99"/>
    <w:semiHidden/>
    <w:unhideWhenUsed/>
    <w:rsid w:val="00647350"/>
    <w:rPr>
      <w:color w:val="605E5C"/>
      <w:shd w:val="clear" w:color="auto" w:fill="E1DFDD"/>
    </w:rPr>
  </w:style>
  <w:style w:type="table" w:styleId="a4">
    <w:name w:val="Table Grid"/>
    <w:basedOn w:val="a1"/>
    <w:uiPriority w:val="39"/>
    <w:rsid w:val="00647350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a5">
    <w:name w:val="List Paragraph"/>
    <w:basedOn w:val="a"/>
    <w:uiPriority w:val="34"/>
    <w:qFormat/>
    <w:rsid w:val="00647350"/>
    <w:pPr>
      <w:ind w:firstLineChars="200" w:firstLine="420"/>
    </w:pPr>
  </w:style>
  <w:style w:type="paragraph" w:customStyle="1" w:styleId="Default">
    <w:name w:val="Default"/>
    <w:rsid w:val="00647350"/>
    <w:pPr>
      <w:widowControl w:val="0"/>
      <w:autoSpaceDE w:val="0"/>
      <w:autoSpaceDN w:val="0"/>
      <w:adjustRightInd w:val="0"/>
    </w:pPr>
    <w:rPr>
      <w:rFonts w:ascii="JansonText LT" w:eastAsia="JansonText LT" w:cs="JansonText LT"/>
      <w:color w:val="000000"/>
      <w:kern w:val="0"/>
      <w:sz w:val="24"/>
      <w:szCs w:val="24"/>
    </w:rPr>
  </w:style>
  <w:style w:type="character" w:customStyle="1" w:styleId="A50">
    <w:name w:val="A5"/>
    <w:uiPriority w:val="99"/>
    <w:rsid w:val="00647350"/>
    <w:rPr>
      <w:rFonts w:cs="JansonText LT"/>
      <w:color w:val="211D1E"/>
      <w:sz w:val="17"/>
      <w:szCs w:val="17"/>
    </w:rPr>
  </w:style>
  <w:style w:type="paragraph" w:styleId="a6">
    <w:name w:val="header"/>
    <w:basedOn w:val="a"/>
    <w:link w:val="Char"/>
    <w:uiPriority w:val="99"/>
    <w:unhideWhenUsed/>
    <w:rsid w:val="00647350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6"/>
    <w:uiPriority w:val="99"/>
    <w:rsid w:val="00647350"/>
    <w:rPr>
      <w:sz w:val="18"/>
      <w:szCs w:val="18"/>
    </w:rPr>
  </w:style>
  <w:style w:type="paragraph" w:styleId="a7">
    <w:name w:val="footer"/>
    <w:basedOn w:val="a"/>
    <w:link w:val="Char0"/>
    <w:uiPriority w:val="99"/>
    <w:unhideWhenUsed/>
    <w:rsid w:val="00647350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7"/>
    <w:uiPriority w:val="99"/>
    <w:rsid w:val="00647350"/>
    <w:rPr>
      <w:sz w:val="18"/>
      <w:szCs w:val="18"/>
    </w:rPr>
  </w:style>
  <w:style w:type="character" w:customStyle="1" w:styleId="A10">
    <w:name w:val="A1"/>
    <w:uiPriority w:val="99"/>
    <w:rsid w:val="00647350"/>
    <w:rPr>
      <w:rFonts w:cs="JansonText LT"/>
      <w:color w:val="221E1F"/>
      <w:sz w:val="19"/>
      <w:szCs w:val="19"/>
    </w:rPr>
  </w:style>
  <w:style w:type="character" w:customStyle="1" w:styleId="2">
    <w:name w:val="未处理的提及2"/>
    <w:basedOn w:val="a0"/>
    <w:uiPriority w:val="99"/>
    <w:semiHidden/>
    <w:unhideWhenUsed/>
    <w:rsid w:val="00647350"/>
    <w:rPr>
      <w:color w:val="605E5C"/>
      <w:shd w:val="clear" w:color="auto" w:fill="E1DFDD"/>
    </w:rPr>
  </w:style>
  <w:style w:type="paragraph" w:styleId="a8">
    <w:name w:val="Balloon Text"/>
    <w:basedOn w:val="a"/>
    <w:link w:val="Char1"/>
    <w:uiPriority w:val="99"/>
    <w:semiHidden/>
    <w:unhideWhenUsed/>
    <w:rsid w:val="00CF7FA9"/>
    <w:rPr>
      <w:sz w:val="18"/>
      <w:szCs w:val="18"/>
    </w:rPr>
  </w:style>
  <w:style w:type="character" w:customStyle="1" w:styleId="Char1">
    <w:name w:val="批注框文本 Char"/>
    <w:basedOn w:val="a0"/>
    <w:link w:val="a8"/>
    <w:uiPriority w:val="99"/>
    <w:semiHidden/>
    <w:rsid w:val="00CF7FA9"/>
    <w:rPr>
      <w:sz w:val="18"/>
      <w:szCs w:val="18"/>
    </w:rPr>
  </w:style>
  <w:style w:type="character" w:styleId="a9">
    <w:name w:val="annotation reference"/>
    <w:basedOn w:val="a0"/>
    <w:uiPriority w:val="99"/>
    <w:unhideWhenUsed/>
    <w:qFormat/>
    <w:rsid w:val="00B54BE9"/>
    <w:rPr>
      <w:sz w:val="18"/>
      <w:szCs w:val="18"/>
    </w:rPr>
  </w:style>
  <w:style w:type="paragraph" w:styleId="aa">
    <w:name w:val="annotation text"/>
    <w:basedOn w:val="a"/>
    <w:link w:val="Char10"/>
    <w:uiPriority w:val="99"/>
    <w:unhideWhenUsed/>
    <w:qFormat/>
    <w:rsid w:val="00B54BE9"/>
    <w:pPr>
      <w:jc w:val="left"/>
    </w:pPr>
  </w:style>
  <w:style w:type="character" w:customStyle="1" w:styleId="Char10">
    <w:name w:val="批注文字 Char1"/>
    <w:basedOn w:val="a0"/>
    <w:link w:val="aa"/>
    <w:uiPriority w:val="99"/>
    <w:semiHidden/>
    <w:rsid w:val="00B54BE9"/>
  </w:style>
  <w:style w:type="paragraph" w:styleId="ab">
    <w:name w:val="annotation subject"/>
    <w:basedOn w:val="aa"/>
    <w:next w:val="aa"/>
    <w:link w:val="Char2"/>
    <w:uiPriority w:val="99"/>
    <w:semiHidden/>
    <w:unhideWhenUsed/>
    <w:rsid w:val="00B54BE9"/>
    <w:rPr>
      <w:b/>
      <w:bCs/>
    </w:rPr>
  </w:style>
  <w:style w:type="character" w:customStyle="1" w:styleId="Char2">
    <w:name w:val="批注主题 Char"/>
    <w:basedOn w:val="Char10"/>
    <w:link w:val="ab"/>
    <w:uiPriority w:val="99"/>
    <w:semiHidden/>
    <w:rsid w:val="00B54BE9"/>
    <w:rPr>
      <w:b/>
      <w:bCs/>
    </w:rPr>
  </w:style>
  <w:style w:type="paragraph" w:styleId="ac">
    <w:name w:val="Revision"/>
    <w:hidden/>
    <w:uiPriority w:val="99"/>
    <w:semiHidden/>
    <w:rsid w:val="00AA1844"/>
  </w:style>
  <w:style w:type="character" w:customStyle="1" w:styleId="UnresolvedMention1">
    <w:name w:val="Unresolved Mention1"/>
    <w:basedOn w:val="a0"/>
    <w:uiPriority w:val="99"/>
    <w:semiHidden/>
    <w:unhideWhenUsed/>
    <w:rsid w:val="001E2DDD"/>
    <w:rPr>
      <w:color w:val="605E5C"/>
      <w:shd w:val="clear" w:color="auto" w:fill="E1DFDD"/>
    </w:rPr>
  </w:style>
  <w:style w:type="character" w:customStyle="1" w:styleId="3">
    <w:name w:val="未处理的提及3"/>
    <w:basedOn w:val="a0"/>
    <w:uiPriority w:val="99"/>
    <w:semiHidden/>
    <w:unhideWhenUsed/>
    <w:rsid w:val="001B5336"/>
    <w:rPr>
      <w:color w:val="605E5C"/>
      <w:shd w:val="clear" w:color="auto" w:fill="E1DFDD"/>
    </w:rPr>
  </w:style>
  <w:style w:type="character" w:customStyle="1" w:styleId="Char3">
    <w:name w:val="批注文字 Char"/>
    <w:uiPriority w:val="99"/>
    <w:locked/>
    <w:rsid w:val="00F52915"/>
    <w:rPr>
      <w:kern w:val="2"/>
      <w:sz w:val="21"/>
    </w:rPr>
  </w:style>
  <w:style w:type="character" w:customStyle="1" w:styleId="4">
    <w:name w:val="未处理的提及4"/>
    <w:basedOn w:val="a0"/>
    <w:uiPriority w:val="99"/>
    <w:semiHidden/>
    <w:unhideWhenUsed/>
    <w:rsid w:val="00663A0A"/>
    <w:rPr>
      <w:color w:val="605E5C"/>
      <w:shd w:val="clear" w:color="auto" w:fill="E1DFDD"/>
    </w:rPr>
  </w:style>
  <w:style w:type="character" w:customStyle="1" w:styleId="UnresolvedMention">
    <w:name w:val="Unresolved Mention"/>
    <w:basedOn w:val="a0"/>
    <w:uiPriority w:val="99"/>
    <w:semiHidden/>
    <w:unhideWhenUsed/>
    <w:rsid w:val="00621228"/>
    <w:rPr>
      <w:color w:val="605E5C"/>
      <w:shd w:val="clear" w:color="auto" w:fill="E1DFDD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qFormat="1"/>
    <w:lsdException w:name="caption" w:uiPriority="35" w:qFormat="1"/>
    <w:lsdException w:name="annotation reference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647350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EndNoteBibliographyTitle">
    <w:name w:val="EndNote Bibliography Title"/>
    <w:basedOn w:val="a"/>
    <w:link w:val="EndNoteBibliographyTitle0"/>
    <w:rsid w:val="00647350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647350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647350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647350"/>
    <w:rPr>
      <w:rFonts w:ascii="等线" w:eastAsia="等线" w:hAnsi="等线"/>
      <w:noProof/>
      <w:sz w:val="20"/>
    </w:rPr>
  </w:style>
  <w:style w:type="character" w:styleId="a3">
    <w:name w:val="Hyperlink"/>
    <w:basedOn w:val="a0"/>
    <w:uiPriority w:val="99"/>
    <w:unhideWhenUsed/>
    <w:rsid w:val="00647350"/>
    <w:rPr>
      <w:color w:val="0563C1" w:themeColor="hyperlink"/>
      <w:u w:val="single"/>
    </w:rPr>
  </w:style>
  <w:style w:type="character" w:customStyle="1" w:styleId="1">
    <w:name w:val="未处理的提及1"/>
    <w:basedOn w:val="a0"/>
    <w:uiPriority w:val="99"/>
    <w:semiHidden/>
    <w:unhideWhenUsed/>
    <w:rsid w:val="00647350"/>
    <w:rPr>
      <w:color w:val="605E5C"/>
      <w:shd w:val="clear" w:color="auto" w:fill="E1DFDD"/>
    </w:rPr>
  </w:style>
  <w:style w:type="table" w:styleId="a4">
    <w:name w:val="Table Grid"/>
    <w:basedOn w:val="a1"/>
    <w:uiPriority w:val="39"/>
    <w:rsid w:val="00647350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a5">
    <w:name w:val="List Paragraph"/>
    <w:basedOn w:val="a"/>
    <w:uiPriority w:val="34"/>
    <w:qFormat/>
    <w:rsid w:val="00647350"/>
    <w:pPr>
      <w:ind w:firstLineChars="200" w:firstLine="420"/>
    </w:pPr>
  </w:style>
  <w:style w:type="paragraph" w:customStyle="1" w:styleId="Default">
    <w:name w:val="Default"/>
    <w:rsid w:val="00647350"/>
    <w:pPr>
      <w:widowControl w:val="0"/>
      <w:autoSpaceDE w:val="0"/>
      <w:autoSpaceDN w:val="0"/>
      <w:adjustRightInd w:val="0"/>
    </w:pPr>
    <w:rPr>
      <w:rFonts w:ascii="JansonText LT" w:eastAsia="JansonText LT" w:cs="JansonText LT"/>
      <w:color w:val="000000"/>
      <w:kern w:val="0"/>
      <w:sz w:val="24"/>
      <w:szCs w:val="24"/>
    </w:rPr>
  </w:style>
  <w:style w:type="character" w:customStyle="1" w:styleId="A50">
    <w:name w:val="A5"/>
    <w:uiPriority w:val="99"/>
    <w:rsid w:val="00647350"/>
    <w:rPr>
      <w:rFonts w:cs="JansonText LT"/>
      <w:color w:val="211D1E"/>
      <w:sz w:val="17"/>
      <w:szCs w:val="17"/>
    </w:rPr>
  </w:style>
  <w:style w:type="paragraph" w:styleId="a6">
    <w:name w:val="header"/>
    <w:basedOn w:val="a"/>
    <w:link w:val="Char"/>
    <w:uiPriority w:val="99"/>
    <w:unhideWhenUsed/>
    <w:rsid w:val="00647350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6"/>
    <w:uiPriority w:val="99"/>
    <w:rsid w:val="00647350"/>
    <w:rPr>
      <w:sz w:val="18"/>
      <w:szCs w:val="18"/>
    </w:rPr>
  </w:style>
  <w:style w:type="paragraph" w:styleId="a7">
    <w:name w:val="footer"/>
    <w:basedOn w:val="a"/>
    <w:link w:val="Char0"/>
    <w:uiPriority w:val="99"/>
    <w:unhideWhenUsed/>
    <w:rsid w:val="00647350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7"/>
    <w:uiPriority w:val="99"/>
    <w:rsid w:val="00647350"/>
    <w:rPr>
      <w:sz w:val="18"/>
      <w:szCs w:val="18"/>
    </w:rPr>
  </w:style>
  <w:style w:type="character" w:customStyle="1" w:styleId="A10">
    <w:name w:val="A1"/>
    <w:uiPriority w:val="99"/>
    <w:rsid w:val="00647350"/>
    <w:rPr>
      <w:rFonts w:cs="JansonText LT"/>
      <w:color w:val="221E1F"/>
      <w:sz w:val="19"/>
      <w:szCs w:val="19"/>
    </w:rPr>
  </w:style>
  <w:style w:type="character" w:customStyle="1" w:styleId="2">
    <w:name w:val="未处理的提及2"/>
    <w:basedOn w:val="a0"/>
    <w:uiPriority w:val="99"/>
    <w:semiHidden/>
    <w:unhideWhenUsed/>
    <w:rsid w:val="00647350"/>
    <w:rPr>
      <w:color w:val="605E5C"/>
      <w:shd w:val="clear" w:color="auto" w:fill="E1DFDD"/>
    </w:rPr>
  </w:style>
  <w:style w:type="paragraph" w:styleId="a8">
    <w:name w:val="Balloon Text"/>
    <w:basedOn w:val="a"/>
    <w:link w:val="Char1"/>
    <w:uiPriority w:val="99"/>
    <w:semiHidden/>
    <w:unhideWhenUsed/>
    <w:rsid w:val="00CF7FA9"/>
    <w:rPr>
      <w:sz w:val="18"/>
      <w:szCs w:val="18"/>
    </w:rPr>
  </w:style>
  <w:style w:type="character" w:customStyle="1" w:styleId="Char1">
    <w:name w:val="批注框文本 Char"/>
    <w:basedOn w:val="a0"/>
    <w:link w:val="a8"/>
    <w:uiPriority w:val="99"/>
    <w:semiHidden/>
    <w:rsid w:val="00CF7FA9"/>
    <w:rPr>
      <w:sz w:val="18"/>
      <w:szCs w:val="18"/>
    </w:rPr>
  </w:style>
  <w:style w:type="character" w:styleId="a9">
    <w:name w:val="annotation reference"/>
    <w:basedOn w:val="a0"/>
    <w:uiPriority w:val="99"/>
    <w:unhideWhenUsed/>
    <w:qFormat/>
    <w:rsid w:val="00B54BE9"/>
    <w:rPr>
      <w:sz w:val="18"/>
      <w:szCs w:val="18"/>
    </w:rPr>
  </w:style>
  <w:style w:type="paragraph" w:styleId="aa">
    <w:name w:val="annotation text"/>
    <w:basedOn w:val="a"/>
    <w:link w:val="Char10"/>
    <w:uiPriority w:val="99"/>
    <w:unhideWhenUsed/>
    <w:qFormat/>
    <w:rsid w:val="00B54BE9"/>
    <w:pPr>
      <w:jc w:val="left"/>
    </w:pPr>
  </w:style>
  <w:style w:type="character" w:customStyle="1" w:styleId="Char10">
    <w:name w:val="批注文字 Char1"/>
    <w:basedOn w:val="a0"/>
    <w:link w:val="aa"/>
    <w:uiPriority w:val="99"/>
    <w:semiHidden/>
    <w:rsid w:val="00B54BE9"/>
  </w:style>
  <w:style w:type="paragraph" w:styleId="ab">
    <w:name w:val="annotation subject"/>
    <w:basedOn w:val="aa"/>
    <w:next w:val="aa"/>
    <w:link w:val="Char2"/>
    <w:uiPriority w:val="99"/>
    <w:semiHidden/>
    <w:unhideWhenUsed/>
    <w:rsid w:val="00B54BE9"/>
    <w:rPr>
      <w:b/>
      <w:bCs/>
    </w:rPr>
  </w:style>
  <w:style w:type="character" w:customStyle="1" w:styleId="Char2">
    <w:name w:val="批注主题 Char"/>
    <w:basedOn w:val="Char10"/>
    <w:link w:val="ab"/>
    <w:uiPriority w:val="99"/>
    <w:semiHidden/>
    <w:rsid w:val="00B54BE9"/>
    <w:rPr>
      <w:b/>
      <w:bCs/>
    </w:rPr>
  </w:style>
  <w:style w:type="paragraph" w:styleId="ac">
    <w:name w:val="Revision"/>
    <w:hidden/>
    <w:uiPriority w:val="99"/>
    <w:semiHidden/>
    <w:rsid w:val="00AA1844"/>
  </w:style>
  <w:style w:type="character" w:customStyle="1" w:styleId="UnresolvedMention1">
    <w:name w:val="Unresolved Mention1"/>
    <w:basedOn w:val="a0"/>
    <w:uiPriority w:val="99"/>
    <w:semiHidden/>
    <w:unhideWhenUsed/>
    <w:rsid w:val="001E2DDD"/>
    <w:rPr>
      <w:color w:val="605E5C"/>
      <w:shd w:val="clear" w:color="auto" w:fill="E1DFDD"/>
    </w:rPr>
  </w:style>
  <w:style w:type="character" w:customStyle="1" w:styleId="3">
    <w:name w:val="未处理的提及3"/>
    <w:basedOn w:val="a0"/>
    <w:uiPriority w:val="99"/>
    <w:semiHidden/>
    <w:unhideWhenUsed/>
    <w:rsid w:val="001B5336"/>
    <w:rPr>
      <w:color w:val="605E5C"/>
      <w:shd w:val="clear" w:color="auto" w:fill="E1DFDD"/>
    </w:rPr>
  </w:style>
  <w:style w:type="character" w:customStyle="1" w:styleId="Char3">
    <w:name w:val="批注文字 Char"/>
    <w:uiPriority w:val="99"/>
    <w:locked/>
    <w:rsid w:val="00F52915"/>
    <w:rPr>
      <w:kern w:val="2"/>
      <w:sz w:val="21"/>
    </w:rPr>
  </w:style>
  <w:style w:type="character" w:customStyle="1" w:styleId="4">
    <w:name w:val="未处理的提及4"/>
    <w:basedOn w:val="a0"/>
    <w:uiPriority w:val="99"/>
    <w:semiHidden/>
    <w:unhideWhenUsed/>
    <w:rsid w:val="00663A0A"/>
    <w:rPr>
      <w:color w:val="605E5C"/>
      <w:shd w:val="clear" w:color="auto" w:fill="E1DFDD"/>
    </w:rPr>
  </w:style>
  <w:style w:type="character" w:customStyle="1" w:styleId="UnresolvedMention">
    <w:name w:val="Unresolved Mention"/>
    <w:basedOn w:val="a0"/>
    <w:uiPriority w:val="99"/>
    <w:semiHidden/>
    <w:unhideWhenUsed/>
    <w:rsid w:val="00621228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02332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0621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image" Target="media/image1.jpe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yperlink" Target="https://www.wjgnet.com/1948-0210/full/v11/i7/375.htm" TargetMode="External"/><Relationship Id="rId5" Type="http://schemas.openxmlformats.org/officeDocument/2006/relationships/settings" Target="settings.xml"/><Relationship Id="rId10" Type="http://schemas.openxmlformats.org/officeDocument/2006/relationships/hyperlink" Target="mailto:ywzheng@md.tsukuba.ac.jp" TargetMode="External"/><Relationship Id="rId4" Type="http://schemas.microsoft.com/office/2007/relationships/stylesWithEffects" Target="stylesWithEffects.xml"/><Relationship Id="rId9" Type="http://schemas.openxmlformats.org/officeDocument/2006/relationships/hyperlink" Target="http://www.baidu.com/link?url=-Cr3BmBF8WCc2aq8apuz4ZmWzzF2RqKEYHLdk6JxJTTbxsAcBDtXIGS9AnYLowoRWBc7hhxTid7npzssji6lw-zGJW5LUXZXB-c2CjJnWofxcPTDwqcXyXNF6g6PXZjRKpR822BtW-icmsYXfbvZ-omvpdv9XrzcLbUxTL281na" TargetMode="Externa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B7E8BD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HarvardAnglia2008OfficeOnline.xsl" StyleName="Harvard - Anglia" Version="2008"/>
</file>

<file path=customXml/itemProps1.xml><?xml version="1.0" encoding="utf-8"?>
<ds:datastoreItem xmlns:ds="http://schemas.openxmlformats.org/officeDocument/2006/customXml" ds:itemID="{DAA680DE-69D4-4471-90E5-5F02E333AD0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10918</Words>
  <Characters>62233</Characters>
  <Application>Microsoft Office Word</Application>
  <DocSecurity>0</DocSecurity>
  <Lines>518</Lines>
  <Paragraphs>146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タイトル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7300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19-06-23T10:51:00Z</dcterms:created>
  <dcterms:modified xsi:type="dcterms:W3CDTF">2019-07-25T06:53:00Z</dcterms:modified>
</cp:coreProperties>
</file>